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6290AB" w14:textId="6AE8D88F" w:rsidR="00E62F57" w:rsidRPr="00E62F57" w:rsidRDefault="00E62F57" w:rsidP="00E62F57">
      <w:pPr>
        <w:pBdr>
          <w:top w:val="single" w:sz="4" w:space="1" w:color="auto"/>
          <w:left w:val="single" w:sz="4" w:space="4" w:color="auto"/>
          <w:bottom w:val="single" w:sz="4" w:space="1" w:color="auto"/>
          <w:right w:val="single" w:sz="4" w:space="4" w:color="auto"/>
        </w:pBdr>
        <w:spacing w:line="276" w:lineRule="auto"/>
        <w:jc w:val="center"/>
        <w:rPr>
          <w:sz w:val="24"/>
          <w:szCs w:val="24"/>
          <w:lang w:val="en-US"/>
        </w:rPr>
      </w:pPr>
      <w:r w:rsidRPr="00E62F57">
        <w:rPr>
          <w:sz w:val="24"/>
          <w:szCs w:val="24"/>
          <w:lang w:val="en-US"/>
        </w:rPr>
        <w:t xml:space="preserve">Note: this is the Accepted Manuscript of the paper published in </w:t>
      </w:r>
      <w:r w:rsidRPr="00E62F57">
        <w:rPr>
          <w:i/>
          <w:iCs/>
          <w:sz w:val="24"/>
          <w:szCs w:val="24"/>
          <w:lang w:val="en-US"/>
        </w:rPr>
        <w:t xml:space="preserve">Alternatives </w:t>
      </w:r>
      <w:r w:rsidRPr="00E62F57">
        <w:rPr>
          <w:sz w:val="24"/>
          <w:szCs w:val="24"/>
          <w:lang w:val="en-US"/>
        </w:rPr>
        <w:t xml:space="preserve">46(3), 2021. Please see </w:t>
      </w:r>
      <w:hyperlink r:id="rId8" w:history="1">
        <w:r w:rsidRPr="00E62F57">
          <w:rPr>
            <w:rStyle w:val="Hyperlink"/>
            <w:sz w:val="24"/>
            <w:szCs w:val="24"/>
            <w:lang w:val="en-US"/>
          </w:rPr>
          <w:t>https://doi.org/10.1177/03043754211039624</w:t>
        </w:r>
      </w:hyperlink>
      <w:r w:rsidRPr="00E62F57">
        <w:rPr>
          <w:sz w:val="24"/>
          <w:szCs w:val="24"/>
          <w:lang w:val="en-US"/>
        </w:rPr>
        <w:t xml:space="preserve"> for the Version of Record</w:t>
      </w:r>
    </w:p>
    <w:p w14:paraId="11522D71" w14:textId="77777777" w:rsidR="00E62F57" w:rsidRDefault="00E62F57" w:rsidP="00B41753">
      <w:pPr>
        <w:spacing w:line="276" w:lineRule="auto"/>
        <w:jc w:val="center"/>
        <w:rPr>
          <w:b/>
          <w:bCs/>
          <w:sz w:val="32"/>
          <w:szCs w:val="32"/>
          <w:lang w:val="en-US"/>
        </w:rPr>
      </w:pPr>
    </w:p>
    <w:p w14:paraId="03D8DC59" w14:textId="01C8D9A5" w:rsidR="00B50BA5" w:rsidRPr="007151EE" w:rsidRDefault="00BC1B03" w:rsidP="00B41753">
      <w:pPr>
        <w:spacing w:line="276" w:lineRule="auto"/>
        <w:jc w:val="center"/>
        <w:rPr>
          <w:b/>
          <w:bCs/>
          <w:sz w:val="32"/>
          <w:szCs w:val="32"/>
          <w:lang w:val="en-US"/>
        </w:rPr>
      </w:pPr>
      <w:r w:rsidRPr="007151EE">
        <w:rPr>
          <w:b/>
          <w:bCs/>
          <w:sz w:val="32"/>
          <w:szCs w:val="32"/>
          <w:lang w:val="en-US"/>
        </w:rPr>
        <w:t xml:space="preserve">Peaceful Use of Lasers in Space: </w:t>
      </w:r>
      <w:r w:rsidR="007160D8" w:rsidRPr="007151EE">
        <w:rPr>
          <w:b/>
          <w:bCs/>
          <w:sz w:val="32"/>
          <w:szCs w:val="32"/>
          <w:lang w:val="en-US"/>
        </w:rPr>
        <w:t xml:space="preserve">Context-Based </w:t>
      </w:r>
      <w:r w:rsidR="00082EC1" w:rsidRPr="007151EE">
        <w:rPr>
          <w:b/>
          <w:bCs/>
          <w:sz w:val="32"/>
          <w:szCs w:val="32"/>
          <w:lang w:val="en-US"/>
        </w:rPr>
        <w:t>Legitimacy</w:t>
      </w:r>
      <w:r w:rsidR="00056F20" w:rsidRPr="007151EE">
        <w:rPr>
          <w:b/>
          <w:bCs/>
          <w:sz w:val="32"/>
          <w:szCs w:val="32"/>
          <w:lang w:val="en-US"/>
        </w:rPr>
        <w:t xml:space="preserve"> </w:t>
      </w:r>
      <w:r w:rsidR="00082EC1" w:rsidRPr="007151EE">
        <w:rPr>
          <w:b/>
          <w:bCs/>
          <w:sz w:val="32"/>
          <w:szCs w:val="32"/>
          <w:lang w:val="en-US"/>
        </w:rPr>
        <w:t>in</w:t>
      </w:r>
      <w:r w:rsidR="00FA52B5" w:rsidRPr="007151EE">
        <w:rPr>
          <w:b/>
          <w:bCs/>
          <w:sz w:val="32"/>
          <w:szCs w:val="32"/>
          <w:lang w:val="en-US"/>
        </w:rPr>
        <w:t xml:space="preserve"> Global</w:t>
      </w:r>
      <w:r w:rsidR="00082EC1" w:rsidRPr="007151EE">
        <w:rPr>
          <w:b/>
          <w:bCs/>
          <w:sz w:val="32"/>
          <w:szCs w:val="32"/>
          <w:lang w:val="en-US"/>
        </w:rPr>
        <w:t xml:space="preserve"> </w:t>
      </w:r>
      <w:r w:rsidR="00B96BFD" w:rsidRPr="007151EE">
        <w:rPr>
          <w:b/>
          <w:bCs/>
          <w:sz w:val="32"/>
          <w:szCs w:val="32"/>
          <w:lang w:val="en-US"/>
        </w:rPr>
        <w:t>Governance of Large Technical System</w:t>
      </w:r>
      <w:r w:rsidR="00456DD4" w:rsidRPr="007151EE">
        <w:rPr>
          <w:b/>
          <w:bCs/>
          <w:sz w:val="32"/>
          <w:szCs w:val="32"/>
          <w:lang w:val="en-US"/>
        </w:rPr>
        <w:t>s</w:t>
      </w:r>
      <w:r w:rsidR="00082EC1" w:rsidRPr="007151EE">
        <w:rPr>
          <w:b/>
          <w:bCs/>
          <w:sz w:val="32"/>
          <w:szCs w:val="32"/>
          <w:lang w:val="en-US"/>
        </w:rPr>
        <w:t xml:space="preserve"> </w:t>
      </w:r>
    </w:p>
    <w:p w14:paraId="5B60B437" w14:textId="79BBDC2C" w:rsidR="00493F2C" w:rsidRDefault="004B4A6B" w:rsidP="00EF3C4C">
      <w:pPr>
        <w:spacing w:after="60" w:line="276" w:lineRule="auto"/>
        <w:jc w:val="center"/>
        <w:rPr>
          <w:sz w:val="24"/>
          <w:szCs w:val="24"/>
          <w:lang w:val="en-US"/>
        </w:rPr>
      </w:pPr>
      <w:r w:rsidRPr="00493F2C">
        <w:rPr>
          <w:sz w:val="24"/>
          <w:szCs w:val="24"/>
          <w:lang w:val="en-US"/>
        </w:rPr>
        <w:t xml:space="preserve">Petr </w:t>
      </w:r>
      <w:proofErr w:type="spellStart"/>
      <w:r w:rsidRPr="00493F2C">
        <w:rPr>
          <w:sz w:val="24"/>
          <w:szCs w:val="24"/>
          <w:lang w:val="en-US"/>
        </w:rPr>
        <w:t>Boháček</w:t>
      </w:r>
      <w:proofErr w:type="spellEnd"/>
    </w:p>
    <w:p w14:paraId="36FA6D8F" w14:textId="2D6E68C9" w:rsidR="00493F2C" w:rsidRPr="001B739A" w:rsidRDefault="00493F2C" w:rsidP="004B4A6B">
      <w:pPr>
        <w:spacing w:line="276" w:lineRule="auto"/>
        <w:jc w:val="center"/>
        <w:rPr>
          <w:i/>
          <w:iCs/>
          <w:sz w:val="24"/>
          <w:szCs w:val="24"/>
          <w:lang w:val="en-US"/>
        </w:rPr>
      </w:pPr>
      <w:r w:rsidRPr="001B739A">
        <w:rPr>
          <w:rStyle w:val="contribdegrees"/>
          <w:i/>
          <w:iCs/>
        </w:rPr>
        <w:t xml:space="preserve">Faculty of Social Sciences, Institute of Political Studies, Charles University, </w:t>
      </w:r>
      <w:r w:rsidRPr="001B739A">
        <w:rPr>
          <w:rStyle w:val="contribdegrees"/>
          <w:i/>
          <w:iCs/>
        </w:rPr>
        <w:t>Prague</w:t>
      </w:r>
      <w:r w:rsidRPr="001B739A">
        <w:rPr>
          <w:rStyle w:val="contribdegrees"/>
          <w:i/>
          <w:iCs/>
        </w:rPr>
        <w:t>, Czech Republic</w:t>
      </w:r>
    </w:p>
    <w:p w14:paraId="33815C03" w14:textId="7FB6AB20" w:rsidR="00493F2C" w:rsidRDefault="004B4A6B" w:rsidP="00EF3C4C">
      <w:pPr>
        <w:spacing w:after="60" w:line="276" w:lineRule="auto"/>
        <w:jc w:val="center"/>
        <w:rPr>
          <w:sz w:val="24"/>
          <w:szCs w:val="24"/>
          <w:lang w:val="en-US"/>
        </w:rPr>
      </w:pPr>
      <w:r w:rsidRPr="00493F2C">
        <w:rPr>
          <w:sz w:val="24"/>
          <w:szCs w:val="24"/>
          <w:lang w:val="en-US"/>
        </w:rPr>
        <w:t>Pavel Dufek</w:t>
      </w:r>
    </w:p>
    <w:p w14:paraId="1DCFEF1A" w14:textId="3C5C635A" w:rsidR="00493F2C" w:rsidRPr="001B739A" w:rsidRDefault="00493F2C" w:rsidP="004B4A6B">
      <w:pPr>
        <w:spacing w:line="276" w:lineRule="auto"/>
        <w:jc w:val="center"/>
        <w:rPr>
          <w:i/>
          <w:iCs/>
          <w:sz w:val="24"/>
          <w:szCs w:val="24"/>
          <w:lang w:val="en-US"/>
        </w:rPr>
      </w:pPr>
      <w:r w:rsidRPr="001B739A">
        <w:rPr>
          <w:rStyle w:val="contribdegrees"/>
          <w:i/>
          <w:iCs/>
        </w:rPr>
        <w:t xml:space="preserve">Department of Political Science, Faculty of </w:t>
      </w:r>
      <w:r w:rsidRPr="001B739A">
        <w:rPr>
          <w:rStyle w:val="contribdegrees"/>
          <w:i/>
          <w:iCs/>
        </w:rPr>
        <w:t xml:space="preserve">Social Studies, </w:t>
      </w:r>
      <w:r w:rsidRPr="001B739A">
        <w:rPr>
          <w:rStyle w:val="contribdegrees"/>
          <w:i/>
          <w:iCs/>
        </w:rPr>
        <w:t>Masaryk University, Brno, Czech Republic</w:t>
      </w:r>
    </w:p>
    <w:p w14:paraId="46EBBAB3" w14:textId="2CDE5518" w:rsidR="00192336" w:rsidRDefault="004B4A6B" w:rsidP="00EF3C4C">
      <w:pPr>
        <w:spacing w:after="60" w:line="276" w:lineRule="auto"/>
        <w:jc w:val="center"/>
        <w:rPr>
          <w:sz w:val="24"/>
          <w:szCs w:val="24"/>
          <w:lang w:val="en-US"/>
        </w:rPr>
      </w:pPr>
      <w:r w:rsidRPr="00493F2C">
        <w:rPr>
          <w:sz w:val="24"/>
          <w:szCs w:val="24"/>
          <w:lang w:val="en-US"/>
        </w:rPr>
        <w:t>Nikola Schmidt</w:t>
      </w:r>
    </w:p>
    <w:p w14:paraId="68733BBA" w14:textId="56C583D9" w:rsidR="001B739A" w:rsidRDefault="001B739A" w:rsidP="004B4A6B">
      <w:pPr>
        <w:spacing w:line="276" w:lineRule="auto"/>
        <w:jc w:val="center"/>
        <w:rPr>
          <w:rStyle w:val="contribdegrees"/>
          <w:i/>
          <w:iCs/>
        </w:rPr>
      </w:pPr>
      <w:r w:rsidRPr="001B739A">
        <w:rPr>
          <w:rStyle w:val="contribdegrees"/>
          <w:i/>
          <w:iCs/>
        </w:rPr>
        <w:t xml:space="preserve">Faculty of Social Sciences, Institute of Political Studies, Charles University, </w:t>
      </w:r>
      <w:r>
        <w:rPr>
          <w:rStyle w:val="contribdegrees"/>
          <w:i/>
          <w:iCs/>
        </w:rPr>
        <w:t>Prague</w:t>
      </w:r>
      <w:r w:rsidRPr="001B739A">
        <w:rPr>
          <w:rStyle w:val="contribdegrees"/>
          <w:i/>
          <w:iCs/>
        </w:rPr>
        <w:t>, Czech Republic</w:t>
      </w:r>
    </w:p>
    <w:p w14:paraId="72600029" w14:textId="77777777" w:rsidR="0001579E" w:rsidRPr="001B739A" w:rsidRDefault="0001579E" w:rsidP="004B4A6B">
      <w:pPr>
        <w:spacing w:line="276" w:lineRule="auto"/>
        <w:jc w:val="center"/>
        <w:rPr>
          <w:i/>
          <w:iCs/>
          <w:sz w:val="24"/>
          <w:szCs w:val="24"/>
          <w:lang w:val="en-US"/>
        </w:rPr>
      </w:pPr>
    </w:p>
    <w:p w14:paraId="538C744E" w14:textId="5C8E44B6" w:rsidR="004B4A6B" w:rsidRPr="007570E5" w:rsidRDefault="004B4A6B" w:rsidP="0001579E">
      <w:pPr>
        <w:spacing w:line="276" w:lineRule="auto"/>
        <w:rPr>
          <w:b/>
          <w:bCs/>
          <w:sz w:val="24"/>
          <w:szCs w:val="24"/>
          <w:lang w:val="en-US"/>
        </w:rPr>
      </w:pPr>
      <w:bookmarkStart w:id="0" w:name="_Toc48069777"/>
      <w:r w:rsidRPr="007570E5">
        <w:rPr>
          <w:b/>
          <w:bCs/>
          <w:sz w:val="24"/>
          <w:szCs w:val="24"/>
          <w:lang w:val="en-US"/>
        </w:rPr>
        <w:t>Abstract</w:t>
      </w:r>
    </w:p>
    <w:p w14:paraId="58EEE39D" w14:textId="4216D982" w:rsidR="004B4A6B" w:rsidRDefault="004B4A6B" w:rsidP="004B4A6B">
      <w:pPr>
        <w:spacing w:line="276" w:lineRule="auto"/>
        <w:jc w:val="both"/>
        <w:rPr>
          <w:i/>
          <w:iCs/>
        </w:rPr>
      </w:pPr>
      <w:r w:rsidRPr="004B4A6B">
        <w:rPr>
          <w:i/>
          <w:iCs/>
        </w:rPr>
        <w:t>Technology offers unique sets of opportunities, from human flourishing to civilization survival, but also challenges, from partial misuse to global apocalypse. Yet technology is shaped by the social environment in which it is developed and used, prompting questions about its desirable governance format. In this context, we look at governance challenges of large technical systems, specifically the peaceful use of high-power lasers in space, in order to propose a conceptual framework for legitimate global governance. Specifically, we adopt a context-based approach to legitimacy to address the trade-offs between effectiveness (output legitimacy) and inclusivity (input legitimacy) in the governance of large technical systems. We show that distinguishing two basic phases of space laser policy which call for different legitimacy criteria helps balance out the trade-offs without sacrificing either effectiveness or inclusivity. Finally, we construe LTSs’ governance as a tool for creating globally networked spaces which may enable coordinated global democratic governance.</w:t>
      </w:r>
    </w:p>
    <w:p w14:paraId="4FC99B0A" w14:textId="64F4475C" w:rsidR="00362CE3" w:rsidRPr="007570E5" w:rsidRDefault="00362CE3" w:rsidP="0001579E">
      <w:pPr>
        <w:spacing w:line="276" w:lineRule="auto"/>
        <w:rPr>
          <w:b/>
          <w:bCs/>
          <w:sz w:val="24"/>
          <w:szCs w:val="24"/>
        </w:rPr>
      </w:pPr>
      <w:r w:rsidRPr="007570E5">
        <w:rPr>
          <w:b/>
          <w:bCs/>
          <w:sz w:val="24"/>
          <w:szCs w:val="24"/>
        </w:rPr>
        <w:t xml:space="preserve">Keywords </w:t>
      </w:r>
    </w:p>
    <w:p w14:paraId="0A627A7A" w14:textId="725702A8" w:rsidR="00362CE3" w:rsidRPr="00362CE3" w:rsidRDefault="00362CE3" w:rsidP="00362CE3">
      <w:pPr>
        <w:rPr>
          <w:i/>
          <w:iCs/>
        </w:rPr>
      </w:pPr>
      <w:r w:rsidRPr="00362CE3">
        <w:rPr>
          <w:i/>
          <w:iCs/>
        </w:rPr>
        <w:t>global governance, large technical systems, space policy, democratic dilemma, security studies</w:t>
      </w:r>
    </w:p>
    <w:p w14:paraId="41EAA01F" w14:textId="5833BAA7" w:rsidR="00086EB6" w:rsidRPr="007151EE" w:rsidRDefault="00086EB6" w:rsidP="009768D3">
      <w:pPr>
        <w:pStyle w:val="Heading1"/>
        <w:rPr>
          <w:lang w:val="en-US"/>
        </w:rPr>
      </w:pPr>
      <w:r w:rsidRPr="009768D3">
        <w:t>Introduction</w:t>
      </w:r>
      <w:bookmarkEnd w:id="0"/>
    </w:p>
    <w:p w14:paraId="7D94DDE6" w14:textId="578A6AC4" w:rsidR="00D6779B" w:rsidRPr="007151EE" w:rsidRDefault="00D6779B" w:rsidP="00B41753">
      <w:pPr>
        <w:spacing w:line="276" w:lineRule="auto"/>
        <w:jc w:val="both"/>
        <w:rPr>
          <w:lang w:val="en-US"/>
        </w:rPr>
      </w:pPr>
      <w:r w:rsidRPr="007151EE">
        <w:rPr>
          <w:lang w:val="en-US"/>
        </w:rPr>
        <w:t xml:space="preserve">Human ingenuity has brought about game-changing scientific discoveries that revolutionized society. However, not always is </w:t>
      </w:r>
      <w:r w:rsidR="001847A3" w:rsidRPr="007151EE">
        <w:rPr>
          <w:lang w:val="en-US"/>
        </w:rPr>
        <w:t>technological</w:t>
      </w:r>
      <w:r w:rsidRPr="007151EE">
        <w:rPr>
          <w:lang w:val="en-US"/>
        </w:rPr>
        <w:t xml:space="preserve"> progress matched by social progress. The use of originally benign technology depends on the environment in which it is developed and </w:t>
      </w:r>
      <w:r w:rsidR="00D3455F" w:rsidRPr="007151EE">
        <w:rPr>
          <w:lang w:val="en-US"/>
        </w:rPr>
        <w:t>deployed</w:t>
      </w:r>
      <w:r w:rsidR="00797834" w:rsidRPr="007151EE">
        <w:rPr>
          <w:lang w:val="en-US"/>
        </w:rPr>
        <w:t>:</w:t>
      </w:r>
      <w:r w:rsidRPr="007151EE">
        <w:rPr>
          <w:lang w:val="en-US"/>
        </w:rPr>
        <w:t xml:space="preserve"> the social dimensions can turn </w:t>
      </w:r>
      <w:r w:rsidR="00341C92" w:rsidRPr="007151EE">
        <w:rPr>
          <w:lang w:val="en-US"/>
        </w:rPr>
        <w:t>discoveries</w:t>
      </w:r>
      <w:r w:rsidRPr="007151EE">
        <w:rPr>
          <w:lang w:val="en-US"/>
        </w:rPr>
        <w:t xml:space="preserve"> into a threat (artificial intelligence), limit their potential (gene </w:t>
      </w:r>
      <w:r w:rsidR="001411B3" w:rsidRPr="007151EE">
        <w:rPr>
          <w:lang w:val="en-US"/>
        </w:rPr>
        <w:t>editing</w:t>
      </w:r>
      <w:r w:rsidRPr="007151EE">
        <w:rPr>
          <w:lang w:val="en-US"/>
        </w:rPr>
        <w:t>)</w:t>
      </w:r>
      <w:r w:rsidR="004F40A5" w:rsidRPr="007151EE">
        <w:rPr>
          <w:lang w:val="en-US"/>
        </w:rPr>
        <w:t>,</w:t>
      </w:r>
      <w:r w:rsidRPr="007151EE">
        <w:rPr>
          <w:lang w:val="en-US"/>
        </w:rPr>
        <w:t xml:space="preserve"> or </w:t>
      </w:r>
      <w:r w:rsidR="00341C92" w:rsidRPr="007151EE">
        <w:rPr>
          <w:lang w:val="en-US"/>
        </w:rPr>
        <w:t xml:space="preserve">even </w:t>
      </w:r>
      <w:r w:rsidRPr="007151EE">
        <w:rPr>
          <w:lang w:val="en-US"/>
        </w:rPr>
        <w:t xml:space="preserve">prevent </w:t>
      </w:r>
      <w:r w:rsidR="00341C92" w:rsidRPr="007151EE">
        <w:rPr>
          <w:lang w:val="en-US"/>
        </w:rPr>
        <w:t>their</w:t>
      </w:r>
      <w:r w:rsidRPr="007151EE">
        <w:rPr>
          <w:lang w:val="en-US"/>
        </w:rPr>
        <w:t xml:space="preserve"> use (nuclear devices). As humanity expands its activities </w:t>
      </w:r>
      <w:r w:rsidR="005A536D" w:rsidRPr="007151EE">
        <w:rPr>
          <w:lang w:val="en-US"/>
        </w:rPr>
        <w:t>beyond the Earth</w:t>
      </w:r>
      <w:r w:rsidRPr="007151EE">
        <w:rPr>
          <w:lang w:val="en-US"/>
        </w:rPr>
        <w:t xml:space="preserve">, the absence </w:t>
      </w:r>
      <w:r w:rsidRPr="007151EE">
        <w:rPr>
          <w:lang w:val="en-US"/>
        </w:rPr>
        <w:lastRenderedPageBreak/>
        <w:t xml:space="preserve">of functioning social and governance frameworks also </w:t>
      </w:r>
      <w:r w:rsidR="00E91440" w:rsidRPr="007151EE">
        <w:rPr>
          <w:lang w:val="en-US"/>
        </w:rPr>
        <w:t xml:space="preserve">affects </w:t>
      </w:r>
      <w:r w:rsidRPr="007151EE">
        <w:rPr>
          <w:lang w:val="en-US"/>
        </w:rPr>
        <w:t xml:space="preserve">the realm of space technology, </w:t>
      </w:r>
      <w:r w:rsidR="00040C3F" w:rsidRPr="007151EE">
        <w:rPr>
          <w:lang w:val="en-US"/>
        </w:rPr>
        <w:t xml:space="preserve">which includes </w:t>
      </w:r>
      <w:r w:rsidRPr="007151EE">
        <w:rPr>
          <w:lang w:val="en-US"/>
        </w:rPr>
        <w:t xml:space="preserve">laser use in space. </w:t>
      </w:r>
    </w:p>
    <w:p w14:paraId="7476D58A" w14:textId="08B6D6EB" w:rsidR="0065535C" w:rsidRPr="007151EE" w:rsidRDefault="006B7BB0" w:rsidP="00B41753">
      <w:pPr>
        <w:spacing w:line="276" w:lineRule="auto"/>
        <w:jc w:val="both"/>
        <w:rPr>
          <w:lang w:val="en-US"/>
        </w:rPr>
      </w:pPr>
      <w:r w:rsidRPr="007151EE">
        <w:rPr>
          <w:lang w:val="en-US"/>
        </w:rPr>
        <w:t xml:space="preserve">This paper </w:t>
      </w:r>
      <w:r w:rsidR="005128E3" w:rsidRPr="007151EE">
        <w:rPr>
          <w:lang w:val="en-US"/>
        </w:rPr>
        <w:t>explores</w:t>
      </w:r>
      <w:r w:rsidRPr="007151EE">
        <w:rPr>
          <w:lang w:val="en-US"/>
        </w:rPr>
        <w:t xml:space="preserve"> the issue of global governance of large technical systems</w:t>
      </w:r>
      <w:r w:rsidR="00F44992" w:rsidRPr="007151EE">
        <w:rPr>
          <w:lang w:val="en-US"/>
        </w:rPr>
        <w:t xml:space="preserve"> (LTS</w:t>
      </w:r>
      <w:r w:rsidR="00E72245" w:rsidRPr="007151EE">
        <w:rPr>
          <w:lang w:val="en-US"/>
        </w:rPr>
        <w:t>s</w:t>
      </w:r>
      <w:r w:rsidR="00F44992" w:rsidRPr="007151EE">
        <w:rPr>
          <w:lang w:val="en-US"/>
        </w:rPr>
        <w:t>)</w:t>
      </w:r>
      <w:r w:rsidR="00F22825" w:rsidRPr="007151EE">
        <w:rPr>
          <w:lang w:val="en-US"/>
        </w:rPr>
        <w:t>, specifically a high-power laser system</w:t>
      </w:r>
      <w:r w:rsidR="00056F20" w:rsidRPr="007151EE">
        <w:rPr>
          <w:lang w:val="en-US"/>
        </w:rPr>
        <w:t>, and offers a context-based conceptual framework</w:t>
      </w:r>
      <w:r w:rsidR="00A515AF" w:rsidRPr="007151EE">
        <w:rPr>
          <w:lang w:val="en-US"/>
        </w:rPr>
        <w:t xml:space="preserve"> for assessing it</w:t>
      </w:r>
      <w:r w:rsidR="004C153A" w:rsidRPr="007151EE">
        <w:rPr>
          <w:lang w:val="en-US"/>
        </w:rPr>
        <w:t>s</w:t>
      </w:r>
      <w:r w:rsidR="00A515AF" w:rsidRPr="007151EE">
        <w:rPr>
          <w:lang w:val="en-US"/>
        </w:rPr>
        <w:t xml:space="preserve"> legitimacy</w:t>
      </w:r>
      <w:r w:rsidR="00056F20" w:rsidRPr="007151EE">
        <w:rPr>
          <w:lang w:val="en-US"/>
        </w:rPr>
        <w:t xml:space="preserve">. </w:t>
      </w:r>
      <w:r w:rsidR="0065535C" w:rsidRPr="007151EE">
        <w:rPr>
          <w:lang w:val="en-US"/>
        </w:rPr>
        <w:t xml:space="preserve">LTSs </w:t>
      </w:r>
      <w:r w:rsidR="00747AB8" w:rsidRPr="007151EE">
        <w:rPr>
          <w:lang w:val="en-US"/>
        </w:rPr>
        <w:t xml:space="preserve">have become </w:t>
      </w:r>
      <w:r w:rsidR="0065535C" w:rsidRPr="007151EE">
        <w:rPr>
          <w:lang w:val="en-US"/>
        </w:rPr>
        <w:t xml:space="preserve">influential socio-technical structures </w:t>
      </w:r>
      <w:r w:rsidR="005128E3" w:rsidRPr="007151EE">
        <w:rPr>
          <w:lang w:val="en-US"/>
        </w:rPr>
        <w:t xml:space="preserve">which </w:t>
      </w:r>
      <w:r w:rsidR="006429CE" w:rsidRPr="007151EE">
        <w:rPr>
          <w:lang w:val="en-US"/>
        </w:rPr>
        <w:t>co-form</w:t>
      </w:r>
      <w:r w:rsidR="005128E3" w:rsidRPr="007151EE">
        <w:rPr>
          <w:lang w:val="en-US"/>
        </w:rPr>
        <w:t xml:space="preserve"> </w:t>
      </w:r>
      <w:r w:rsidR="006429CE" w:rsidRPr="007151EE">
        <w:rPr>
          <w:lang w:val="en-US"/>
        </w:rPr>
        <w:t>the</w:t>
      </w:r>
      <w:r w:rsidR="0065535C" w:rsidRPr="007151EE">
        <w:rPr>
          <w:lang w:val="en-US"/>
        </w:rPr>
        <w:t xml:space="preserve"> international order and as such present a host of foundational challenges to political decision-making.</w:t>
      </w:r>
      <w:r w:rsidR="00F57B14" w:rsidRPr="007151EE">
        <w:rPr>
          <w:lang w:val="en-US"/>
        </w:rPr>
        <w:t xml:space="preserve"> </w:t>
      </w:r>
      <w:r w:rsidR="0065535C" w:rsidRPr="007151EE">
        <w:rPr>
          <w:lang w:val="en-US"/>
        </w:rPr>
        <w:t xml:space="preserve"> </w:t>
      </w:r>
      <w:r w:rsidR="001411B3" w:rsidRPr="007151EE">
        <w:rPr>
          <w:lang w:val="en-US"/>
        </w:rPr>
        <w:t>As t</w:t>
      </w:r>
      <w:r w:rsidR="00627C62" w:rsidRPr="007151EE">
        <w:rPr>
          <w:lang w:val="en-US"/>
        </w:rPr>
        <w:t xml:space="preserve">here is no global governing authority or global democratic process analogous to those </w:t>
      </w:r>
      <w:r w:rsidR="00040C3F" w:rsidRPr="007151EE">
        <w:rPr>
          <w:lang w:val="en-US"/>
        </w:rPr>
        <w:t>with</w:t>
      </w:r>
      <w:r w:rsidR="00627C62" w:rsidRPr="007151EE">
        <w:rPr>
          <w:lang w:val="en-US"/>
        </w:rPr>
        <w:t>in nation-states</w:t>
      </w:r>
      <w:r w:rsidR="001411B3" w:rsidRPr="007151EE">
        <w:rPr>
          <w:lang w:val="en-US"/>
        </w:rPr>
        <w:t xml:space="preserve">, </w:t>
      </w:r>
      <w:r w:rsidR="00627C62" w:rsidRPr="007151EE">
        <w:rPr>
          <w:lang w:val="en-US"/>
        </w:rPr>
        <w:t>domestic</w:t>
      </w:r>
      <w:r w:rsidR="00040C3F" w:rsidRPr="007151EE">
        <w:rPr>
          <w:lang w:val="en-US"/>
        </w:rPr>
        <w:t>-inspired</w:t>
      </w:r>
      <w:r w:rsidR="00627C62" w:rsidRPr="007151EE">
        <w:rPr>
          <w:lang w:val="en-US"/>
        </w:rPr>
        <w:t xml:space="preserve"> approaches to </w:t>
      </w:r>
      <w:r w:rsidR="00E72245" w:rsidRPr="007151EE">
        <w:rPr>
          <w:lang w:val="en-US"/>
        </w:rPr>
        <w:t xml:space="preserve">their </w:t>
      </w:r>
      <w:r w:rsidR="00627C62" w:rsidRPr="007151EE">
        <w:rPr>
          <w:lang w:val="en-US"/>
        </w:rPr>
        <w:t xml:space="preserve">governance </w:t>
      </w:r>
      <w:r w:rsidR="00040C3F" w:rsidRPr="007151EE">
        <w:rPr>
          <w:lang w:val="en-US"/>
        </w:rPr>
        <w:t>have only limited applicability</w:t>
      </w:r>
      <w:r w:rsidR="00627C62" w:rsidRPr="007151EE">
        <w:rPr>
          <w:lang w:val="en-US"/>
        </w:rPr>
        <w:t xml:space="preserve">. </w:t>
      </w:r>
      <w:r w:rsidR="004C153A" w:rsidRPr="007151EE">
        <w:rPr>
          <w:lang w:val="en-US"/>
        </w:rPr>
        <w:t xml:space="preserve">Insofar as we consider </w:t>
      </w:r>
      <w:r w:rsidR="004C153A" w:rsidRPr="007151EE">
        <w:rPr>
          <w:i/>
          <w:iCs/>
          <w:lang w:val="en-US"/>
        </w:rPr>
        <w:t xml:space="preserve">legitimate </w:t>
      </w:r>
      <w:r w:rsidR="004C153A" w:rsidRPr="007151EE">
        <w:rPr>
          <w:lang w:val="en-US"/>
        </w:rPr>
        <w:t xml:space="preserve">governance a desirable </w:t>
      </w:r>
      <w:proofErr w:type="gramStart"/>
      <w:r w:rsidR="004C153A" w:rsidRPr="007151EE">
        <w:rPr>
          <w:lang w:val="en-US"/>
        </w:rPr>
        <w:t>state of affairs</w:t>
      </w:r>
      <w:proofErr w:type="gramEnd"/>
      <w:r w:rsidR="004C153A" w:rsidRPr="007151EE">
        <w:rPr>
          <w:lang w:val="en-US"/>
        </w:rPr>
        <w:t>,</w:t>
      </w:r>
      <w:r w:rsidR="00847231" w:rsidRPr="007151EE">
        <w:rPr>
          <w:lang w:val="en-US"/>
        </w:rPr>
        <w:t xml:space="preserve"> h</w:t>
      </w:r>
      <w:r w:rsidR="00040C3F" w:rsidRPr="007151EE">
        <w:rPr>
          <w:lang w:val="en-US"/>
        </w:rPr>
        <w:t xml:space="preserve">owever, this </w:t>
      </w:r>
      <w:r w:rsidR="004C153A" w:rsidRPr="007151EE">
        <w:rPr>
          <w:lang w:val="en-US"/>
        </w:rPr>
        <w:t xml:space="preserve">implies </w:t>
      </w:r>
      <w:r w:rsidR="00040C3F" w:rsidRPr="007151EE">
        <w:rPr>
          <w:lang w:val="en-US"/>
        </w:rPr>
        <w:t xml:space="preserve">that </w:t>
      </w:r>
      <w:r w:rsidR="00847231" w:rsidRPr="007151EE">
        <w:rPr>
          <w:lang w:val="en-US"/>
        </w:rPr>
        <w:t xml:space="preserve">LTSs </w:t>
      </w:r>
      <w:r w:rsidR="00E849B5" w:rsidRPr="007151EE">
        <w:rPr>
          <w:lang w:val="en-US"/>
        </w:rPr>
        <w:t>call for</w:t>
      </w:r>
      <w:r w:rsidR="002E750A" w:rsidRPr="007151EE">
        <w:rPr>
          <w:lang w:val="en-US"/>
        </w:rPr>
        <w:t xml:space="preserve"> of a</w:t>
      </w:r>
      <w:r w:rsidR="00E72245" w:rsidRPr="007151EE">
        <w:rPr>
          <w:lang w:val="en-US"/>
        </w:rPr>
        <w:t xml:space="preserve"> novel and</w:t>
      </w:r>
      <w:r w:rsidR="0065535C" w:rsidRPr="007151EE">
        <w:rPr>
          <w:lang w:val="en-US"/>
        </w:rPr>
        <w:t xml:space="preserve"> adequate</w:t>
      </w:r>
      <w:r w:rsidR="002E750A" w:rsidRPr="007151EE">
        <w:rPr>
          <w:lang w:val="en-US"/>
        </w:rPr>
        <w:t xml:space="preserve"> </w:t>
      </w:r>
      <w:r w:rsidR="0065535C" w:rsidRPr="007151EE">
        <w:rPr>
          <w:lang w:val="en-US"/>
        </w:rPr>
        <w:t>understanding of legitimacy</w:t>
      </w:r>
      <w:r w:rsidR="00847231" w:rsidRPr="007151EE">
        <w:rPr>
          <w:lang w:val="en-US"/>
        </w:rPr>
        <w:t xml:space="preserve"> which would provide </w:t>
      </w:r>
      <w:r w:rsidR="00B26D2C" w:rsidRPr="007151EE">
        <w:rPr>
          <w:lang w:val="en-US"/>
        </w:rPr>
        <w:t xml:space="preserve">both normative and policy guidance. </w:t>
      </w:r>
      <w:r w:rsidR="00B01D2A" w:rsidRPr="007151EE">
        <w:rPr>
          <w:lang w:val="en-US"/>
        </w:rPr>
        <w:t>It is safe to assume that n</w:t>
      </w:r>
      <w:r w:rsidR="003F1BC8" w:rsidRPr="007151EE">
        <w:rPr>
          <w:lang w:val="en-US"/>
        </w:rPr>
        <w:t xml:space="preserve">o single actor possesses the necessary knowledge </w:t>
      </w:r>
      <w:r w:rsidR="00F57B14" w:rsidRPr="007151EE">
        <w:rPr>
          <w:lang w:val="en-US"/>
        </w:rPr>
        <w:t xml:space="preserve">or capacities </w:t>
      </w:r>
      <w:r w:rsidR="003F1BC8" w:rsidRPr="007151EE">
        <w:rPr>
          <w:lang w:val="en-US"/>
        </w:rPr>
        <w:t xml:space="preserve">to address the complex issues </w:t>
      </w:r>
      <w:r w:rsidR="00B01D2A" w:rsidRPr="007151EE">
        <w:rPr>
          <w:lang w:val="en-US"/>
        </w:rPr>
        <w:t xml:space="preserve">as they </w:t>
      </w:r>
      <w:r w:rsidR="00105708" w:rsidRPr="007151EE">
        <w:rPr>
          <w:lang w:val="en-US"/>
        </w:rPr>
        <w:t>arise</w:t>
      </w:r>
      <w:r w:rsidR="00B01D2A" w:rsidRPr="007151EE">
        <w:rPr>
          <w:lang w:val="en-US"/>
        </w:rPr>
        <w:t xml:space="preserve"> </w:t>
      </w:r>
      <w:r w:rsidR="003F1BC8" w:rsidRPr="007151EE">
        <w:rPr>
          <w:lang w:val="en-US"/>
        </w:rPr>
        <w:t xml:space="preserve">in </w:t>
      </w:r>
      <w:r w:rsidR="00B01D2A" w:rsidRPr="007151EE">
        <w:rPr>
          <w:lang w:val="en-US"/>
        </w:rPr>
        <w:t>international politics</w:t>
      </w:r>
      <w:r w:rsidR="00F92628" w:rsidRPr="007151EE">
        <w:rPr>
          <w:lang w:val="en-US"/>
        </w:rPr>
        <w:t xml:space="preserve"> </w:t>
      </w:r>
      <w:r w:rsidR="00F92628" w:rsidRPr="007151EE">
        <w:rPr>
          <w:lang w:val="en-US"/>
        </w:rPr>
        <w:fldChar w:fldCharType="begin" w:fldLock="1"/>
      </w:r>
      <w:r w:rsidR="00627157" w:rsidRPr="007151EE">
        <w:rPr>
          <w:lang w:val="en-US"/>
        </w:rPr>
        <w:instrText>ADDIN CSL_CITATION {"citationItems":[{"id":"ITEM-1","itemData":{"DOI":"10.4135/9781446215012","ISBN":"9781446215012","abstract":"The concept of ‘governance’ has become a central catchword across the social and political sciences. In Governing and Governance, Jan Kooiman revisits and develops his seminal work in the field to map and demonstrate the utility of a sociopolitical perspective to our understanding of contemporary forms of governing, governance and governability. A central underlying theme of the book is the notion of governance as a process of interaction between different societal and political actors and the growing interdependencies between the two as modern societies become ever more complex, dynamic and diverse. Drawing upon a wide range of interdisciplinary insights, the book advances a comprehensive conceptual framework that seeks to capture the different elements, modes and orders of governing and governance. A series of useful distinctions are employed, for example, between self, ‘co’, and hierarchical modes, and between first, second, or meta orders to illustrate the many different structures and levels of modern governance today. Theoretically rich and illuminating, Governing and Governance will be essential reading for all students and academics across the social and political sciences, public management and public administration.","author":[{"dropping-particle":"","family":"Kooiman","given":"Jan","non-dropping-particle":"","parse-names":false,"suffix":""}],"container-title":"Governing as Governance","id":"ITEM-1","issued":{"date-parts":[["2003"]]},"number-of-pages":"249","publisher":"SAGE Publications","publisher-place":"London","title":"Governing as governance","type":"book"},"locator":"4","uris":["http://www.mendeley.com/documents/?uuid=4737ea40-ec3f-4432-99d7-50fc7cc990fb"]}],"mendeley":{"formattedCitation":"(Kooiman, 2003, p. 4)","plainTextFormattedCitation":"(Kooiman, 2003, p. 4)","previouslyFormattedCitation":"(Kooiman, 2003, p. 4)"},"properties":{"noteIndex":0},"schema":"https://github.com/citation-style-language/schema/raw/master/csl-citation.json"}</w:instrText>
      </w:r>
      <w:r w:rsidR="00F92628" w:rsidRPr="007151EE">
        <w:rPr>
          <w:lang w:val="en-US"/>
        </w:rPr>
        <w:fldChar w:fldCharType="separate"/>
      </w:r>
      <w:r w:rsidR="00F92628" w:rsidRPr="007151EE">
        <w:rPr>
          <w:noProof/>
          <w:lang w:val="en-US"/>
        </w:rPr>
        <w:t>(Kooiman, 2003, p. 4)</w:t>
      </w:r>
      <w:r w:rsidR="00F92628" w:rsidRPr="007151EE">
        <w:rPr>
          <w:lang w:val="en-US"/>
        </w:rPr>
        <w:fldChar w:fldCharType="end"/>
      </w:r>
      <w:r w:rsidR="0056576C" w:rsidRPr="007151EE">
        <w:rPr>
          <w:lang w:val="en-US"/>
        </w:rPr>
        <w:t>;</w:t>
      </w:r>
      <w:r w:rsidR="003F1BC8" w:rsidRPr="007151EE">
        <w:rPr>
          <w:lang w:val="en-US"/>
        </w:rPr>
        <w:t xml:space="preserve"> </w:t>
      </w:r>
      <w:r w:rsidR="00F57B14" w:rsidRPr="007151EE">
        <w:rPr>
          <w:lang w:val="en-US"/>
        </w:rPr>
        <w:t>at the same time, solutions</w:t>
      </w:r>
      <w:r w:rsidR="003F1BC8" w:rsidRPr="007151EE">
        <w:rPr>
          <w:lang w:val="en-US"/>
        </w:rPr>
        <w:t xml:space="preserve"> </w:t>
      </w:r>
      <w:r w:rsidR="00B766A4" w:rsidRPr="007151EE">
        <w:rPr>
          <w:lang w:val="en-US"/>
        </w:rPr>
        <w:t xml:space="preserve">to these </w:t>
      </w:r>
      <w:r w:rsidR="009207D8" w:rsidRPr="007151EE">
        <w:rPr>
          <w:lang w:val="en-US"/>
        </w:rPr>
        <w:t>problems</w:t>
      </w:r>
      <w:r w:rsidR="00105708" w:rsidRPr="007151EE">
        <w:rPr>
          <w:lang w:val="en-US"/>
        </w:rPr>
        <w:t xml:space="preserve"> </w:t>
      </w:r>
      <w:r w:rsidR="00B01D2A" w:rsidRPr="007151EE">
        <w:rPr>
          <w:lang w:val="en-US"/>
        </w:rPr>
        <w:t xml:space="preserve">are </w:t>
      </w:r>
      <w:r w:rsidR="009F7095" w:rsidRPr="007151EE">
        <w:rPr>
          <w:lang w:val="en-US"/>
        </w:rPr>
        <w:t xml:space="preserve">obviously </w:t>
      </w:r>
      <w:r w:rsidR="00B01D2A" w:rsidRPr="007151EE">
        <w:rPr>
          <w:lang w:val="en-US"/>
        </w:rPr>
        <w:t>needed</w:t>
      </w:r>
      <w:r w:rsidR="00B766A4" w:rsidRPr="007151EE">
        <w:rPr>
          <w:lang w:val="en-US"/>
        </w:rPr>
        <w:t xml:space="preserve">. </w:t>
      </w:r>
      <w:r w:rsidR="00246C47" w:rsidRPr="007151EE">
        <w:rPr>
          <w:lang w:val="en-US"/>
        </w:rPr>
        <w:t>However, it is an open question what kind of governance regime will be adopted</w:t>
      </w:r>
      <w:r w:rsidR="00285845" w:rsidRPr="007151EE">
        <w:rPr>
          <w:lang w:val="en-US"/>
        </w:rPr>
        <w:t>.</w:t>
      </w:r>
      <w:r w:rsidR="009F7095" w:rsidRPr="007151EE">
        <w:rPr>
          <w:rStyle w:val="FootnoteReference"/>
          <w:lang w:val="en-US"/>
        </w:rPr>
        <w:footnoteReference w:id="1"/>
      </w:r>
      <w:r w:rsidR="00285845" w:rsidRPr="007151EE">
        <w:rPr>
          <w:lang w:val="en-US"/>
        </w:rPr>
        <w:t xml:space="preserve"> Our working assumption is that </w:t>
      </w:r>
      <w:r w:rsidR="00246C47" w:rsidRPr="007151EE">
        <w:rPr>
          <w:lang w:val="en-US"/>
        </w:rPr>
        <w:t xml:space="preserve">nature </w:t>
      </w:r>
      <w:r w:rsidR="00285845" w:rsidRPr="007151EE">
        <w:rPr>
          <w:lang w:val="en-US"/>
        </w:rPr>
        <w:t xml:space="preserve">of regime legitimacy speaks a lot to </w:t>
      </w:r>
      <w:r w:rsidR="009F7095" w:rsidRPr="007151EE">
        <w:rPr>
          <w:lang w:val="en-US"/>
        </w:rPr>
        <w:t>the</w:t>
      </w:r>
      <w:r w:rsidR="00285845" w:rsidRPr="007151EE">
        <w:rPr>
          <w:lang w:val="en-US"/>
        </w:rPr>
        <w:t xml:space="preserve"> desirability</w:t>
      </w:r>
      <w:r w:rsidR="009F7095" w:rsidRPr="007151EE">
        <w:rPr>
          <w:lang w:val="en-US"/>
        </w:rPr>
        <w:t xml:space="preserve"> of any regime</w:t>
      </w:r>
      <w:r w:rsidR="003F1BC8" w:rsidRPr="007151EE">
        <w:rPr>
          <w:lang w:val="en-US"/>
        </w:rPr>
        <w:t>.</w:t>
      </w:r>
      <w:r w:rsidR="009F7095" w:rsidRPr="007151EE">
        <w:rPr>
          <w:lang w:val="en-US"/>
        </w:rPr>
        <w:t xml:space="preserve"> </w:t>
      </w:r>
      <w:r w:rsidR="004E0555" w:rsidRPr="007151EE">
        <w:rPr>
          <w:lang w:val="en-US"/>
        </w:rPr>
        <w:t xml:space="preserve">This is </w:t>
      </w:r>
      <w:r w:rsidR="009207D8" w:rsidRPr="007151EE">
        <w:rPr>
          <w:lang w:val="en-US"/>
        </w:rPr>
        <w:t xml:space="preserve">precisely where </w:t>
      </w:r>
      <w:r w:rsidR="004E0555" w:rsidRPr="007151EE">
        <w:rPr>
          <w:lang w:val="en-US"/>
        </w:rPr>
        <w:t>LTSs</w:t>
      </w:r>
      <w:r w:rsidR="00847231" w:rsidRPr="007151EE">
        <w:rPr>
          <w:lang w:val="en-US"/>
        </w:rPr>
        <w:t xml:space="preserve">’ </w:t>
      </w:r>
      <w:r w:rsidR="009207D8" w:rsidRPr="007151EE">
        <w:rPr>
          <w:lang w:val="en-US"/>
        </w:rPr>
        <w:t>importance</w:t>
      </w:r>
      <w:r w:rsidR="00847231" w:rsidRPr="007151EE">
        <w:rPr>
          <w:lang w:val="en-US"/>
        </w:rPr>
        <w:t xml:space="preserve"> </w:t>
      </w:r>
      <w:r w:rsidR="009207D8" w:rsidRPr="007151EE">
        <w:rPr>
          <w:lang w:val="en-US"/>
        </w:rPr>
        <w:t>comes to the fore</w:t>
      </w:r>
      <w:r w:rsidR="004E0555" w:rsidRPr="007151EE">
        <w:rPr>
          <w:lang w:val="en-US"/>
        </w:rPr>
        <w:t>: a</w:t>
      </w:r>
      <w:r w:rsidR="0065535C" w:rsidRPr="007151EE">
        <w:rPr>
          <w:lang w:val="en-US"/>
        </w:rPr>
        <w:t xml:space="preserve">s pointed out by </w:t>
      </w:r>
      <w:proofErr w:type="spellStart"/>
      <w:r w:rsidR="007A7DD2" w:rsidRPr="007151EE">
        <w:rPr>
          <w:lang w:val="en-US"/>
        </w:rPr>
        <w:t>Maxmilian</w:t>
      </w:r>
      <w:proofErr w:type="spellEnd"/>
      <w:r w:rsidR="007A7DD2" w:rsidRPr="007151EE">
        <w:rPr>
          <w:lang w:val="en-US"/>
        </w:rPr>
        <w:t xml:space="preserve"> </w:t>
      </w:r>
      <w:r w:rsidR="0065535C" w:rsidRPr="007151EE">
        <w:rPr>
          <w:lang w:val="en-US"/>
        </w:rPr>
        <w:t xml:space="preserve">Meyer and </w:t>
      </w:r>
      <w:r w:rsidR="007A7DD2" w:rsidRPr="007151EE">
        <w:rPr>
          <w:lang w:val="en-US"/>
        </w:rPr>
        <w:t xml:space="preserve">Michele </w:t>
      </w:r>
      <w:proofErr w:type="spellStart"/>
      <w:r w:rsidR="0065535C" w:rsidRPr="007151EE">
        <w:rPr>
          <w:lang w:val="en-US"/>
        </w:rPr>
        <w:t>Acuto</w:t>
      </w:r>
      <w:proofErr w:type="spellEnd"/>
      <w:r w:rsidR="00F92628" w:rsidRPr="007151EE">
        <w:rPr>
          <w:lang w:val="en-US"/>
        </w:rPr>
        <w:t xml:space="preserve"> </w:t>
      </w:r>
      <w:r w:rsidR="00F92628" w:rsidRPr="007151EE">
        <w:rPr>
          <w:rStyle w:val="FootnoteReference"/>
          <w:lang w:val="en-US"/>
        </w:rPr>
        <w:fldChar w:fldCharType="begin" w:fldLock="1"/>
      </w:r>
      <w:r w:rsidR="00627157" w:rsidRPr="007151EE">
        <w:rPr>
          <w:lang w:val="en-US"/>
        </w:rPr>
        <w:instrText>ADDIN CSL_CITATION {"citationItems":[{"id":"ITEM-1","itemData":{"DOI":"10.1177/0305829814561540","ISSN":"03058298","abstract":"The importance of technology in global affairs is visible to the naked and uninitiated eye. Yet International Relations (IR) still lacks a more systematic and critical attention to the role of technological infrastructures in contemporary global governance dynamics. Here, we seek to prompt IR scholars to move ‘large technical systems’ (LTSs) from the contours of IR narratives to a centre stage, as they hold the potential to respond to pressing challenges for IR scholarship. Employing LTSs to respond to recent publications on the challenge that ‘global governance’ poses to IR, we highlight that an STS-IR encounter can, first, revitalise ‘grand questions’ at the heart of IR and, second, help coping with the complexity of global governance. While this encounter does not offer a ready-tailored panacea for the troubles of IR, a more systematic inquiry into LTSs is a powerful step beyond theoretical and methodological impasses, towards greater inter-disciplinary collaboration.","author":[{"dropping-particle":"","family":"Mayer","given":"Maximilian","non-dropping-particle":"","parse-names":false,"suffix":""},{"dropping-particle":"","family":"Acuto","given":"Michele","non-dropping-particle":"","parse-names":false,"suffix":""}],"container-title":"Millennium: Journal of International Studies","id":"ITEM-1","issue":"2","issued":{"date-parts":[["2015"]]},"note":"LTS are socio-technical complex system, where human and non-human elements matterr. \n*therefore, we need accountability to keep it in check.\n\n\nLTS can manifest transformation of itnernational order *on our case, especially the space area as extra territorial domain, which give us key hints for the necessary borderless and geographically unbound forms of global governance. \n\n\nLTS can PARTICIPATE in the making of power politics, or disrupt global governance. They can stabilize, coordinate social relations and greatly impact geography and global governance. \n\nLTS highlight the socio-technical dimension of power, which in space and lasers is global. Typical accounts of sovereignty have different role here.\n\nSocial outcome occurs without explicit consent and as a by-product of LTS, therefore, the power relatiions are not necessarily there. \n\n*It can overcome soverignty, which as a prior agreed standard imposes practices and processes. Meanwhile, LTS and its networking and sociability in a netwroked space produces as a by-product without explicit consent new social outcomes.\n\n\nOrganized ignorance (Mayer/Acuto), unconfortable knowledge (Steve Rayner), Civic Epistemologies (Jasanoff) *Self-Licking ice-cream? etc.","page":"660-683","title":"The global governance of large technical systems","type":"article-journal","volume":"43"},"suppress-author":1,"uris":["http://www.mendeley.com/documents/?uuid=553b65c4-ef8a-4b43-acfd-27c979617897"]}],"mendeley":{"formattedCitation":"(2015)","plainTextFormattedCitation":"(2015)","previouslyFormattedCitation":"(2015)"},"properties":{"noteIndex":0},"schema":"https://github.com/citation-style-language/schema/raw/master/csl-citation.json"}</w:instrText>
      </w:r>
      <w:r w:rsidR="00F92628" w:rsidRPr="007151EE">
        <w:rPr>
          <w:rStyle w:val="FootnoteReference"/>
          <w:lang w:val="en-US"/>
        </w:rPr>
        <w:fldChar w:fldCharType="separate"/>
      </w:r>
      <w:r w:rsidR="00627157" w:rsidRPr="007151EE">
        <w:rPr>
          <w:noProof/>
          <w:lang w:val="en-US"/>
        </w:rPr>
        <w:t>(2015)</w:t>
      </w:r>
      <w:r w:rsidR="00F92628" w:rsidRPr="007151EE">
        <w:rPr>
          <w:rStyle w:val="FootnoteReference"/>
          <w:lang w:val="en-US"/>
        </w:rPr>
        <w:fldChar w:fldCharType="end"/>
      </w:r>
      <w:r w:rsidR="0065535C" w:rsidRPr="007151EE">
        <w:rPr>
          <w:lang w:val="en-US"/>
        </w:rPr>
        <w:t xml:space="preserve">, </w:t>
      </w:r>
      <w:r w:rsidR="00B77A17" w:rsidRPr="007151EE">
        <w:rPr>
          <w:lang w:val="en-US"/>
        </w:rPr>
        <w:t>they</w:t>
      </w:r>
      <w:r w:rsidR="0065535C" w:rsidRPr="007151EE">
        <w:rPr>
          <w:lang w:val="en-US"/>
        </w:rPr>
        <w:t xml:space="preserve"> may have </w:t>
      </w:r>
      <w:r w:rsidR="004E1EA2" w:rsidRPr="007151EE">
        <w:rPr>
          <w:lang w:val="en-US"/>
        </w:rPr>
        <w:t xml:space="preserve">a </w:t>
      </w:r>
      <w:r w:rsidR="0065535C" w:rsidRPr="007151EE">
        <w:rPr>
          <w:lang w:val="en-US"/>
        </w:rPr>
        <w:t>momentous impact in the power politics</w:t>
      </w:r>
      <w:r w:rsidR="00016188" w:rsidRPr="007151EE">
        <w:rPr>
          <w:lang w:val="en-US"/>
        </w:rPr>
        <w:t xml:space="preserve"> of international relations</w:t>
      </w:r>
      <w:r w:rsidR="00BE7046" w:rsidRPr="007151EE">
        <w:rPr>
          <w:lang w:val="en-US"/>
        </w:rPr>
        <w:t xml:space="preserve"> and global governance</w:t>
      </w:r>
      <w:r w:rsidR="0065535C" w:rsidRPr="007151EE">
        <w:rPr>
          <w:lang w:val="en-US"/>
        </w:rPr>
        <w:t>, including either strengthening or disrupti</w:t>
      </w:r>
      <w:r w:rsidR="00016188" w:rsidRPr="007151EE">
        <w:rPr>
          <w:lang w:val="en-US"/>
        </w:rPr>
        <w:t>ng</w:t>
      </w:r>
      <w:r w:rsidR="0065535C" w:rsidRPr="007151EE">
        <w:rPr>
          <w:lang w:val="en-US"/>
        </w:rPr>
        <w:t xml:space="preserve"> of structures and mechanisms of </w:t>
      </w:r>
      <w:r w:rsidR="00B77A17" w:rsidRPr="007151EE">
        <w:rPr>
          <w:lang w:val="en-US"/>
        </w:rPr>
        <w:t>political decision-making</w:t>
      </w:r>
      <w:r w:rsidR="0065535C" w:rsidRPr="007151EE">
        <w:rPr>
          <w:lang w:val="en-US"/>
        </w:rPr>
        <w:t>.</w:t>
      </w:r>
      <w:r w:rsidR="00F57B14" w:rsidRPr="007151EE">
        <w:rPr>
          <w:rStyle w:val="FootnoteReference"/>
          <w:lang w:val="en-US"/>
        </w:rPr>
        <w:footnoteReference w:id="2"/>
      </w:r>
      <w:r w:rsidR="0065535C" w:rsidRPr="007151EE">
        <w:rPr>
          <w:lang w:val="en-US"/>
        </w:rPr>
        <w:t xml:space="preserve"> </w:t>
      </w:r>
      <w:r w:rsidR="003F1C93" w:rsidRPr="007151EE">
        <w:rPr>
          <w:lang w:val="en-US"/>
        </w:rPr>
        <w:t>From a normative point of view</w:t>
      </w:r>
      <w:r w:rsidR="0065535C" w:rsidRPr="007151EE">
        <w:rPr>
          <w:lang w:val="en-US"/>
        </w:rPr>
        <w:t xml:space="preserve">, LTSs may </w:t>
      </w:r>
      <w:r w:rsidR="003F1C93" w:rsidRPr="007151EE">
        <w:rPr>
          <w:lang w:val="en-US"/>
        </w:rPr>
        <w:t xml:space="preserve">also </w:t>
      </w:r>
      <w:r w:rsidR="0065535C" w:rsidRPr="007151EE">
        <w:rPr>
          <w:lang w:val="en-US"/>
        </w:rPr>
        <w:t>help overcome the powerful principles of sovereignty and national interests which, as a priori defining standards of practices and processes, still structure major areas of international politics.</w:t>
      </w:r>
    </w:p>
    <w:p w14:paraId="78A2748C" w14:textId="4D83F8AD" w:rsidR="00606232" w:rsidRPr="007151EE" w:rsidRDefault="007A7DD2" w:rsidP="00B41753">
      <w:pPr>
        <w:spacing w:line="276" w:lineRule="auto"/>
        <w:jc w:val="both"/>
        <w:rPr>
          <w:lang w:val="en-US"/>
        </w:rPr>
      </w:pPr>
      <w:r w:rsidRPr="007151EE">
        <w:rPr>
          <w:lang w:val="en-US"/>
        </w:rPr>
        <w:t>With</w:t>
      </w:r>
      <w:r w:rsidR="003F1C93" w:rsidRPr="007151EE">
        <w:rPr>
          <w:lang w:val="en-US"/>
        </w:rPr>
        <w:t xml:space="preserve"> this general background</w:t>
      </w:r>
      <w:r w:rsidRPr="007151EE">
        <w:rPr>
          <w:lang w:val="en-US"/>
        </w:rPr>
        <w:t xml:space="preserve"> in mind</w:t>
      </w:r>
      <w:r w:rsidR="003F1C93" w:rsidRPr="007151EE">
        <w:rPr>
          <w:lang w:val="en-US"/>
        </w:rPr>
        <w:t xml:space="preserve">, we </w:t>
      </w:r>
      <w:r w:rsidR="00627C62" w:rsidRPr="007151EE">
        <w:rPr>
          <w:lang w:val="en-US"/>
        </w:rPr>
        <w:t xml:space="preserve">look </w:t>
      </w:r>
      <w:r w:rsidR="003F1C93" w:rsidRPr="007151EE">
        <w:rPr>
          <w:lang w:val="en-US"/>
        </w:rPr>
        <w:t xml:space="preserve">in the paper </w:t>
      </w:r>
      <w:r w:rsidR="00D71C20" w:rsidRPr="007151EE">
        <w:rPr>
          <w:lang w:val="en-US"/>
        </w:rPr>
        <w:t xml:space="preserve">into </w:t>
      </w:r>
      <w:r w:rsidR="00627C62" w:rsidRPr="007151EE">
        <w:rPr>
          <w:lang w:val="en-US"/>
        </w:rPr>
        <w:t xml:space="preserve">the </w:t>
      </w:r>
      <w:r w:rsidR="003F1C93" w:rsidRPr="007151EE">
        <w:rPr>
          <w:lang w:val="en-US"/>
        </w:rPr>
        <w:t xml:space="preserve">conditions of </w:t>
      </w:r>
      <w:r w:rsidR="00142EBB" w:rsidRPr="007151EE">
        <w:rPr>
          <w:lang w:val="en-US"/>
        </w:rPr>
        <w:t xml:space="preserve">peaceful </w:t>
      </w:r>
      <w:r w:rsidR="00627C62" w:rsidRPr="007151EE">
        <w:rPr>
          <w:lang w:val="en-US"/>
        </w:rPr>
        <w:t>use of high-power lasers in space</w:t>
      </w:r>
      <w:r w:rsidR="003F1C93" w:rsidRPr="007151EE">
        <w:rPr>
          <w:lang w:val="en-US"/>
        </w:rPr>
        <w:t xml:space="preserve">, arguing </w:t>
      </w:r>
      <w:r w:rsidR="00627C62" w:rsidRPr="007151EE">
        <w:rPr>
          <w:lang w:val="en-US"/>
        </w:rPr>
        <w:t xml:space="preserve">that </w:t>
      </w:r>
      <w:r w:rsidR="003F1C93" w:rsidRPr="007151EE">
        <w:rPr>
          <w:lang w:val="en-US"/>
        </w:rPr>
        <w:t xml:space="preserve">it </w:t>
      </w:r>
      <w:r w:rsidR="00627C62" w:rsidRPr="007151EE">
        <w:rPr>
          <w:lang w:val="en-US"/>
        </w:rPr>
        <w:t xml:space="preserve">offers valuable insights about </w:t>
      </w:r>
      <w:r w:rsidR="00542AE9" w:rsidRPr="007151EE">
        <w:rPr>
          <w:lang w:val="en-US"/>
        </w:rPr>
        <w:t xml:space="preserve">legitimate </w:t>
      </w:r>
      <w:r w:rsidR="00627C62" w:rsidRPr="007151EE">
        <w:rPr>
          <w:lang w:val="en-US"/>
        </w:rPr>
        <w:t xml:space="preserve">governance beyond territoriality. Precisely because high-power laser systems induce us to think and act in larger spatial and temporal domains, they constitute a useful entry point into </w:t>
      </w:r>
      <w:r w:rsidR="007151EE" w:rsidRPr="007151EE">
        <w:rPr>
          <w:lang w:val="en-US"/>
        </w:rPr>
        <w:t>theorizing</w:t>
      </w:r>
      <w:r w:rsidR="00627C62" w:rsidRPr="007151EE">
        <w:rPr>
          <w:lang w:val="en-US"/>
        </w:rPr>
        <w:t xml:space="preserve"> the legitimacy of global governance structures inhabited by multiple (types of) </w:t>
      </w:r>
      <w:r w:rsidR="006E5B53" w:rsidRPr="007151EE">
        <w:rPr>
          <w:lang w:val="en-US"/>
        </w:rPr>
        <w:t>actors</w:t>
      </w:r>
      <w:r w:rsidR="00627C62" w:rsidRPr="007151EE">
        <w:rPr>
          <w:lang w:val="en-US"/>
        </w:rPr>
        <w:t xml:space="preserve">. </w:t>
      </w:r>
      <w:r w:rsidRPr="007151EE">
        <w:rPr>
          <w:lang w:val="en-US"/>
        </w:rPr>
        <w:t>G</w:t>
      </w:r>
      <w:r w:rsidR="001411B3" w:rsidRPr="007151EE">
        <w:rPr>
          <w:lang w:val="en-US"/>
        </w:rPr>
        <w:t>iven that the</w:t>
      </w:r>
      <w:r w:rsidR="008C719D" w:rsidRPr="007151EE">
        <w:rPr>
          <w:lang w:val="en-US"/>
        </w:rPr>
        <w:t xml:space="preserve"> complexity </w:t>
      </w:r>
      <w:r w:rsidR="007160D8" w:rsidRPr="007151EE">
        <w:rPr>
          <w:lang w:val="en-US"/>
        </w:rPr>
        <w:t>of global governance</w:t>
      </w:r>
      <w:r w:rsidR="008C719D" w:rsidRPr="007151EE">
        <w:rPr>
          <w:lang w:val="en-US"/>
        </w:rPr>
        <w:t xml:space="preserve"> </w:t>
      </w:r>
      <w:r w:rsidR="007160D8" w:rsidRPr="007151EE">
        <w:rPr>
          <w:lang w:val="en-US"/>
        </w:rPr>
        <w:t>spreads vertically across local, regional, national, continental, and global levels, as well as horizontally across many issues and actors</w:t>
      </w:r>
      <w:r w:rsidRPr="007151EE">
        <w:rPr>
          <w:lang w:val="en-US"/>
        </w:rPr>
        <w:t xml:space="preserve">, </w:t>
      </w:r>
      <w:r w:rsidR="00606232" w:rsidRPr="007151EE">
        <w:rPr>
          <w:lang w:val="en-US"/>
        </w:rPr>
        <w:t>such an inquiry promises to provide more general lessons</w:t>
      </w:r>
      <w:r w:rsidR="007160D8" w:rsidRPr="007151EE">
        <w:rPr>
          <w:lang w:val="en-US"/>
        </w:rPr>
        <w:t>.</w:t>
      </w:r>
    </w:p>
    <w:p w14:paraId="49268A42" w14:textId="69A9EAF3" w:rsidR="008C719D" w:rsidRPr="007151EE" w:rsidRDefault="00FD436F" w:rsidP="00B41753">
      <w:pPr>
        <w:spacing w:line="276" w:lineRule="auto"/>
        <w:jc w:val="both"/>
        <w:rPr>
          <w:u w:val="single"/>
          <w:lang w:val="en-US"/>
        </w:rPr>
      </w:pPr>
      <w:r w:rsidRPr="007151EE">
        <w:rPr>
          <w:lang w:val="en-US"/>
        </w:rPr>
        <w:t>Building upon</w:t>
      </w:r>
      <w:r w:rsidR="002957A0" w:rsidRPr="007151EE">
        <w:rPr>
          <w:lang w:val="en-US"/>
        </w:rPr>
        <w:t xml:space="preserve"> the conceptual apparatus of </w:t>
      </w:r>
      <w:r w:rsidR="002957A0" w:rsidRPr="007151EE">
        <w:rPr>
          <w:i/>
          <w:lang w:val="en-US"/>
        </w:rPr>
        <w:t>context-based legitimacy</w:t>
      </w:r>
      <w:r w:rsidR="002957A0" w:rsidRPr="007151EE">
        <w:rPr>
          <w:lang w:val="en-US"/>
        </w:rPr>
        <w:t xml:space="preserve"> </w:t>
      </w:r>
      <w:r w:rsidR="006257E4" w:rsidRPr="007151EE">
        <w:rPr>
          <w:lang w:val="en-US"/>
        </w:rPr>
        <w:t xml:space="preserve">recently </w:t>
      </w:r>
      <w:r w:rsidR="002957A0" w:rsidRPr="007151EE">
        <w:rPr>
          <w:lang w:val="en-US"/>
        </w:rPr>
        <w:t>put forward by Pietro Maffettone and Luke Ulaş</w:t>
      </w:r>
      <w:r w:rsidR="00F92628" w:rsidRPr="007151EE">
        <w:rPr>
          <w:lang w:val="en-US"/>
        </w:rPr>
        <w:t xml:space="preserve"> </w:t>
      </w:r>
      <w:r w:rsidR="00F92628" w:rsidRPr="007151EE">
        <w:rPr>
          <w:rStyle w:val="FootnoteReference"/>
          <w:lang w:val="en-US"/>
        </w:rPr>
        <w:fldChar w:fldCharType="begin" w:fldLock="1"/>
      </w:r>
      <w:r w:rsidR="00486640" w:rsidRPr="007151EE">
        <w:rPr>
          <w:lang w:val="en-US"/>
        </w:rPr>
        <w:instrText>ADDIN CSL_CITATION {"citationItems":[{"id":"ITEM-1","itemData":{"DOI":"10.1017/S1752971918000258","ISSN":"17529727","abstract":"This paper argues that the process of deriving legitimacy criteria for political institutions ought to be sensitive to features of the political context in which that process is to occur. The paper builds on Allen Buchanan's 'Metacoordination View' of legitimacy, which we explicate in the first section. While sympathetic to Buchanan's practical approach, we believe the idea of a metacoordination process to be underspecified across two dimensions, which we explain in the second section: (i) constituency and (ii) normativity. Both dimensions admit of differing specifications. In the third section, we suggest that how best to fill in these dimensions in any one instance depends upon the political context in which the metacoordination process is to occur. We highlight three relevant elements of a political decision context - criticality, institutional time point, and motivational landscape - and illustrate their significance by way of reference, respectively, to the World Health Organization, the European Economic and Monetary Union, and the Bank of International Settlements. The 'context-dependence' of the metacoordination process, and therefore of legitimacy, entails the possibility that institutions that are similar, even identical, in terms of their nature and function may nevertheless be held to differing legitimacy criteria in differing political contexts.","author":[{"dropping-particle":"","family":"Maffettone","given":"Pietro","non-dropping-particle":"","parse-names":false,"suffix":""},{"dropping-particle":"","family":"Ulaş","given":"Luke","non-dropping-particle":"","parse-names":false,"suffix":""}],"container-title":"International Theory","id":"ITEM-1","issue":"1","issued":{"date-parts":[["2019"]]},"note":"&amp;quot;In Buchanan's view, the political philo- sopher’s role is not unilaterally to settle the question of when an institution ought to be considered legitimate, but is instead to provide guidance for how a social process of seeking agreement on legitimacy criteria should proceed.&amp;quot;\n&amp;gt;the focus of this paper is not &amp;quot;what legitimizing criteria should be for specific institutions?&amp;quot; but &amp;quot;how the political context defines ways of agreeing on legitimizing criteria&amp;quot;. \n\n\n&amp;quot;when social respect is gained, institutions can function more efficently, than through coercion or self-interest.&amp;quot;","page":"81-109","title":"Legitimacy, metacoordination and context-dependence","type":"article-journal","volume":"11"},"suppress-author":1,"uris":["http://www.mendeley.com/documents/?uuid=17a2e78b-7a1f-4e3d-a5c6-529530a134db"]}],"mendeley":{"formattedCitation":"(2019)","plainTextFormattedCitation":"(2019)","previouslyFormattedCitation":"(2019)"},"properties":{"noteIndex":0},"schema":"https://github.com/citation-style-language/schema/raw/master/csl-citation.json"}</w:instrText>
      </w:r>
      <w:r w:rsidR="00F92628" w:rsidRPr="007151EE">
        <w:rPr>
          <w:rStyle w:val="FootnoteReference"/>
          <w:lang w:val="en-US"/>
        </w:rPr>
        <w:fldChar w:fldCharType="separate"/>
      </w:r>
      <w:r w:rsidR="00627157" w:rsidRPr="007151EE">
        <w:rPr>
          <w:noProof/>
          <w:lang w:val="en-US"/>
        </w:rPr>
        <w:t>(2019)</w:t>
      </w:r>
      <w:r w:rsidR="00F92628" w:rsidRPr="007151EE">
        <w:rPr>
          <w:rStyle w:val="FootnoteReference"/>
          <w:lang w:val="en-US"/>
        </w:rPr>
        <w:fldChar w:fldCharType="end"/>
      </w:r>
      <w:r w:rsidR="002957A0" w:rsidRPr="007151EE">
        <w:rPr>
          <w:lang w:val="en-US"/>
        </w:rPr>
        <w:t>,</w:t>
      </w:r>
      <w:r w:rsidR="0056576C" w:rsidRPr="007151EE">
        <w:rPr>
          <w:lang w:val="en-US"/>
        </w:rPr>
        <w:t xml:space="preserve"> </w:t>
      </w:r>
      <w:r w:rsidR="002957A0" w:rsidRPr="007151EE">
        <w:rPr>
          <w:lang w:val="en-US"/>
        </w:rPr>
        <w:t xml:space="preserve">we outline the contours of legitimate global governance of high-power laser systems that </w:t>
      </w:r>
      <w:r w:rsidR="00606232" w:rsidRPr="007151EE">
        <w:rPr>
          <w:lang w:val="en-US"/>
        </w:rPr>
        <w:t xml:space="preserve">could </w:t>
      </w:r>
      <w:r w:rsidR="002957A0" w:rsidRPr="007151EE">
        <w:rPr>
          <w:lang w:val="en-US"/>
        </w:rPr>
        <w:t xml:space="preserve">a) enable the </w:t>
      </w:r>
      <w:r w:rsidR="00FE2405" w:rsidRPr="007151EE">
        <w:rPr>
          <w:lang w:val="en-US"/>
        </w:rPr>
        <w:t xml:space="preserve">development and </w:t>
      </w:r>
      <w:r w:rsidR="002957A0" w:rsidRPr="007151EE">
        <w:rPr>
          <w:lang w:val="en-US"/>
        </w:rPr>
        <w:t xml:space="preserve">use of high-power lasers to address space-related challenges all </w:t>
      </w:r>
      <w:r w:rsidR="00202B36" w:rsidRPr="007151EE">
        <w:rPr>
          <w:lang w:val="en-US"/>
        </w:rPr>
        <w:t xml:space="preserve">of humanity </w:t>
      </w:r>
      <w:r w:rsidR="002957A0" w:rsidRPr="007151EE">
        <w:rPr>
          <w:lang w:val="en-US"/>
        </w:rPr>
        <w:t>share</w:t>
      </w:r>
      <w:r w:rsidR="00202B36" w:rsidRPr="007151EE">
        <w:rPr>
          <w:lang w:val="en-US"/>
        </w:rPr>
        <w:t>s</w:t>
      </w:r>
      <w:r w:rsidR="002957A0" w:rsidRPr="007151EE">
        <w:rPr>
          <w:lang w:val="en-US"/>
        </w:rPr>
        <w:t xml:space="preserve"> and b) maintain a </w:t>
      </w:r>
      <w:r w:rsidR="00FE602F" w:rsidRPr="007151EE">
        <w:rPr>
          <w:lang w:val="en-US"/>
        </w:rPr>
        <w:t xml:space="preserve">reasonable </w:t>
      </w:r>
      <w:r w:rsidR="002957A0" w:rsidRPr="007151EE">
        <w:rPr>
          <w:lang w:val="en-US"/>
        </w:rPr>
        <w:t>degree of global inclusivity.</w:t>
      </w:r>
      <w:r w:rsidR="00940068" w:rsidRPr="007151EE">
        <w:rPr>
          <w:lang w:val="en-US"/>
        </w:rPr>
        <w:t xml:space="preserve"> Specifically, we show how the inevitable trade-offs between effectiveness and democratic quality (inclusivity) can be </w:t>
      </w:r>
      <w:r w:rsidR="007151EE" w:rsidRPr="007151EE">
        <w:rPr>
          <w:lang w:val="en-US"/>
        </w:rPr>
        <w:t>conceptualized</w:t>
      </w:r>
      <w:r w:rsidR="00940068" w:rsidRPr="007151EE">
        <w:rPr>
          <w:lang w:val="en-US"/>
        </w:rPr>
        <w:t xml:space="preserve"> within a complex picture of legitimate decision-making.</w:t>
      </w:r>
      <w:r w:rsidR="00875E6B" w:rsidRPr="007151EE">
        <w:rPr>
          <w:lang w:val="en-US"/>
        </w:rPr>
        <w:t xml:space="preserve"> We do this by </w:t>
      </w:r>
      <w:r w:rsidR="009F2B58" w:rsidRPr="007151EE">
        <w:rPr>
          <w:lang w:val="en-US"/>
        </w:rPr>
        <w:t xml:space="preserve">distinguishing </w:t>
      </w:r>
      <w:r w:rsidR="00875E6B" w:rsidRPr="007151EE">
        <w:rPr>
          <w:lang w:val="en-US"/>
        </w:rPr>
        <w:t xml:space="preserve">two phases of space laser policy, namely </w:t>
      </w:r>
      <w:r w:rsidR="00875E6B" w:rsidRPr="007151EE">
        <w:rPr>
          <w:i/>
          <w:lang w:val="en-US"/>
        </w:rPr>
        <w:t xml:space="preserve">development </w:t>
      </w:r>
      <w:r w:rsidR="00875E6B" w:rsidRPr="007151EE">
        <w:rPr>
          <w:lang w:val="en-US"/>
        </w:rPr>
        <w:t xml:space="preserve">and </w:t>
      </w:r>
      <w:r w:rsidR="00875E6B" w:rsidRPr="007151EE">
        <w:rPr>
          <w:i/>
          <w:lang w:val="en-US"/>
        </w:rPr>
        <w:t>deployment</w:t>
      </w:r>
      <w:r w:rsidR="00E250EC" w:rsidRPr="007151EE">
        <w:rPr>
          <w:lang w:val="en-US"/>
        </w:rPr>
        <w:t xml:space="preserve">. Each </w:t>
      </w:r>
      <w:r w:rsidR="002C2F9F" w:rsidRPr="007151EE">
        <w:rPr>
          <w:lang w:val="en-US"/>
        </w:rPr>
        <w:t xml:space="preserve">phase </w:t>
      </w:r>
      <w:r w:rsidR="00E250EC" w:rsidRPr="007151EE">
        <w:rPr>
          <w:lang w:val="en-US"/>
        </w:rPr>
        <w:t xml:space="preserve">possesses distinct characteristics and thus calls for different criteria </w:t>
      </w:r>
      <w:r w:rsidR="00202B36" w:rsidRPr="007151EE">
        <w:rPr>
          <w:lang w:val="en-US"/>
        </w:rPr>
        <w:t xml:space="preserve">of evaluation </w:t>
      </w:r>
      <w:r w:rsidR="00E250EC" w:rsidRPr="007151EE">
        <w:rPr>
          <w:lang w:val="en-US"/>
        </w:rPr>
        <w:t>as regards choice (in)sensitivity, the social environment</w:t>
      </w:r>
      <w:r w:rsidR="006A5053" w:rsidRPr="007151EE">
        <w:rPr>
          <w:lang w:val="en-US"/>
        </w:rPr>
        <w:t xml:space="preserve"> that accompanies it</w:t>
      </w:r>
      <w:r w:rsidR="00E250EC" w:rsidRPr="007151EE">
        <w:rPr>
          <w:lang w:val="en-US"/>
        </w:rPr>
        <w:t xml:space="preserve">, </w:t>
      </w:r>
      <w:r w:rsidR="006A5053" w:rsidRPr="007151EE">
        <w:rPr>
          <w:lang w:val="en-US"/>
        </w:rPr>
        <w:t xml:space="preserve">the type of constituency to which decision-making should be accountable, and the trade-off priorities pertaining to input and output </w:t>
      </w:r>
      <w:r w:rsidR="006A5053" w:rsidRPr="007151EE">
        <w:rPr>
          <w:lang w:val="en-US"/>
        </w:rPr>
        <w:lastRenderedPageBreak/>
        <w:t>legitimacy</w:t>
      </w:r>
      <w:r w:rsidR="00581805" w:rsidRPr="007151EE">
        <w:rPr>
          <w:lang w:val="en-US"/>
        </w:rPr>
        <w:t xml:space="preserve">. </w:t>
      </w:r>
      <w:r w:rsidR="00F43081" w:rsidRPr="007151EE">
        <w:rPr>
          <w:lang w:val="en-US"/>
        </w:rPr>
        <w:t xml:space="preserve">This is where </w:t>
      </w:r>
      <w:proofErr w:type="spellStart"/>
      <w:r w:rsidR="00F43081" w:rsidRPr="007151EE">
        <w:rPr>
          <w:lang w:val="en-US"/>
        </w:rPr>
        <w:t>Maffettone</w:t>
      </w:r>
      <w:proofErr w:type="spellEnd"/>
      <w:r w:rsidR="00F43081" w:rsidRPr="007151EE">
        <w:rPr>
          <w:lang w:val="en-US"/>
        </w:rPr>
        <w:t xml:space="preserve"> and </w:t>
      </w:r>
      <w:proofErr w:type="spellStart"/>
      <w:r w:rsidR="00F43081" w:rsidRPr="007151EE">
        <w:rPr>
          <w:lang w:val="en-US"/>
        </w:rPr>
        <w:t>Ulaş’s</w:t>
      </w:r>
      <w:proofErr w:type="spellEnd"/>
      <w:r w:rsidR="00F43081" w:rsidRPr="007151EE">
        <w:rPr>
          <w:lang w:val="en-US"/>
        </w:rPr>
        <w:t xml:space="preserve"> </w:t>
      </w:r>
      <w:r w:rsidR="00123DB4" w:rsidRPr="007151EE">
        <w:rPr>
          <w:lang w:val="en-US"/>
        </w:rPr>
        <w:t xml:space="preserve">context-sensitive </w:t>
      </w:r>
      <w:r w:rsidR="00F43081" w:rsidRPr="007151EE">
        <w:rPr>
          <w:lang w:val="en-US"/>
        </w:rPr>
        <w:t>framework proves especially useful</w:t>
      </w:r>
      <w:r w:rsidR="001E680E" w:rsidRPr="007151EE">
        <w:rPr>
          <w:lang w:val="en-US"/>
        </w:rPr>
        <w:t xml:space="preserve">. </w:t>
      </w:r>
      <w:r w:rsidR="00FB245D" w:rsidRPr="007151EE">
        <w:rPr>
          <w:lang w:val="en-US"/>
        </w:rPr>
        <w:t>Among other things, o</w:t>
      </w:r>
      <w:r w:rsidR="001E680E" w:rsidRPr="007151EE">
        <w:rPr>
          <w:lang w:val="en-US"/>
        </w:rPr>
        <w:t xml:space="preserve">ur contribution </w:t>
      </w:r>
      <w:r w:rsidR="00FB245D" w:rsidRPr="007151EE">
        <w:rPr>
          <w:lang w:val="en-US"/>
        </w:rPr>
        <w:t xml:space="preserve">lies in showing how the general framework </w:t>
      </w:r>
      <w:r w:rsidR="00935A4F" w:rsidRPr="007151EE">
        <w:rPr>
          <w:lang w:val="en-US"/>
        </w:rPr>
        <w:t xml:space="preserve">may combine </w:t>
      </w:r>
      <w:r w:rsidR="00FB245D" w:rsidRPr="007151EE">
        <w:rPr>
          <w:lang w:val="en-US"/>
        </w:rPr>
        <w:t xml:space="preserve">with a </w:t>
      </w:r>
      <w:r w:rsidR="00916047" w:rsidRPr="007151EE">
        <w:rPr>
          <w:lang w:val="en-US"/>
        </w:rPr>
        <w:t>specific policy/governance challenge</w:t>
      </w:r>
      <w:r w:rsidR="00935A4F" w:rsidRPr="007151EE">
        <w:rPr>
          <w:lang w:val="en-US"/>
        </w:rPr>
        <w:t xml:space="preserve"> (use of high-power lasers in space) </w:t>
      </w:r>
      <w:r w:rsidR="00916047" w:rsidRPr="007151EE">
        <w:rPr>
          <w:lang w:val="en-US"/>
        </w:rPr>
        <w:t>which, even if complex, is rather clearly delineated and rests on a high degree of scientific consensus.</w:t>
      </w:r>
    </w:p>
    <w:p w14:paraId="32F92A79" w14:textId="3AC2ECA1" w:rsidR="007369D0" w:rsidRPr="00D7669A" w:rsidRDefault="0050665B" w:rsidP="00B41753">
      <w:pPr>
        <w:spacing w:line="276" w:lineRule="auto"/>
        <w:jc w:val="both"/>
        <w:rPr>
          <w:lang w:val="en-US"/>
        </w:rPr>
      </w:pPr>
      <w:r w:rsidRPr="007151EE">
        <w:rPr>
          <w:lang w:val="en-US"/>
        </w:rPr>
        <w:t xml:space="preserve">The paper is organized as follows. </w:t>
      </w:r>
      <w:r w:rsidR="007369D0" w:rsidRPr="007151EE">
        <w:rPr>
          <w:lang w:val="en-US"/>
        </w:rPr>
        <w:t>The next section overviews the prospects of laser use in space and related space governance issues.</w:t>
      </w:r>
      <w:r w:rsidR="005D19DF" w:rsidRPr="007151EE">
        <w:rPr>
          <w:lang w:val="en-US"/>
        </w:rPr>
        <w:t xml:space="preserve"> </w:t>
      </w:r>
      <w:r w:rsidR="00CD2BB2" w:rsidRPr="007151EE">
        <w:rPr>
          <w:lang w:val="en-US"/>
        </w:rPr>
        <w:t xml:space="preserve">The lack of robust structures of governance </w:t>
      </w:r>
      <w:r w:rsidR="00A354C5" w:rsidRPr="007151EE">
        <w:rPr>
          <w:lang w:val="en-US"/>
        </w:rPr>
        <w:t xml:space="preserve">in this area </w:t>
      </w:r>
      <w:r w:rsidR="00CD2BB2" w:rsidRPr="007151EE">
        <w:rPr>
          <w:lang w:val="en-US"/>
        </w:rPr>
        <w:t>leads us to unpack in the subsequent section the concept of legitimacy</w:t>
      </w:r>
      <w:r w:rsidR="00106D1F" w:rsidRPr="007151EE">
        <w:rPr>
          <w:lang w:val="en-US"/>
        </w:rPr>
        <w:t xml:space="preserve"> as applied to the transnational level, </w:t>
      </w:r>
      <w:r w:rsidR="00A56451" w:rsidRPr="007151EE">
        <w:rPr>
          <w:lang w:val="en-US"/>
        </w:rPr>
        <w:t>emphasizing</w:t>
      </w:r>
      <w:r w:rsidR="00106D1F" w:rsidRPr="007151EE">
        <w:rPr>
          <w:lang w:val="en-US"/>
        </w:rPr>
        <w:t xml:space="preserve"> the interplay between effective problem solving and inclusive decision-making which gives rise to the democratic dilemma. </w:t>
      </w:r>
      <w:r w:rsidR="00EF7165" w:rsidRPr="007151EE">
        <w:rPr>
          <w:lang w:val="en-US"/>
        </w:rPr>
        <w:t>Against this background, we</w:t>
      </w:r>
      <w:r w:rsidR="007A1410" w:rsidRPr="007151EE">
        <w:rPr>
          <w:lang w:val="en-US"/>
        </w:rPr>
        <w:t xml:space="preserve"> </w:t>
      </w:r>
      <w:r w:rsidR="001E267E" w:rsidRPr="007151EE">
        <w:rPr>
          <w:lang w:val="en-US"/>
        </w:rPr>
        <w:t>then</w:t>
      </w:r>
      <w:r w:rsidR="00EF7165" w:rsidRPr="007151EE">
        <w:rPr>
          <w:lang w:val="en-US"/>
        </w:rPr>
        <w:t xml:space="preserve"> </w:t>
      </w:r>
      <w:r w:rsidR="007A1410" w:rsidRPr="007151EE">
        <w:rPr>
          <w:lang w:val="en-US"/>
        </w:rPr>
        <w:t xml:space="preserve">discuss </w:t>
      </w:r>
      <w:r w:rsidR="00EF7165" w:rsidRPr="007151EE">
        <w:rPr>
          <w:lang w:val="en-US"/>
        </w:rPr>
        <w:t xml:space="preserve">the promises and perils of high-power laser technology qua an LTS, as </w:t>
      </w:r>
      <w:r w:rsidR="001E267E" w:rsidRPr="007151EE">
        <w:rPr>
          <w:lang w:val="en-US"/>
        </w:rPr>
        <w:t>triggered by</w:t>
      </w:r>
      <w:r w:rsidR="00EF7165" w:rsidRPr="007151EE">
        <w:rPr>
          <w:lang w:val="en-US"/>
        </w:rPr>
        <w:t xml:space="preserve"> </w:t>
      </w:r>
      <w:r w:rsidR="002C2F9F" w:rsidRPr="007151EE">
        <w:rPr>
          <w:lang w:val="en-US"/>
        </w:rPr>
        <w:t>its</w:t>
      </w:r>
      <w:r w:rsidR="001E267E" w:rsidRPr="007151EE">
        <w:rPr>
          <w:lang w:val="en-US"/>
        </w:rPr>
        <w:t xml:space="preserve"> technical complexity and security sensitivity. </w:t>
      </w:r>
      <w:r w:rsidR="005807C6" w:rsidRPr="007151EE">
        <w:rPr>
          <w:lang w:val="en-US"/>
        </w:rPr>
        <w:t>In the next section</w:t>
      </w:r>
      <w:r w:rsidR="00A56451" w:rsidRPr="007151EE">
        <w:rPr>
          <w:lang w:val="en-US"/>
        </w:rPr>
        <w:t>,</w:t>
      </w:r>
      <w:r w:rsidR="005807C6" w:rsidRPr="007151EE">
        <w:rPr>
          <w:lang w:val="en-US"/>
        </w:rPr>
        <w:t xml:space="preserve"> w</w:t>
      </w:r>
      <w:r w:rsidR="0091570A" w:rsidRPr="007151EE">
        <w:rPr>
          <w:lang w:val="en-US"/>
        </w:rPr>
        <w:t xml:space="preserve">e show that the </w:t>
      </w:r>
      <w:r w:rsidR="001E267E" w:rsidRPr="007151EE">
        <w:rPr>
          <w:lang w:val="en-US"/>
        </w:rPr>
        <w:t xml:space="preserve">concept of context-based legitimacy </w:t>
      </w:r>
      <w:r w:rsidR="0091570A" w:rsidRPr="007151EE">
        <w:rPr>
          <w:lang w:val="en-US"/>
        </w:rPr>
        <w:t xml:space="preserve">provides a useful toolbox for </w:t>
      </w:r>
      <w:r w:rsidR="00413647" w:rsidRPr="007151EE">
        <w:rPr>
          <w:lang w:val="en-US"/>
        </w:rPr>
        <w:t xml:space="preserve">grappling with the inevitable trade-offs between </w:t>
      </w:r>
      <w:r w:rsidR="00C02DB2" w:rsidRPr="007151EE">
        <w:rPr>
          <w:lang w:val="en-US"/>
        </w:rPr>
        <w:t>inclusivity at the i</w:t>
      </w:r>
      <w:r w:rsidR="00413647" w:rsidRPr="007151EE">
        <w:rPr>
          <w:lang w:val="en-US"/>
        </w:rPr>
        <w:t xml:space="preserve">nput and </w:t>
      </w:r>
      <w:r w:rsidR="00C02DB2" w:rsidRPr="007151EE">
        <w:rPr>
          <w:lang w:val="en-US"/>
        </w:rPr>
        <w:t xml:space="preserve">effectiveness at the output of </w:t>
      </w:r>
      <w:r w:rsidR="00695826" w:rsidRPr="007151EE">
        <w:rPr>
          <w:lang w:val="en-US"/>
        </w:rPr>
        <w:t xml:space="preserve">LTS’s </w:t>
      </w:r>
      <w:r w:rsidR="00695826" w:rsidRPr="00D7669A">
        <w:rPr>
          <w:lang w:val="en-US"/>
        </w:rPr>
        <w:t>governance</w:t>
      </w:r>
      <w:r w:rsidR="000B4239" w:rsidRPr="00D7669A">
        <w:rPr>
          <w:lang w:val="en-US"/>
        </w:rPr>
        <w:t>,</w:t>
      </w:r>
      <w:r w:rsidR="00413647" w:rsidRPr="00D7669A">
        <w:rPr>
          <w:lang w:val="en-US"/>
        </w:rPr>
        <w:t xml:space="preserve"> because it </w:t>
      </w:r>
      <w:r w:rsidR="000B4239" w:rsidRPr="00D7669A">
        <w:rPr>
          <w:lang w:val="en-US"/>
        </w:rPr>
        <w:t xml:space="preserve">enables </w:t>
      </w:r>
      <w:r w:rsidR="00413647" w:rsidRPr="00D7669A">
        <w:rPr>
          <w:lang w:val="en-US"/>
        </w:rPr>
        <w:t xml:space="preserve">flexible </w:t>
      </w:r>
      <w:r w:rsidR="00695826" w:rsidRPr="00D7669A">
        <w:rPr>
          <w:lang w:val="en-US"/>
        </w:rPr>
        <w:t>yet consistent adjustment of the criteria of legitimacy. In the last section</w:t>
      </w:r>
      <w:r w:rsidR="00721160" w:rsidRPr="00D7669A">
        <w:rPr>
          <w:lang w:val="en-US"/>
        </w:rPr>
        <w:t>,</w:t>
      </w:r>
      <w:r w:rsidR="00695826" w:rsidRPr="00D7669A">
        <w:rPr>
          <w:lang w:val="en-US"/>
        </w:rPr>
        <w:t xml:space="preserve"> we argue that </w:t>
      </w:r>
      <w:r w:rsidR="006C5430" w:rsidRPr="00D7669A">
        <w:rPr>
          <w:lang w:val="en-US"/>
        </w:rPr>
        <w:t xml:space="preserve">the development and deployment phases of </w:t>
      </w:r>
      <w:r w:rsidR="006C5430" w:rsidRPr="00D7669A">
        <w:rPr>
          <w:i/>
          <w:iCs/>
          <w:lang w:val="en-US"/>
        </w:rPr>
        <w:t>space laser policy</w:t>
      </w:r>
      <w:r w:rsidR="006C5430" w:rsidRPr="00D7669A">
        <w:rPr>
          <w:lang w:val="en-US"/>
        </w:rPr>
        <w:t xml:space="preserve"> provide precisely such a</w:t>
      </w:r>
      <w:r w:rsidR="00F31197" w:rsidRPr="00D7669A">
        <w:rPr>
          <w:lang w:val="en-US"/>
        </w:rPr>
        <w:t xml:space="preserve"> general</w:t>
      </w:r>
      <w:r w:rsidR="006C5430" w:rsidRPr="00D7669A">
        <w:rPr>
          <w:lang w:val="en-US"/>
        </w:rPr>
        <w:t xml:space="preserve"> contextual distinction</w:t>
      </w:r>
      <w:r w:rsidR="00797834" w:rsidRPr="00D7669A">
        <w:rPr>
          <w:lang w:val="en-US"/>
        </w:rPr>
        <w:t>.</w:t>
      </w:r>
      <w:r w:rsidR="003C5A8F" w:rsidRPr="00D7669A">
        <w:rPr>
          <w:lang w:val="en-US"/>
        </w:rPr>
        <w:t xml:space="preserve"> </w:t>
      </w:r>
      <w:r w:rsidR="00797834" w:rsidRPr="00D7669A">
        <w:rPr>
          <w:lang w:val="en-US"/>
        </w:rPr>
        <w:t>T</w:t>
      </w:r>
      <w:r w:rsidR="003C5A8F" w:rsidRPr="00D7669A">
        <w:rPr>
          <w:lang w:val="en-US"/>
        </w:rPr>
        <w:t>he former accommodates effectiveness-based criteria together with choic</w:t>
      </w:r>
      <w:r w:rsidR="00403A1B" w:rsidRPr="00D7669A">
        <w:rPr>
          <w:lang w:val="en-US"/>
        </w:rPr>
        <w:t>e-</w:t>
      </w:r>
      <w:r w:rsidR="003C5A8F" w:rsidRPr="00D7669A">
        <w:rPr>
          <w:lang w:val="en-US"/>
        </w:rPr>
        <w:t xml:space="preserve">insensitivity and </w:t>
      </w:r>
      <w:r w:rsidR="00403A1B" w:rsidRPr="00D7669A">
        <w:rPr>
          <w:lang w:val="en-US"/>
        </w:rPr>
        <w:t>a</w:t>
      </w:r>
      <w:r w:rsidR="003C5A8F" w:rsidRPr="00D7669A">
        <w:rPr>
          <w:lang w:val="en-US"/>
        </w:rPr>
        <w:t xml:space="preserve"> constituency consisting primarily of</w:t>
      </w:r>
      <w:r w:rsidR="00403A1B" w:rsidRPr="00D7669A">
        <w:rPr>
          <w:lang w:val="en-US"/>
        </w:rPr>
        <w:t xml:space="preserve"> a narrower class of directly</w:t>
      </w:r>
      <w:r w:rsidR="003C5A8F" w:rsidRPr="00D7669A">
        <w:rPr>
          <w:lang w:val="en-US"/>
        </w:rPr>
        <w:t xml:space="preserve"> involved stakeholders, while the latter </w:t>
      </w:r>
      <w:r w:rsidR="00403A1B" w:rsidRPr="00D7669A">
        <w:rPr>
          <w:lang w:val="en-US"/>
        </w:rPr>
        <w:t>takes on board inclusivity-based criteria</w:t>
      </w:r>
      <w:r w:rsidR="00F31E2A" w:rsidRPr="00D7669A">
        <w:rPr>
          <w:lang w:val="en-US"/>
        </w:rPr>
        <w:t>,</w:t>
      </w:r>
      <w:r w:rsidR="00403A1B" w:rsidRPr="00D7669A">
        <w:rPr>
          <w:lang w:val="en-US"/>
        </w:rPr>
        <w:t xml:space="preserve"> choice-sensitivity</w:t>
      </w:r>
      <w:r w:rsidR="00F31E2A" w:rsidRPr="00D7669A">
        <w:rPr>
          <w:lang w:val="en-US"/>
        </w:rPr>
        <w:t>,</w:t>
      </w:r>
      <w:r w:rsidR="00403A1B" w:rsidRPr="00D7669A">
        <w:rPr>
          <w:lang w:val="en-US"/>
        </w:rPr>
        <w:t xml:space="preserve"> and a constituency composed of all-affected, or at least all-subjected, actors.</w:t>
      </w:r>
      <w:r w:rsidR="001119F5" w:rsidRPr="00D7669A">
        <w:rPr>
          <w:lang w:val="en-US"/>
        </w:rPr>
        <w:t xml:space="preserve"> </w:t>
      </w:r>
      <w:r w:rsidR="00207DA1" w:rsidRPr="00D7669A">
        <w:rPr>
          <w:lang w:val="en-US"/>
        </w:rPr>
        <w:t xml:space="preserve">We </w:t>
      </w:r>
      <w:r w:rsidR="00346FFC" w:rsidRPr="00D7669A">
        <w:rPr>
          <w:lang w:val="en-US"/>
        </w:rPr>
        <w:t>thus</w:t>
      </w:r>
      <w:r w:rsidR="005223F0" w:rsidRPr="00D7669A">
        <w:rPr>
          <w:lang w:val="en-US"/>
        </w:rPr>
        <w:t xml:space="preserve"> reconceptualize the classic dilemma between effectivity and inclusivity </w:t>
      </w:r>
      <w:r w:rsidR="002A49D7" w:rsidRPr="00D7669A">
        <w:rPr>
          <w:lang w:val="en-US"/>
        </w:rPr>
        <w:t>and</w:t>
      </w:r>
      <w:r w:rsidR="005223F0" w:rsidRPr="00D7669A">
        <w:rPr>
          <w:lang w:val="en-US"/>
        </w:rPr>
        <w:t xml:space="preserve"> </w:t>
      </w:r>
      <w:r w:rsidR="001D2A98" w:rsidRPr="00D7669A">
        <w:rPr>
          <w:lang w:val="en-US"/>
        </w:rPr>
        <w:t>instead of</w:t>
      </w:r>
      <w:r w:rsidR="002A49D7" w:rsidRPr="00D7669A">
        <w:rPr>
          <w:lang w:val="en-US"/>
        </w:rPr>
        <w:t xml:space="preserve"> </w:t>
      </w:r>
      <w:r w:rsidR="00846453" w:rsidRPr="00D7669A">
        <w:rPr>
          <w:lang w:val="en-US"/>
        </w:rPr>
        <w:t xml:space="preserve">understanding it as a mutually exclusive </w:t>
      </w:r>
      <w:r w:rsidR="001D2A98" w:rsidRPr="00D7669A">
        <w:rPr>
          <w:lang w:val="en-US"/>
        </w:rPr>
        <w:t xml:space="preserve">trade-off </w:t>
      </w:r>
      <w:r w:rsidR="00E372AA" w:rsidRPr="00D7669A">
        <w:rPr>
          <w:lang w:val="en-US"/>
        </w:rPr>
        <w:t xml:space="preserve">between </w:t>
      </w:r>
      <w:r w:rsidR="008D210A" w:rsidRPr="00D7669A">
        <w:rPr>
          <w:lang w:val="en-US"/>
        </w:rPr>
        <w:t xml:space="preserve">the two, </w:t>
      </w:r>
      <w:r w:rsidR="00846453" w:rsidRPr="00D7669A">
        <w:rPr>
          <w:lang w:val="en-US"/>
        </w:rPr>
        <w:t xml:space="preserve">we see it as a trade-in, in which </w:t>
      </w:r>
      <w:r w:rsidR="00103EFC" w:rsidRPr="00D7669A">
        <w:rPr>
          <w:lang w:val="en-US"/>
        </w:rPr>
        <w:t>both inclusivity and effectivity reinforce each other.</w:t>
      </w:r>
      <w:r w:rsidR="005223F0" w:rsidRPr="00D7669A">
        <w:rPr>
          <w:lang w:val="en-US"/>
        </w:rPr>
        <w:t xml:space="preserve"> </w:t>
      </w:r>
      <w:r w:rsidR="009F77FE" w:rsidRPr="00D7669A">
        <w:rPr>
          <w:lang w:val="en-US"/>
        </w:rPr>
        <w:t>As we shall see, an important piece of the puzzle is provided by private actors.</w:t>
      </w:r>
    </w:p>
    <w:p w14:paraId="163DAD2D" w14:textId="75A9F92B" w:rsidR="000368FC" w:rsidRPr="007151EE" w:rsidRDefault="000368FC" w:rsidP="009768D3">
      <w:pPr>
        <w:pStyle w:val="Heading1"/>
        <w:rPr>
          <w:lang w:val="en-US"/>
        </w:rPr>
      </w:pPr>
      <w:bookmarkStart w:id="1" w:name="_Toc48069778"/>
      <w:r w:rsidRPr="007151EE">
        <w:rPr>
          <w:lang w:val="en-US"/>
        </w:rPr>
        <w:t xml:space="preserve">Use of Lasers within </w:t>
      </w:r>
      <w:r w:rsidRPr="009768D3">
        <w:t>Space</w:t>
      </w:r>
      <w:r w:rsidRPr="007151EE">
        <w:rPr>
          <w:lang w:val="en-US"/>
        </w:rPr>
        <w:t xml:space="preserve"> Governance</w:t>
      </w:r>
      <w:bookmarkEnd w:id="1"/>
    </w:p>
    <w:p w14:paraId="5729559D" w14:textId="006265F2" w:rsidR="000368FC" w:rsidRPr="007151EE" w:rsidRDefault="008E1686" w:rsidP="00B41753">
      <w:pPr>
        <w:spacing w:line="276" w:lineRule="auto"/>
        <w:jc w:val="both"/>
        <w:rPr>
          <w:lang w:val="en-US"/>
        </w:rPr>
      </w:pPr>
      <w:r w:rsidRPr="007151EE">
        <w:rPr>
          <w:lang w:val="en-US"/>
        </w:rPr>
        <w:t xml:space="preserve">Of the numerous issues related to the </w:t>
      </w:r>
      <w:r w:rsidR="000368FC" w:rsidRPr="007151EE">
        <w:rPr>
          <w:lang w:val="en-US"/>
        </w:rPr>
        <w:t>use of lasers in space</w:t>
      </w:r>
      <w:r w:rsidRPr="007151EE">
        <w:rPr>
          <w:lang w:val="en-US"/>
        </w:rPr>
        <w:t xml:space="preserve">, we focus </w:t>
      </w:r>
      <w:r w:rsidR="00261117" w:rsidRPr="007151EE">
        <w:rPr>
          <w:lang w:val="en-US"/>
        </w:rPr>
        <w:t xml:space="preserve">in this paper </w:t>
      </w:r>
      <w:r w:rsidRPr="007151EE">
        <w:rPr>
          <w:lang w:val="en-US"/>
        </w:rPr>
        <w:t xml:space="preserve">on </w:t>
      </w:r>
      <w:r w:rsidR="000368FC" w:rsidRPr="007151EE">
        <w:rPr>
          <w:lang w:val="en-US"/>
        </w:rPr>
        <w:t xml:space="preserve">three </w:t>
      </w:r>
      <w:r w:rsidRPr="007151EE">
        <w:rPr>
          <w:lang w:val="en-US"/>
        </w:rPr>
        <w:t xml:space="preserve">distinct </w:t>
      </w:r>
      <w:r w:rsidR="000368FC" w:rsidRPr="007151EE">
        <w:rPr>
          <w:lang w:val="en-US"/>
        </w:rPr>
        <w:t xml:space="preserve">areas of space policy: </w:t>
      </w:r>
      <w:r w:rsidRPr="007151EE">
        <w:rPr>
          <w:lang w:val="en-US"/>
        </w:rPr>
        <w:t xml:space="preserve">(1) </w:t>
      </w:r>
      <w:r w:rsidR="000368FC" w:rsidRPr="007151EE">
        <w:rPr>
          <w:lang w:val="en-US"/>
        </w:rPr>
        <w:t>space debris</w:t>
      </w:r>
      <w:r w:rsidR="00080091" w:rsidRPr="007151EE">
        <w:rPr>
          <w:lang w:val="en-US"/>
        </w:rPr>
        <w:t xml:space="preserve"> removal</w:t>
      </w:r>
      <w:r w:rsidR="000368FC" w:rsidRPr="007151EE">
        <w:rPr>
          <w:lang w:val="en-US"/>
        </w:rPr>
        <w:t xml:space="preserve">, </w:t>
      </w:r>
      <w:r w:rsidRPr="007151EE">
        <w:rPr>
          <w:lang w:val="en-US"/>
        </w:rPr>
        <w:t xml:space="preserve">(2) </w:t>
      </w:r>
      <w:r w:rsidR="000368FC" w:rsidRPr="007151EE">
        <w:rPr>
          <w:lang w:val="en-US"/>
        </w:rPr>
        <w:t xml:space="preserve">planetary </w:t>
      </w:r>
      <w:r w:rsidR="007151EE" w:rsidRPr="007151EE">
        <w:rPr>
          <w:lang w:val="en-US"/>
        </w:rPr>
        <w:t>defense</w:t>
      </w:r>
      <w:r w:rsidR="000368FC" w:rsidRPr="007151EE">
        <w:rPr>
          <w:lang w:val="en-US"/>
        </w:rPr>
        <w:t xml:space="preserve"> from asteroids and comets, and </w:t>
      </w:r>
      <w:r w:rsidRPr="007151EE">
        <w:rPr>
          <w:lang w:val="en-US"/>
        </w:rPr>
        <w:t xml:space="preserve">(3) </w:t>
      </w:r>
      <w:r w:rsidR="000368FC" w:rsidRPr="007151EE">
        <w:rPr>
          <w:lang w:val="en-US"/>
        </w:rPr>
        <w:t>space exploration</w:t>
      </w:r>
      <w:r w:rsidRPr="007151EE">
        <w:rPr>
          <w:lang w:val="en-US"/>
        </w:rPr>
        <w:t>,</w:t>
      </w:r>
      <w:r w:rsidR="000368FC" w:rsidRPr="007151EE">
        <w:rPr>
          <w:lang w:val="en-US"/>
        </w:rPr>
        <w:t xml:space="preserve"> including space resource </w:t>
      </w:r>
      <w:r w:rsidR="007151EE" w:rsidRPr="007151EE">
        <w:rPr>
          <w:lang w:val="en-US"/>
        </w:rPr>
        <w:t>utilization</w:t>
      </w:r>
      <w:r w:rsidR="000368FC" w:rsidRPr="007151EE">
        <w:rPr>
          <w:lang w:val="en-US"/>
        </w:rPr>
        <w:t xml:space="preserve"> and space travel at relativistic speeds. </w:t>
      </w:r>
      <w:r w:rsidRPr="007151EE">
        <w:rPr>
          <w:lang w:val="en-US"/>
        </w:rPr>
        <w:t xml:space="preserve">We </w:t>
      </w:r>
      <w:r w:rsidR="00AC1347" w:rsidRPr="007151EE">
        <w:rPr>
          <w:lang w:val="en-US"/>
        </w:rPr>
        <w:t>highlight</w:t>
      </w:r>
      <w:r w:rsidRPr="007151EE">
        <w:rPr>
          <w:lang w:val="en-US"/>
        </w:rPr>
        <w:t xml:space="preserve"> these three because they are most promising – most scientifically explored – as regards the real-world applicability of laser technology. </w:t>
      </w:r>
      <w:r w:rsidR="000368FC" w:rsidRPr="007151EE">
        <w:rPr>
          <w:lang w:val="en-US"/>
        </w:rPr>
        <w:t xml:space="preserve">We </w:t>
      </w:r>
      <w:r w:rsidR="003875B9" w:rsidRPr="007151EE">
        <w:rPr>
          <w:lang w:val="en-US"/>
        </w:rPr>
        <w:t xml:space="preserve">show </w:t>
      </w:r>
      <w:r w:rsidR="000368FC" w:rsidRPr="007151EE">
        <w:rPr>
          <w:lang w:val="en-US"/>
        </w:rPr>
        <w:t xml:space="preserve">that all of them </w:t>
      </w:r>
      <w:r w:rsidR="00D46C1D" w:rsidRPr="007151EE">
        <w:rPr>
          <w:lang w:val="en-US"/>
        </w:rPr>
        <w:t xml:space="preserve">currently </w:t>
      </w:r>
      <w:r w:rsidR="000368FC" w:rsidRPr="007151EE">
        <w:rPr>
          <w:lang w:val="en-US"/>
        </w:rPr>
        <w:t>lack effective problem-solving</w:t>
      </w:r>
      <w:r w:rsidR="003875B9" w:rsidRPr="007151EE">
        <w:rPr>
          <w:lang w:val="en-US"/>
        </w:rPr>
        <w:t xml:space="preserve"> mechanisms</w:t>
      </w:r>
      <w:r w:rsidR="000368FC" w:rsidRPr="007151EE">
        <w:rPr>
          <w:lang w:val="en-US"/>
        </w:rPr>
        <w:t xml:space="preserve"> as well as </w:t>
      </w:r>
      <w:r w:rsidR="003875B9" w:rsidRPr="007151EE">
        <w:rPr>
          <w:lang w:val="en-US"/>
        </w:rPr>
        <w:t xml:space="preserve">sources of </w:t>
      </w:r>
      <w:r w:rsidR="000368FC" w:rsidRPr="007151EE">
        <w:rPr>
          <w:lang w:val="en-US"/>
        </w:rPr>
        <w:t>democratic legitimacy</w:t>
      </w:r>
      <w:r w:rsidR="003875B9" w:rsidRPr="007151EE">
        <w:rPr>
          <w:lang w:val="en-US"/>
        </w:rPr>
        <w:t xml:space="preserve">; however, if </w:t>
      </w:r>
      <w:r w:rsidR="007151EE" w:rsidRPr="007151EE">
        <w:rPr>
          <w:lang w:val="en-US"/>
        </w:rPr>
        <w:t>retheorized</w:t>
      </w:r>
      <w:r w:rsidR="003875B9" w:rsidRPr="007151EE">
        <w:rPr>
          <w:lang w:val="en-US"/>
        </w:rPr>
        <w:t xml:space="preserve"> properly, the use of high-power </w:t>
      </w:r>
      <w:r w:rsidR="000368FC" w:rsidRPr="007151EE">
        <w:rPr>
          <w:lang w:val="en-US"/>
        </w:rPr>
        <w:t xml:space="preserve">lasers </w:t>
      </w:r>
      <w:r w:rsidR="003875B9" w:rsidRPr="007151EE">
        <w:rPr>
          <w:lang w:val="en-US"/>
        </w:rPr>
        <w:t xml:space="preserve">may suggest both a </w:t>
      </w:r>
      <w:r w:rsidR="000368FC" w:rsidRPr="007151EE">
        <w:rPr>
          <w:lang w:val="en-US"/>
        </w:rPr>
        <w:t xml:space="preserve">technological </w:t>
      </w:r>
      <w:r w:rsidR="003875B9" w:rsidRPr="007151EE">
        <w:rPr>
          <w:lang w:val="en-US"/>
        </w:rPr>
        <w:t>and political blueprint for global governance of LTSs.</w:t>
      </w:r>
      <w:r w:rsidR="001354B7" w:rsidRPr="007151EE">
        <w:rPr>
          <w:lang w:val="en-US"/>
        </w:rPr>
        <w:t xml:space="preserve"> As </w:t>
      </w:r>
      <w:r w:rsidR="00D46C1D" w:rsidRPr="007151EE">
        <w:rPr>
          <w:lang w:val="en-US"/>
        </w:rPr>
        <w:t>argued</w:t>
      </w:r>
      <w:r w:rsidR="001354B7" w:rsidRPr="007151EE">
        <w:rPr>
          <w:lang w:val="en-US"/>
        </w:rPr>
        <w:t xml:space="preserve"> by Meyer and </w:t>
      </w:r>
      <w:proofErr w:type="spellStart"/>
      <w:r w:rsidR="001354B7" w:rsidRPr="007151EE">
        <w:rPr>
          <w:lang w:val="en-US"/>
        </w:rPr>
        <w:t>Acuto</w:t>
      </w:r>
      <w:proofErr w:type="spellEnd"/>
      <w:r w:rsidR="001354B7" w:rsidRPr="007151EE">
        <w:rPr>
          <w:lang w:val="en-US"/>
        </w:rPr>
        <w:t>, by their very existence LTSs may</w:t>
      </w:r>
      <w:r w:rsidR="00721160" w:rsidRPr="007151EE">
        <w:rPr>
          <w:lang w:val="en-US"/>
        </w:rPr>
        <w:t>, in turn,</w:t>
      </w:r>
      <w:r w:rsidR="001354B7" w:rsidRPr="007151EE">
        <w:rPr>
          <w:lang w:val="en-US"/>
        </w:rPr>
        <w:t xml:space="preserve"> contribute to the emergence of common interests, shared decision-making structures, and perhaps ultimately a common identity on a global scale.</w:t>
      </w:r>
    </w:p>
    <w:p w14:paraId="67C63FB3" w14:textId="627EE848" w:rsidR="000368FC" w:rsidRPr="00D7669A" w:rsidRDefault="000368FC" w:rsidP="00B41753">
      <w:pPr>
        <w:spacing w:line="276" w:lineRule="auto"/>
        <w:jc w:val="both"/>
        <w:rPr>
          <w:lang w:val="en-US"/>
        </w:rPr>
      </w:pPr>
      <w:r w:rsidRPr="007151EE">
        <w:rPr>
          <w:lang w:val="en-US"/>
        </w:rPr>
        <w:t xml:space="preserve">(1) The European Space </w:t>
      </w:r>
      <w:r w:rsidRPr="00D7669A">
        <w:rPr>
          <w:lang w:val="en-US"/>
        </w:rPr>
        <w:t>Agency estimates that there are more than 34 000 objects larger than 10 cm, 900 000 objects between 1 cm a 10 cm, and 128 million objects bellow 1 cm in size on Earth’s orbit.</w:t>
      </w:r>
      <w:r w:rsidRPr="00D7669A">
        <w:rPr>
          <w:rStyle w:val="FootnoteReference"/>
          <w:lang w:val="en-US"/>
        </w:rPr>
        <w:footnoteReference w:id="3"/>
      </w:r>
      <w:r w:rsidRPr="00D7669A">
        <w:rPr>
          <w:lang w:val="en-US"/>
        </w:rPr>
        <w:t xml:space="preserve"> With the average speed of 28 000 kph, each of them represents a potentially lethal threat to </w:t>
      </w:r>
      <w:r w:rsidR="00CE232F" w:rsidRPr="00D7669A">
        <w:rPr>
          <w:lang w:val="en-US"/>
        </w:rPr>
        <w:t>orbiting</w:t>
      </w:r>
      <w:r w:rsidRPr="00D7669A">
        <w:rPr>
          <w:lang w:val="en-US"/>
        </w:rPr>
        <w:t xml:space="preserve"> satellites which are not only part of a 400-billion-dollar economy but also indispensable for the functioning of modern societ</w:t>
      </w:r>
      <w:r w:rsidR="00D4748F" w:rsidRPr="00D7669A">
        <w:rPr>
          <w:lang w:val="en-US"/>
        </w:rPr>
        <w:t>ies</w:t>
      </w:r>
      <w:r w:rsidRPr="00D7669A">
        <w:rPr>
          <w:lang w:val="en-US"/>
        </w:rPr>
        <w:t xml:space="preserve">. While advances in space surveillance and tracking (SST) </w:t>
      </w:r>
      <w:r w:rsidR="00CE232F" w:rsidRPr="00D7669A">
        <w:rPr>
          <w:lang w:val="en-US"/>
        </w:rPr>
        <w:t>have been</w:t>
      </w:r>
      <w:r w:rsidRPr="00D7669A">
        <w:rPr>
          <w:lang w:val="en-US"/>
        </w:rPr>
        <w:t xml:space="preserve"> </w:t>
      </w:r>
      <w:r w:rsidRPr="00D7669A">
        <w:rPr>
          <w:lang w:val="en-US"/>
        </w:rPr>
        <w:lastRenderedPageBreak/>
        <w:t xml:space="preserve">exponential, the </w:t>
      </w:r>
      <w:r w:rsidR="00D14E48" w:rsidRPr="00D7669A">
        <w:rPr>
          <w:lang w:val="en-US"/>
        </w:rPr>
        <w:t xml:space="preserve">most important capabilities and authoritative datasets </w:t>
      </w:r>
      <w:r w:rsidRPr="00D7669A">
        <w:rPr>
          <w:lang w:val="en-US"/>
        </w:rPr>
        <w:t xml:space="preserve">remain almost exclusively in the hands of </w:t>
      </w:r>
      <w:r w:rsidR="00072C20" w:rsidRPr="00D7669A">
        <w:rPr>
          <w:lang w:val="en-US"/>
        </w:rPr>
        <w:t>public entities</w:t>
      </w:r>
      <w:r w:rsidR="00806F34" w:rsidRPr="00D7669A">
        <w:rPr>
          <w:lang w:val="en-US"/>
        </w:rPr>
        <w:t xml:space="preserve"> and militaries</w:t>
      </w:r>
      <w:r w:rsidRPr="00D7669A">
        <w:rPr>
          <w:lang w:val="en-US"/>
        </w:rPr>
        <w:t>.</w:t>
      </w:r>
      <w:r w:rsidR="00B318AF" w:rsidRPr="00D7669A">
        <w:rPr>
          <w:rStyle w:val="FootnoteReference"/>
          <w:lang w:val="en-US"/>
        </w:rPr>
        <w:footnoteReference w:id="4"/>
      </w:r>
      <w:r w:rsidRPr="00D7669A">
        <w:rPr>
          <w:lang w:val="en-US"/>
        </w:rPr>
        <w:t xml:space="preserve"> Despite numerous efforts</w:t>
      </w:r>
      <w:r w:rsidR="00721160" w:rsidRPr="00D7669A">
        <w:rPr>
          <w:lang w:val="en-US"/>
        </w:rPr>
        <w:t>,</w:t>
      </w:r>
      <w:r w:rsidRPr="00D7669A">
        <w:rPr>
          <w:lang w:val="en-US"/>
        </w:rPr>
        <w:t xml:space="preserve"> no binding, concentrated international measures, or a coordinated plan for space debris removal</w:t>
      </w:r>
      <w:r w:rsidR="00CE232F" w:rsidRPr="00D7669A">
        <w:rPr>
          <w:lang w:val="en-US"/>
        </w:rPr>
        <w:t>,</w:t>
      </w:r>
      <w:r w:rsidRPr="00D7669A">
        <w:rPr>
          <w:lang w:val="en-US"/>
        </w:rPr>
        <w:t xml:space="preserve"> have been </w:t>
      </w:r>
      <w:r w:rsidRPr="007151EE">
        <w:rPr>
          <w:lang w:val="en-US"/>
        </w:rPr>
        <w:t>enacted. Furthermore, the planned release of thousands of nanosatellites by private companies as well as the growing prevalence of anti-satellite weapons suggest</w:t>
      </w:r>
      <w:r w:rsidR="00FB3405" w:rsidRPr="007151EE">
        <w:rPr>
          <w:lang w:val="en-US"/>
        </w:rPr>
        <w:t>s</w:t>
      </w:r>
      <w:r w:rsidRPr="007151EE">
        <w:rPr>
          <w:lang w:val="en-US"/>
        </w:rPr>
        <w:t xml:space="preserve"> that safety on the orbit </w:t>
      </w:r>
      <w:r w:rsidR="00C50B8F" w:rsidRPr="007151EE">
        <w:rPr>
          <w:lang w:val="en-US"/>
        </w:rPr>
        <w:t>will</w:t>
      </w:r>
      <w:r w:rsidRPr="007151EE">
        <w:rPr>
          <w:lang w:val="en-US"/>
        </w:rPr>
        <w:t xml:space="preserve"> deteriorat</w:t>
      </w:r>
      <w:r w:rsidR="00C50B8F" w:rsidRPr="007151EE">
        <w:rPr>
          <w:lang w:val="en-US"/>
        </w:rPr>
        <w:t>e</w:t>
      </w:r>
      <w:r w:rsidRPr="007151EE">
        <w:rPr>
          <w:lang w:val="en-US"/>
        </w:rPr>
        <w:t xml:space="preserve"> rather than improv</w:t>
      </w:r>
      <w:r w:rsidR="00C50B8F" w:rsidRPr="007151EE">
        <w:rPr>
          <w:lang w:val="en-US"/>
        </w:rPr>
        <w:t>e</w:t>
      </w:r>
      <w:r w:rsidRPr="007151EE">
        <w:rPr>
          <w:lang w:val="en-US"/>
        </w:rPr>
        <w:t>.</w:t>
      </w:r>
      <w:r w:rsidR="0039402E">
        <w:rPr>
          <w:lang w:val="en-US"/>
        </w:rPr>
        <w:t xml:space="preserve"> </w:t>
      </w:r>
      <w:r w:rsidR="00643963">
        <w:rPr>
          <w:lang w:val="en-US"/>
        </w:rPr>
        <w:t xml:space="preserve"> </w:t>
      </w:r>
      <w:r w:rsidRPr="007151EE">
        <w:rPr>
          <w:lang w:val="en-US"/>
        </w:rPr>
        <w:t xml:space="preserve">In principle, the solution </w:t>
      </w:r>
      <w:r w:rsidR="009218B9" w:rsidRPr="007151EE">
        <w:rPr>
          <w:lang w:val="en-US"/>
        </w:rPr>
        <w:t xml:space="preserve">for small hard-to-remove debris </w:t>
      </w:r>
      <w:r w:rsidRPr="007151EE">
        <w:rPr>
          <w:lang w:val="en-US"/>
        </w:rPr>
        <w:t xml:space="preserve">is at hand: </w:t>
      </w:r>
      <w:r w:rsidR="00C50B8F" w:rsidRPr="007151EE">
        <w:rPr>
          <w:lang w:val="en-US"/>
        </w:rPr>
        <w:t>t</w:t>
      </w:r>
      <w:r w:rsidRPr="007151EE">
        <w:rPr>
          <w:lang w:val="en-US"/>
        </w:rPr>
        <w:t xml:space="preserve">he use of lasers for </w:t>
      </w:r>
      <w:r w:rsidR="007151EE" w:rsidRPr="007151EE">
        <w:rPr>
          <w:lang w:val="en-US"/>
        </w:rPr>
        <w:t>maneuvering</w:t>
      </w:r>
      <w:r w:rsidRPr="007151EE">
        <w:rPr>
          <w:lang w:val="en-US"/>
        </w:rPr>
        <w:t xml:space="preserve"> and removing orbital debris has been theoretically and practically explored for ground-based photon pressure systems</w:t>
      </w:r>
      <w:r w:rsidR="00627157" w:rsidRPr="007151EE">
        <w:rPr>
          <w:lang w:val="en-US"/>
        </w:rPr>
        <w:t xml:space="preserve"> </w:t>
      </w:r>
      <w:r w:rsidR="00627157" w:rsidRPr="007151EE">
        <w:rPr>
          <w:rStyle w:val="FootnoteReference"/>
          <w:lang w:val="en-US"/>
        </w:rPr>
        <w:fldChar w:fldCharType="begin" w:fldLock="1"/>
      </w:r>
      <w:r w:rsidR="00627157" w:rsidRPr="007151EE">
        <w:rPr>
          <w:lang w:val="en-US"/>
        </w:rPr>
        <w:instrText>ADDIN CSL_CITATION {"citationItems":[{"id":"ITEM-1","itemData":{"ISSN":"0273-1177","author":[{"dropping-particle":"","family":"Phipps","given":"Claude R","non-dropping-particle":"","parse-names":false,"suffix":""},{"dropping-particle":"","family":"Baker","given":"Kevin L","non-dropping-particle":"","parse-names":false,"suffix":""},{"dropping-particle":"","family":"Libby","given":"Stephen B","non-dropping-particle":"","parse-names":false,"suffix":""},{"dropping-particle":"","family":"Liedahl","given":"Duane A","non-dropping-particle":"","parse-names":false,"suffix":""},{"dropping-particle":"","family":"Olivier","given":"Scot S","non-dropping-particle":"","parse-names":false,"suffix":""},{"dropping-particle":"","family":"Pleasance","given":"Lyn D","non-dropping-particle":"","parse-names":false,"suffix":""},{"dropping-particle":"","family":"Rubenchik","given":"Alexander","non-dropping-particle":"","parse-names":false,"suffix":""},{"dropping-particle":"","family":"Trebes","given":"James E","non-dropping-particle":"","parse-names":false,"suffix":""},{"dropping-particle":"","family":"George","given":"E Victor","non-dropping-particle":"","parse-names":false,"suffix":""},{"dropping-particle":"","family":"Marcovici","given":"Bogdan","non-dropping-particle":"","parse-names":false,"suffix":""}],"container-title":"Advances in Space Research","id":"ITEM-1","issue":"9","issued":{"date-parts":[["2012"]]},"page":"1283-1300","publisher":"Elsevier","title":"Removing orbital debris with lasers","type":"article-journal","volume":"49"},"uris":["http://www.mendeley.com/documents/?uuid=4b46ec5a-2d91-47cd-bb0a-f3be455eb471"]},{"id":"ITEM-2","itemData":{"DOI":"10.1016/j.actaastro.2014.09.004","ISSN":"00945765","abstract":"The development of a fiber based laser architecture will enable novel applications in environments which have hitherto been impossible due to size, efficiency and power of traditional systems. Such a new architecture has been developed by the International Coherent Amplification Network (ICAN) project. Here we present an analysis of utilizing an ICAN laser for the purpose of tracking and de-orbiting hyper-velocity space debris. With an increasing number of new debris from collisions of active, derelict and new payloads in orbit, there is a growing danger of runaway debris impacts. Due to its compactness and efficiency, it is shown that space-based operation would be possible. For different design parameters such as fiber array size, it is shown that the kHz repetition rate and kW average power of ICAN would be sufficient to de-orbit small 1-10 cm debris within a single instance via laser ablation.","author":[{"dropping-particle":"","family":"Soulard","given":"Rémi","non-dropping-particle":"","parse-names":false,"suffix":""},{"dropping-particle":"","family":"Quinn","given":"Mark N.","non-dropping-particle":"","parse-names":false,"suffix":""},{"dropping-particle":"","family":"Tajima","given":"Toshiki","non-dropping-particle":"","parse-names":false,"suffix":""},{"dropping-particle":"","family":"Mourou","given":"Gérard","non-dropping-particle":"","parse-names":false,"suffix":""}],"container-title":"Acta Astronautica","id":"ITEM-2","issue":"1","issued":{"date-parts":[["2014"]]},"page":"192-200","publisher":"Elsevier","title":"ICAN: A novel laser architecture for space debris removal","type":"article-journal","volume":"105"},"uris":["http://www.mendeley.com/documents/?uuid=cf5eaf3b-6c00-47a7-a59a-348bd339aeb7"]},{"id":"ITEM-3","itemData":{"DOI":"10.1117/1.oe.56.1.011007","ISSN":"0091-3286","abstract":"© 2016 Society of Photo-Optical Instrumentation Engineers (SPIE). While the feasibility of laser space debris removal by high energy lasers has been shown in concept studies and laboratory proofs of principle, we address the question of the effectiveness and responsibility associated with this technique. The large variety of debris shapes poses a challenge for predicting amount and direction of the impulse imparted to the target. We present a numerical code that considers variation of fluence throughout the target surface with respect to the resulting local momentum coupling. Simple targets as well as an example for realistic space debris are investigated with respect to momentum generation. The predictability of the imparted momentum is analyzed in a Monte Carlo study. It was found that slight variations of the initial debris position and orientation may yield large differences of the modified trajectories. We identify highly cooperative targets, e.g., spheres, as well as targets that are strongly sensitive to orientation, e.g., plates, and exhibit a poor performance in laser debris removal. Despite limited predictability for the motion of a particular debris object, the laser-based approach appears to be suitable for space debris removal, albeit not with a deterministic but rather with a probabilistic treatment of the resulting trajectory modifications.","author":[{"dropping-particle":"","family":"Scharring","given":"Stefan","non-dropping-particle":"","parse-names":false,"suffix":""},{"dropping-particle":"","family":"Wilken","given":"Jascha","non-dropping-particle":"","parse-names":false,"suffix":""},{"dropping-particle":"","family":"Eckel","given":"Hans-Albert","non-dropping-particle":"","parse-names":false,"suffix":""}],"container-title":"Optical Engineering","id":"ITEM-3","issue":"1","issued":{"date-parts":[["2016"]]},"page":"011007","title":"Laser-based removal of irregularly shaped space debris","type":"article-journal","volume":"56"},"uris":["http://www.mendeley.com/documents/?uuid=94012037-e975-494d-ab97-574e0303e65f"]},{"id":"ITEM-4","itemData":{"DOI":"10.1117/12.2313181","ISBN":"9781510619593","author":[{"dropping-particle":"","family":"Grosse","given":"Doris;","non-dropping-particle":"","parse-names":false,"suffix":""},{"dropping-particle":"","family":"Bennet","given":"Francis;","non-dropping-particle":"","parse-names":false,"suffix":""},{"dropping-particle":"","family":"Rigaut","given":"François","non-dropping-particle":"","parse-names":false,"suffix":""},{"dropping-particle":"","family":"D'Orgeville","given":"Céline","non-dropping-particle":"","parse-names":false,"suffix":""},{"dropping-particle":"","family":"Korkiakoski","given":"Visa A.","non-dropping-particle":"","parse-names":false,"suffix":""},{"dropping-particle":"","family":"Smith","given":"Craig H.","non-dropping-particle":"","parse-names":false,"suffix":""},{"dropping-particle":"","family":"Copeland","given":"Michael;","non-dropping-particle":"","parse-names":false,"suffix":""},{"dropping-particle":"","family":"Price","given":"Ian;","non-dropping-particle":"","parse-names":false,"suffix":""},{"dropping-particle":"","family":"Blundell","given":"Mark;","non-dropping-particle":"","parse-names":false,"suffix":""},{"dropping-particle":"","family":"Chan","given":"Amy;","non-dropping-particle":"","parse-names":false,"suffix":""},{"dropping-particle":"","family":"Ellis","given":"Michael;","non-dropping-particle":"","parse-names":false,"suffix":""},{"dropping-particle":"","family":"Galla","given":"Antony","non-dropping-particle":"","parse-names":false,"suffix":""},{"dropping-particle":"","family":"Gers","given":"Luke;","non-dropping-particle":"","parse-names":false,"suffix":""},{"dropping-particle":"","family":"Hart","given":"John;","non-dropping-particle":"","parse-names":false,"suffix":""},{"dropping-particle":"","family":"Lingham","given":"Marcus;","non-dropping-particle":"","parse-names":false,"suffix":""},{"dropping-particle":"","family":"Gao","given":"Yue;","non-dropping-particle":"","parse-names":false,"suffix":""},{"dropping-particle":"","family":"Houston","given":"Ellen;","non-dropping-particle":"","parse-names":false,"suffix":""},{"dropping-particle":"","family":"Rees","given":"Emily Rose;","non-dropping-particle":"","parse-names":false,"suffix":""},{"dropping-particle":"","family":"Wang","given":"Yanjie","non-dropping-particle":"","parse-names":false,"suffix":""},{"dropping-particle":"","family":"Ritchie","given":"Ian;","non-dropping-particle":"","parse-names":false,"suffix":""},{"dropping-particle":"","family":"Travouillon","given":"Tony","non-dropping-particle":"","parse-names":false,"suffix":""},{"dropping-particle":"","family":"Vaccarella","given":"Annino","non-dropping-particle":"","parse-names":false,"suffix":""},{"dropping-particle":"","family":"Webb","given":"James","non-dropping-particle":"","parse-names":false,"suffix":""}],"container-title":"Adaptive Optics Systems VI","editor":[{"dropping-particle":"","family":"Schmidt","given":"Dirk","non-dropping-particle":"","parse-names":false,"suffix":""},{"dropping-particle":"","family":"Schreiber","given":"Laura","non-dropping-particle":"","parse-names":false,"suffix":""},{"dropping-particle":"","family":"Close","given":"Laird M.","non-dropping-particle":"","parse-names":false,"suffix":""}],"id":"ITEM-4","issued":{"date-parts":[["2018","7","10"]]},"page":"24","publisher":"SPIE","publisher-place":"Austin","title":"Adaptive optics tracking and pushing system for space debris manoeuvre","type":"paper-conference"},"uris":["http://www.mendeley.com/documents/?uuid=adad446e-9ea5-4365-96d0-df4eb81454b0"]},{"id":"ITEM-5","itemData":{"DOI":"10.1364/ao.53.000i45","ISSN":"0003-6935","abstract":"Studies show that the number of debris in low Earth orbit is exponentially growing despite future debris release mitigation measures considered. Specifically, the already existing population of small and medium debris (between 1 cm and several dozens of cm) is today a concrete threat to operational satellites. A ground-based laser solution which can remove, at low expense and in a nondestructive way, hazardous debris around selected space assets appears as a highly promising answer. This solution is studied within the framework of the CLEANSPACE project which is part of the FP7 space program. The overall CLEANSPACE objective is: to propose an efficient and affordable global system architecture, to tackle safety regulation aspects, political implications and future collaborations, to develop affordable technological bricks, and to establish a roadmap for the development and the future implantation of a fully functional laser protection system. This paper will present the main conclusions of the CLEANSPACE project.","author":[{"dropping-particle":"","family":"Esmiller","given":"Bruno","non-dropping-particle":"","parse-names":false,"suffix":""},{"dropping-particle":"","family":"Jacquelard","given":"Christophe","non-dropping-particle":"","parse-names":false,"suffix":""},{"dropping-particle":"","family":"Eckel","given":"Hans-Albert","non-dropping-particle":"","parse-names":false,"suffix":""},{"dropping-particle":"","family":"Wnuk","given":"Edwin","non-dropping-particle":"","parse-names":false,"suffix":""}],"container-title":"Applied Optics","id":"ITEM-5","issue":"31","issued":{"date-parts":[["2014"]]},"page":"I45","title":"Space debris removal by ground-based lasers: main conclusions of the European project CLEANSPACE","type":"article-journal","volume":"53"},"uris":["http://www.mendeley.com/documents/?uuid=7590fc76-1ae0-4bf2-bd47-4c8b59731b18"]}],"mendeley":{"formattedCitation":"(Esmiller et al., 2014; Grosse et al., 2018; Phipps et al., 2012; Scharring et al., 2016; Soulard et al., 2014)","plainTextFormattedCitation":"(Esmiller et al., 2014; Grosse et al., 2018; Phipps et al., 2012; Scharring et al., 2016; Soulard et al., 2014)","previouslyFormattedCitation":"(Esmiller et al., 2014; Grosse et al., 2018; Phipps et al., 2012; Scharring et al., 2016; Soulard et al., 2014)"},"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Esmiller et al., 2014; Grosse et al., 2018; Phipps et al., 2012; Scharring et al., 2016; Soulard et al., 2014)</w:t>
      </w:r>
      <w:r w:rsidR="00627157" w:rsidRPr="007151EE">
        <w:rPr>
          <w:rStyle w:val="FootnoteReference"/>
          <w:lang w:val="en-US"/>
        </w:rPr>
        <w:fldChar w:fldCharType="end"/>
      </w:r>
      <w:r w:rsidR="0056576C" w:rsidRPr="007151EE">
        <w:rPr>
          <w:lang w:val="en-US"/>
        </w:rPr>
        <w:t xml:space="preserve"> </w:t>
      </w:r>
      <w:r w:rsidRPr="007151EE">
        <w:rPr>
          <w:lang w:val="en-US"/>
        </w:rPr>
        <w:t>as well as space-based ablation methods</w:t>
      </w:r>
      <w:r w:rsidR="00627157" w:rsidRPr="007151EE">
        <w:rPr>
          <w:lang w:val="en-US"/>
        </w:rPr>
        <w:t xml:space="preserve"> </w:t>
      </w:r>
      <w:r w:rsidR="00627157" w:rsidRPr="007151EE">
        <w:rPr>
          <w:rStyle w:val="FootnoteReference"/>
          <w:lang w:val="en-US"/>
        </w:rPr>
        <w:fldChar w:fldCharType="begin" w:fldLock="1"/>
      </w:r>
      <w:r w:rsidR="00627157" w:rsidRPr="007151EE">
        <w:rPr>
          <w:lang w:val="en-US"/>
        </w:rPr>
        <w:instrText>ADDIN CSL_CITATION {"citationItems":[{"id":"ITEM-1","itemData":{"DOI":"10.1109/AERO.2015.7119051","ISBN":"9781479953790","ISSN":"1095323X","abstract":"This paper presents an approach to control the rotational motion of large space debris (the target) before the spacecraft starts deflecting its trajectory through laser ablation. A rotational control strategy based on the instantaneous angular velocity of the target is presented. The aim is to impart the maximum control torque in the direction of the instantaneous angular velocity while minimizing the undesired control components in the other directions. An on-board state estimation and control algorithm is then implemented. It simultaneously provides an optimal control of the rotational motion of the target through the combination of a LIDAR and a navigation camera. The instantaneous angular velocity of the debris is estimated through the application of the optic flow technique. The whole control and estimation technique is applied to the case of cylindrical and parallelepiped shapes as representative of upper stages and spacecraft. When applied to the cylindrical shape, results show that the control strategy and laser technique fail to control along three directions unless the geometrical axes are different from the inertial ones. In general the thrust vector is aligned with the normal to the local surface meaning that no control torque can be exerted along the longitudinal axis in the case of an ideal cylinder.","author":[{"dropping-particle":"","family":"Vetrisano","given":"Massimo","non-dropping-particle":"","parse-names":false,"suffix":""},{"dropping-particle":"","family":"Thiry","given":"Nicolas","non-dropping-particle":"","parse-names":false,"suffix":""},{"dropping-particle":"","family":"Vasile","given":"Massimiliano","non-dropping-particle":"","parse-names":false,"suffix":""}],"container-title":"IEEE Aerospace Conference Proceedings","id":"ITEM-1","issued":{"date-parts":[["2015"]]},"title":"Detumbling large space debris via laser ablation","type":"article-journal","volume":"2015-June"},"uris":["http://www.mendeley.com/documents/?uuid=64185094-7b31-4f60-93a7-5f4e67df8870"]},{"id":"ITEM-2","itemData":{"DOI":"10.1016/j.actaastro.2015.05.032","ISSN":"00945765","abstract":"This paper outlines the capabilities of a space-based laser for active debris removal in the range of 1 cm to 10 cm. As for respective ground based solutions, the space based laser ablates small bits of mass from the targeted debris objects. When directed properly, the resulting propulsive effect will lower the targets' perigees and facilitate an expeditious burnup in the Earth's atmosphere. For this particular type of space mission, a mission-specific performance model has been developed. It does not only deliver the removal performance (e.g. the number of objects removed) of a given mission scenario. It also provides insight into the relevant mechanisms that are driving the performance. The user can tell why a particular scenario is strong or weak, and iteratively tune the mission and the system parameters of the orbital debris sweeper. This parametric model allows case studies, parameter studies and optimizations of mission scenarios. As an illustration of the application of this model, a baseline mission scenario for a debris sweeper mission is being presented. Three system driver quantities for the overall mission concept are highlighted, and a reasonable parameter range for each of them is presented. Finally, it is shown how a single laser could already reduce the debris density in low Earth orbit (LEO) by more than 20% in 10 years.","author":[{"dropping-particle":"","family":"Schmitz","given":"Manuel","non-dropping-particle":"","parse-names":false,"suffix":""},{"dropping-particle":"","family":"Fasoulas","given":"Stefanos","non-dropping-particle":"","parse-names":false,"suffix":""},{"dropping-particle":"","family":"Utzmann","given":"Jens","non-dropping-particle":"","parse-names":false,"suffix":""}],"container-title":"Acta Astronautica","id":"ITEM-2","issued":{"date-parts":[["2015"]]},"page":"376-383","publisher":"Elsevier","title":"Performance model for space-based laser debris sweepers","type":"article-journal","volume":"115"},"uris":["http://www.mendeley.com/documents/?uuid=afabbac3-40aa-4c74-8ce7-9f52e02b67c4"]}],"mendeley":{"formattedCitation":"(Schmitz et al., 2015; Vetrisano et al., 2015)","plainTextFormattedCitation":"(Schmitz et al., 2015; Vetrisano et al., 2015)","previouslyFormattedCitation":"(Schmitz et al., 2015; Vetrisano et al., 2015)"},"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Schmitz et al., 2015; Vetrisano et al., 2015)</w:t>
      </w:r>
      <w:r w:rsidR="00627157" w:rsidRPr="007151EE">
        <w:rPr>
          <w:rStyle w:val="FootnoteReference"/>
          <w:lang w:val="en-US"/>
        </w:rPr>
        <w:fldChar w:fldCharType="end"/>
      </w:r>
      <w:r w:rsidR="00627157" w:rsidRPr="007151EE">
        <w:rPr>
          <w:lang w:val="en-US"/>
        </w:rPr>
        <w:t>.</w:t>
      </w:r>
      <w:r w:rsidRPr="007151EE">
        <w:rPr>
          <w:lang w:val="en-US"/>
        </w:rPr>
        <w:t xml:space="preserve"> However, the involved actors remain reluctant to use the existing laser technology to remove dangerous debris</w:t>
      </w:r>
      <w:r w:rsidR="00D4748F" w:rsidRPr="007151EE">
        <w:rPr>
          <w:lang w:val="en-US"/>
        </w:rPr>
        <w:t xml:space="preserve">, the </w:t>
      </w:r>
      <w:r w:rsidR="007716F2" w:rsidRPr="007151EE">
        <w:rPr>
          <w:lang w:val="en-US"/>
        </w:rPr>
        <w:t xml:space="preserve">main </w:t>
      </w:r>
      <w:r w:rsidR="00D4748F" w:rsidRPr="007151EE">
        <w:rPr>
          <w:lang w:val="en-US"/>
        </w:rPr>
        <w:t xml:space="preserve">reason being </w:t>
      </w:r>
      <w:r w:rsidRPr="007151EE">
        <w:rPr>
          <w:lang w:val="en-US"/>
        </w:rPr>
        <w:t xml:space="preserve">the absence of widely accepted governing mechanisms. Any activity in this direction would be potentially subject to liability and security issues. Firstly, </w:t>
      </w:r>
      <w:r w:rsidR="00721160" w:rsidRPr="007151EE">
        <w:rPr>
          <w:lang w:val="en-US"/>
        </w:rPr>
        <w:t xml:space="preserve">the </w:t>
      </w:r>
      <w:r w:rsidRPr="007151EE">
        <w:rPr>
          <w:lang w:val="en-US"/>
        </w:rPr>
        <w:t xml:space="preserve">origins of millions of small debris cannot be easily determined, leaving culprits unaccountable for their emission. </w:t>
      </w:r>
      <w:r w:rsidR="00AC1347" w:rsidRPr="007151EE">
        <w:rPr>
          <w:lang w:val="en-US"/>
        </w:rPr>
        <w:t>Second</w:t>
      </w:r>
      <w:r w:rsidR="001308D2" w:rsidRPr="007151EE">
        <w:rPr>
          <w:lang w:val="en-US"/>
        </w:rPr>
        <w:t>ly</w:t>
      </w:r>
      <w:r w:rsidR="00AC1347" w:rsidRPr="007151EE">
        <w:rPr>
          <w:lang w:val="en-US"/>
        </w:rPr>
        <w:t xml:space="preserve">, however, if such “authorship” </w:t>
      </w:r>
      <w:r w:rsidR="00AC1347" w:rsidRPr="007151EE">
        <w:rPr>
          <w:i/>
          <w:iCs/>
          <w:lang w:val="en-US"/>
        </w:rPr>
        <w:t xml:space="preserve">could </w:t>
      </w:r>
      <w:r w:rsidR="00AC1347" w:rsidRPr="007151EE">
        <w:rPr>
          <w:lang w:val="en-US"/>
        </w:rPr>
        <w:t>be determined</w:t>
      </w:r>
      <w:r w:rsidR="009D016B" w:rsidRPr="007151EE">
        <w:rPr>
          <w:lang w:val="en-US"/>
        </w:rPr>
        <w:t xml:space="preserve"> in at least some cases</w:t>
      </w:r>
      <w:r w:rsidR="00AC1347" w:rsidRPr="007151EE">
        <w:rPr>
          <w:lang w:val="en-US"/>
        </w:rPr>
        <w:t>, then</w:t>
      </w:r>
      <w:r w:rsidRPr="007151EE">
        <w:rPr>
          <w:lang w:val="en-US"/>
        </w:rPr>
        <w:t xml:space="preserve"> laser operators</w:t>
      </w:r>
      <w:r w:rsidR="009D016B" w:rsidRPr="007151EE">
        <w:rPr>
          <w:lang w:val="en-US"/>
        </w:rPr>
        <w:t xml:space="preserve">, </w:t>
      </w:r>
      <w:r w:rsidR="00C320F8" w:rsidRPr="007151EE">
        <w:rPr>
          <w:lang w:val="en-US"/>
        </w:rPr>
        <w:t xml:space="preserve">even if </w:t>
      </w:r>
      <w:r w:rsidR="009D016B" w:rsidRPr="007151EE">
        <w:rPr>
          <w:lang w:val="en-US"/>
        </w:rPr>
        <w:t xml:space="preserve">the </w:t>
      </w:r>
      <w:proofErr w:type="gramStart"/>
      <w:r w:rsidR="009D016B" w:rsidRPr="007151EE">
        <w:rPr>
          <w:lang w:val="en-US"/>
        </w:rPr>
        <w:t>ultimate goal</w:t>
      </w:r>
      <w:proofErr w:type="gramEnd"/>
      <w:r w:rsidR="009D016B" w:rsidRPr="007151EE">
        <w:rPr>
          <w:lang w:val="en-US"/>
        </w:rPr>
        <w:t xml:space="preserve"> </w:t>
      </w:r>
      <w:r w:rsidR="00C320F8" w:rsidRPr="007151EE">
        <w:rPr>
          <w:lang w:val="en-US"/>
        </w:rPr>
        <w:t xml:space="preserve">of moving the debris was </w:t>
      </w:r>
      <w:r w:rsidR="009D016B" w:rsidRPr="007151EE">
        <w:rPr>
          <w:lang w:val="en-US"/>
        </w:rPr>
        <w:t>its removal,</w:t>
      </w:r>
      <w:r w:rsidRPr="007151EE">
        <w:rPr>
          <w:lang w:val="en-US"/>
        </w:rPr>
        <w:t xml:space="preserve"> would become accountable for those pieces </w:t>
      </w:r>
      <w:r w:rsidR="00C50B8F" w:rsidRPr="007151EE">
        <w:rPr>
          <w:lang w:val="en-US"/>
        </w:rPr>
        <w:t xml:space="preserve">which </w:t>
      </w:r>
      <w:r w:rsidRPr="007151EE">
        <w:rPr>
          <w:lang w:val="en-US"/>
        </w:rPr>
        <w:t>cause</w:t>
      </w:r>
      <w:r w:rsidR="00C50B8F" w:rsidRPr="007151EE">
        <w:rPr>
          <w:lang w:val="en-US"/>
        </w:rPr>
        <w:t>d</w:t>
      </w:r>
      <w:r w:rsidRPr="007151EE">
        <w:rPr>
          <w:lang w:val="en-US"/>
        </w:rPr>
        <w:t xml:space="preserve"> a</w:t>
      </w:r>
      <w:r w:rsidR="00C320F8" w:rsidRPr="007151EE">
        <w:rPr>
          <w:lang w:val="en-US"/>
        </w:rPr>
        <w:t>n unexpected</w:t>
      </w:r>
      <w:r w:rsidRPr="007151EE">
        <w:rPr>
          <w:lang w:val="en-US"/>
        </w:rPr>
        <w:t xml:space="preserve"> collision. </w:t>
      </w:r>
      <w:r w:rsidR="009D016B" w:rsidRPr="007151EE">
        <w:rPr>
          <w:lang w:val="en-US"/>
        </w:rPr>
        <w:t>Thirdly</w:t>
      </w:r>
      <w:r w:rsidRPr="007151EE">
        <w:rPr>
          <w:lang w:val="en-US"/>
        </w:rPr>
        <w:t xml:space="preserve">, </w:t>
      </w:r>
      <w:r w:rsidR="00C50B8F" w:rsidRPr="00D7669A">
        <w:rPr>
          <w:lang w:val="en-US"/>
        </w:rPr>
        <w:t xml:space="preserve">both </w:t>
      </w:r>
      <w:r w:rsidRPr="00D7669A">
        <w:rPr>
          <w:lang w:val="en-US"/>
        </w:rPr>
        <w:t xml:space="preserve">ground- </w:t>
      </w:r>
      <w:r w:rsidR="00C50B8F" w:rsidRPr="00D7669A">
        <w:rPr>
          <w:lang w:val="en-US"/>
        </w:rPr>
        <w:t xml:space="preserve">and </w:t>
      </w:r>
      <w:r w:rsidRPr="00D7669A">
        <w:rPr>
          <w:lang w:val="en-US"/>
        </w:rPr>
        <w:t xml:space="preserve">space-based high-power lasers constitute highly effective weaponry capable of attacking space assets, which has to do with the </w:t>
      </w:r>
      <w:r w:rsidR="00642217" w:rsidRPr="00D7669A">
        <w:rPr>
          <w:lang w:val="en-US"/>
        </w:rPr>
        <w:t xml:space="preserve">well-known </w:t>
      </w:r>
      <w:r w:rsidRPr="00D7669A">
        <w:rPr>
          <w:lang w:val="en-US"/>
        </w:rPr>
        <w:t>problem of dual-use technology</w:t>
      </w:r>
      <w:r w:rsidR="00627157" w:rsidRPr="00D7669A">
        <w:rPr>
          <w:lang w:val="en-US"/>
        </w:rPr>
        <w:t xml:space="preserve">, </w:t>
      </w:r>
      <w:r w:rsidR="0081181F" w:rsidRPr="00D7669A">
        <w:rPr>
          <w:lang w:val="en-US"/>
        </w:rPr>
        <w:t xml:space="preserve">a </w:t>
      </w:r>
      <w:r w:rsidR="001F7CAF" w:rsidRPr="00D7669A">
        <w:rPr>
          <w:lang w:val="en-US"/>
        </w:rPr>
        <w:t xml:space="preserve">technology which can be used for both </w:t>
      </w:r>
      <w:r w:rsidR="00642217" w:rsidRPr="00D7669A">
        <w:rPr>
          <w:lang w:val="en-US"/>
        </w:rPr>
        <w:t>civil and military purposes</w:t>
      </w:r>
      <w:r w:rsidR="00627157" w:rsidRPr="00D7669A">
        <w:rPr>
          <w:rStyle w:val="FootnoteReference"/>
          <w:lang w:val="en-US"/>
        </w:rPr>
        <w:t xml:space="preserve"> </w:t>
      </w:r>
      <w:r w:rsidR="00627157" w:rsidRPr="00D7669A">
        <w:rPr>
          <w:rStyle w:val="FootnoteReference"/>
          <w:lang w:val="en-US"/>
        </w:rPr>
        <w:fldChar w:fldCharType="begin" w:fldLock="1"/>
      </w:r>
      <w:r w:rsidR="00627157" w:rsidRPr="00D7669A">
        <w:rPr>
          <w:lang w:val="en-US"/>
        </w:rPr>
        <w:instrText>ADDIN CSL_CITATION {"citationItems":[{"id":"ITEM-1","itemData":{"DOI":"10.1016/j.spacepol.2019.01.007","ISSN":"02659646","author":[{"dropping-particle":"","family":"Dobos","given":"Bohumil","non-dropping-particle":"","parse-names":false,"suffix":""},{"dropping-particle":"","family":"Prazak","given":"Jakub","non-dropping-particle":"","parse-names":false,"suffix":""}],"container-title":"Space Policy","id":"ITEM-1","issue":"xxxx","issued":{"date-parts":[["2019","2"]]},"page":"217-223","title":"To Clear or to Eliminate? Active Debris Removal Systems as Antisatellite Weapons","type":"article-journal","volume":"47"},"uris":["http://www.mendeley.com/documents/?uuid=c8f3a730-a4b1-46ce-8fc6-9b1f370f3219"]}],"mendeley":{"formattedCitation":"(Dobos &amp; Prazak, 2019)","plainTextFormattedCitation":"(Dobos &amp; Prazak, 2019)","previouslyFormattedCitation":"(Dobos &amp; Prazak, 2019)"},"properties":{"noteIndex":0},"schema":"https://github.com/citation-style-language/schema/raw/master/csl-citation.json"}</w:instrText>
      </w:r>
      <w:r w:rsidR="00627157" w:rsidRPr="00D7669A">
        <w:rPr>
          <w:rStyle w:val="FootnoteReference"/>
          <w:lang w:val="en-US"/>
        </w:rPr>
        <w:fldChar w:fldCharType="separate"/>
      </w:r>
      <w:r w:rsidR="00627157" w:rsidRPr="00D7669A">
        <w:rPr>
          <w:noProof/>
          <w:lang w:val="en-US"/>
        </w:rPr>
        <w:t>(Dobos &amp; Prazak, 2019)</w:t>
      </w:r>
      <w:r w:rsidR="00627157" w:rsidRPr="00D7669A">
        <w:rPr>
          <w:rStyle w:val="FootnoteReference"/>
          <w:lang w:val="en-US"/>
        </w:rPr>
        <w:fldChar w:fldCharType="end"/>
      </w:r>
      <w:r w:rsidR="00627157" w:rsidRPr="00D7669A">
        <w:rPr>
          <w:lang w:val="en-US"/>
        </w:rPr>
        <w:t>.</w:t>
      </w:r>
    </w:p>
    <w:p w14:paraId="146126A3" w14:textId="4D211365" w:rsidR="00716F3B" w:rsidRPr="005B2BF8" w:rsidRDefault="007C4075" w:rsidP="008957DD">
      <w:pPr>
        <w:spacing w:line="276" w:lineRule="auto"/>
        <w:jc w:val="both"/>
        <w:rPr>
          <w:b/>
          <w:bCs/>
          <w:color w:val="FF0000"/>
          <w:lang w:val="en-US"/>
        </w:rPr>
      </w:pPr>
      <w:r w:rsidRPr="00D7669A">
        <w:rPr>
          <w:lang w:val="en-US"/>
        </w:rPr>
        <w:t xml:space="preserve">It would be surely dubious to expect state actors to suddenly switch their cautious stance. However, there </w:t>
      </w:r>
      <w:r w:rsidR="00964FE0" w:rsidRPr="00D7669A">
        <w:rPr>
          <w:lang w:val="en-US"/>
        </w:rPr>
        <w:t>seems to be</w:t>
      </w:r>
      <w:r w:rsidRPr="00D7669A">
        <w:rPr>
          <w:lang w:val="en-US"/>
        </w:rPr>
        <w:t xml:space="preserve"> a way </w:t>
      </w:r>
      <w:r w:rsidR="00A560A0" w:rsidRPr="00D7669A">
        <w:rPr>
          <w:lang w:val="en-US"/>
        </w:rPr>
        <w:t>of mitigating</w:t>
      </w:r>
      <w:r w:rsidRPr="00D7669A">
        <w:rPr>
          <w:lang w:val="en-US"/>
        </w:rPr>
        <w:t xml:space="preserve"> this problem</w:t>
      </w:r>
      <w:r w:rsidR="00964FE0" w:rsidRPr="00D7669A">
        <w:rPr>
          <w:lang w:val="en-US"/>
        </w:rPr>
        <w:t xml:space="preserve">, </w:t>
      </w:r>
      <w:r w:rsidR="00A560A0" w:rsidRPr="00D7669A">
        <w:rPr>
          <w:lang w:val="en-US"/>
        </w:rPr>
        <w:t xml:space="preserve">if not around it, </w:t>
      </w:r>
      <w:r w:rsidR="00964FE0" w:rsidRPr="00D7669A">
        <w:rPr>
          <w:lang w:val="en-US"/>
        </w:rPr>
        <w:t xml:space="preserve">in that states are far from the only actors capable of policing the </w:t>
      </w:r>
      <w:r w:rsidR="00A560A0" w:rsidRPr="00D7669A">
        <w:rPr>
          <w:lang w:val="en-US"/>
        </w:rPr>
        <w:t>outer space</w:t>
      </w:r>
      <w:r w:rsidR="00964FE0" w:rsidRPr="00D7669A">
        <w:rPr>
          <w:lang w:val="en-US"/>
        </w:rPr>
        <w:t>.</w:t>
      </w:r>
      <w:r w:rsidRPr="00D7669A">
        <w:rPr>
          <w:lang w:val="en-US"/>
        </w:rPr>
        <w:t xml:space="preserve"> </w:t>
      </w:r>
      <w:r w:rsidR="00964FE0" w:rsidRPr="00D7669A">
        <w:rPr>
          <w:lang w:val="en-US"/>
        </w:rPr>
        <w:t xml:space="preserve">Specifically, </w:t>
      </w:r>
      <w:r w:rsidR="00716F3B" w:rsidRPr="00D7669A">
        <w:rPr>
          <w:lang w:val="en-US"/>
        </w:rPr>
        <w:t xml:space="preserve">safety on the orbits </w:t>
      </w:r>
      <w:r w:rsidR="00A560A0" w:rsidRPr="00D7669A">
        <w:rPr>
          <w:lang w:val="en-US"/>
        </w:rPr>
        <w:t>can be provided</w:t>
      </w:r>
      <w:r w:rsidR="00716F3B" w:rsidRPr="00D7669A">
        <w:rPr>
          <w:lang w:val="en-US"/>
        </w:rPr>
        <w:t xml:space="preserve"> by </w:t>
      </w:r>
      <w:r w:rsidR="00A560A0" w:rsidRPr="00D7669A">
        <w:rPr>
          <w:lang w:val="en-US"/>
        </w:rPr>
        <w:t xml:space="preserve">the </w:t>
      </w:r>
      <w:r w:rsidR="00716F3B" w:rsidRPr="00D7669A">
        <w:rPr>
          <w:lang w:val="en-US"/>
        </w:rPr>
        <w:t xml:space="preserve">private sector </w:t>
      </w:r>
      <w:r w:rsidR="00A560A0" w:rsidRPr="00D7669A">
        <w:rPr>
          <w:lang w:val="en-US"/>
        </w:rPr>
        <w:t xml:space="preserve">which possesses </w:t>
      </w:r>
      <w:r w:rsidR="00716F3B" w:rsidRPr="00D7669A">
        <w:rPr>
          <w:lang w:val="en-US"/>
        </w:rPr>
        <w:t>growing financial and technological power. Despite government</w:t>
      </w:r>
      <w:r w:rsidR="00A560A0" w:rsidRPr="00D7669A">
        <w:rPr>
          <w:lang w:val="en-US"/>
        </w:rPr>
        <w:t>s</w:t>
      </w:r>
      <w:r w:rsidR="00716F3B" w:rsidRPr="00D7669A">
        <w:rPr>
          <w:lang w:val="en-US"/>
        </w:rPr>
        <w:t xml:space="preserve"> representing 80% of the SST market value, the privatization of the domain, just like the entire space sector, is expecting to shrink it to 60% by 2035 </w:t>
      </w:r>
      <w:r w:rsidRPr="00D7669A">
        <w:rPr>
          <w:lang w:val="en-US"/>
        </w:rPr>
        <w:fldChar w:fldCharType="begin" w:fldLock="1"/>
      </w:r>
      <w:r w:rsidRPr="00D7669A">
        <w:rPr>
          <w:lang w:val="en-US"/>
        </w:rPr>
        <w:instrText>ADDIN CSL_CITATION {"citationItems":[{"id":"ITEM-1","itemData":{"author":[{"dropping-particle":"","family":"Euroconsult","given":"","non-dropping-particle":"","parse-names":false,"suffix":""}],"id":"ITEM-1","issued":{"date-parts":[["2020"]]},"title":"Commercial Space Surveillance and Tracking","type":"report"},"uris":["http://www.mendeley.com/documents/?uuid=832f7005-dd7f-4d5a-b182-f11cee472812"]}],"mendeley":{"formattedCitation":"(Euroconsult, 2020)","plainTextFormattedCitation":"(Euroconsult, 2020)","previouslyFormattedCitation":"(Euroconsult, 2020)"},"properties":{"noteIndex":0},"schema":"https://github.com/citation-style-language/schema/raw/master/csl-citation.json"}</w:instrText>
      </w:r>
      <w:r w:rsidRPr="00D7669A">
        <w:rPr>
          <w:lang w:val="en-US"/>
        </w:rPr>
        <w:fldChar w:fldCharType="separate"/>
      </w:r>
      <w:r w:rsidRPr="00D7669A">
        <w:rPr>
          <w:noProof/>
          <w:lang w:val="en-US"/>
        </w:rPr>
        <w:t>(Euroconsult, 2020)</w:t>
      </w:r>
      <w:r w:rsidRPr="00D7669A">
        <w:rPr>
          <w:lang w:val="en-US"/>
        </w:rPr>
        <w:fldChar w:fldCharType="end"/>
      </w:r>
      <w:r w:rsidRPr="00D7669A">
        <w:rPr>
          <w:lang w:val="en-US"/>
        </w:rPr>
        <w:t>.</w:t>
      </w:r>
      <w:r w:rsidR="00A560A0" w:rsidRPr="00D7669A">
        <w:rPr>
          <w:lang w:val="en-US"/>
        </w:rPr>
        <w:t xml:space="preserve"> </w:t>
      </w:r>
      <w:r w:rsidR="00B9284D" w:rsidRPr="00D7669A">
        <w:rPr>
          <w:lang w:val="en-US"/>
        </w:rPr>
        <w:t xml:space="preserve">Companies like </w:t>
      </w:r>
      <w:proofErr w:type="spellStart"/>
      <w:r w:rsidR="00B9284D" w:rsidRPr="00D7669A">
        <w:rPr>
          <w:lang w:val="en-US"/>
        </w:rPr>
        <w:t>LeoLabs</w:t>
      </w:r>
      <w:proofErr w:type="spellEnd"/>
      <w:r w:rsidR="00C44562" w:rsidRPr="00D7669A">
        <w:rPr>
          <w:lang w:val="en-US"/>
        </w:rPr>
        <w:t xml:space="preserve">, </w:t>
      </w:r>
      <w:proofErr w:type="spellStart"/>
      <w:r w:rsidR="00C44562" w:rsidRPr="00D7669A">
        <w:rPr>
          <w:lang w:val="en-US"/>
        </w:rPr>
        <w:t>Astro</w:t>
      </w:r>
      <w:r w:rsidR="00DE5E67" w:rsidRPr="00D7669A">
        <w:rPr>
          <w:lang w:val="en-US"/>
        </w:rPr>
        <w:t>s</w:t>
      </w:r>
      <w:r w:rsidR="00C44562" w:rsidRPr="00D7669A">
        <w:rPr>
          <w:lang w:val="en-US"/>
        </w:rPr>
        <w:t>cale</w:t>
      </w:r>
      <w:proofErr w:type="spellEnd"/>
      <w:r w:rsidR="00611FD5" w:rsidRPr="00D7669A">
        <w:rPr>
          <w:lang w:val="en-US"/>
        </w:rPr>
        <w:t>, D-Orbit</w:t>
      </w:r>
      <w:r w:rsidR="00B9284D" w:rsidRPr="00D7669A">
        <w:rPr>
          <w:lang w:val="en-US"/>
        </w:rPr>
        <w:t xml:space="preserve"> </w:t>
      </w:r>
      <w:r w:rsidR="00215AEC" w:rsidRPr="00D7669A">
        <w:rPr>
          <w:lang w:val="en-US"/>
        </w:rPr>
        <w:t>ClearSpace-1</w:t>
      </w:r>
      <w:r w:rsidR="00B12BD5" w:rsidRPr="00D7669A">
        <w:rPr>
          <w:lang w:val="en-US"/>
        </w:rPr>
        <w:t xml:space="preserve"> are contracted by </w:t>
      </w:r>
      <w:r w:rsidR="00951EFD" w:rsidRPr="00D7669A">
        <w:rPr>
          <w:lang w:val="en-US"/>
        </w:rPr>
        <w:t xml:space="preserve">both military and civilian state </w:t>
      </w:r>
      <w:r w:rsidR="00600207" w:rsidRPr="00D7669A">
        <w:rPr>
          <w:lang w:val="en-US"/>
        </w:rPr>
        <w:t>entities (</w:t>
      </w:r>
      <w:r w:rsidR="008957DD" w:rsidRPr="00D7669A">
        <w:rPr>
          <w:lang w:val="en-US"/>
        </w:rPr>
        <w:t xml:space="preserve">such entities include </w:t>
      </w:r>
      <w:r w:rsidR="00F84749" w:rsidRPr="00D7669A">
        <w:rPr>
          <w:lang w:val="en-US"/>
        </w:rPr>
        <w:t xml:space="preserve">the </w:t>
      </w:r>
      <w:r w:rsidR="008957DD" w:rsidRPr="00D7669A">
        <w:rPr>
          <w:lang w:val="en-US"/>
        </w:rPr>
        <w:t xml:space="preserve">United States </w:t>
      </w:r>
      <w:r w:rsidR="00600207" w:rsidRPr="00D7669A">
        <w:rPr>
          <w:lang w:val="en-US"/>
        </w:rPr>
        <w:t>Department of Defense</w:t>
      </w:r>
      <w:r w:rsidR="00DE5E67" w:rsidRPr="00D7669A">
        <w:rPr>
          <w:lang w:val="en-US"/>
        </w:rPr>
        <w:t>,</w:t>
      </w:r>
      <w:r w:rsidR="00951EFD" w:rsidRPr="00D7669A">
        <w:rPr>
          <w:lang w:val="en-US"/>
        </w:rPr>
        <w:t xml:space="preserve"> </w:t>
      </w:r>
      <w:r w:rsidR="008957DD" w:rsidRPr="00D7669A">
        <w:rPr>
          <w:lang w:val="en-US"/>
        </w:rPr>
        <w:t xml:space="preserve">National Aeronautics and Space Administration as well as the </w:t>
      </w:r>
      <w:r w:rsidR="00600207" w:rsidRPr="00D7669A">
        <w:rPr>
          <w:lang w:val="en-US"/>
        </w:rPr>
        <w:t xml:space="preserve">European Space Agency) to provide </w:t>
      </w:r>
      <w:r w:rsidR="002913A9" w:rsidRPr="00D7669A">
        <w:rPr>
          <w:lang w:val="en-US"/>
        </w:rPr>
        <w:t>monitor as well as remove space debris.</w:t>
      </w:r>
      <w:r w:rsidR="008957DD" w:rsidRPr="00D7669A">
        <w:rPr>
          <w:lang w:val="en-US"/>
        </w:rPr>
        <w:t xml:space="preserve"> </w:t>
      </w:r>
      <w:r w:rsidR="00A560A0" w:rsidRPr="00D7669A">
        <w:rPr>
          <w:lang w:val="en-US"/>
        </w:rPr>
        <w:t>We will see that this is far from the only issue which invites greater activity of private (commercial, industrial etc.) actors.</w:t>
      </w:r>
      <w:r w:rsidR="00260686" w:rsidRPr="00D7669A">
        <w:rPr>
          <w:b/>
          <w:bCs/>
          <w:lang w:val="en-US"/>
        </w:rPr>
        <w:t xml:space="preserve"> </w:t>
      </w:r>
    </w:p>
    <w:p w14:paraId="209C92A8" w14:textId="751AB58F" w:rsidR="002B1B69" w:rsidRPr="007151EE" w:rsidRDefault="000368FC" w:rsidP="00B41753">
      <w:pPr>
        <w:spacing w:line="276" w:lineRule="auto"/>
        <w:jc w:val="both"/>
        <w:rPr>
          <w:lang w:val="en-US"/>
        </w:rPr>
      </w:pPr>
      <w:r w:rsidRPr="007151EE">
        <w:rPr>
          <w:lang w:val="en-US"/>
        </w:rPr>
        <w:t>(2) Laser technology</w:t>
      </w:r>
      <w:r w:rsidR="0081181F" w:rsidRPr="007151EE">
        <w:rPr>
          <w:lang w:val="en-US"/>
        </w:rPr>
        <w:t>, however,</w:t>
      </w:r>
      <w:r w:rsidRPr="007151EE">
        <w:rPr>
          <w:lang w:val="en-US"/>
        </w:rPr>
        <w:t xml:space="preserve"> carries </w:t>
      </w:r>
      <w:r w:rsidR="00C50B8F" w:rsidRPr="007151EE">
        <w:rPr>
          <w:lang w:val="en-US"/>
        </w:rPr>
        <w:t>even</w:t>
      </w:r>
      <w:r w:rsidRPr="007151EE">
        <w:rPr>
          <w:lang w:val="en-US"/>
        </w:rPr>
        <w:t xml:space="preserve"> more ambitious potential. One such area concerns </w:t>
      </w:r>
      <w:r w:rsidR="0081181F" w:rsidRPr="007151EE">
        <w:rPr>
          <w:lang w:val="en-US"/>
        </w:rPr>
        <w:t xml:space="preserve">the </w:t>
      </w:r>
      <w:r w:rsidR="007151EE" w:rsidRPr="007151EE">
        <w:rPr>
          <w:lang w:val="en-US"/>
        </w:rPr>
        <w:t>defense</w:t>
      </w:r>
      <w:r w:rsidRPr="007151EE">
        <w:rPr>
          <w:lang w:val="en-US"/>
        </w:rPr>
        <w:t xml:space="preserve"> of </w:t>
      </w:r>
      <w:r w:rsidR="00C50B8F" w:rsidRPr="007151EE">
        <w:rPr>
          <w:lang w:val="en-US"/>
        </w:rPr>
        <w:t xml:space="preserve">planet </w:t>
      </w:r>
      <w:r w:rsidRPr="007151EE">
        <w:rPr>
          <w:lang w:val="en-US"/>
        </w:rPr>
        <w:t>Earth against dangerous asteroids and comets which has attracted a growing scientific and policy community. As of 2020, over 23,000 near-earth asteroids and 110 near-earth comets are on record and being monitored, with planet defenders tirelessly looking for other potentially hazardous objects that could impact Earth.</w:t>
      </w:r>
      <w:r w:rsidRPr="007151EE">
        <w:rPr>
          <w:rStyle w:val="FootnoteReference"/>
          <w:lang w:val="en-US"/>
        </w:rPr>
        <w:footnoteReference w:id="5"/>
      </w:r>
      <w:r w:rsidRPr="007151EE">
        <w:rPr>
          <w:lang w:val="en-US"/>
        </w:rPr>
        <w:t xml:space="preserve"> </w:t>
      </w:r>
      <w:r w:rsidR="00113E4E" w:rsidRPr="007151EE">
        <w:rPr>
          <w:lang w:val="en-US"/>
        </w:rPr>
        <w:t xml:space="preserve">From a technical point of view, lasers have the potential to become critical elements of planetary </w:t>
      </w:r>
      <w:r w:rsidR="007151EE" w:rsidRPr="007151EE">
        <w:rPr>
          <w:lang w:val="en-US"/>
        </w:rPr>
        <w:t>defense</w:t>
      </w:r>
      <w:r w:rsidR="00113E4E" w:rsidRPr="007151EE">
        <w:rPr>
          <w:lang w:val="en-US"/>
        </w:rPr>
        <w:t>, for they may be used to deflect asteroids by the photon pressure method</w:t>
      </w:r>
      <w:r w:rsidR="00627157" w:rsidRPr="007151EE">
        <w:rPr>
          <w:lang w:val="en-US"/>
        </w:rPr>
        <w:t xml:space="preserve"> (</w:t>
      </w:r>
      <w:r w:rsidR="00627157" w:rsidRPr="007151EE">
        <w:rPr>
          <w:rStyle w:val="FootnoteReference"/>
          <w:lang w:val="en-US"/>
        </w:rPr>
        <w:fldChar w:fldCharType="begin" w:fldLock="1"/>
      </w:r>
      <w:r w:rsidR="0049621C" w:rsidRPr="007151EE">
        <w:rPr>
          <w:lang w:val="en-US"/>
        </w:rPr>
        <w:instrText>ADDIN CSL_CITATION {"citationItems":[{"id":"ITEM-1","itemData":{"DOI":"10.1016/j.asr.2016.05.021","ISSN":"02731177","author":[{"dropping-particle":"","family":"Lubin","given":"Philip","non-dropping-particle":"","parse-names":false,"suffix":""},{"dropping-particle":"","family":"Hughes","given":"Gary B.","non-dropping-particle":"","parse-names":false,"suffix":""},{"dropping-particle":"","family":"Eskenazi","given":"Mike","non-dropping-particle":"","parse-names":false,"suffix":""},{"dropping-particle":"","family":"Kosmo","given":"Kelly","non-dropping-particle":"","parse-names":false,"suffix":""},{"dropping-particle":"","family":"Johansson","given":"Isabella E.","non-dropping-particle":"","parse-names":false,"suffix":""},{"dropping-particle":"","family":"Griswold","given":"Janelle","non-dropping-particle":"","parse-names":false,"suffix":""},{"dropping-particle":"","family":"Pryor","given":"Mark","non-dropping-particle":"","parse-names":false,"suffix":""},{"dropping-particle":"","family":"O’Neill","given":"Hugh","non-dropping-particle":"","parse-names":false,"suffix":""},{"dropping-particle":"","family":"Meinhold","given":"Peter","non-dropping-particle":"","parse-names":false,"suffix":""},{"dropping-particle":"","family":"Suen","given":"Jonathan","non-dropping-particle":"","parse-names":false,"suffix":""},{"dropping-particle":"","family":"Riley","given":"Jordan","non-dropping-particle":"","parse-names":false,"suffix":""},{"dropping-particle":"","family":"Zhang","given":"Qicheng","non-dropping-particle":"","parse-names":false,"suffix":""},{"dropping-particle":"","family":"Walsh","given":"Kevin","non-dropping-particle":"","parse-names":false,"suffix":""},{"dropping-particle":"","family":"Melis","given":"Carl","non-dropping-particle":"","parse-names":false,"suffix":""},{"dropping-particle":"","family":"Kangas","given":"Miikka","non-dropping-particle":"","parse-names":false,"suffix":""},{"dropping-particle":"","family":"Motta","given":"Caio","non-dropping-particle":"","parse-names":false,"suffix":""},{"dropping-particle":"","family":"Brashears","given":"Travis","non-dropping-particle":"","parse-names":false,"suffix":""}],"container-title":"Advances in Space Research","id":"ITEM-1","issue":"6","issued":{"date-parts":[["2016","9"]]},"page":"1093-1116","title":"Directed energy missions for planetary defense","type":"article-journal","volume":"58"},"uris":["http://www.mendeley.com/documents/?uuid=e04f9653-6495-4a4c-b99a-378e8cb46dbe"]},{"id":"ITEM-2","itemData":{"DOI":"10.3847/1538-3881/ab13a5","ISSN":"1538-3881","author":[{"dropping-particle":"","family":"Zhang","given":"Qicheng","non-dropping-particle":"","parse-names":false,"suffix":""},{"dropping-particle":"","family":"Lubin","given":"Philip M.","non-dropping-particle":"","parse-names":false,"suffix":""},{"dropping-particle":"","family":"Hughes","given":"Gary B.","non-dropping-particle":"","parse-names":false,"suffix":""}],"container-title":"The Astronomical Journal","id":"ITEM-2","issue":"5","issued":{"date-parts":[["2019","4","30"]]},"page":"201","title":"Orbital Deflection of Comets by Directed Energy","type":"article-journal","volume":"157"},"uris":["http://www.mendeley.com/documents/?uuid=8157319c-f81b-4c28-ad6c-f7b400d5734a"]},{"id":"ITEM-3","itemData":{"DOI":"10.1088/1538-3873/128/962/045001","ISSN":"0004-6280","author":[{"dropping-particle":"","family":"Zhang","given":"Qicheng","non-dropping-particle":"","parse-names":false,"suffix":""},{"dropping-particle":"","family":"Walsh","given":"Kevin J.","non-dropping-particle":"","parse-names":false,"suffix":""},{"dropping-particle":"","family":"Melis","given":"Carl","non-dropping-particle":"","parse-names":false,"suffix":""},{"dropping-particle":"","family":"Hughes","given":"Gary B.","non-dropping-particle":"","parse-names":false,"suffix":""},{"dropping-particle":"","family":"Lubin","given":"Philip M.","non-dropping-particle":"","parse-names":false,"suffix":""}],"container-title":"Publications of the Astronomical Society of the Pacific","id":"ITEM-3","issue":"962","issued":{"date-parts":[["2016","4","1"]]},"page":"045001","title":"Orbital Simulations on Deflecting Near-Earth Objects by Directed Energy","type":"article-journal","volume":"128"},"uris":["http://www.mendeley.com/documents/?uuid=612f1811-30a3-4045-b436-b6a2a6b5e2e9"]}],"mendeley":{"formattedCitation":"(Lubin et al., 2016; Zhang et al., 2016, 2019)","manualFormatting":"Lubin et al., 2016; Zhang, Lubin, &amp; Hughes 2019; Zhang et al., 2016","plainTextFormattedCitation":"(Lubin et al., 2016; Zhang et al., 2016, 2019)","previouslyFormattedCitation":"(Lubin et al., 2016; Zhang et al., 2016, 2019)"},"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Lubin et al.</w:t>
      </w:r>
      <w:r w:rsidR="009C05E9" w:rsidRPr="007151EE">
        <w:rPr>
          <w:noProof/>
          <w:lang w:val="en-US"/>
        </w:rPr>
        <w:t>,</w:t>
      </w:r>
      <w:r w:rsidR="00627157" w:rsidRPr="007151EE">
        <w:rPr>
          <w:noProof/>
          <w:lang w:val="en-US"/>
        </w:rPr>
        <w:t xml:space="preserve"> 2016; Zhang, Lubin, </w:t>
      </w:r>
      <w:r w:rsidR="009C05E9" w:rsidRPr="007151EE">
        <w:rPr>
          <w:noProof/>
          <w:lang w:val="en-US"/>
        </w:rPr>
        <w:t>&amp;</w:t>
      </w:r>
      <w:r w:rsidR="00627157" w:rsidRPr="007151EE">
        <w:rPr>
          <w:noProof/>
          <w:lang w:val="en-US"/>
        </w:rPr>
        <w:t xml:space="preserve"> Hughes 2019; Zhang et al.</w:t>
      </w:r>
      <w:r w:rsidR="009C05E9" w:rsidRPr="007151EE">
        <w:rPr>
          <w:noProof/>
          <w:lang w:val="en-US"/>
        </w:rPr>
        <w:t>,</w:t>
      </w:r>
      <w:r w:rsidR="00627157" w:rsidRPr="007151EE">
        <w:rPr>
          <w:noProof/>
          <w:lang w:val="en-US"/>
        </w:rPr>
        <w:t xml:space="preserve"> 2016</w:t>
      </w:r>
      <w:r w:rsidR="00627157" w:rsidRPr="007151EE">
        <w:rPr>
          <w:rStyle w:val="FootnoteReference"/>
          <w:lang w:val="en-US"/>
        </w:rPr>
        <w:fldChar w:fldCharType="end"/>
      </w:r>
      <w:r w:rsidR="00627157" w:rsidRPr="007151EE">
        <w:rPr>
          <w:lang w:val="en-US"/>
        </w:rPr>
        <w:t>)</w:t>
      </w:r>
      <w:r w:rsidR="00113E4E" w:rsidRPr="007151EE">
        <w:rPr>
          <w:lang w:val="en-US"/>
        </w:rPr>
        <w:t xml:space="preserve">. Related, they can be used to explore asteroids’ internal composition through laser-induced ablation, </w:t>
      </w:r>
      <w:r w:rsidR="00113E4E" w:rsidRPr="007151EE">
        <w:rPr>
          <w:lang w:val="en-US"/>
        </w:rPr>
        <w:lastRenderedPageBreak/>
        <w:t>thus facilitating other possible methods of deflection.</w:t>
      </w:r>
      <w:r w:rsidR="00113E4E" w:rsidRPr="007151EE">
        <w:rPr>
          <w:rStyle w:val="FootnoteReference"/>
          <w:lang w:val="en-US"/>
        </w:rPr>
        <w:footnoteReference w:id="6"/>
      </w:r>
      <w:r w:rsidR="00113E4E" w:rsidRPr="007151EE">
        <w:rPr>
          <w:lang w:val="en-US"/>
        </w:rPr>
        <w:t xml:space="preserve"> Rudiments of a governance mechanism are traceable: b</w:t>
      </w:r>
      <w:r w:rsidRPr="007151EE">
        <w:rPr>
          <w:lang w:val="en-US"/>
        </w:rPr>
        <w:t xml:space="preserve">esides the bi-annual </w:t>
      </w:r>
      <w:r w:rsidRPr="007151EE">
        <w:rPr>
          <w:i/>
          <w:iCs/>
          <w:lang w:val="en-US"/>
        </w:rPr>
        <w:t>Planetary Defense Conference</w:t>
      </w:r>
      <w:r w:rsidRPr="007151EE">
        <w:rPr>
          <w:lang w:val="en-US"/>
        </w:rPr>
        <w:t xml:space="preserve"> which allows scientists and public officials to practice responses to an incoming asteroid, the UN-mandated Space Mission Planning Advisory Group (SMPAG) meets twice a year to prepare an international response and engage in “exchange of information, development of options for collaborative research and mission opportunities, and to conduct NEO threat mitigation planning activities.”</w:t>
      </w:r>
      <w:r w:rsidRPr="007151EE">
        <w:rPr>
          <w:rStyle w:val="FootnoteReference"/>
          <w:lang w:val="en-US"/>
        </w:rPr>
        <w:footnoteReference w:id="7"/>
      </w:r>
      <w:r w:rsidRPr="007151EE">
        <w:rPr>
          <w:lang w:val="en-US"/>
        </w:rPr>
        <w:t xml:space="preserve"> However, as merely an advisory body to the UN with only 19 members, it lacks legitimacy in terms of either effective problem-solving capabilities or democratic input and control. </w:t>
      </w:r>
    </w:p>
    <w:p w14:paraId="3B86A3CC" w14:textId="1BF2DF14" w:rsidR="000368FC" w:rsidRPr="007151EE" w:rsidRDefault="00EF6219" w:rsidP="00B41753">
      <w:pPr>
        <w:spacing w:line="276" w:lineRule="auto"/>
        <w:jc w:val="both"/>
        <w:rPr>
          <w:lang w:val="en-US"/>
        </w:rPr>
      </w:pPr>
      <w:r w:rsidRPr="007151EE">
        <w:rPr>
          <w:lang w:val="en-US"/>
        </w:rPr>
        <w:t>Other than that</w:t>
      </w:r>
      <w:r w:rsidR="000368FC" w:rsidRPr="007151EE">
        <w:rPr>
          <w:lang w:val="en-US"/>
        </w:rPr>
        <w:t xml:space="preserve">, </w:t>
      </w:r>
      <w:r w:rsidR="002163F4" w:rsidRPr="007151EE">
        <w:rPr>
          <w:lang w:val="en-US"/>
        </w:rPr>
        <w:t>any</w:t>
      </w:r>
      <w:r w:rsidR="000368FC" w:rsidRPr="007151EE">
        <w:rPr>
          <w:lang w:val="en-US"/>
        </w:rPr>
        <w:t xml:space="preserve"> international decision-making mechanisms or governance frameworks for dealing with a threat of such global proportions</w:t>
      </w:r>
      <w:r w:rsidRPr="007151EE">
        <w:rPr>
          <w:lang w:val="en-US"/>
        </w:rPr>
        <w:t xml:space="preserve"> are lacking</w:t>
      </w:r>
      <w:r w:rsidR="000368FC" w:rsidRPr="007151EE">
        <w:rPr>
          <w:lang w:val="en-US"/>
        </w:rPr>
        <w:t xml:space="preserve">, leaving the area without legitimate authority that would be able to both effectively address the issue and reflect </w:t>
      </w:r>
      <w:r w:rsidR="005C241E" w:rsidRPr="007151EE">
        <w:rPr>
          <w:lang w:val="en-US"/>
        </w:rPr>
        <w:t xml:space="preserve">the interests and </w:t>
      </w:r>
      <w:r w:rsidR="000368FC" w:rsidRPr="007151EE">
        <w:rPr>
          <w:lang w:val="en-US"/>
        </w:rPr>
        <w:t xml:space="preserve">preferences of all those threatened. </w:t>
      </w:r>
      <w:r w:rsidR="00F85843" w:rsidRPr="007151EE">
        <w:rPr>
          <w:lang w:val="en-US"/>
        </w:rPr>
        <w:t>Accordingly</w:t>
      </w:r>
      <w:r w:rsidR="000368FC" w:rsidRPr="007151EE">
        <w:rPr>
          <w:lang w:val="en-US"/>
        </w:rPr>
        <w:t xml:space="preserve">, </w:t>
      </w:r>
      <w:r w:rsidR="00F85843" w:rsidRPr="007151EE">
        <w:rPr>
          <w:lang w:val="en-US"/>
        </w:rPr>
        <w:t xml:space="preserve">scholars </w:t>
      </w:r>
      <w:r w:rsidR="000368FC" w:rsidRPr="007151EE">
        <w:rPr>
          <w:lang w:val="en-US"/>
        </w:rPr>
        <w:t>point out the risk of global political instability</w:t>
      </w:r>
      <w:r w:rsidR="00F85843" w:rsidRPr="007151EE">
        <w:rPr>
          <w:lang w:val="en-US"/>
        </w:rPr>
        <w:t xml:space="preserve"> which would undermine even the rudimentary normative and institutional framework of global cooperation</w:t>
      </w:r>
      <w:r w:rsidR="009741B3" w:rsidRPr="007151EE">
        <w:rPr>
          <w:lang w:val="en-US"/>
        </w:rPr>
        <w:t>.</w:t>
      </w:r>
      <w:r w:rsidR="001E115D" w:rsidRPr="007151EE">
        <w:rPr>
          <w:rStyle w:val="FootnoteReference"/>
          <w:lang w:val="en-US"/>
        </w:rPr>
        <w:footnoteReference w:id="8"/>
      </w:r>
      <w:r w:rsidR="009741B3" w:rsidRPr="007151EE">
        <w:rPr>
          <w:lang w:val="en-US"/>
        </w:rPr>
        <w:t xml:space="preserve"> First, </w:t>
      </w:r>
      <w:r w:rsidR="000368FC" w:rsidRPr="007151EE">
        <w:rPr>
          <w:lang w:val="en-US"/>
        </w:rPr>
        <w:t xml:space="preserve">there is the worry over unilateral planetary </w:t>
      </w:r>
      <w:r w:rsidR="007151EE" w:rsidRPr="007151EE">
        <w:rPr>
          <w:lang w:val="en-US"/>
        </w:rPr>
        <w:t>defense</w:t>
      </w:r>
      <w:r w:rsidR="000368FC" w:rsidRPr="007151EE">
        <w:rPr>
          <w:lang w:val="en-US"/>
        </w:rPr>
        <w:t xml:space="preserve"> actions by great powers; </w:t>
      </w:r>
      <w:r w:rsidR="009741B3" w:rsidRPr="007151EE">
        <w:rPr>
          <w:lang w:val="en-US"/>
        </w:rPr>
        <w:t>second</w:t>
      </w:r>
      <w:r w:rsidR="000368FC" w:rsidRPr="007151EE">
        <w:rPr>
          <w:lang w:val="en-US"/>
        </w:rPr>
        <w:t xml:space="preserve">, the </w:t>
      </w:r>
      <w:r w:rsidR="007E7D8A" w:rsidRPr="007151EE">
        <w:rPr>
          <w:lang w:val="en-US"/>
        </w:rPr>
        <w:t xml:space="preserve">extant </w:t>
      </w:r>
      <w:r w:rsidR="000368FC" w:rsidRPr="007151EE">
        <w:rPr>
          <w:lang w:val="en-US"/>
        </w:rPr>
        <w:t>mechanism of international political decision-making would leave the survival of threatened countries either in the hands of the highly exclusive United Nations Security Council</w:t>
      </w:r>
      <w:r w:rsidR="00734373" w:rsidRPr="007151EE">
        <w:rPr>
          <w:lang w:val="en-US"/>
        </w:rPr>
        <w:t>,</w:t>
      </w:r>
      <w:r w:rsidR="000368FC" w:rsidRPr="007151EE">
        <w:rPr>
          <w:lang w:val="en-US"/>
        </w:rPr>
        <w:t xml:space="preserve"> or at the mercy of the notoriously slow United Nations General Assembly which</w:t>
      </w:r>
      <w:r w:rsidR="009741B3" w:rsidRPr="007151EE">
        <w:rPr>
          <w:lang w:val="en-US"/>
        </w:rPr>
        <w:t xml:space="preserve">, moreover, </w:t>
      </w:r>
      <w:r w:rsidR="000368FC" w:rsidRPr="007151EE">
        <w:rPr>
          <w:lang w:val="en-US"/>
        </w:rPr>
        <w:t xml:space="preserve"> </w:t>
      </w:r>
      <w:r w:rsidR="007836EE" w:rsidRPr="007151EE">
        <w:rPr>
          <w:lang w:val="en-US"/>
        </w:rPr>
        <w:t>suffers from</w:t>
      </w:r>
      <w:r w:rsidR="000368FC" w:rsidRPr="007151EE">
        <w:rPr>
          <w:lang w:val="en-US"/>
        </w:rPr>
        <w:t xml:space="preserve"> </w:t>
      </w:r>
      <w:r w:rsidR="003E3755" w:rsidRPr="007151EE">
        <w:rPr>
          <w:lang w:val="en-US"/>
        </w:rPr>
        <w:t>democratic deficits</w:t>
      </w:r>
      <w:r w:rsidR="007836EE" w:rsidRPr="007151EE">
        <w:rPr>
          <w:lang w:val="en-US"/>
        </w:rPr>
        <w:t xml:space="preserve"> </w:t>
      </w:r>
      <w:r w:rsidR="00734373" w:rsidRPr="007151EE">
        <w:rPr>
          <w:lang w:val="en-US"/>
        </w:rPr>
        <w:t xml:space="preserve">stemming from </w:t>
      </w:r>
      <w:r w:rsidR="007836EE" w:rsidRPr="007151EE">
        <w:rPr>
          <w:lang w:val="en-US"/>
        </w:rPr>
        <w:t>the one state</w:t>
      </w:r>
      <w:r w:rsidR="00734373" w:rsidRPr="007151EE">
        <w:rPr>
          <w:lang w:val="en-US"/>
        </w:rPr>
        <w:t xml:space="preserve">, </w:t>
      </w:r>
      <w:r w:rsidR="007836EE" w:rsidRPr="007151EE">
        <w:rPr>
          <w:lang w:val="en-US"/>
        </w:rPr>
        <w:t>one vote system</w:t>
      </w:r>
      <w:r w:rsidR="000368FC" w:rsidRPr="007151EE">
        <w:rPr>
          <w:lang w:val="en-US"/>
        </w:rPr>
        <w:t>.</w:t>
      </w:r>
      <w:r w:rsidR="005577BA" w:rsidRPr="007151EE">
        <w:rPr>
          <w:rStyle w:val="FootnoteReference"/>
          <w:lang w:val="en-US"/>
        </w:rPr>
        <w:footnoteReference w:id="9"/>
      </w:r>
    </w:p>
    <w:p w14:paraId="3746A6EC" w14:textId="2DBBFCAD" w:rsidR="000368FC" w:rsidRPr="007151EE" w:rsidRDefault="000368FC" w:rsidP="00B41753">
      <w:pPr>
        <w:spacing w:line="276" w:lineRule="auto"/>
        <w:jc w:val="both"/>
        <w:rPr>
          <w:lang w:val="en-US"/>
        </w:rPr>
      </w:pPr>
      <w:r w:rsidRPr="007151EE">
        <w:rPr>
          <w:lang w:val="en-US"/>
        </w:rPr>
        <w:t xml:space="preserve">(3) Closely related to planetary </w:t>
      </w:r>
      <w:r w:rsidR="007151EE">
        <w:rPr>
          <w:lang w:val="en-US"/>
        </w:rPr>
        <w:t>defense</w:t>
      </w:r>
      <w:r w:rsidRPr="007151EE">
        <w:rPr>
          <w:lang w:val="en-US"/>
        </w:rPr>
        <w:t xml:space="preserve"> considerations are visions of space exploration and space resource </w:t>
      </w:r>
      <w:r w:rsidR="007151EE">
        <w:rPr>
          <w:lang w:val="en-US"/>
        </w:rPr>
        <w:t>utilization</w:t>
      </w:r>
      <w:r w:rsidRPr="007151EE">
        <w:rPr>
          <w:lang w:val="en-US"/>
        </w:rPr>
        <w:t xml:space="preserve">. While space exploration used to be the domain of astronomers or robotic probes, nowadays it includes private actors with the resources, capabilities, effectiveness, and will greater than those of nation-states to venture into the realm of space colonization, interstellar travel and search for extra-terrestrial life. For example, the non-profit philanthropic organization </w:t>
      </w:r>
      <w:r w:rsidRPr="007151EE">
        <w:rPr>
          <w:i/>
          <w:iCs/>
          <w:lang w:val="en-US"/>
        </w:rPr>
        <w:t>Breakthrough Initiatives</w:t>
      </w:r>
      <w:r w:rsidRPr="007151EE">
        <w:rPr>
          <w:lang w:val="en-US"/>
        </w:rPr>
        <w:t xml:space="preserve"> funds </w:t>
      </w:r>
      <w:r w:rsidR="00412347" w:rsidRPr="007151EE">
        <w:rPr>
          <w:lang w:val="en-US"/>
        </w:rPr>
        <w:t xml:space="preserve">comprehensive </w:t>
      </w:r>
      <w:r w:rsidRPr="007151EE">
        <w:rPr>
          <w:lang w:val="en-US"/>
        </w:rPr>
        <w:t>research and development of such technology</w:t>
      </w:r>
      <w:r w:rsidR="00627157" w:rsidRPr="007151EE">
        <w:rPr>
          <w:lang w:val="en-US"/>
        </w:rPr>
        <w:t xml:space="preserve"> (</w:t>
      </w:r>
      <w:r w:rsidR="00627157" w:rsidRPr="007151EE">
        <w:rPr>
          <w:rStyle w:val="FootnoteReference"/>
          <w:lang w:val="en-US"/>
        </w:rPr>
        <w:fldChar w:fldCharType="begin" w:fldLock="1"/>
      </w:r>
      <w:r w:rsidR="0049621C" w:rsidRPr="007151EE">
        <w:rPr>
          <w:lang w:val="en-US"/>
        </w:rPr>
        <w:instrText>ADDIN CSL_CITATION {"citationItems":[{"id":"ITEM-1","itemData":{"DOI":"10.1016/j.actaastro.2018.08.035","ISSN":"00945765","abstract":"Breakthrough Starshot is an initiative to prove ultra-fast light-driven nanocrafts, and lay the foundations for a first launch to Alpha Centauri within the next generation. Along the way, the project could generate important supplementary benefits to solar system exploration. A number of hard engineering challenges remain to be solved before these missions can become a reality. A system model has been formulated as part of the Starshot systems engineering work. This paper presents the model and describes how it computes cost-optimal point designs. Three point designs are computed: A 0.2 c mission to Alpha Centauri, a 0.01 c solar system precursor mission, and a ground-based test facility based on a vacuum tunnel. All assume that the photon pressure from a 1.06 μm wavelength beam accelerates a circular dielectric sail. The 0.2 c point design assumes $0.01/W lasers, $500/m2 optics, and $50/kWh energy storage to achieve $8.0B capital cost for the ground-based beam director. In contrast, the energy needed to accelerate each sail costs $6M. Beam director capital cost is minimized by a 4.1 m diameter sail that is accelerated for 9 min. The 0.01 c point design assumes $1/W lasers, $10k/m2 optics, and $100/kWh energy storage to achieve $517M capital cost for the beam director and $8k energy cost to accelerate each 19 cm diameter sail. The ground-based test facility assumes $100/W lasers, $1M/m2 optics, $500/kWh energy storage, and $10k/m vacuum tunnel. To reach 20 km s-1, fast enough to escape the solar system from Earth, takes 0.4 km of vacuum tunnel, 22 kW of lasers, and a 0.6 m diameter telescope, all of which costs $5M. The system model predicts that, ultimately, Starshot can scale to propel probes faster than 0.9 c.","author":[{"dropping-particle":"","family":"Parkin","given":"Kevin L.G.","non-dropping-particle":"","parse-names":false,"suffix":""}],"container-title":"Acta Astronautica","id":"ITEM-1","issued":{"date-parts":[["2018"]]},"page":"370-384","publisher":"IAA","title":"The Breakthrough Starshot system model","type":"article-journal","volume":"152"},"uris":["http://www.mendeley.com/documents/?uuid=d4e05ecb-8b7c-44da-97ba-44333a3a346b"]}],"mendeley":{"formattedCitation":"(Parkin, 2018)","manualFormatting":"Parkin, 2018","plainTextFormattedCitation":"(Parkin, 2018)","previouslyFormattedCitation":"(Parkin, 2018)"},"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Parkin</w:t>
      </w:r>
      <w:r w:rsidR="009C05E9" w:rsidRPr="007151EE">
        <w:rPr>
          <w:noProof/>
          <w:lang w:val="en-US"/>
        </w:rPr>
        <w:t>,</w:t>
      </w:r>
      <w:r w:rsidR="00627157" w:rsidRPr="007151EE">
        <w:rPr>
          <w:noProof/>
          <w:lang w:val="en-US"/>
        </w:rPr>
        <w:t xml:space="preserve"> 2018</w:t>
      </w:r>
      <w:r w:rsidR="00627157" w:rsidRPr="007151EE">
        <w:rPr>
          <w:rStyle w:val="FootnoteReference"/>
          <w:lang w:val="en-US"/>
        </w:rPr>
        <w:fldChar w:fldCharType="end"/>
      </w:r>
      <w:r w:rsidR="00627157" w:rsidRPr="007151EE">
        <w:rPr>
          <w:lang w:val="en-US"/>
        </w:rPr>
        <w:t>)</w:t>
      </w:r>
      <w:r w:rsidRPr="007151EE">
        <w:rPr>
          <w:lang w:val="en-US"/>
        </w:rPr>
        <w:t>. The most futuristic uses, including large-scale laser arrays or interstellar travel</w:t>
      </w:r>
      <w:r w:rsidR="00627157" w:rsidRPr="007151EE">
        <w:rPr>
          <w:lang w:val="en-US"/>
        </w:rPr>
        <w:t xml:space="preserve"> (</w:t>
      </w:r>
      <w:r w:rsidR="00627157" w:rsidRPr="007151EE">
        <w:rPr>
          <w:rStyle w:val="FootnoteReference"/>
          <w:lang w:val="en-US"/>
        </w:rPr>
        <w:fldChar w:fldCharType="begin" w:fldLock="1"/>
      </w:r>
      <w:r w:rsidR="0049621C" w:rsidRPr="007151EE">
        <w:rPr>
          <w:lang w:val="en-US"/>
        </w:rPr>
        <w:instrText>ADDIN CSL_CITATION {"citationItems":[{"id":"ITEM-1","itemData":{"DOI":"10.3847/1538-3881/aaafd2","ISSN":"1538-3881","author":[{"dropping-particle":"","family":"Kulkarni","given":"Neeraj","non-dropping-particle":"","parse-names":false,"suffix":""},{"dropping-particle":"","family":"Lubin","given":"Philip","non-dropping-particle":"","parse-names":false,"suffix":""},{"dropping-particle":"","family":"Zhang","given":"Qicheng","non-dropping-particle":"","parse-names":false,"suffix":""}],"container-title":"The Astronomical Journal","id":"ITEM-1","issue":"4","issued":{"date-parts":[["2018","3","16"]]},"page":"155","title":"Relativistic Spacecraft Propelled by Directed Energy","type":"article-journal","volume":"155"},"uris":["http://www.mendeley.com/documents/?uuid=060ce5ff-58de-48c5-9168-0e513c499626"]},{"id":"ITEM-2","itemData":{"DOI":"10.1016/j.actaastro.2018.02.018","ISSN":"00945765","abstract":"New data on some materials at 80ps pulse duration and 1057 nm wavelength give us the option of proportionally combining them to obtain arbitrary values between 35 (aluminum) and 800 N/MW (POM, polyoxymethylene) for momentum coupling coefficient Cm. Laser ablation physics lets us transfer to LEO from Earth, or to interplanetary space using repetitively pulsed lasers and Cm values appropriate for each mission. We discuss practical results for lifting small payloads from Earth to LEO, and space missions such as a cis-Mars orbit with associated laser system parameters.","author":[{"dropping-particle":"","family":"Phipps","given":"Claude R.","non-dropping-particle":"","parse-names":false,"suffix":""},{"dropping-particle":"","family":"Bonnal","given":"Christophe","non-dropping-particle":"","parse-names":false,"suffix":""},{"dropping-particle":"","family":"Masson","given":"Fréderic","non-dropping-particle":"","parse-names":false,"suffix":""},{"dropping-particle":"","family":"Boustie","given":"Michel","non-dropping-particle":"","parse-names":false,"suffix":""},{"dropping-particle":"","family":"Berthe","given":"Laurent","non-dropping-particle":"","parse-names":false,"suffix":""},{"dropping-particle":"","family":"Schneider","given":"Matthieu","non-dropping-particle":"","parse-names":false,"suffix":""},{"dropping-particle":"","family":"Baton","given":"Sophie","non-dropping-particle":"","parse-names":false,"suffix":""},{"dropping-particle":"","family":"Brambrink","given":"Erik","non-dropping-particle":"","parse-names":false,"suffix":""},{"dropping-particle":"","family":"Chevalier","given":"Jean Marc","non-dropping-particle":"","parse-names":false,"suffix":""},{"dropping-particle":"","family":"Videau","given":"Laurent","non-dropping-particle":"","parse-names":false,"suffix":""},{"dropping-particle":"","family":"Boyer","given":"Séverine A.E.","non-dropping-particle":"","parse-names":false,"suffix":""}],"container-title":"Acta Astronautica","id":"ITEM-2","issued":{"date-parts":[["2018"]]},"page":"92-102","title":"Transfers from Earth to LEO and LEO to interplanetary space using lasers","type":"article-journal","volume":"146"},"uris":["http://www.mendeley.com/documents/?uuid=30452232-6934-4ab4-a2b2-3ce245192db9"]}],"mendeley":{"formattedCitation":"(Kulkarni et al., 2018; Phipps et al., 2018)","manualFormatting":"Kulkarni, Lubin, &amp; Zhang 2018; Phipps et al., 2018","plainTextFormattedCitation":"(Kulkarni et al., 2018; Phipps et al., 2018)","previouslyFormattedCitation":"(Kulkarni et al., 2018; Phipps et al., 2018)"},"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 xml:space="preserve">Kulkarni, Lubin, </w:t>
      </w:r>
      <w:r w:rsidR="009C05E9" w:rsidRPr="007151EE">
        <w:rPr>
          <w:noProof/>
          <w:lang w:val="en-US"/>
        </w:rPr>
        <w:t>&amp;</w:t>
      </w:r>
      <w:r w:rsidR="00627157" w:rsidRPr="007151EE">
        <w:rPr>
          <w:noProof/>
          <w:lang w:val="en-US"/>
        </w:rPr>
        <w:t xml:space="preserve"> Zhang 2018; Phipps et al.</w:t>
      </w:r>
      <w:r w:rsidR="009C05E9" w:rsidRPr="007151EE">
        <w:rPr>
          <w:noProof/>
          <w:lang w:val="en-US"/>
        </w:rPr>
        <w:t>,</w:t>
      </w:r>
      <w:r w:rsidR="00627157" w:rsidRPr="007151EE">
        <w:rPr>
          <w:noProof/>
          <w:lang w:val="en-US"/>
        </w:rPr>
        <w:t xml:space="preserve"> 2018</w:t>
      </w:r>
      <w:r w:rsidR="00627157" w:rsidRPr="007151EE">
        <w:rPr>
          <w:rStyle w:val="FootnoteReference"/>
          <w:lang w:val="en-US"/>
        </w:rPr>
        <w:fldChar w:fldCharType="end"/>
      </w:r>
      <w:r w:rsidR="00627157" w:rsidRPr="007151EE">
        <w:rPr>
          <w:lang w:val="en-US"/>
        </w:rPr>
        <w:t>)</w:t>
      </w:r>
      <w:r w:rsidRPr="007151EE">
        <w:rPr>
          <w:lang w:val="en-US"/>
        </w:rPr>
        <w:t xml:space="preserve">, have robust scientific background, to the effect that the </w:t>
      </w:r>
      <w:r w:rsidR="00D11E71" w:rsidRPr="007151EE">
        <w:rPr>
          <w:lang w:val="en-US"/>
        </w:rPr>
        <w:t>main</w:t>
      </w:r>
      <w:r w:rsidRPr="007151EE">
        <w:rPr>
          <w:lang w:val="en-US"/>
        </w:rPr>
        <w:t xml:space="preserve"> obstacles to their implementation are practical (financial, political etc.). However, apart from </w:t>
      </w:r>
      <w:r w:rsidR="007151EE" w:rsidRPr="007151EE">
        <w:rPr>
          <w:lang w:val="en-US"/>
        </w:rPr>
        <w:t>specialized</w:t>
      </w:r>
      <w:r w:rsidRPr="007151EE">
        <w:rPr>
          <w:lang w:val="en-US"/>
        </w:rPr>
        <w:t xml:space="preserve"> scientific fora</w:t>
      </w:r>
      <w:r w:rsidR="007E6BFE" w:rsidRPr="007151EE">
        <w:rPr>
          <w:lang w:val="en-US"/>
        </w:rPr>
        <w:t>,</w:t>
      </w:r>
      <w:r w:rsidRPr="007151EE">
        <w:rPr>
          <w:lang w:val="en-US"/>
        </w:rPr>
        <w:t xml:space="preserve"> there is no legitimate platform </w:t>
      </w:r>
      <w:r w:rsidR="00D11E71" w:rsidRPr="007151EE">
        <w:rPr>
          <w:lang w:val="en-US"/>
        </w:rPr>
        <w:t>for</w:t>
      </w:r>
      <w:r w:rsidRPr="007151EE">
        <w:rPr>
          <w:lang w:val="en-US"/>
        </w:rPr>
        <w:t xml:space="preserve"> discuss</w:t>
      </w:r>
      <w:r w:rsidR="00D11E71" w:rsidRPr="007151EE">
        <w:rPr>
          <w:lang w:val="en-US"/>
        </w:rPr>
        <w:t>ing such</w:t>
      </w:r>
      <w:r w:rsidRPr="007151EE">
        <w:rPr>
          <w:lang w:val="en-US"/>
        </w:rPr>
        <w:t xml:space="preserve"> topics with great civilization impact. There is also no measure to hold powerful private actors accountable in such civilizational </w:t>
      </w:r>
      <w:r w:rsidR="007151EE" w:rsidRPr="007151EE">
        <w:rPr>
          <w:lang w:val="en-US"/>
        </w:rPr>
        <w:t>endeavors</w:t>
      </w:r>
      <w:r w:rsidRPr="007151EE">
        <w:rPr>
          <w:lang w:val="en-US"/>
        </w:rPr>
        <w:t xml:space="preserve">. </w:t>
      </w:r>
    </w:p>
    <w:p w14:paraId="3B97E59E" w14:textId="33DD7B11" w:rsidR="007E53E1" w:rsidRPr="007151EE" w:rsidRDefault="000368FC" w:rsidP="00B41753">
      <w:pPr>
        <w:spacing w:line="276" w:lineRule="auto"/>
        <w:jc w:val="both"/>
        <w:rPr>
          <w:lang w:val="en-US"/>
        </w:rPr>
      </w:pPr>
      <w:r w:rsidRPr="007151EE">
        <w:rPr>
          <w:lang w:val="en-US"/>
        </w:rPr>
        <w:t xml:space="preserve">Space </w:t>
      </w:r>
      <w:r w:rsidR="00A214A5" w:rsidRPr="007151EE">
        <w:rPr>
          <w:lang w:val="en-US"/>
        </w:rPr>
        <w:t>r</w:t>
      </w:r>
      <w:r w:rsidRPr="007151EE">
        <w:rPr>
          <w:lang w:val="en-US"/>
        </w:rPr>
        <w:t xml:space="preserve">esource </w:t>
      </w:r>
      <w:r w:rsidR="007151EE">
        <w:rPr>
          <w:lang w:val="en-US"/>
        </w:rPr>
        <w:t>utilization</w:t>
      </w:r>
      <w:r w:rsidRPr="007151EE">
        <w:rPr>
          <w:lang w:val="en-US"/>
        </w:rPr>
        <w:t xml:space="preserve"> is another rapidly expanding area in both technical and policy-related terms. Importantly, the </w:t>
      </w:r>
      <w:r w:rsidR="007151EE">
        <w:rPr>
          <w:lang w:val="en-US"/>
        </w:rPr>
        <w:t>utilization</w:t>
      </w:r>
      <w:r w:rsidRPr="007151EE">
        <w:rPr>
          <w:lang w:val="en-US"/>
        </w:rPr>
        <w:t xml:space="preserve"> of various chemical elements and mineral resources </w:t>
      </w:r>
      <w:r w:rsidR="00A214A5" w:rsidRPr="007151EE">
        <w:rPr>
          <w:lang w:val="en-US"/>
        </w:rPr>
        <w:t xml:space="preserve">available </w:t>
      </w:r>
      <w:r w:rsidRPr="007151EE">
        <w:rPr>
          <w:lang w:val="en-US"/>
        </w:rPr>
        <w:t>in space, especially on the Moon, Mars, and near-earth asteroids, is a critical step for sustainable human expansion into space. Close-distance laser-induced breakdown spectroscopy (LIBS) has been already deployed for chemical analysis on Mars</w:t>
      </w:r>
      <w:r w:rsidR="00627157" w:rsidRPr="007151EE">
        <w:rPr>
          <w:lang w:val="en-US"/>
        </w:rPr>
        <w:t xml:space="preserve"> (</w:t>
      </w:r>
      <w:r w:rsidR="00627157" w:rsidRPr="007151EE">
        <w:rPr>
          <w:rStyle w:val="FootnoteReference"/>
          <w:lang w:val="en-US"/>
        </w:rPr>
        <w:fldChar w:fldCharType="begin" w:fldLock="1"/>
      </w:r>
      <w:r w:rsidR="0049621C" w:rsidRPr="007151EE">
        <w:rPr>
          <w:lang w:val="en-US"/>
        </w:rPr>
        <w:instrText>ADDIN CSL_CITATION {"citationItems":[{"id":"ITEM-1","itemData":{"DOI":"10.1109/WHISPERS.2014.8077520","ISBN":"978-1-4673-9012-5","author":[{"dropping-particle":"","family":"Wang","given":"Wei","non-dropping-particle":"","parse-names":false,"suffix":""},{"dropping-particle":"","family":"Li","given":"Shuangjiang","non-dropping-particle":"","parse-names":false,"suffix":""},{"dropping-particle":"","family":"Qi","given":"Hairong","non-dropping-particle":"","parse-names":false,"suffix":""},{"dropping-particle":"","family":"Ayhan","given":"Bulent","non-dropping-particle":"","parse-names":false,"suffix":""},{"dropping-particle":"","family":"Kwan","given":"Chiman","non-dropping-particle":"","parse-names":false,"suffix":""},{"dropping-particle":"","family":"Vance","given":"Steven","non-dropping-particle":"","parse-names":false,"suffix":""}],"container-title":"2014 6th Workshop on Hyperspectral Image and Signal Processing: Evolution in Remote Sensing (WHISPERS)","id":"ITEM-1","issued":{"date-parts":[["2014","6"]]},"page":"1-4","publisher":"IEEE","title":"Revisiting the preprocessing procedures for elemental concentration estimation based on chemcam libs on mars rover","type":"paper-conference"},"uris":["http://www.mendeley.com/documents/?uuid=9a93115a-31e1-4e63-b123-b65a3c4816fa"]}],"mendeley":{"formattedCitation":"(Wang et al., 2014)","manualFormatting":"Wang et al., 2014","plainTextFormattedCitation":"(Wang et al., 2014)","previouslyFormattedCitation":"(Wang et al., 2014)"},"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Wang et al.</w:t>
      </w:r>
      <w:r w:rsidR="009C05E9" w:rsidRPr="007151EE">
        <w:rPr>
          <w:noProof/>
          <w:lang w:val="en-US"/>
        </w:rPr>
        <w:t>,</w:t>
      </w:r>
      <w:r w:rsidR="00627157" w:rsidRPr="007151EE">
        <w:rPr>
          <w:noProof/>
          <w:lang w:val="en-US"/>
        </w:rPr>
        <w:t xml:space="preserve"> 2014</w:t>
      </w:r>
      <w:r w:rsidR="00627157" w:rsidRPr="007151EE">
        <w:rPr>
          <w:rStyle w:val="FootnoteReference"/>
          <w:lang w:val="en-US"/>
        </w:rPr>
        <w:fldChar w:fldCharType="end"/>
      </w:r>
      <w:r w:rsidR="00627157" w:rsidRPr="007151EE">
        <w:rPr>
          <w:lang w:val="en-US"/>
        </w:rPr>
        <w:t xml:space="preserve">) </w:t>
      </w:r>
      <w:r w:rsidRPr="007151EE">
        <w:rPr>
          <w:lang w:val="en-US"/>
        </w:rPr>
        <w:t xml:space="preserve">while parameters for its long-distance use to </w:t>
      </w:r>
      <w:r w:rsidR="007151EE" w:rsidRPr="007151EE">
        <w:rPr>
          <w:lang w:val="en-US"/>
        </w:rPr>
        <w:t>analyze</w:t>
      </w:r>
      <w:r w:rsidRPr="007151EE">
        <w:rPr>
          <w:lang w:val="en-US"/>
        </w:rPr>
        <w:t xml:space="preserve"> the physical and chemical properties of Celestial bodies have been further explored by </w:t>
      </w:r>
      <w:r w:rsidRPr="007151EE">
        <w:rPr>
          <w:lang w:val="en-US"/>
        </w:rPr>
        <w:lastRenderedPageBreak/>
        <w:t>many</w:t>
      </w:r>
      <w:r w:rsidR="00627157" w:rsidRPr="007151EE">
        <w:rPr>
          <w:lang w:val="en-US"/>
        </w:rPr>
        <w:t xml:space="preserve"> (</w:t>
      </w:r>
      <w:r w:rsidR="00627157" w:rsidRPr="007151EE">
        <w:rPr>
          <w:rStyle w:val="FootnoteReference"/>
          <w:lang w:val="en-US"/>
        </w:rPr>
        <w:fldChar w:fldCharType="begin" w:fldLock="1"/>
      </w:r>
      <w:r w:rsidR="0049621C" w:rsidRPr="007151EE">
        <w:rPr>
          <w:lang w:val="en-US"/>
        </w:rPr>
        <w:instrText>ADDIN CSL_CITATION {"citationItems":[{"id":"ITEM-1","itemData":{"DOI":"10.5139/JKSAS.2012.40.4.346","ISSN":"1225-1348","author":[{"dropping-particle":"","family":"Choi","given":"Soo-Jin","non-dropping-particle":"","parse-names":false,"suffix":""},{"dropping-particle":"","family":"Yoh","given":"Jai-Ick","non-dropping-particle":"","parse-names":false,"suffix":""}],"container-title":"Journal of the Korean Society for Aeronautical &amp; Space Sciences","id":"ITEM-1","issue":"4","issued":{"date-parts":[["2012","4","1"]]},"page":"346-353","title":"Characteristics of Laser-Induced Breakdown Spectroscopy (LIBS) at Space Environment for Space Resources Exploration","type":"article-journal","volume":"40"},"uris":["http://www.mendeley.com/documents/?uuid=840cfa8f-8a61-411c-9030-34a8df9ccf17"]},{"id":"ITEM-2","itemData":{"author":[{"dropping-particle":"","family":"Knight","given":"AK;","non-dropping-particle":"","parse-names":false,"suffix":""},{"dropping-particle":"","family":"Scherbarth","given":"NL;","non-dropping-particle":"","parse-names":false,"suffix":""},{"dropping-particle":"","family":"Cremers","given":"DA;","non-dropping-particle":"","parse-names":false,"suffix":""},{"dropping-particle":"","family":"Ferris","given":"MJ","non-dropping-particle":"","parse-names":false,"suffix":""}],"container-title":"Applied Spectroscopy","id":"ITEM-2","issue":"3","issued":{"date-parts":[["2000"]]},"page":"331-340","title":"Characterization of Laser-Induced Breakdown Spectroscopy (LIBS) for Application to Space Exploration","type":"article-journal","volume":"54"},"uris":["http://www.mendeley.com/documents/?uuid=b5790e5d-e5e6-4fb6-af88-38eca6f9627e"]},{"id":"ITEM-3","itemData":{"author":[{"dropping-particle":"","family":"Ferus","given":"Martin;","non-dropping-particle":"","parse-names":false,"suffix":""},{"dropping-particle":"","family":"Křivková","given":"Anna;","non-dropping-particle":"","parse-names":false,"suffix":""},{"dropping-particle":"","family":"Petera","given":"Lukáš;","non-dropping-particle":"","parse-names":false,"suffix":""},{"dropping-particle":"","family":"Laitl","given":"Vojtěch;","non-dropping-particle":"","parse-names":false,"suffix":""},{"dropping-particle":"","family":"Lenža","given":"Libor;","non-dropping-particle":"","parse-names":false,"suffix":""},{"dropping-particle":"","family":"Koukal","given":"Jakub;","non-dropping-particle":"","parse-names":false,"suffix":""},{"dropping-particle":"","family":"Knížek","given":"Antonín;","non-dropping-particle":"","parse-names":false,"suffix":""},{"dropping-particle":"","family":"Srba","given":"Jiří;","non-dropping-particle":"","parse-names":false,"suffix":""},{"dropping-particle":"","family":"Schmidt","given":"Nikola;","non-dropping-particle":"","parse-names":false,"suffix":""},{"dropping-particle":"","family":"Boháček","given":"Petr;","non-dropping-particle":"","parse-names":false,"suffix":""},{"dropping-particle":"","family":"Civiš","given":"Svatopluk;","non-dropping-particle":"","parse-names":false,"suffix":""},{"dropping-particle":"","family":"Krůs","given":"Miroslav;","non-dropping-particle":"","parse-names":false,"suffix":""},{"dropping-particle":"","family":"Kubát","given":"Jan;","non-dropping-particle":"","parse-names":false,"suffix":""},{"dropping-particle":"","family":"Paloušová","given":"Lenka;","non-dropping-particle":"","parse-names":false,"suffix":""},{"dropping-particle":"","family":"Chatzitheodoridis","given":"Elias;","non-dropping-particle":"","parse-names":false,"suffix":""},{"dropping-particle":"","family":"Kubelík","given":"Petr","non-dropping-particle":"","parse-names":false,"suffix":""}],"container-title":"International Meteor Organization","id":"ITEM-3","issued":{"date-parts":[["2019"]]},"page":"1-8","publisher-place":"Bollmannsruh","title":"Simulation of meteors by TC-LIBS: Advantages, limits and challenges","type":"paper-conference"},"uris":["http://www.mendeley.com/documents/?uuid=c2320be2-955d-445e-af22-76d528949e2f"]}],"mendeley":{"formattedCitation":"(Choi &amp; Yoh, 2012; Ferus et al., 2019; Knight et al., 2000)","manualFormatting":"Choi &amp; Yoh 2012; Knight et al., 2000; Ferus et al., 2019","plainTextFormattedCitation":"(Choi &amp; Yoh, 2012; Ferus et al., 2019; Knight et al., 2000)","previouslyFormattedCitation":"(Choi &amp; Yoh, 2012; Ferus et al., 2019; Knight et al., 2000)"},"properties":{"noteIndex":0},"schema":"https://github.com/citation-style-language/schema/raw/master/csl-citation.json"}</w:instrText>
      </w:r>
      <w:r w:rsidR="00627157" w:rsidRPr="007151EE">
        <w:rPr>
          <w:rStyle w:val="FootnoteReference"/>
          <w:lang w:val="en-US"/>
        </w:rPr>
        <w:fldChar w:fldCharType="separate"/>
      </w:r>
      <w:r w:rsidR="00627157" w:rsidRPr="007151EE">
        <w:rPr>
          <w:noProof/>
          <w:lang w:val="en-US"/>
        </w:rPr>
        <w:t xml:space="preserve">Choi </w:t>
      </w:r>
      <w:r w:rsidR="009C05E9" w:rsidRPr="007151EE">
        <w:rPr>
          <w:noProof/>
          <w:lang w:val="en-US"/>
        </w:rPr>
        <w:t>&amp;</w:t>
      </w:r>
      <w:r w:rsidR="00627157" w:rsidRPr="007151EE">
        <w:rPr>
          <w:noProof/>
          <w:lang w:val="en-US"/>
        </w:rPr>
        <w:t xml:space="preserve"> Yoh 2012; Knight et al.</w:t>
      </w:r>
      <w:r w:rsidR="009C05E9" w:rsidRPr="007151EE">
        <w:rPr>
          <w:noProof/>
          <w:lang w:val="en-US"/>
        </w:rPr>
        <w:t>,</w:t>
      </w:r>
      <w:r w:rsidR="00627157" w:rsidRPr="007151EE">
        <w:rPr>
          <w:noProof/>
          <w:lang w:val="en-US"/>
        </w:rPr>
        <w:t xml:space="preserve"> 2000; Ferus et al.</w:t>
      </w:r>
      <w:r w:rsidR="009C05E9" w:rsidRPr="007151EE">
        <w:rPr>
          <w:noProof/>
          <w:lang w:val="en-US"/>
        </w:rPr>
        <w:t>,</w:t>
      </w:r>
      <w:r w:rsidR="00627157" w:rsidRPr="007151EE">
        <w:rPr>
          <w:noProof/>
          <w:lang w:val="en-US"/>
        </w:rPr>
        <w:t xml:space="preserve"> 2019</w:t>
      </w:r>
      <w:r w:rsidR="00627157" w:rsidRPr="007151EE">
        <w:rPr>
          <w:rStyle w:val="FootnoteReference"/>
          <w:lang w:val="en-US"/>
        </w:rPr>
        <w:fldChar w:fldCharType="end"/>
      </w:r>
      <w:r w:rsidR="00627157" w:rsidRPr="007151EE">
        <w:rPr>
          <w:lang w:val="en-US"/>
        </w:rPr>
        <w:t>)</w:t>
      </w:r>
      <w:r w:rsidRPr="007151EE">
        <w:rPr>
          <w:lang w:val="en-US"/>
        </w:rPr>
        <w:t xml:space="preserve">. Yet, despite many developments in the area, the lack of international legal framework and </w:t>
      </w:r>
      <w:r w:rsidR="00412347" w:rsidRPr="007151EE">
        <w:rPr>
          <w:lang w:val="en-US"/>
        </w:rPr>
        <w:t xml:space="preserve">the </w:t>
      </w:r>
      <w:r w:rsidRPr="007151EE">
        <w:rPr>
          <w:lang w:val="en-US"/>
        </w:rPr>
        <w:t xml:space="preserve">resulting gridlocks </w:t>
      </w:r>
      <w:r w:rsidR="00412347" w:rsidRPr="007151EE">
        <w:rPr>
          <w:lang w:val="en-US"/>
        </w:rPr>
        <w:t xml:space="preserve">once again </w:t>
      </w:r>
      <w:r w:rsidRPr="007151EE">
        <w:rPr>
          <w:lang w:val="en-US"/>
        </w:rPr>
        <w:t>block greater progress. The ambiguous language of the Outer Space Treaty does not provide legal clarity regarding provisions that prohibit the appropriation of Celestial bodies or require the use and exploration of space “for the benefit and in the interest of all countries”, describing such activities as “the province of all mankind”.</w:t>
      </w:r>
      <w:r w:rsidRPr="007151EE">
        <w:rPr>
          <w:rStyle w:val="FootnoteReference"/>
          <w:lang w:val="en-US"/>
        </w:rPr>
        <w:footnoteReference w:id="10"/>
      </w:r>
      <w:r w:rsidRPr="007151EE">
        <w:rPr>
          <w:lang w:val="en-US"/>
        </w:rPr>
        <w:t xml:space="preserve"> </w:t>
      </w:r>
      <w:r w:rsidR="002A70FF" w:rsidRPr="007151EE">
        <w:rPr>
          <w:lang w:val="en-US"/>
        </w:rPr>
        <w:t>I</w:t>
      </w:r>
      <w:r w:rsidRPr="007151EE">
        <w:rPr>
          <w:lang w:val="en-US"/>
        </w:rPr>
        <w:t xml:space="preserve">nternational competition over who will get to control </w:t>
      </w:r>
      <w:r w:rsidR="00235E8F" w:rsidRPr="007151EE">
        <w:rPr>
          <w:lang w:val="en-US"/>
        </w:rPr>
        <w:t xml:space="preserve">and exploit </w:t>
      </w:r>
      <w:r w:rsidRPr="007151EE">
        <w:rPr>
          <w:lang w:val="en-US"/>
        </w:rPr>
        <w:t>areas rich in key resources – which are legally considered as a province of all mankind with significant geopolitical or commercial value – is one of the causes of the gridlock over establishing a legal framework.</w:t>
      </w:r>
      <w:r w:rsidR="00412347" w:rsidRPr="007151EE">
        <w:rPr>
          <w:rStyle w:val="FootnoteReference"/>
          <w:lang w:val="en-US"/>
        </w:rPr>
        <w:footnoteReference w:id="11"/>
      </w:r>
      <w:r w:rsidRPr="007151EE">
        <w:rPr>
          <w:lang w:val="en-US"/>
        </w:rPr>
        <w:t xml:space="preserve"> The UN </w:t>
      </w:r>
      <w:r w:rsidRPr="007151EE">
        <w:rPr>
          <w:rStyle w:val="st"/>
          <w:lang w:val="en-US"/>
        </w:rPr>
        <w:t>Committee on the Peaceful Uses of Outer Space</w:t>
      </w:r>
      <w:r w:rsidRPr="007151EE">
        <w:rPr>
          <w:lang w:val="en-US"/>
        </w:rPr>
        <w:t xml:space="preserve"> (COPUOS) as the dedicated body dealing with space activities has in three years of discussions only managed to uncover numerous irreconcilable positions of different states.</w:t>
      </w:r>
      <w:r w:rsidRPr="007151EE">
        <w:rPr>
          <w:rStyle w:val="FootnoteReference"/>
          <w:lang w:val="en-US"/>
        </w:rPr>
        <w:footnoteReference w:id="12"/>
      </w:r>
      <w:r w:rsidRPr="007151EE">
        <w:rPr>
          <w:lang w:val="en-US"/>
        </w:rPr>
        <w:t xml:space="preserve"> In the meantime, the United States</w:t>
      </w:r>
      <w:r w:rsidR="005D74E9" w:rsidRPr="007151EE">
        <w:rPr>
          <w:lang w:val="en-US"/>
        </w:rPr>
        <w:t>, the UAE</w:t>
      </w:r>
      <w:r w:rsidRPr="007151EE">
        <w:rPr>
          <w:lang w:val="en-US"/>
        </w:rPr>
        <w:t xml:space="preserve"> and Luxembourg have tried to</w:t>
      </w:r>
      <w:r w:rsidR="00E96884" w:rsidRPr="007151EE">
        <w:rPr>
          <w:lang w:val="en-US"/>
        </w:rPr>
        <w:t xml:space="preserve"> unilaterally</w:t>
      </w:r>
      <w:r w:rsidRPr="007151EE">
        <w:rPr>
          <w:lang w:val="en-US"/>
        </w:rPr>
        <w:t xml:space="preserve"> break the international gridlock by enacting </w:t>
      </w:r>
      <w:r w:rsidR="00E96884" w:rsidRPr="007151EE">
        <w:rPr>
          <w:lang w:val="en-US"/>
        </w:rPr>
        <w:t xml:space="preserve">domestic legislation </w:t>
      </w:r>
      <w:r w:rsidRPr="007151EE">
        <w:rPr>
          <w:lang w:val="en-US"/>
        </w:rPr>
        <w:t xml:space="preserve">that </w:t>
      </w:r>
      <w:r w:rsidR="00E96884" w:rsidRPr="007151EE">
        <w:rPr>
          <w:lang w:val="en-US"/>
        </w:rPr>
        <w:t xml:space="preserve">defies </w:t>
      </w:r>
      <w:r w:rsidRPr="007151EE">
        <w:rPr>
          <w:lang w:val="en-US"/>
        </w:rPr>
        <w:t>the OST</w:t>
      </w:r>
      <w:r w:rsidR="00E96884" w:rsidRPr="007151EE">
        <w:rPr>
          <w:lang w:val="en-US"/>
        </w:rPr>
        <w:t xml:space="preserve"> principles</w:t>
      </w:r>
      <w:r w:rsidRPr="007151EE">
        <w:rPr>
          <w:lang w:val="en-US"/>
        </w:rPr>
        <w:t>.</w:t>
      </w:r>
      <w:r w:rsidR="005D74E9" w:rsidRPr="007151EE">
        <w:rPr>
          <w:rStyle w:val="FootnoteReference"/>
          <w:lang w:val="en-US"/>
        </w:rPr>
        <w:footnoteReference w:id="13"/>
      </w:r>
    </w:p>
    <w:p w14:paraId="39195899" w14:textId="0E209CF6" w:rsidR="00407C69" w:rsidRPr="007151EE" w:rsidRDefault="00142D3A" w:rsidP="009768D3">
      <w:pPr>
        <w:pStyle w:val="Heading1"/>
        <w:rPr>
          <w:lang w:val="en-US"/>
        </w:rPr>
      </w:pPr>
      <w:bookmarkStart w:id="2" w:name="_Toc48069779"/>
      <w:bookmarkStart w:id="3" w:name="_Hlk75357816"/>
      <w:r w:rsidRPr="009768D3">
        <w:t>Comprehensive</w:t>
      </w:r>
      <w:r w:rsidRPr="007151EE">
        <w:rPr>
          <w:lang w:val="en-US"/>
        </w:rPr>
        <w:t xml:space="preserve"> </w:t>
      </w:r>
      <w:r w:rsidR="005A1992" w:rsidRPr="007151EE">
        <w:rPr>
          <w:lang w:val="en-US"/>
        </w:rPr>
        <w:t xml:space="preserve">Legitimacy </w:t>
      </w:r>
      <w:r w:rsidR="00D76778" w:rsidRPr="007151EE">
        <w:rPr>
          <w:lang w:val="en-US"/>
        </w:rPr>
        <w:t>for Sustainable Governance</w:t>
      </w:r>
      <w:bookmarkEnd w:id="2"/>
    </w:p>
    <w:bookmarkEnd w:id="3"/>
    <w:p w14:paraId="2DB9B61F" w14:textId="5D2C6ABE" w:rsidR="00C93375" w:rsidRPr="007151EE" w:rsidRDefault="00C13338" w:rsidP="00B41753">
      <w:pPr>
        <w:spacing w:line="276" w:lineRule="auto"/>
        <w:jc w:val="both"/>
        <w:rPr>
          <w:lang w:val="en-US"/>
        </w:rPr>
      </w:pPr>
      <w:r w:rsidRPr="007151EE">
        <w:rPr>
          <w:lang w:val="en-US"/>
        </w:rPr>
        <w:t>From this short overview</w:t>
      </w:r>
      <w:r w:rsidR="007E6BFE" w:rsidRPr="007151EE">
        <w:rPr>
          <w:lang w:val="en-US"/>
        </w:rPr>
        <w:t>,</w:t>
      </w:r>
      <w:r w:rsidRPr="007151EE">
        <w:rPr>
          <w:lang w:val="en-US"/>
        </w:rPr>
        <w:t xml:space="preserve"> we can already discern the set of challenges that confront</w:t>
      </w:r>
      <w:r w:rsidR="00765D68" w:rsidRPr="007151EE">
        <w:rPr>
          <w:lang w:val="en-US"/>
        </w:rPr>
        <w:t>s</w:t>
      </w:r>
      <w:r w:rsidRPr="007151EE">
        <w:rPr>
          <w:lang w:val="en-US"/>
        </w:rPr>
        <w:t xml:space="preserve"> </w:t>
      </w:r>
      <w:r w:rsidR="004647BB" w:rsidRPr="007151EE">
        <w:rPr>
          <w:lang w:val="en-US"/>
        </w:rPr>
        <w:t>sustainable</w:t>
      </w:r>
      <w:r w:rsidR="00BE70EE" w:rsidRPr="007151EE">
        <w:rPr>
          <w:lang w:val="en-US"/>
        </w:rPr>
        <w:t xml:space="preserve"> governance</w:t>
      </w:r>
      <w:r w:rsidR="004647BB" w:rsidRPr="007151EE">
        <w:rPr>
          <w:lang w:val="en-US"/>
        </w:rPr>
        <w:t xml:space="preserve"> </w:t>
      </w:r>
      <w:r w:rsidR="00451AA3" w:rsidRPr="007151EE">
        <w:rPr>
          <w:lang w:val="en-US"/>
        </w:rPr>
        <w:t xml:space="preserve">of LTSs </w:t>
      </w:r>
      <w:r w:rsidRPr="007151EE">
        <w:rPr>
          <w:lang w:val="en-US"/>
        </w:rPr>
        <w:t xml:space="preserve">on the transnational and/or global levels. </w:t>
      </w:r>
      <w:r w:rsidR="007D25F3" w:rsidRPr="007151EE">
        <w:rPr>
          <w:lang w:val="en-US"/>
        </w:rPr>
        <w:t xml:space="preserve">The long-term </w:t>
      </w:r>
      <w:r w:rsidR="00F7538F" w:rsidRPr="007151EE">
        <w:rPr>
          <w:lang w:val="en-US"/>
        </w:rPr>
        <w:t>development</w:t>
      </w:r>
      <w:r w:rsidR="0062526A" w:rsidRPr="007151EE">
        <w:rPr>
          <w:lang w:val="en-US"/>
        </w:rPr>
        <w:t>, as well as the use of lasers in space, crucially</w:t>
      </w:r>
      <w:r w:rsidR="007D25F3" w:rsidRPr="007151EE">
        <w:rPr>
          <w:lang w:val="en-US"/>
        </w:rPr>
        <w:t xml:space="preserve"> require</w:t>
      </w:r>
      <w:r w:rsidR="0073323A" w:rsidRPr="007151EE">
        <w:rPr>
          <w:lang w:val="en-US"/>
        </w:rPr>
        <w:t xml:space="preserve"> </w:t>
      </w:r>
      <w:r w:rsidR="007D25F3" w:rsidRPr="007151EE">
        <w:rPr>
          <w:lang w:val="en-US"/>
        </w:rPr>
        <w:t xml:space="preserve">a </w:t>
      </w:r>
      <w:r w:rsidR="00F7538F" w:rsidRPr="007151EE">
        <w:rPr>
          <w:lang w:val="en-US"/>
        </w:rPr>
        <w:t xml:space="preserve">stable </w:t>
      </w:r>
      <w:r w:rsidR="005F7905" w:rsidRPr="007151EE">
        <w:rPr>
          <w:lang w:val="en-US"/>
        </w:rPr>
        <w:t xml:space="preserve">form of </w:t>
      </w:r>
      <w:r w:rsidR="00F7538F" w:rsidRPr="007151EE">
        <w:rPr>
          <w:lang w:val="en-US"/>
        </w:rPr>
        <w:t xml:space="preserve">legally sanctioned political </w:t>
      </w:r>
      <w:r w:rsidR="005F7905" w:rsidRPr="007151EE">
        <w:rPr>
          <w:lang w:val="en-US"/>
        </w:rPr>
        <w:t xml:space="preserve">rule </w:t>
      </w:r>
      <w:r w:rsidR="00F7538F" w:rsidRPr="007151EE">
        <w:rPr>
          <w:lang w:val="en-US"/>
        </w:rPr>
        <w:t xml:space="preserve">which is based on </w:t>
      </w:r>
      <w:r w:rsidR="005F7905" w:rsidRPr="007151EE">
        <w:rPr>
          <w:lang w:val="en-US"/>
        </w:rPr>
        <w:t>acceptance</w:t>
      </w:r>
      <w:r w:rsidR="00F7538F" w:rsidRPr="007151EE">
        <w:rPr>
          <w:lang w:val="en-US"/>
        </w:rPr>
        <w:t xml:space="preserve"> of the overarching authority</w:t>
      </w:r>
      <w:r w:rsidR="005F7905" w:rsidRPr="007151EE">
        <w:rPr>
          <w:lang w:val="en-US"/>
        </w:rPr>
        <w:t xml:space="preserve">. </w:t>
      </w:r>
      <w:r w:rsidR="00451AA3" w:rsidRPr="007151EE">
        <w:rPr>
          <w:lang w:val="en-US"/>
        </w:rPr>
        <w:t xml:space="preserve">Of the two sources of acceptance widely </w:t>
      </w:r>
      <w:r w:rsidR="007151EE" w:rsidRPr="007151EE">
        <w:rPr>
          <w:lang w:val="en-US"/>
        </w:rPr>
        <w:t>recognized</w:t>
      </w:r>
      <w:r w:rsidR="00451AA3" w:rsidRPr="007151EE">
        <w:rPr>
          <w:lang w:val="en-US"/>
        </w:rPr>
        <w:t xml:space="preserve"> in the literature – </w:t>
      </w:r>
      <w:r w:rsidR="005F7905" w:rsidRPr="007151EE">
        <w:rPr>
          <w:i/>
          <w:iCs/>
          <w:lang w:val="en-US"/>
        </w:rPr>
        <w:t>compliance</w:t>
      </w:r>
      <w:r w:rsidR="005F7905" w:rsidRPr="007151EE">
        <w:rPr>
          <w:lang w:val="en-US"/>
        </w:rPr>
        <w:t xml:space="preserve"> </w:t>
      </w:r>
      <w:r w:rsidR="00451AA3" w:rsidRPr="007151EE">
        <w:rPr>
          <w:lang w:val="en-US"/>
        </w:rPr>
        <w:t>and</w:t>
      </w:r>
      <w:r w:rsidR="005F7905" w:rsidRPr="007151EE">
        <w:rPr>
          <w:lang w:val="en-US"/>
        </w:rPr>
        <w:t xml:space="preserve"> </w:t>
      </w:r>
      <w:r w:rsidR="005F7905" w:rsidRPr="007151EE">
        <w:rPr>
          <w:i/>
          <w:iCs/>
          <w:lang w:val="en-US"/>
        </w:rPr>
        <w:t>legitimacy</w:t>
      </w:r>
      <w:r w:rsidR="00451AA3" w:rsidRPr="007151EE">
        <w:rPr>
          <w:i/>
          <w:iCs/>
          <w:lang w:val="en-US"/>
        </w:rPr>
        <w:t xml:space="preserve"> </w:t>
      </w:r>
      <w:r w:rsidR="00737FE0" w:rsidRPr="007151EE">
        <w:rPr>
          <w:lang w:val="en-US"/>
        </w:rPr>
        <w:t>(</w:t>
      </w:r>
      <w:r w:rsidR="00737FE0" w:rsidRPr="007151EE">
        <w:rPr>
          <w:rStyle w:val="FootnoteReference"/>
          <w:lang w:val="en-US"/>
        </w:rPr>
        <w:fldChar w:fldCharType="begin" w:fldLock="1"/>
      </w:r>
      <w:r w:rsidR="009C05E9" w:rsidRPr="007151EE">
        <w:rPr>
          <w:lang w:val="en-US"/>
        </w:rPr>
        <w:instrText>ADDIN CSL_CITATION {"citationItems":[{"id":"ITEM-1","itemData":{"DOI":"10.1017/S0020818300026916","ISSN":"0020-8183","abstract":"How do norms influence choices in social life? Conceptual distinctions among types of norms and suggestions in the work of Hobbes, Hume, and Durkheim help us investigate in greater detail the “woolly” concept of regimes in international relations. When we disaggregate the “set of explicit and implicit norms, rules, and decisionmaking procedures” in a given issue area and focus on the conceptual links between rules, principles (norms), and actions, we gain an understanding of the role of norms in social life that is more comprehensive than the understanding provided by traditional accounts. Furthermore, placing the present regime discussion within wider philosophical traditions enables us to develop a more critical approach to the building of theory in the social sciences, since the use of norms as explanatory devices challenges the predominant positivist outlook in several important respects.","author":[{"dropping-particle":"","family":"Kratochwil","given":"Friedrich","non-dropping-particle":"","parse-names":false,"suffix":""}],"container-title":"International Organization","id":"ITEM-1","issue":"4","issued":{"date-parts":[["1984","5","22"]]},"page":"685-708","title":"The force of prescriptions","type":"article-journal","volume":"38"},"uris":["http://www.mendeley.com/documents/?uuid=47923420-edc6-4c8c-be26-8c4615987c28"]},{"id":"ITEM-2","itemData":{"DOI":"10.1162/002081899550913","ISSN":"0020-8183","abstract":"What motivates states to follow international norms, rules, and commitments? All social systems must confront what we might call the problem of social control—that is, how to get actors to comply with society's rules—but the problem is particularly acute for international relations, because the international social system does not possess an overarching center of political power to enforce rules. Yet, taken in balance with other values, a measure of order is a valued good. Some take this absence of centralized power to mean that the international system is like a Hobbesian state of nature, where only material power matters; others see it as evidence that international rules have force only when they are in the self-interest of each state. I show that these two conclusions are premature because of their shallow reading of international society and misinterpretation of the ways in which authority works in domestic society.","author":[{"dropping-particle":"","family":"Hurd","given":"Ian","non-dropping-particle":"","parse-names":false,"suffix":""}],"container-title":"International Organization","id":"ITEM-2","issue":"2","issued":{"date-parts":[["1999","8","12"]]},"page":"379-408","title":"Legitimacy and Authority in International Politics","type":"article-journal","volume":"53"},"uris":["http://www.mendeley.com/documents/?uuid=3dbceaea-013e-4b68-a9ff-027c1dcf3d73"]},{"id":"ITEM-3","itemData":{"DOI":"10.1017/CBO9780511612183","ISBN":"9780521469609","author":[{"dropping-particle":"","family":"Wendt","given":"Alexander","non-dropping-particle":"","parse-names":false,"suffix":""}],"id":"ITEM-3","issued":{"date-parts":[["1999","10","7"]]},"publisher":"Cambridge University Press","title":"Social Theory of International Politics","type":"book"},"uris":["http://www.mendeley.com/documents/?uuid=933d8842-30ed-4677-98f0-17e8cd850cdd"]}],"mendeley":{"formattedCitation":"(Hurd, 1999; Kratochwil, 1984; Wendt, 1999)","manualFormatting":"Kratochwil, 1984; Hurd, 1999; Wendt, 1999","plainTextFormattedCitation":"(Hurd, 1999; Kratochwil, 1984; Wendt, 1999)","previouslyFormattedCitation":"(Hurd, 1999; Kratochwil, 1984; Wendt, 1999)"},"properties":{"noteIndex":0},"schema":"https://github.com/citation-style-language/schema/raw/master/csl-citation.json"}</w:instrText>
      </w:r>
      <w:r w:rsidR="00737FE0" w:rsidRPr="007151EE">
        <w:rPr>
          <w:rStyle w:val="FootnoteReference"/>
          <w:lang w:val="en-US"/>
        </w:rPr>
        <w:fldChar w:fldCharType="separate"/>
      </w:r>
      <w:r w:rsidR="00737FE0" w:rsidRPr="007151EE">
        <w:rPr>
          <w:noProof/>
          <w:lang w:val="en-US"/>
        </w:rPr>
        <w:t>Kratochwil</w:t>
      </w:r>
      <w:r w:rsidR="009C05E9" w:rsidRPr="007151EE">
        <w:rPr>
          <w:noProof/>
          <w:lang w:val="en-US"/>
        </w:rPr>
        <w:t>,</w:t>
      </w:r>
      <w:r w:rsidR="00737FE0" w:rsidRPr="007151EE">
        <w:rPr>
          <w:noProof/>
          <w:lang w:val="en-US"/>
        </w:rPr>
        <w:t xml:space="preserve"> 1984; Hurd</w:t>
      </w:r>
      <w:r w:rsidR="009C05E9" w:rsidRPr="007151EE">
        <w:rPr>
          <w:noProof/>
          <w:lang w:val="en-US"/>
        </w:rPr>
        <w:t>,</w:t>
      </w:r>
      <w:r w:rsidR="00737FE0" w:rsidRPr="007151EE">
        <w:rPr>
          <w:noProof/>
          <w:lang w:val="en-US"/>
        </w:rPr>
        <w:t xml:space="preserve"> 1999; Wendt</w:t>
      </w:r>
      <w:r w:rsidR="009C05E9" w:rsidRPr="007151EE">
        <w:rPr>
          <w:noProof/>
          <w:lang w:val="en-US"/>
        </w:rPr>
        <w:t>,</w:t>
      </w:r>
      <w:r w:rsidR="00737FE0" w:rsidRPr="007151EE">
        <w:rPr>
          <w:noProof/>
          <w:lang w:val="en-US"/>
        </w:rPr>
        <w:t xml:space="preserve"> 1999</w:t>
      </w:r>
      <w:r w:rsidR="00737FE0" w:rsidRPr="007151EE">
        <w:rPr>
          <w:rStyle w:val="FootnoteReference"/>
          <w:lang w:val="en-US"/>
        </w:rPr>
        <w:fldChar w:fldCharType="end"/>
      </w:r>
      <w:r w:rsidR="00737FE0" w:rsidRPr="007151EE">
        <w:rPr>
          <w:lang w:val="en-US"/>
        </w:rPr>
        <w:t xml:space="preserve">) </w:t>
      </w:r>
      <w:r w:rsidR="00451AA3" w:rsidRPr="007151EE">
        <w:rPr>
          <w:lang w:val="en-US"/>
        </w:rPr>
        <w:t>–,</w:t>
      </w:r>
      <w:r w:rsidR="00737FE0" w:rsidRPr="007151EE">
        <w:rPr>
          <w:lang w:val="en-US"/>
        </w:rPr>
        <w:t xml:space="preserve"> </w:t>
      </w:r>
      <w:r w:rsidR="000546A8" w:rsidRPr="007151EE">
        <w:rPr>
          <w:lang w:val="en-US"/>
        </w:rPr>
        <w:t xml:space="preserve">we are mostly interested in this paper in the latter, even though we do not deny that abidance </w:t>
      </w:r>
      <w:r w:rsidR="00D1159F" w:rsidRPr="007151EE">
        <w:rPr>
          <w:lang w:val="en-US"/>
        </w:rPr>
        <w:t xml:space="preserve">arising from </w:t>
      </w:r>
      <w:r w:rsidR="005F033F" w:rsidRPr="007151EE">
        <w:rPr>
          <w:lang w:val="en-US"/>
        </w:rPr>
        <w:t>actors’</w:t>
      </w:r>
      <w:r w:rsidR="000546A8" w:rsidRPr="007151EE">
        <w:rPr>
          <w:lang w:val="en-US"/>
        </w:rPr>
        <w:t xml:space="preserve"> self-interest or fear of punishment (as the two main modalities of compliance) may also play a temporarily </w:t>
      </w:r>
      <w:r w:rsidR="007151EE" w:rsidRPr="007151EE">
        <w:rPr>
          <w:lang w:val="en-US"/>
        </w:rPr>
        <w:t>stabilizing</w:t>
      </w:r>
      <w:r w:rsidR="000546A8" w:rsidRPr="007151EE">
        <w:rPr>
          <w:lang w:val="en-US"/>
        </w:rPr>
        <w:t xml:space="preserve"> role.</w:t>
      </w:r>
      <w:r w:rsidR="005F033F" w:rsidRPr="007151EE">
        <w:rPr>
          <w:lang w:val="en-US"/>
        </w:rPr>
        <w:t xml:space="preserve"> We nonetheless proceed on the </w:t>
      </w:r>
      <w:proofErr w:type="gramStart"/>
      <w:r w:rsidR="005F033F" w:rsidRPr="007151EE">
        <w:rPr>
          <w:lang w:val="en-US"/>
        </w:rPr>
        <w:t>fairly uncontroversial</w:t>
      </w:r>
      <w:proofErr w:type="gramEnd"/>
      <w:r w:rsidR="005F033F" w:rsidRPr="007151EE">
        <w:rPr>
          <w:lang w:val="en-US"/>
        </w:rPr>
        <w:t xml:space="preserve"> assumption that legitimacy, understood as </w:t>
      </w:r>
      <w:r w:rsidR="000668E3" w:rsidRPr="007151EE">
        <w:rPr>
          <w:lang w:val="en-US"/>
        </w:rPr>
        <w:t xml:space="preserve">an authority’s claim to rule which is </w:t>
      </w:r>
      <w:r w:rsidR="00BC492E" w:rsidRPr="007151EE">
        <w:rPr>
          <w:lang w:val="en-US"/>
        </w:rPr>
        <w:t xml:space="preserve">either </w:t>
      </w:r>
      <w:r w:rsidR="000668E3" w:rsidRPr="007151EE">
        <w:rPr>
          <w:lang w:val="en-US"/>
        </w:rPr>
        <w:t>accepted as justified by its subjects</w:t>
      </w:r>
      <w:r w:rsidR="00BC492E" w:rsidRPr="007151EE">
        <w:rPr>
          <w:lang w:val="en-US"/>
        </w:rPr>
        <w:t xml:space="preserve"> or </w:t>
      </w:r>
      <w:r w:rsidR="007531F5" w:rsidRPr="007151EE">
        <w:rPr>
          <w:lang w:val="en-US"/>
        </w:rPr>
        <w:t>can claim</w:t>
      </w:r>
      <w:r w:rsidR="00BC492E" w:rsidRPr="007151EE">
        <w:rPr>
          <w:lang w:val="en-US"/>
        </w:rPr>
        <w:t xml:space="preserve"> acceptance on other grounds</w:t>
      </w:r>
      <w:r w:rsidR="000668E3" w:rsidRPr="007151EE">
        <w:rPr>
          <w:lang w:val="en-US"/>
        </w:rPr>
        <w:t xml:space="preserve">, constitutes a necessary condition of </w:t>
      </w:r>
      <w:r w:rsidR="0062526A" w:rsidRPr="007151EE">
        <w:rPr>
          <w:lang w:val="en-US"/>
        </w:rPr>
        <w:t xml:space="preserve">a </w:t>
      </w:r>
      <w:r w:rsidR="000668E3" w:rsidRPr="007151EE">
        <w:rPr>
          <w:lang w:val="en-US"/>
        </w:rPr>
        <w:t>long-term sustainable system of governance.</w:t>
      </w:r>
    </w:p>
    <w:p w14:paraId="1DE9DE96" w14:textId="108770ED" w:rsidR="00AE53B9" w:rsidRPr="007151EE" w:rsidRDefault="004E036C" w:rsidP="00B41753">
      <w:pPr>
        <w:spacing w:line="276" w:lineRule="auto"/>
        <w:jc w:val="both"/>
        <w:rPr>
          <w:lang w:val="en-US"/>
        </w:rPr>
      </w:pPr>
      <w:r w:rsidRPr="007151EE">
        <w:rPr>
          <w:lang w:val="en-US"/>
        </w:rPr>
        <w:t xml:space="preserve">The </w:t>
      </w:r>
      <w:r w:rsidR="00C7761B" w:rsidRPr="007151EE">
        <w:rPr>
          <w:lang w:val="en-US"/>
        </w:rPr>
        <w:t>“</w:t>
      </w:r>
      <w:r w:rsidRPr="007151EE">
        <w:rPr>
          <w:lang w:val="en-US"/>
        </w:rPr>
        <w:t>either…or</w:t>
      </w:r>
      <w:r w:rsidR="00C7761B" w:rsidRPr="007151EE">
        <w:rPr>
          <w:lang w:val="en-US"/>
        </w:rPr>
        <w:t>”</w:t>
      </w:r>
      <w:r w:rsidRPr="007151EE">
        <w:rPr>
          <w:lang w:val="en-US"/>
        </w:rPr>
        <w:t xml:space="preserve"> part of the previous sentence reveals that l</w:t>
      </w:r>
      <w:r w:rsidR="00AE53B9" w:rsidRPr="007151EE">
        <w:rPr>
          <w:lang w:val="en-US"/>
        </w:rPr>
        <w:t xml:space="preserve">egitimacy can be approached from either the </w:t>
      </w:r>
      <w:r w:rsidR="00AE53B9" w:rsidRPr="007151EE">
        <w:rPr>
          <w:i/>
          <w:iCs/>
          <w:lang w:val="en-US"/>
        </w:rPr>
        <w:t>empirical</w:t>
      </w:r>
      <w:r w:rsidR="00AE53B9" w:rsidRPr="007151EE">
        <w:rPr>
          <w:lang w:val="en-US"/>
        </w:rPr>
        <w:t xml:space="preserve"> (sociological) or </w:t>
      </w:r>
      <w:r w:rsidR="00AE53B9" w:rsidRPr="007151EE">
        <w:rPr>
          <w:i/>
          <w:iCs/>
          <w:lang w:val="en-US"/>
        </w:rPr>
        <w:t>normative</w:t>
      </w:r>
      <w:r w:rsidR="00AE53B9" w:rsidRPr="007151EE">
        <w:rPr>
          <w:lang w:val="en-US"/>
        </w:rPr>
        <w:t xml:space="preserve"> perspectives. Empirical legitimacy judgments </w:t>
      </w:r>
      <w:proofErr w:type="gramStart"/>
      <w:r w:rsidRPr="007151EE">
        <w:rPr>
          <w:lang w:val="en-US"/>
        </w:rPr>
        <w:t>look into</w:t>
      </w:r>
      <w:proofErr w:type="gramEnd"/>
      <w:r w:rsidRPr="007151EE">
        <w:rPr>
          <w:lang w:val="en-US"/>
        </w:rPr>
        <w:t xml:space="preserve"> the </w:t>
      </w:r>
      <w:r w:rsidR="00AE53B9" w:rsidRPr="007151EE">
        <w:rPr>
          <w:lang w:val="en-US"/>
        </w:rPr>
        <w:t xml:space="preserve">facts of social reality: </w:t>
      </w:r>
      <w:r w:rsidRPr="007151EE">
        <w:rPr>
          <w:lang w:val="en-US"/>
        </w:rPr>
        <w:t>w</w:t>
      </w:r>
      <w:r w:rsidR="00AE53B9" w:rsidRPr="007151EE">
        <w:rPr>
          <w:lang w:val="en-US"/>
        </w:rPr>
        <w:t xml:space="preserve">hat matters is whether the </w:t>
      </w:r>
      <w:r w:rsidR="00591502" w:rsidRPr="007151EE">
        <w:rPr>
          <w:lang w:val="en-US"/>
        </w:rPr>
        <w:t xml:space="preserve">authority’s </w:t>
      </w:r>
      <w:r w:rsidR="00AE53B9" w:rsidRPr="007151EE">
        <w:rPr>
          <w:lang w:val="en-US"/>
        </w:rPr>
        <w:t xml:space="preserve">claim has been accepted as such by </w:t>
      </w:r>
      <w:r w:rsidR="0007455B" w:rsidRPr="007151EE">
        <w:rPr>
          <w:lang w:val="en-US"/>
        </w:rPr>
        <w:t xml:space="preserve">its </w:t>
      </w:r>
      <w:r w:rsidRPr="007151EE">
        <w:rPr>
          <w:lang w:val="en-US"/>
        </w:rPr>
        <w:t>subjects</w:t>
      </w:r>
      <w:r w:rsidR="00AE53B9" w:rsidRPr="007151EE">
        <w:rPr>
          <w:lang w:val="en-US"/>
        </w:rPr>
        <w:t>.</w:t>
      </w:r>
      <w:r w:rsidR="0029065C" w:rsidRPr="007151EE">
        <w:rPr>
          <w:rStyle w:val="FootnoteReference"/>
          <w:lang w:val="en-US"/>
        </w:rPr>
        <w:footnoteReference w:id="14"/>
      </w:r>
      <w:r w:rsidR="00AE53B9" w:rsidRPr="007151EE">
        <w:rPr>
          <w:lang w:val="en-US"/>
        </w:rPr>
        <w:t xml:space="preserve"> The normative view</w:t>
      </w:r>
      <w:r w:rsidRPr="007151EE">
        <w:rPr>
          <w:lang w:val="en-US"/>
        </w:rPr>
        <w:t>, on the other hand,</w:t>
      </w:r>
      <w:r w:rsidR="00AE53B9" w:rsidRPr="007151EE">
        <w:rPr>
          <w:lang w:val="en-US"/>
        </w:rPr>
        <w:t xml:space="preserve"> employs moral principles</w:t>
      </w:r>
      <w:r w:rsidRPr="007151EE">
        <w:rPr>
          <w:lang w:val="en-US"/>
        </w:rPr>
        <w:t xml:space="preserve">, </w:t>
      </w:r>
      <w:r w:rsidR="00AE53B9" w:rsidRPr="007151EE">
        <w:rPr>
          <w:lang w:val="en-US"/>
        </w:rPr>
        <w:t>values</w:t>
      </w:r>
      <w:r w:rsidRPr="007151EE">
        <w:rPr>
          <w:lang w:val="en-US"/>
        </w:rPr>
        <w:t>,</w:t>
      </w:r>
      <w:r w:rsidR="00AE53B9" w:rsidRPr="007151EE">
        <w:rPr>
          <w:lang w:val="en-US"/>
        </w:rPr>
        <w:t xml:space="preserve"> or certain </w:t>
      </w:r>
      <w:r w:rsidR="00AE53B9" w:rsidRPr="007151EE">
        <w:rPr>
          <w:lang w:val="en-US"/>
        </w:rPr>
        <w:lastRenderedPageBreak/>
        <w:t xml:space="preserve">procedural criteria </w:t>
      </w:r>
      <w:r w:rsidRPr="007151EE">
        <w:rPr>
          <w:lang w:val="en-US"/>
        </w:rPr>
        <w:t xml:space="preserve">that need to be satisfied in order for the claim to authority to </w:t>
      </w:r>
      <w:r w:rsidR="00B57587" w:rsidRPr="007151EE">
        <w:rPr>
          <w:lang w:val="en-US"/>
        </w:rPr>
        <w:t>qualify as legitimate.</w:t>
      </w:r>
      <w:r w:rsidRPr="007151EE">
        <w:rPr>
          <w:lang w:val="en-US"/>
        </w:rPr>
        <w:t xml:space="preserve"> </w:t>
      </w:r>
      <w:r w:rsidR="00AE53B9" w:rsidRPr="007151EE">
        <w:rPr>
          <w:lang w:val="en-US"/>
        </w:rPr>
        <w:t xml:space="preserve">In liberal democracies, </w:t>
      </w:r>
      <w:r w:rsidR="00B57587" w:rsidRPr="007151EE">
        <w:rPr>
          <w:lang w:val="en-US"/>
        </w:rPr>
        <w:t xml:space="preserve">normative legitimacy </w:t>
      </w:r>
      <w:r w:rsidR="00AE53B9" w:rsidRPr="007151EE">
        <w:rPr>
          <w:lang w:val="en-US"/>
        </w:rPr>
        <w:t xml:space="preserve">is linked both to </w:t>
      </w:r>
      <w:r w:rsidR="00AE53B9" w:rsidRPr="007151EE">
        <w:rPr>
          <w:i/>
          <w:iCs/>
          <w:lang w:val="en-US"/>
        </w:rPr>
        <w:t>constitutionalist principles</w:t>
      </w:r>
      <w:r w:rsidR="00AE53B9" w:rsidRPr="007151EE">
        <w:rPr>
          <w:lang w:val="en-US"/>
        </w:rPr>
        <w:t xml:space="preserve"> (rule of law, basic rights and liberties) and to </w:t>
      </w:r>
      <w:r w:rsidR="00AE53B9" w:rsidRPr="007151EE">
        <w:rPr>
          <w:i/>
          <w:iCs/>
          <w:lang w:val="en-US"/>
        </w:rPr>
        <w:t>democratic values</w:t>
      </w:r>
      <w:r w:rsidR="00AE53B9" w:rsidRPr="007151EE">
        <w:rPr>
          <w:lang w:val="en-US"/>
        </w:rPr>
        <w:t xml:space="preserve"> such as self-determination and inclusive participation. If respected to a sufficient degree, these confer legitimacy on the authority’s decisions, which in turn allows the authority to </w:t>
      </w:r>
      <w:r w:rsidR="00AE53B9" w:rsidRPr="007151EE">
        <w:rPr>
          <w:i/>
          <w:iCs/>
          <w:lang w:val="en-US"/>
        </w:rPr>
        <w:t>demand</w:t>
      </w:r>
      <w:r w:rsidR="00AE53B9" w:rsidRPr="007151EE">
        <w:rPr>
          <w:lang w:val="en-US"/>
        </w:rPr>
        <w:t xml:space="preserve"> rule acceptance by its subjects.</w:t>
      </w:r>
      <w:r w:rsidR="00AE53B9" w:rsidRPr="007151EE">
        <w:rPr>
          <w:rStyle w:val="FootnoteReference"/>
          <w:lang w:val="en-US"/>
        </w:rPr>
        <w:footnoteReference w:id="15"/>
      </w:r>
      <w:r w:rsidR="00AE53B9" w:rsidRPr="007151EE">
        <w:rPr>
          <w:lang w:val="en-US"/>
        </w:rPr>
        <w:t xml:space="preserve"> </w:t>
      </w:r>
      <w:r w:rsidR="00205892" w:rsidRPr="007151EE">
        <w:rPr>
          <w:lang w:val="en-US"/>
        </w:rPr>
        <w:t>We should not</w:t>
      </w:r>
      <w:r w:rsidR="005A4D95" w:rsidRPr="007151EE">
        <w:rPr>
          <w:lang w:val="en-US"/>
        </w:rPr>
        <w:t>, however,</w:t>
      </w:r>
      <w:r w:rsidR="00205892" w:rsidRPr="007151EE">
        <w:rPr>
          <w:lang w:val="en-US"/>
        </w:rPr>
        <w:t xml:space="preserve"> overlook the </w:t>
      </w:r>
      <w:r w:rsidR="00205892" w:rsidRPr="007151EE">
        <w:rPr>
          <w:i/>
          <w:iCs/>
          <w:lang w:val="en-US"/>
        </w:rPr>
        <w:t xml:space="preserve">performance </w:t>
      </w:r>
      <w:r w:rsidR="00205892" w:rsidRPr="007151EE">
        <w:rPr>
          <w:lang w:val="en-US"/>
        </w:rPr>
        <w:t>aspect of legitimacy, usually tied to</w:t>
      </w:r>
      <w:r w:rsidR="0074202B" w:rsidRPr="007151EE">
        <w:rPr>
          <w:lang w:val="en-US"/>
        </w:rPr>
        <w:t xml:space="preserve"> goals such as</w:t>
      </w:r>
      <w:r w:rsidR="00205892" w:rsidRPr="007151EE">
        <w:rPr>
          <w:lang w:val="en-US"/>
        </w:rPr>
        <w:t xml:space="preserve"> economic prosperity or maintaining peace and security, which may be again approached either empirically or normatively.</w:t>
      </w:r>
      <w:r w:rsidR="00DD6F87" w:rsidRPr="007151EE">
        <w:rPr>
          <w:lang w:val="en-US"/>
        </w:rPr>
        <w:t xml:space="preserve"> </w:t>
      </w:r>
    </w:p>
    <w:p w14:paraId="1B1DAB60" w14:textId="7E2E10FA" w:rsidR="00FC3A3E" w:rsidRPr="007151EE" w:rsidRDefault="0074202B" w:rsidP="00B41753">
      <w:pPr>
        <w:spacing w:line="276" w:lineRule="auto"/>
        <w:jc w:val="both"/>
        <w:rPr>
          <w:lang w:val="en-US"/>
        </w:rPr>
      </w:pPr>
      <w:r w:rsidRPr="007151EE">
        <w:rPr>
          <w:lang w:val="en-US"/>
        </w:rPr>
        <w:t>We can see that c</w:t>
      </w:r>
      <w:r w:rsidR="005F7905" w:rsidRPr="007151EE">
        <w:rPr>
          <w:lang w:val="en-US"/>
        </w:rPr>
        <w:t xml:space="preserve">utting across the empirical–normative distinction are the dimensions of </w:t>
      </w:r>
      <w:r w:rsidR="005F7905" w:rsidRPr="007151EE">
        <w:rPr>
          <w:i/>
          <w:iCs/>
          <w:lang w:val="en-US"/>
        </w:rPr>
        <w:t>input</w:t>
      </w:r>
      <w:r w:rsidR="005F7905" w:rsidRPr="007151EE">
        <w:rPr>
          <w:lang w:val="en-US"/>
        </w:rPr>
        <w:t xml:space="preserve"> and </w:t>
      </w:r>
      <w:r w:rsidR="005F7905" w:rsidRPr="007151EE">
        <w:rPr>
          <w:i/>
          <w:iCs/>
          <w:lang w:val="en-US"/>
        </w:rPr>
        <w:t>output</w:t>
      </w:r>
      <w:r w:rsidR="005F7905" w:rsidRPr="007151EE">
        <w:rPr>
          <w:lang w:val="en-US"/>
        </w:rPr>
        <w:t xml:space="preserve"> legitimacy</w:t>
      </w:r>
      <w:r w:rsidR="008D39FC" w:rsidRPr="007151EE">
        <w:rPr>
          <w:lang w:val="en-US"/>
        </w:rPr>
        <w:t xml:space="preserve">. The former </w:t>
      </w:r>
      <w:r w:rsidR="005F7905" w:rsidRPr="007151EE">
        <w:rPr>
          <w:lang w:val="en-US"/>
        </w:rPr>
        <w:t>concern</w:t>
      </w:r>
      <w:r w:rsidR="008D39FC" w:rsidRPr="007151EE">
        <w:rPr>
          <w:lang w:val="en-US"/>
        </w:rPr>
        <w:t>s</w:t>
      </w:r>
      <w:r w:rsidR="005F7905" w:rsidRPr="007151EE">
        <w:rPr>
          <w:lang w:val="en-US"/>
        </w:rPr>
        <w:t xml:space="preserve"> the participation of </w:t>
      </w:r>
      <w:r w:rsidR="008D39FC" w:rsidRPr="007151EE">
        <w:rPr>
          <w:lang w:val="en-US"/>
        </w:rPr>
        <w:t xml:space="preserve">the </w:t>
      </w:r>
      <w:r w:rsidR="005F7905" w:rsidRPr="007151EE">
        <w:rPr>
          <w:lang w:val="en-US"/>
        </w:rPr>
        <w:t xml:space="preserve">subjects of authority (usually citizens) in political decision-making, including the degree of their </w:t>
      </w:r>
      <w:r w:rsidR="00305ABE" w:rsidRPr="007151EE">
        <w:rPr>
          <w:lang w:val="en-US"/>
        </w:rPr>
        <w:t xml:space="preserve">oversight and </w:t>
      </w:r>
      <w:r w:rsidR="005F7905" w:rsidRPr="007151EE">
        <w:rPr>
          <w:lang w:val="en-US"/>
        </w:rPr>
        <w:t xml:space="preserve">control </w:t>
      </w:r>
      <w:r w:rsidR="003D1918" w:rsidRPr="007151EE">
        <w:rPr>
          <w:lang w:val="en-US"/>
        </w:rPr>
        <w:t>of</w:t>
      </w:r>
      <w:r w:rsidR="008D39FC" w:rsidRPr="007151EE">
        <w:rPr>
          <w:lang w:val="en-US"/>
        </w:rPr>
        <w:t xml:space="preserve"> the authority; the latter captures </w:t>
      </w:r>
      <w:r w:rsidR="005F7905" w:rsidRPr="007151EE">
        <w:rPr>
          <w:lang w:val="en-US"/>
        </w:rPr>
        <w:t xml:space="preserve">its effectiveness </w:t>
      </w:r>
      <w:r w:rsidR="00BA0EC3" w:rsidRPr="007151EE">
        <w:rPr>
          <w:lang w:val="en-US"/>
        </w:rPr>
        <w:t xml:space="preserve">at </w:t>
      </w:r>
      <w:r w:rsidR="00B23975" w:rsidRPr="007151EE">
        <w:rPr>
          <w:lang w:val="en-US"/>
        </w:rPr>
        <w:t xml:space="preserve">dealing with </w:t>
      </w:r>
      <w:r w:rsidR="005F7905" w:rsidRPr="007151EE">
        <w:rPr>
          <w:lang w:val="en-US"/>
        </w:rPr>
        <w:t>issues.</w:t>
      </w:r>
      <w:r w:rsidR="005F7905" w:rsidRPr="007151EE">
        <w:rPr>
          <w:rStyle w:val="FootnoteReference"/>
          <w:lang w:val="en-US"/>
        </w:rPr>
        <w:footnoteReference w:id="16"/>
      </w:r>
      <w:r w:rsidR="005F7905" w:rsidRPr="007151EE">
        <w:rPr>
          <w:lang w:val="en-US"/>
        </w:rPr>
        <w:t xml:space="preserve"> From the output perspective</w:t>
      </w:r>
      <w:r w:rsidR="008D39FC" w:rsidRPr="007151EE">
        <w:rPr>
          <w:lang w:val="en-US"/>
        </w:rPr>
        <w:t>, authority becomes legitimate</w:t>
      </w:r>
      <w:r w:rsidR="005F7905" w:rsidRPr="007151EE">
        <w:rPr>
          <w:lang w:val="en-US"/>
        </w:rPr>
        <w:t xml:space="preserve"> if it exhibits competence (which is in turn dependent on concentrating knowledge and expertise and effectively executing an </w:t>
      </w:r>
      <w:r w:rsidR="000346B0" w:rsidRPr="007151EE">
        <w:rPr>
          <w:lang w:val="en-US"/>
        </w:rPr>
        <w:t xml:space="preserve">enlightened </w:t>
      </w:r>
      <w:r w:rsidR="005F7905" w:rsidRPr="007151EE">
        <w:rPr>
          <w:lang w:val="en-US"/>
        </w:rPr>
        <w:t xml:space="preserve">decision). The input side has to do with the authority’s </w:t>
      </w:r>
      <w:r w:rsidR="0068326C" w:rsidRPr="007151EE">
        <w:rPr>
          <w:lang w:val="en-US"/>
        </w:rPr>
        <w:t xml:space="preserve">capacity and willingness </w:t>
      </w:r>
      <w:r w:rsidR="005F7905" w:rsidRPr="007151EE">
        <w:rPr>
          <w:lang w:val="en-US"/>
        </w:rPr>
        <w:t xml:space="preserve">to reflect preferences, interests, beliefs etc. of citizens, via some aggregative (usually majoritarian) or deliberative process, or </w:t>
      </w:r>
      <w:r w:rsidR="0068326C" w:rsidRPr="007151EE">
        <w:rPr>
          <w:lang w:val="en-US"/>
        </w:rPr>
        <w:t xml:space="preserve">preferably </w:t>
      </w:r>
      <w:r w:rsidR="005F7905" w:rsidRPr="007151EE">
        <w:rPr>
          <w:lang w:val="en-US"/>
        </w:rPr>
        <w:t xml:space="preserve">both. The input v. output distinction can be variously rephrased as a tension between effective problem-solving and democratic quality, between expertise and popular voices, or between the elites and the people. </w:t>
      </w:r>
      <w:r w:rsidR="00FC3A3E" w:rsidRPr="007151EE">
        <w:rPr>
          <w:lang w:val="en-US"/>
        </w:rPr>
        <w:t xml:space="preserve">Although </w:t>
      </w:r>
      <w:r w:rsidR="00B9666F" w:rsidRPr="007151EE">
        <w:rPr>
          <w:lang w:val="en-US"/>
        </w:rPr>
        <w:t xml:space="preserve">a </w:t>
      </w:r>
      <w:r w:rsidR="00BA28CF" w:rsidRPr="007151EE">
        <w:rPr>
          <w:lang w:val="en-US"/>
        </w:rPr>
        <w:t xml:space="preserve">perfect </w:t>
      </w:r>
      <w:r w:rsidR="00FC3A3E" w:rsidRPr="007151EE">
        <w:rPr>
          <w:lang w:val="en-US"/>
        </w:rPr>
        <w:t xml:space="preserve">solution </w:t>
      </w:r>
      <w:r w:rsidR="00B93BD9" w:rsidRPr="007151EE">
        <w:rPr>
          <w:lang w:val="en-US"/>
        </w:rPr>
        <w:t xml:space="preserve">to this puzzle </w:t>
      </w:r>
      <w:r w:rsidR="00BA28CF" w:rsidRPr="007151EE">
        <w:rPr>
          <w:lang w:val="en-US"/>
        </w:rPr>
        <w:t xml:space="preserve">will </w:t>
      </w:r>
      <w:r w:rsidRPr="007151EE">
        <w:rPr>
          <w:lang w:val="en-US"/>
        </w:rPr>
        <w:t xml:space="preserve">perhaps never </w:t>
      </w:r>
      <w:r w:rsidR="00BA28CF" w:rsidRPr="007151EE">
        <w:rPr>
          <w:lang w:val="en-US"/>
        </w:rPr>
        <w:t xml:space="preserve">be </w:t>
      </w:r>
      <w:r w:rsidR="008D24B5" w:rsidRPr="007151EE">
        <w:rPr>
          <w:lang w:val="en-US"/>
        </w:rPr>
        <w:t>discovered</w:t>
      </w:r>
      <w:r w:rsidR="00FC3A3E" w:rsidRPr="007151EE">
        <w:rPr>
          <w:lang w:val="en-US"/>
        </w:rPr>
        <w:t xml:space="preserve">, </w:t>
      </w:r>
      <w:r w:rsidR="00106B1A" w:rsidRPr="007151EE">
        <w:rPr>
          <w:lang w:val="en-US"/>
        </w:rPr>
        <w:t xml:space="preserve">on the domestic level </w:t>
      </w:r>
      <w:r w:rsidR="00FC3A3E" w:rsidRPr="007151EE">
        <w:rPr>
          <w:lang w:val="en-US"/>
        </w:rPr>
        <w:t xml:space="preserve">we </w:t>
      </w:r>
      <w:r w:rsidR="007D7990" w:rsidRPr="007151EE">
        <w:rPr>
          <w:lang w:val="en-US"/>
        </w:rPr>
        <w:t>can</w:t>
      </w:r>
      <w:r w:rsidR="00FC3A3E" w:rsidRPr="007151EE">
        <w:rPr>
          <w:lang w:val="en-US"/>
        </w:rPr>
        <w:t xml:space="preserve"> at minimum speak of a dynamic equilibrium</w:t>
      </w:r>
      <w:r w:rsidR="007D7990" w:rsidRPr="007151EE">
        <w:rPr>
          <w:lang w:val="en-US"/>
        </w:rPr>
        <w:t xml:space="preserve"> under which both elements </w:t>
      </w:r>
      <w:r w:rsidR="00DF76D8" w:rsidRPr="007151EE">
        <w:rPr>
          <w:lang w:val="en-US"/>
        </w:rPr>
        <w:t xml:space="preserve">promise to </w:t>
      </w:r>
      <w:r w:rsidR="007D7990" w:rsidRPr="007151EE">
        <w:rPr>
          <w:lang w:val="en-US"/>
        </w:rPr>
        <w:t>compensate for each other’s deficiencies.</w:t>
      </w:r>
    </w:p>
    <w:p w14:paraId="7E750B37" w14:textId="22C3611A" w:rsidR="002C4ADD" w:rsidRPr="007151EE" w:rsidRDefault="0013180D" w:rsidP="00B41753">
      <w:pPr>
        <w:spacing w:line="276" w:lineRule="auto"/>
        <w:jc w:val="both"/>
        <w:rPr>
          <w:lang w:val="en-US"/>
        </w:rPr>
      </w:pPr>
      <w:r w:rsidRPr="007151EE">
        <w:rPr>
          <w:lang w:val="en-US"/>
        </w:rPr>
        <w:t xml:space="preserve">The process of </w:t>
      </w:r>
      <w:r w:rsidR="007151EE" w:rsidRPr="007151EE">
        <w:rPr>
          <w:lang w:val="en-US"/>
        </w:rPr>
        <w:t>globalization</w:t>
      </w:r>
      <w:r w:rsidRPr="007151EE">
        <w:rPr>
          <w:lang w:val="en-US"/>
        </w:rPr>
        <w:t xml:space="preserve"> greatly complicates matters</w:t>
      </w:r>
      <w:r w:rsidR="001331BF" w:rsidRPr="007151EE">
        <w:rPr>
          <w:lang w:val="en-US"/>
        </w:rPr>
        <w:t>.</w:t>
      </w:r>
      <w:r w:rsidR="00E62E30" w:rsidRPr="007151EE">
        <w:rPr>
          <w:lang w:val="en-US"/>
        </w:rPr>
        <w:t xml:space="preserve"> The inability of states to individually address global issues, due to their territorially limited mandate as well as bounded capabilities and knowledge, undermines effective </w:t>
      </w:r>
      <w:r w:rsidR="006306EE" w:rsidRPr="007151EE">
        <w:rPr>
          <w:lang w:val="en-US"/>
        </w:rPr>
        <w:t>rule</w:t>
      </w:r>
      <w:r w:rsidR="00E62E30" w:rsidRPr="007151EE">
        <w:rPr>
          <w:lang w:val="en-US"/>
        </w:rPr>
        <w:t xml:space="preserve"> not only within the states themselves but also with respect to the entire international order. </w:t>
      </w:r>
      <w:r w:rsidRPr="007151EE">
        <w:rPr>
          <w:lang w:val="en-US"/>
        </w:rPr>
        <w:t xml:space="preserve">Some have argued that traditional </w:t>
      </w:r>
      <w:r w:rsidR="00FD6A11" w:rsidRPr="007151EE">
        <w:rPr>
          <w:lang w:val="en-US"/>
        </w:rPr>
        <w:t xml:space="preserve">international </w:t>
      </w:r>
      <w:r w:rsidR="007151EE" w:rsidRPr="007151EE">
        <w:rPr>
          <w:lang w:val="en-US"/>
        </w:rPr>
        <w:t>organizations</w:t>
      </w:r>
      <w:r w:rsidR="00FD6A11" w:rsidRPr="007151EE">
        <w:rPr>
          <w:lang w:val="en-US"/>
        </w:rPr>
        <w:t xml:space="preserve"> (</w:t>
      </w:r>
      <w:r w:rsidR="00C56FA2" w:rsidRPr="007151EE">
        <w:rPr>
          <w:lang w:val="en-US"/>
        </w:rPr>
        <w:t>IOs</w:t>
      </w:r>
      <w:r w:rsidR="00FD6A11" w:rsidRPr="007151EE">
        <w:rPr>
          <w:lang w:val="en-US"/>
        </w:rPr>
        <w:t xml:space="preserve">) </w:t>
      </w:r>
      <w:r w:rsidR="00051077" w:rsidRPr="007151EE">
        <w:rPr>
          <w:lang w:val="en-US"/>
        </w:rPr>
        <w:t>such as the U</w:t>
      </w:r>
      <w:r w:rsidR="00E16772" w:rsidRPr="007151EE">
        <w:rPr>
          <w:lang w:val="en-US"/>
        </w:rPr>
        <w:t>nited Nations</w:t>
      </w:r>
      <w:r w:rsidR="009956DB" w:rsidRPr="007151EE">
        <w:rPr>
          <w:lang w:val="en-US"/>
        </w:rPr>
        <w:t>, the</w:t>
      </w:r>
      <w:r w:rsidR="00051077" w:rsidRPr="007151EE">
        <w:rPr>
          <w:lang w:val="en-US"/>
        </w:rPr>
        <w:t xml:space="preserve"> </w:t>
      </w:r>
      <w:r w:rsidR="009956DB" w:rsidRPr="007151EE">
        <w:rPr>
          <w:lang w:val="en-US"/>
        </w:rPr>
        <w:t xml:space="preserve">International Monetary Fund </w:t>
      </w:r>
      <w:r w:rsidR="00051077" w:rsidRPr="007151EE">
        <w:rPr>
          <w:lang w:val="en-US"/>
        </w:rPr>
        <w:t xml:space="preserve">or the </w:t>
      </w:r>
      <w:r w:rsidR="00E16772" w:rsidRPr="007151EE">
        <w:rPr>
          <w:lang w:val="en-US"/>
        </w:rPr>
        <w:t xml:space="preserve">World Trade Organization </w:t>
      </w:r>
      <w:r w:rsidR="00FD6A11" w:rsidRPr="007151EE">
        <w:rPr>
          <w:lang w:val="en-US"/>
        </w:rPr>
        <w:t xml:space="preserve">are </w:t>
      </w:r>
      <w:r w:rsidR="00A16761" w:rsidRPr="007151EE">
        <w:rPr>
          <w:lang w:val="en-US"/>
        </w:rPr>
        <w:t>uniquely placed to secure</w:t>
      </w:r>
      <w:r w:rsidRPr="007151EE">
        <w:rPr>
          <w:lang w:val="en-US"/>
        </w:rPr>
        <w:t xml:space="preserve"> precisely this kind of goods</w:t>
      </w:r>
      <w:r w:rsidR="00737FE0" w:rsidRPr="007151EE">
        <w:rPr>
          <w:lang w:val="en-US"/>
        </w:rPr>
        <w:t xml:space="preserve"> (</w:t>
      </w:r>
      <w:r w:rsidR="00737FE0" w:rsidRPr="007151EE">
        <w:rPr>
          <w:lang w:val="en-US"/>
        </w:rPr>
        <w:fldChar w:fldCharType="begin" w:fldLock="1"/>
      </w:r>
      <w:r w:rsidR="0049621C" w:rsidRPr="007151EE">
        <w:rPr>
          <w:lang w:val="en-US"/>
        </w:rPr>
        <w:instrText>ADDIN CSL_CITATION {"citationItems":[{"id":"ITEM-1","itemData":{"author":[{"dropping-particle":"","family":"Dellmuth","given":"Lisa Maria","non-dropping-particle":"","parse-names":false,"suffix":""},{"dropping-particle":"","family":"Tallberg","given":"Jonas","non-dropping-particle":"","parse-names":false,"suffix":""}],"container-title":"European Union Politics","id":"ITEM-1","issue":"2","issued":{"date-parts":[["2011"]]},"page":"241-66","title":"The social legitimacy of international organisations: Interest representation, institutional performance, and confidence extrapolation in the United Nations","type":"article-journal","volume":"12"},"uris":["http://www.mendeley.com/documents/?uuid=77e6c3b8-c569-46ef-823d-7cbcf5e2e3ff"]},{"id":"ITEM-2","itemData":{"DOI":"10.1177/1354066110391823","ISSN":"1354-0661","author":[{"dropping-particle":"","family":"Ecker-Ehrhardt","given":"Matthias","non-dropping-particle":"","parse-names":false,"suffix":""}],"container-title":"European Journal of International Relations","id":"ITEM-2","issue":"3","issued":{"date-parts":[["2012","9","22"]]},"page":"481-508","title":"Cosmopolitan politicization: How perceptions of interdependence foster citizens’ expectations in international institutions","type":"article-journal","volume":"18"},"uris":["http://www.mendeley.com/documents/?uuid=578ab69a-56e7-4f24-afed-55d2a7a69188"]}],"mendeley":{"formattedCitation":"(Lisa Maria Dellmuth &amp; Tallberg, 2011; Ecker-Ehrhardt, 2012)","manualFormatting":"Lisa Maria Dellmuth &amp; Tallberg, 2011; Ecker-Ehrhardt, 2012","plainTextFormattedCitation":"(Lisa Maria Dellmuth &amp; Tallberg, 2011; Ecker-Ehrhardt, 2012)","previouslyFormattedCitation":"(Lisa Maria Dellmuth &amp; Tallberg, 2011; Ecker-Ehrhardt, 2012)"},"properties":{"noteIndex":0},"schema":"https://github.com/citation-style-language/schema/raw/master/csl-citation.json"}</w:instrText>
      </w:r>
      <w:r w:rsidR="00737FE0" w:rsidRPr="007151EE">
        <w:rPr>
          <w:lang w:val="en-US"/>
        </w:rPr>
        <w:fldChar w:fldCharType="separate"/>
      </w:r>
      <w:r w:rsidR="00737FE0" w:rsidRPr="007151EE">
        <w:rPr>
          <w:noProof/>
          <w:lang w:val="en-US"/>
        </w:rPr>
        <w:t xml:space="preserve">Lisa Maria Dellmuth </w:t>
      </w:r>
      <w:r w:rsidR="009C05E9" w:rsidRPr="007151EE">
        <w:rPr>
          <w:noProof/>
          <w:lang w:val="en-US"/>
        </w:rPr>
        <w:t>&amp;</w:t>
      </w:r>
      <w:r w:rsidR="00737FE0" w:rsidRPr="007151EE">
        <w:rPr>
          <w:noProof/>
          <w:lang w:val="en-US"/>
        </w:rPr>
        <w:t xml:space="preserve"> Tallberg</w:t>
      </w:r>
      <w:r w:rsidR="009C05E9" w:rsidRPr="007151EE">
        <w:rPr>
          <w:noProof/>
          <w:lang w:val="en-US"/>
        </w:rPr>
        <w:t>,</w:t>
      </w:r>
      <w:r w:rsidR="00737FE0" w:rsidRPr="007151EE">
        <w:rPr>
          <w:noProof/>
          <w:lang w:val="en-US"/>
        </w:rPr>
        <w:t xml:space="preserve"> 2011; Ecker-Ehrhardt</w:t>
      </w:r>
      <w:r w:rsidR="009C05E9" w:rsidRPr="007151EE">
        <w:rPr>
          <w:noProof/>
          <w:lang w:val="en-US"/>
        </w:rPr>
        <w:t>,</w:t>
      </w:r>
      <w:r w:rsidR="00737FE0" w:rsidRPr="007151EE">
        <w:rPr>
          <w:noProof/>
          <w:lang w:val="en-US"/>
        </w:rPr>
        <w:t xml:space="preserve"> 2012</w:t>
      </w:r>
      <w:r w:rsidR="00737FE0" w:rsidRPr="007151EE">
        <w:rPr>
          <w:lang w:val="en-US"/>
        </w:rPr>
        <w:fldChar w:fldCharType="end"/>
      </w:r>
      <w:r w:rsidR="00737FE0" w:rsidRPr="007151EE">
        <w:rPr>
          <w:lang w:val="en-US"/>
        </w:rPr>
        <w:t>)</w:t>
      </w:r>
      <w:r w:rsidR="00FD6A11" w:rsidRPr="007151EE">
        <w:rPr>
          <w:lang w:val="en-US"/>
        </w:rPr>
        <w:t>. Let us assume</w:t>
      </w:r>
      <w:r w:rsidR="00051077" w:rsidRPr="007151EE">
        <w:rPr>
          <w:lang w:val="en-US"/>
        </w:rPr>
        <w:t xml:space="preserve"> </w:t>
      </w:r>
      <w:r w:rsidR="00362BEE" w:rsidRPr="007151EE">
        <w:rPr>
          <w:lang w:val="en-US"/>
        </w:rPr>
        <w:t>for the moment</w:t>
      </w:r>
      <w:r w:rsidR="00FD6A11" w:rsidRPr="007151EE">
        <w:rPr>
          <w:lang w:val="en-US"/>
        </w:rPr>
        <w:t xml:space="preserve"> that IOs are indeed capable of effective action </w:t>
      </w:r>
      <w:r w:rsidR="00051077" w:rsidRPr="007151EE">
        <w:rPr>
          <w:lang w:val="en-US"/>
        </w:rPr>
        <w:t xml:space="preserve">in the given domains. </w:t>
      </w:r>
      <w:r w:rsidR="0095737D" w:rsidRPr="007151EE">
        <w:rPr>
          <w:lang w:val="en-US"/>
        </w:rPr>
        <w:t xml:space="preserve">It is nonetheless obvious that </w:t>
      </w:r>
      <w:r w:rsidR="00181748" w:rsidRPr="007151EE">
        <w:rPr>
          <w:lang w:val="en-US"/>
        </w:rPr>
        <w:t>the supranational input side is seriously lacking, for reasons of weak legitimacy chains</w:t>
      </w:r>
      <w:r w:rsidR="00737FE0" w:rsidRPr="007151EE">
        <w:rPr>
          <w:lang w:val="en-US"/>
        </w:rPr>
        <w:t xml:space="preserve"> (</w:t>
      </w:r>
      <w:r w:rsidR="00737FE0" w:rsidRPr="007151EE">
        <w:rPr>
          <w:rStyle w:val="FootnoteReference"/>
          <w:lang w:val="en-US"/>
        </w:rPr>
        <w:fldChar w:fldCharType="begin" w:fldLock="1"/>
      </w:r>
      <w:r w:rsidR="0049621C" w:rsidRPr="007151EE">
        <w:rPr>
          <w:lang w:val="en-US"/>
        </w:rPr>
        <w:instrText>ADDIN CSL_CITATION {"citationItems":[{"id":"ITEM-1","itemData":{"DOI":"10.1017/S0260210508007997","ISSN":"02602105","abstract":"This article defends the case for a global extension of democracy by deploying a cosmo-federalist theory. As a response to the current state of international exclusion, the radical project of stretching the paradigm of democratic inclusion to the extreme limits encompassing the whole of mankind, is here presented. The article begins by taking position for a choice-based version of consequentialism that generates a principle of political justice centred on political participation. From this, a political project is developed that envisages a cosmopolitan system where all world citizens are included within a scheme of a direct representative participation under an overarching authority governing the process of democratising world affairs. Crucial in this is the establishment of an all-inclusive authority to legitimately delineate jurisdictional boundaries and a multilayered system of political interaction.","author":[{"dropping-particle":"","family":"Marchetti","given":"Raffaele","non-dropping-particle":"","parse-names":false,"suffix":""}],"container-title":"Review of International Studies","id":"ITEM-1","issue":"2","issued":{"date-parts":[["2008"]]},"page":"207-224","title":"A matter of drawing boundaries: Global democracy and international exclusion","type":"article-journal","volume":"34"},"uris":["http://www.mendeley.com/documents/?uuid=40c70e93-9d00-44f2-b10b-e5a3fd843f95","http://www.mendeley.com/documents/?uuid=bd30821a-94f7-4b38-9c68-4de867f81795"]}],"mendeley":{"formattedCitation":"(Marchetti, 2008)","manualFormatting":"Marchetti, 2008","plainTextFormattedCitation":"(Marchetti, 2008)","previouslyFormattedCitation":"(Marchetti, 2008)"},"properties":{"noteIndex":0},"schema":"https://github.com/citation-style-language/schema/raw/master/csl-citation.json"}</w:instrText>
      </w:r>
      <w:r w:rsidR="00737FE0" w:rsidRPr="007151EE">
        <w:rPr>
          <w:rStyle w:val="FootnoteReference"/>
          <w:lang w:val="en-US"/>
        </w:rPr>
        <w:fldChar w:fldCharType="separate"/>
      </w:r>
      <w:r w:rsidR="00737FE0" w:rsidRPr="007151EE">
        <w:rPr>
          <w:noProof/>
          <w:lang w:val="en-US"/>
        </w:rPr>
        <w:t>Marchetti</w:t>
      </w:r>
      <w:r w:rsidR="0049621C" w:rsidRPr="007151EE">
        <w:rPr>
          <w:noProof/>
          <w:lang w:val="en-US"/>
        </w:rPr>
        <w:t>,</w:t>
      </w:r>
      <w:r w:rsidR="00737FE0" w:rsidRPr="007151EE">
        <w:rPr>
          <w:noProof/>
          <w:lang w:val="en-US"/>
        </w:rPr>
        <w:t xml:space="preserve"> 2008</w:t>
      </w:r>
      <w:r w:rsidR="00737FE0" w:rsidRPr="007151EE">
        <w:rPr>
          <w:rStyle w:val="FootnoteReference"/>
          <w:lang w:val="en-US"/>
        </w:rPr>
        <w:fldChar w:fldCharType="end"/>
      </w:r>
      <w:r w:rsidR="00737FE0" w:rsidRPr="007151EE">
        <w:rPr>
          <w:lang w:val="en-US"/>
        </w:rPr>
        <w:t>)</w:t>
      </w:r>
      <w:r w:rsidR="00181748" w:rsidRPr="007151EE">
        <w:rPr>
          <w:lang w:val="en-US"/>
        </w:rPr>
        <w:t>, decreasing public support for IOs</w:t>
      </w:r>
      <w:r w:rsidR="00BE271B" w:rsidRPr="007151EE">
        <w:rPr>
          <w:lang w:val="en-US"/>
        </w:rPr>
        <w:t xml:space="preserve"> (mainly as a result of the negative effects of economic globalization which is turning those who were left behind against IOs)</w:t>
      </w:r>
      <w:r w:rsidR="00737FE0" w:rsidRPr="007151EE">
        <w:rPr>
          <w:lang w:val="en-US"/>
        </w:rPr>
        <w:t xml:space="preserve"> (</w:t>
      </w:r>
      <w:r w:rsidR="00737FE0" w:rsidRPr="007151EE">
        <w:rPr>
          <w:rStyle w:val="FootnoteReference"/>
          <w:lang w:val="en-US"/>
        </w:rPr>
        <w:fldChar w:fldCharType="begin" w:fldLock="1"/>
      </w:r>
      <w:r w:rsidR="009C05E9" w:rsidRPr="007151EE">
        <w:rPr>
          <w:lang w:val="en-US"/>
        </w:rPr>
        <w:instrText>ADDIN CSL_CITATION {"citationItems":[{"id":"ITEM-1","itemData":{"author":[{"dropping-particle":"","family":"Bearce","given":"David H","non-dropping-particle":"","parse-names":false,"suffix":""},{"dropping-particle":"","family":"Scott","given":"J Jolliff","non-dropping-particle":"","parse-names":false,"suffix":""}],"id":"ITEM-1","issued":{"date-parts":[["2019"]]},"publisher":"The Review of International Organizations","title":"Popular non-support for international organizations : How extensive and what does this represent ?","type":"article-journal"},"uris":["http://www.mendeley.com/documents/?uuid=677c511f-0500-4e03-91b6-7df75ad10ccd","http://www.mendeley.com/documents/?uuid=3f8299cb-b125-4680-8517-948c59766d52"]}],"mendeley":{"formattedCitation":"(Bearce &amp; Scott, 2019)","manualFormatting":"Bearce &amp; Scott, 2019","plainTextFormattedCitation":"(Bearce &amp; Scott, 2019)","previouslyFormattedCitation":"(Bearce &amp; Scott, 2019)"},"properties":{"noteIndex":0},"schema":"https://github.com/citation-style-language/schema/raw/master/csl-citation.json"}</w:instrText>
      </w:r>
      <w:r w:rsidR="00737FE0" w:rsidRPr="007151EE">
        <w:rPr>
          <w:rStyle w:val="FootnoteReference"/>
          <w:lang w:val="en-US"/>
        </w:rPr>
        <w:fldChar w:fldCharType="separate"/>
      </w:r>
      <w:r w:rsidR="00737FE0" w:rsidRPr="007151EE">
        <w:rPr>
          <w:noProof/>
          <w:lang w:val="en-US"/>
        </w:rPr>
        <w:t xml:space="preserve">Bearce </w:t>
      </w:r>
      <w:r w:rsidR="009C05E9" w:rsidRPr="007151EE">
        <w:rPr>
          <w:noProof/>
          <w:lang w:val="en-US"/>
        </w:rPr>
        <w:t>&amp;</w:t>
      </w:r>
      <w:r w:rsidR="00737FE0" w:rsidRPr="007151EE">
        <w:rPr>
          <w:noProof/>
          <w:lang w:val="en-US"/>
        </w:rPr>
        <w:t xml:space="preserve"> Scott</w:t>
      </w:r>
      <w:r w:rsidR="009C05E9" w:rsidRPr="007151EE">
        <w:rPr>
          <w:noProof/>
          <w:lang w:val="en-US"/>
        </w:rPr>
        <w:t>,</w:t>
      </w:r>
      <w:r w:rsidR="00737FE0" w:rsidRPr="007151EE">
        <w:rPr>
          <w:noProof/>
          <w:lang w:val="en-US"/>
        </w:rPr>
        <w:t xml:space="preserve"> 2019</w:t>
      </w:r>
      <w:r w:rsidR="00737FE0" w:rsidRPr="007151EE">
        <w:rPr>
          <w:rStyle w:val="FootnoteReference"/>
          <w:lang w:val="en-US"/>
        </w:rPr>
        <w:fldChar w:fldCharType="end"/>
      </w:r>
      <w:r w:rsidR="00737FE0" w:rsidRPr="007151EE">
        <w:rPr>
          <w:lang w:val="en-US"/>
        </w:rPr>
        <w:t>)</w:t>
      </w:r>
      <w:r w:rsidR="00181748" w:rsidRPr="007151EE">
        <w:rPr>
          <w:lang w:val="en-US"/>
        </w:rPr>
        <w:t xml:space="preserve">, manifold gaps in the </w:t>
      </w:r>
      <w:r w:rsidR="008608DA" w:rsidRPr="007151EE">
        <w:rPr>
          <w:lang w:val="en-US"/>
        </w:rPr>
        <w:t>representativeness of IOs’ decision-making bodies</w:t>
      </w:r>
      <w:r w:rsidR="008E74F8" w:rsidRPr="007151EE">
        <w:rPr>
          <w:lang w:val="en-US"/>
        </w:rPr>
        <w:t>,</w:t>
      </w:r>
      <w:r w:rsidR="008608DA" w:rsidRPr="007151EE">
        <w:rPr>
          <w:rStyle w:val="FootnoteReference"/>
          <w:lang w:val="en-US"/>
        </w:rPr>
        <w:footnoteReference w:id="17"/>
      </w:r>
      <w:r w:rsidR="008E74F8" w:rsidRPr="007151EE">
        <w:rPr>
          <w:lang w:val="en-US"/>
        </w:rPr>
        <w:t xml:space="preserve"> or the continuing </w:t>
      </w:r>
      <w:r w:rsidR="007151EE" w:rsidRPr="007151EE">
        <w:rPr>
          <w:lang w:val="en-US"/>
        </w:rPr>
        <w:t>autonomation</w:t>
      </w:r>
      <w:r w:rsidR="008E74F8" w:rsidRPr="007151EE">
        <w:rPr>
          <w:lang w:val="en-US"/>
        </w:rPr>
        <w:t xml:space="preserve"> of IOs</w:t>
      </w:r>
      <w:r w:rsidR="00737FE0" w:rsidRPr="007151EE">
        <w:rPr>
          <w:lang w:val="en-US"/>
        </w:rPr>
        <w:t xml:space="preserve"> (</w:t>
      </w:r>
      <w:r w:rsidR="00737FE0" w:rsidRPr="007151EE">
        <w:rPr>
          <w:rStyle w:val="FootnoteReference"/>
          <w:lang w:val="en-US"/>
        </w:rPr>
        <w:fldChar w:fldCharType="begin" w:fldLock="1"/>
      </w:r>
      <w:r w:rsidR="009C05E9" w:rsidRPr="007151EE">
        <w:rPr>
          <w:lang w:val="en-US"/>
        </w:rPr>
        <w:instrText>ADDIN CSL_CITATION {"citationItems":[{"id":"ITEM-1","itemData":{"ISBN":"2004010509","author":[{"dropping-particle":"","family":"Barnett","given":"Michael","non-dropping-particle":"","parse-names":false,"suffix":""},{"dropping-particle":"","family":"Finnemore","given":"Martha","non-dropping-particle":"","parse-names":false,"suffix":""}],"id":"ITEM-1","issued":{"date-parts":[["2004"]]},"publisher":"Cornell University Press","publisher-place":"Ithaca and London","title":"Rules of the World: International Organizations in Global Politics","type":"book"},"uris":["http://www.mendeley.com/documents/?uuid=8e4972d9-9a62-4be6-9168-19e60de6eb40"]},{"id":"ITEM-2","itemData":{"DOI":"10.2139/ssrn.2941412","ISSN":"1556-5068","author":[{"dropping-particle":"","family":"Peters","given":"Anne","non-dropping-particle":"","parse-names":false,"suffix":""}],"container-title":"SSRN Electronic Journal","id":"ITEM-2","issued":{"date-parts":[["2017"]]},"title":"Constitutionalisation","type":"article-journal"},"uris":["http://www.mendeley.com/documents/?uuid=f56eaac2-5921-4e2b-bb99-ccf39b570cb7"]}],"mendeley":{"formattedCitation":"(Barnett &amp; Finnemore, 2004; Peters, 2017)","manualFormatting":"Barnett &amp; Finnemore, 2004; Peters, 2017","plainTextFormattedCitation":"(Barnett &amp; Finnemore, 2004; Peters, 2017)","previouslyFormattedCitation":"(Barnett &amp; Finnemore, 2004; Peters, 2017)"},"properties":{"noteIndex":0},"schema":"https://github.com/citation-style-language/schema/raw/master/csl-citation.json"}</w:instrText>
      </w:r>
      <w:r w:rsidR="00737FE0" w:rsidRPr="007151EE">
        <w:rPr>
          <w:rStyle w:val="FootnoteReference"/>
          <w:lang w:val="en-US"/>
        </w:rPr>
        <w:fldChar w:fldCharType="separate"/>
      </w:r>
      <w:r w:rsidR="00737FE0" w:rsidRPr="007151EE">
        <w:rPr>
          <w:noProof/>
          <w:lang w:val="en-US"/>
        </w:rPr>
        <w:t xml:space="preserve">Barnett </w:t>
      </w:r>
      <w:r w:rsidR="009C05E9" w:rsidRPr="007151EE">
        <w:rPr>
          <w:noProof/>
          <w:lang w:val="en-US"/>
        </w:rPr>
        <w:t>&amp;</w:t>
      </w:r>
      <w:r w:rsidR="00737FE0" w:rsidRPr="007151EE">
        <w:rPr>
          <w:noProof/>
          <w:lang w:val="en-US"/>
        </w:rPr>
        <w:t xml:space="preserve"> Finnemore</w:t>
      </w:r>
      <w:r w:rsidR="009C05E9" w:rsidRPr="007151EE">
        <w:rPr>
          <w:noProof/>
          <w:lang w:val="en-US"/>
        </w:rPr>
        <w:t>,</w:t>
      </w:r>
      <w:r w:rsidR="00737FE0" w:rsidRPr="007151EE">
        <w:rPr>
          <w:noProof/>
          <w:lang w:val="en-US"/>
        </w:rPr>
        <w:t xml:space="preserve"> 2004; Peters</w:t>
      </w:r>
      <w:r w:rsidR="009C05E9" w:rsidRPr="007151EE">
        <w:rPr>
          <w:noProof/>
          <w:lang w:val="en-US"/>
        </w:rPr>
        <w:t>,</w:t>
      </w:r>
      <w:r w:rsidR="00737FE0" w:rsidRPr="007151EE">
        <w:rPr>
          <w:noProof/>
          <w:lang w:val="en-US"/>
        </w:rPr>
        <w:t xml:space="preserve"> 2017</w:t>
      </w:r>
      <w:r w:rsidR="00737FE0" w:rsidRPr="007151EE">
        <w:rPr>
          <w:rStyle w:val="FootnoteReference"/>
          <w:lang w:val="en-US"/>
        </w:rPr>
        <w:fldChar w:fldCharType="end"/>
      </w:r>
      <w:r w:rsidR="00737FE0" w:rsidRPr="007151EE">
        <w:rPr>
          <w:lang w:val="en-US"/>
        </w:rPr>
        <w:t>).</w:t>
      </w:r>
      <w:r w:rsidR="0007114F" w:rsidRPr="007151EE">
        <w:rPr>
          <w:lang w:val="en-US"/>
        </w:rPr>
        <w:t xml:space="preserve"> </w:t>
      </w:r>
      <w:r w:rsidR="007F6627" w:rsidRPr="007151EE">
        <w:rPr>
          <w:lang w:val="en-US"/>
        </w:rPr>
        <w:t xml:space="preserve">Discussing the </w:t>
      </w:r>
      <w:r w:rsidR="00FC3A3E" w:rsidRPr="007151EE">
        <w:rPr>
          <w:lang w:val="en-US"/>
        </w:rPr>
        <w:t>dilemma between effective governance and inclusive governance on the transnational and global levels</w:t>
      </w:r>
      <w:r w:rsidR="007F6627" w:rsidRPr="007151EE">
        <w:rPr>
          <w:lang w:val="en-US"/>
        </w:rPr>
        <w:t>, Robert Dahl voice</w:t>
      </w:r>
      <w:r w:rsidR="001D63A8" w:rsidRPr="007151EE">
        <w:rPr>
          <w:lang w:val="en-US"/>
        </w:rPr>
        <w:t>d</w:t>
      </w:r>
      <w:r w:rsidR="007F6627" w:rsidRPr="007151EE">
        <w:rPr>
          <w:lang w:val="en-US"/>
        </w:rPr>
        <w:t xml:space="preserve"> </w:t>
      </w:r>
      <w:r w:rsidR="006B22FA" w:rsidRPr="007151EE">
        <w:rPr>
          <w:lang w:val="en-US"/>
        </w:rPr>
        <w:t xml:space="preserve">already years ago </w:t>
      </w:r>
      <w:r w:rsidR="005A715A" w:rsidRPr="007151EE">
        <w:rPr>
          <w:lang w:val="en-US"/>
        </w:rPr>
        <w:t xml:space="preserve">a </w:t>
      </w:r>
      <w:r w:rsidR="00D2752C" w:rsidRPr="007151EE">
        <w:rPr>
          <w:lang w:val="en-US"/>
        </w:rPr>
        <w:t xml:space="preserve">general </w:t>
      </w:r>
      <w:r w:rsidR="007151EE" w:rsidRPr="007151EE">
        <w:rPr>
          <w:lang w:val="en-US"/>
        </w:rPr>
        <w:t>skepticism</w:t>
      </w:r>
      <w:r w:rsidR="007F6627" w:rsidRPr="007151EE">
        <w:rPr>
          <w:lang w:val="en-US"/>
        </w:rPr>
        <w:t xml:space="preserve"> </w:t>
      </w:r>
      <w:r w:rsidR="006B22FA" w:rsidRPr="007151EE">
        <w:rPr>
          <w:lang w:val="en-US"/>
        </w:rPr>
        <w:t>about</w:t>
      </w:r>
      <w:r w:rsidR="007F6627" w:rsidRPr="007151EE">
        <w:rPr>
          <w:lang w:val="en-US"/>
        </w:rPr>
        <w:t xml:space="preserve"> legitimate </w:t>
      </w:r>
      <w:r w:rsidR="007F6627" w:rsidRPr="007151EE">
        <w:rPr>
          <w:i/>
          <w:iCs/>
          <w:lang w:val="en-US"/>
        </w:rPr>
        <w:t>democratic</w:t>
      </w:r>
      <w:r w:rsidR="007F6627" w:rsidRPr="007151EE">
        <w:rPr>
          <w:lang w:val="en-US"/>
        </w:rPr>
        <w:t xml:space="preserve"> transnational/global decision-making and concluded that the deficiencies on the input side were </w:t>
      </w:r>
      <w:r w:rsidR="007F6627" w:rsidRPr="007151EE">
        <w:rPr>
          <w:lang w:val="en-US"/>
        </w:rPr>
        <w:lastRenderedPageBreak/>
        <w:t>impossible to fix</w:t>
      </w:r>
      <w:r w:rsidR="000914F4" w:rsidRPr="007151EE">
        <w:rPr>
          <w:lang w:val="en-US"/>
        </w:rPr>
        <w:t>.</w:t>
      </w:r>
      <w:r w:rsidR="003D0474" w:rsidRPr="007151EE">
        <w:rPr>
          <w:rStyle w:val="FootnoteReference"/>
          <w:lang w:val="en-US"/>
        </w:rPr>
        <w:footnoteReference w:id="18"/>
      </w:r>
      <w:r w:rsidR="007D7990" w:rsidRPr="007151EE">
        <w:rPr>
          <w:lang w:val="en-US"/>
        </w:rPr>
        <w:t xml:space="preserve"> </w:t>
      </w:r>
      <w:r w:rsidR="000914F4" w:rsidRPr="007151EE">
        <w:rPr>
          <w:lang w:val="en-US"/>
        </w:rPr>
        <w:t>On the face of it, t</w:t>
      </w:r>
      <w:r w:rsidR="007F6627" w:rsidRPr="007151EE">
        <w:rPr>
          <w:lang w:val="en-US"/>
        </w:rPr>
        <w:t xml:space="preserve">his </w:t>
      </w:r>
      <w:r w:rsidR="006B22FA" w:rsidRPr="007151EE">
        <w:rPr>
          <w:lang w:val="en-US"/>
        </w:rPr>
        <w:t xml:space="preserve">would </w:t>
      </w:r>
      <w:r w:rsidR="00DF76D8" w:rsidRPr="007151EE">
        <w:rPr>
          <w:lang w:val="en-US"/>
        </w:rPr>
        <w:t xml:space="preserve">leave </w:t>
      </w:r>
      <w:r w:rsidR="007F6627" w:rsidRPr="007151EE">
        <w:rPr>
          <w:lang w:val="en-US"/>
        </w:rPr>
        <w:t xml:space="preserve">us with </w:t>
      </w:r>
      <w:r w:rsidR="00DF76D8" w:rsidRPr="007151EE">
        <w:rPr>
          <w:lang w:val="en-US"/>
        </w:rPr>
        <w:t>output legitimacy</w:t>
      </w:r>
      <w:r w:rsidR="0016796A" w:rsidRPr="007151EE">
        <w:rPr>
          <w:lang w:val="en-US"/>
        </w:rPr>
        <w:t>/effectiveness</w:t>
      </w:r>
      <w:r w:rsidR="000914F4" w:rsidRPr="007151EE">
        <w:rPr>
          <w:lang w:val="en-US"/>
        </w:rPr>
        <w:t xml:space="preserve">, and Fritz </w:t>
      </w:r>
      <w:proofErr w:type="spellStart"/>
      <w:r w:rsidR="000914F4" w:rsidRPr="007151EE">
        <w:rPr>
          <w:lang w:val="en-US"/>
        </w:rPr>
        <w:t>Scharpf’s</w:t>
      </w:r>
      <w:proofErr w:type="spellEnd"/>
      <w:r w:rsidR="000914F4" w:rsidRPr="007151EE">
        <w:rPr>
          <w:lang w:val="en-US"/>
        </w:rPr>
        <w:t xml:space="preserve"> pioneering work on legitimacy in the EU </w:t>
      </w:r>
      <w:r w:rsidR="0016796A" w:rsidRPr="007151EE">
        <w:rPr>
          <w:lang w:val="en-US"/>
        </w:rPr>
        <w:t xml:space="preserve">is a great example of the hope that effective output side of a political system </w:t>
      </w:r>
      <w:r w:rsidR="00A16761" w:rsidRPr="007151EE">
        <w:rPr>
          <w:lang w:val="en-US"/>
        </w:rPr>
        <w:t xml:space="preserve">may </w:t>
      </w:r>
      <w:r w:rsidR="00045213" w:rsidRPr="007151EE">
        <w:rPr>
          <w:lang w:val="en-US"/>
        </w:rPr>
        <w:t>create space for</w:t>
      </w:r>
      <w:r w:rsidR="0016796A" w:rsidRPr="007151EE">
        <w:rPr>
          <w:lang w:val="en-US"/>
        </w:rPr>
        <w:t xml:space="preserve"> multiple overlapping identities of its subjects</w:t>
      </w:r>
      <w:r w:rsidR="0048664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author":[{"dropping-particle":"","family":"Scharpf","given":"Fritz W","non-dropping-particle":"","parse-names":false,"suffix":""}],"id":"ITEM-1","issued":{"date-parts":[["1999"]]},"publisher":"Oxford University Press","title":"Governing in Europe: Effective and democratic?","type":"book"},"uris":["http://www.mendeley.com/documents/?uuid=9d5d4cb6-70d0-467e-b65c-90597230da92"]}],"mendeley":{"formattedCitation":"(Scharpf, 1999)","plainTextFormattedCitation":"(Scharpf, 1999)","previouslyFormattedCitation":"(Scharpf, 1999)"},"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Scharpf, 1999)</w:t>
      </w:r>
      <w:r w:rsidR="00192336" w:rsidRPr="007151EE">
        <w:rPr>
          <w:rStyle w:val="FootnoteReference"/>
          <w:lang w:val="en-US"/>
        </w:rPr>
        <w:fldChar w:fldCharType="end"/>
      </w:r>
      <w:r w:rsidR="00486640" w:rsidRPr="007151EE">
        <w:rPr>
          <w:lang w:val="en-US"/>
        </w:rPr>
        <w:t xml:space="preserve">. </w:t>
      </w:r>
      <w:r w:rsidR="00A1001B" w:rsidRPr="007151EE">
        <w:rPr>
          <w:lang w:val="en-US"/>
        </w:rPr>
        <w:t xml:space="preserve">A complementary strategy has been recently suggested by </w:t>
      </w:r>
      <w:r w:rsidR="0064744C" w:rsidRPr="007151EE">
        <w:rPr>
          <w:lang w:val="en-US"/>
        </w:rPr>
        <w:t xml:space="preserve">the legal scholar </w:t>
      </w:r>
      <w:r w:rsidR="00A1001B" w:rsidRPr="007151EE">
        <w:rPr>
          <w:lang w:val="en-US"/>
        </w:rPr>
        <w:t xml:space="preserve">Wojciech </w:t>
      </w:r>
      <w:proofErr w:type="spellStart"/>
      <w:r w:rsidR="00A1001B" w:rsidRPr="007151EE">
        <w:rPr>
          <w:lang w:val="en-US"/>
        </w:rPr>
        <w:t>Sadurski</w:t>
      </w:r>
      <w:proofErr w:type="spellEnd"/>
      <w:r w:rsidR="00A1001B" w:rsidRPr="007151EE">
        <w:rPr>
          <w:lang w:val="en-US"/>
        </w:rPr>
        <w:t xml:space="preserve"> who argues for uncoupling legitimacy from democratic mechanisms altogether on the transnational level and shifting the </w:t>
      </w:r>
      <w:r w:rsidR="007151EE" w:rsidRPr="007151EE">
        <w:rPr>
          <w:lang w:val="en-US"/>
        </w:rPr>
        <w:t>legitimization</w:t>
      </w:r>
      <w:r w:rsidR="00A1001B" w:rsidRPr="007151EE">
        <w:rPr>
          <w:lang w:val="en-US"/>
        </w:rPr>
        <w:t xml:space="preserve"> burden </w:t>
      </w:r>
      <w:r w:rsidR="006B22FA" w:rsidRPr="007151EE">
        <w:rPr>
          <w:lang w:val="en-US"/>
        </w:rPr>
        <w:t>to</w:t>
      </w:r>
      <w:r w:rsidR="00A1001B" w:rsidRPr="007151EE">
        <w:rPr>
          <w:lang w:val="en-US"/>
        </w:rPr>
        <w:t xml:space="preserve"> the practice of “supranational public </w:t>
      </w:r>
      <w:proofErr w:type="gramStart"/>
      <w:r w:rsidR="00A1001B" w:rsidRPr="007151EE">
        <w:rPr>
          <w:lang w:val="en-US"/>
        </w:rPr>
        <w:t>reason“</w:t>
      </w:r>
      <w:proofErr w:type="gramEnd"/>
      <w:r w:rsidR="00A1001B" w:rsidRPr="007151EE">
        <w:rPr>
          <w:lang w:val="en-US"/>
        </w:rPr>
        <w:t xml:space="preserve">. Democratically </w:t>
      </w:r>
      <w:r w:rsidR="007151EE" w:rsidRPr="007151EE">
        <w:rPr>
          <w:lang w:val="en-US"/>
        </w:rPr>
        <w:t>legitimized</w:t>
      </w:r>
      <w:r w:rsidR="00A1001B" w:rsidRPr="007151EE">
        <w:rPr>
          <w:lang w:val="en-US"/>
        </w:rPr>
        <w:t xml:space="preserve"> </w:t>
      </w:r>
      <w:r w:rsidR="00174C33" w:rsidRPr="007151EE">
        <w:rPr>
          <w:lang w:val="en-US"/>
        </w:rPr>
        <w:t>nation-</w:t>
      </w:r>
      <w:r w:rsidR="00A1001B" w:rsidRPr="007151EE">
        <w:rPr>
          <w:lang w:val="en-US"/>
        </w:rPr>
        <w:t xml:space="preserve">states </w:t>
      </w:r>
      <w:r w:rsidR="00BA7084" w:rsidRPr="007151EE">
        <w:rPr>
          <w:lang w:val="en-US"/>
        </w:rPr>
        <w:t xml:space="preserve">are construed as actors who grant (or deny) </w:t>
      </w:r>
      <w:r w:rsidR="00174C33" w:rsidRPr="007151EE">
        <w:rPr>
          <w:lang w:val="en-US"/>
        </w:rPr>
        <w:t>approval</w:t>
      </w:r>
      <w:r w:rsidR="00174C33" w:rsidRPr="007151EE">
        <w:rPr>
          <w:i/>
          <w:iCs/>
          <w:lang w:val="en-US"/>
        </w:rPr>
        <w:t xml:space="preserve"> </w:t>
      </w:r>
      <w:r w:rsidR="00BA7084" w:rsidRPr="007151EE">
        <w:rPr>
          <w:lang w:val="en-US"/>
        </w:rPr>
        <w:t>to norms produced by the supranational authority</w:t>
      </w:r>
      <w:r w:rsidR="000F5A67" w:rsidRPr="007151EE">
        <w:rPr>
          <w:lang w:val="en-US"/>
        </w:rPr>
        <w:t xml:space="preserve">, </w:t>
      </w:r>
      <w:r w:rsidR="00D16B1F" w:rsidRPr="007151EE">
        <w:rPr>
          <w:lang w:val="en-US"/>
        </w:rPr>
        <w:t xml:space="preserve">depending on the quality of </w:t>
      </w:r>
      <w:r w:rsidR="000F5A67" w:rsidRPr="007151EE">
        <w:rPr>
          <w:i/>
          <w:iCs/>
          <w:lang w:val="en-US"/>
        </w:rPr>
        <w:t>reasons</w:t>
      </w:r>
      <w:r w:rsidR="00D16B1F" w:rsidRPr="007151EE">
        <w:rPr>
          <w:i/>
          <w:iCs/>
          <w:lang w:val="en-US"/>
        </w:rPr>
        <w:t xml:space="preserve"> </w:t>
      </w:r>
      <w:r w:rsidR="00D16B1F" w:rsidRPr="007151EE">
        <w:rPr>
          <w:lang w:val="en-US"/>
        </w:rPr>
        <w:t>put forward on their behalf</w:t>
      </w:r>
      <w:r w:rsidR="00174C33" w:rsidRPr="007151EE">
        <w:rPr>
          <w:lang w:val="en-US"/>
        </w:rPr>
        <w:t xml:space="preserve">. </w:t>
      </w:r>
      <w:r w:rsidR="00412BAA" w:rsidRPr="007151EE">
        <w:rPr>
          <w:lang w:val="en-US"/>
        </w:rPr>
        <w:t>The p</w:t>
      </w:r>
      <w:r w:rsidR="00D16B1F" w:rsidRPr="007151EE">
        <w:rPr>
          <w:lang w:val="en-US"/>
        </w:rPr>
        <w:t xml:space="preserve">ublic justifiability of norms </w:t>
      </w:r>
      <w:r w:rsidR="00174C33" w:rsidRPr="007151EE">
        <w:rPr>
          <w:lang w:val="en-US"/>
        </w:rPr>
        <w:t xml:space="preserve">includes criteria such as openness to diverse points of view, offering good reasons for decisions, </w:t>
      </w:r>
      <w:r w:rsidR="0019145D" w:rsidRPr="007151EE">
        <w:rPr>
          <w:lang w:val="en-US"/>
        </w:rPr>
        <w:t>or “</w:t>
      </w:r>
      <w:r w:rsidR="00174C33" w:rsidRPr="007151EE">
        <w:rPr>
          <w:lang w:val="en-US"/>
        </w:rPr>
        <w:t>deliberate screening off of prejudice, hostility and self-interest</w:t>
      </w:r>
      <w:r w:rsidR="0019145D" w:rsidRPr="007151EE">
        <w:rPr>
          <w:lang w:val="en-US"/>
        </w:rPr>
        <w:t>”</w:t>
      </w:r>
      <w:r w:rsidR="0048664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017/s204538171500012x","ISSN":"2045-3817","abstract":"The emergence of strong authorities beyond the nation state has raised questions about the absence of democratic legitimacy at the supranational level. The usual response to this dilemma has been an attempt to uncouple the strict link between national statehood and democracy, and in the process, to confer a degree of legitimacy on supranational authorities. This article argues that such an uncoupling is unconvincing, and that within the legitimacy-democracy-statehood triangle, the uncoupling of legitimacy and democracy is a more promising strategy. The legitimacy of supranational authorities is grounded in their appeal to ‘public reason’ – a legitimacy-conferring device well-suited to supranational authorities, as illustrated in this article by the examples of the European Court of Human Rights and the WTO dispute settlement system. On this basis, the article argues that we should not see the relationship between statehood legitimacy (based optimally on electoral democracy) and supranational legitimacy (based on public reason) as mutually antagonistic and engaged in zero-sum competition. Rather, this relationship allows scope for synergy, with supranational authorities often playing an important role in supporting democracy at the nation-state level.","author":[{"dropping-particle":"","family":"Sadurski","given":"Wojciech","non-dropping-particle":"","parse-names":false,"suffix":""}],"container-title":"Global Constitutionalism","id":"ITEM-1","issue":"3","issued":{"date-parts":[["2015"]]},"note":"Main argument: supranational legitimacy should be founded on something else than legitimacy of nation states. Instead of electoral democracy it should be on public reason. They are not in competition but rather a source of synergy. Uncoupeling legitimacy and democracy, instead of national statehood and democracy, is better. THe article compares degrees of legitimacy granted by different devices of the supranational public reason.\n\nStrenght of IOs is growing and the combination of different institutions, rules, proceedures, rulings lower the decisive power of nation-states, the results are not the real sum or conensus of all member states. \n\nLegitimacy is nowadays linked to democracy. We need to re-think it on the supranatioal level.\n\nSupranational public reason, as a source of legitimacy, is different than the national input legitimacy. Just as national authorities supplement their electoral legitimacy with reason, supranational must do the same with their public reasoned legitimacy. \n\nComparing the suupranational governance to national democratic model is ill-oriented, as the supranational democratic deficit is large or even impossible. \n\nDemocracy can be important only in areas which are choice-sensitive. What matters more is the type of reason justifying/legitimising the decision. The mere participation, inclusivitty and distribution of preferences is insufficient. \n\nStrong legitimacy: legitimate authoritiy or decision is to be obeyed by default.\nWeak legitimacy: authority is to respect but not necessarily obey and we need other arguments to support the duty. Legitimate authority can make illegitimate decisions, and illegitimate authorities can make legitimate decisions. Legitimacy of a decision thus depends on the REASONS provided for those decisions. \n\nRawls: coercion only based on reason all cannot reject. The reason is principles that are not subject to political bargains/power plays. But Rawls public reason only concerns nation-states horizontally - not institutions vertically.\n\n\nWTO Appellate Body uses various legitimacy-ehancing strategies (rhetorical and argumentative): showing sensitivity to national values/choices; emphasising limited political implications of the ruling; refering to other segments of international law to enhance the rulings' legitimacy; addresing multiple audiences or a community of legitimation; \n\nState-level democracy is not redundant, but supports supranational reason-giving, because they have to ensure the compliance with the supranational either from realist or normative perspectives. (enforcement still remains at the national level, like for Habermas). Therefore they enhance, not rival, democratic legitimacy and vice-versa. \n\nPrimacy of constitutional law over international law is due to the reliance on democracy as the privilaged source of legitimacy IS FLAWED. Because:\n-constitutional and international law are continuous, intersecting and overlapping. \n-primacy of constitutional law is based on the require nation-state consent over international law. International norms, interpretation and enforcement do not depend on state consent anymore. By basing intl treaties/obligations in national constitutions, states subject themselves to normativity decided by supranational authorities/institutions. \n-international law is not biding only by states' consent, but based on prior consent to the normative propositions of the legal system. \n-legitimation cannot start at the national level. Nation-states (sovereignty, self-determination, stateood) are legitimized by international law which then relies on nation-states consent - it is a mutual relationship.\n\n\nLegitimacy of authority (giving a bianco check) vs. legitimacy of authoritative decision (different threshold by the people not interested in politics - Trump shooting a gun in NYC).","page":"396-427","title":"Supranational public reason: On legitimacy of supranational norm-producing authorities","type":"article-journal","volume":"4"},"uris":["http://www.mendeley.com/documents/?uuid=b48ee159-1abc-431f-a7f8-322b1d0d62e1"]}],"mendeley":{"formattedCitation":"(Sadurski, 2015)","plainTextFormattedCitation":"(Sadurski, 2015)","previouslyFormattedCitation":"(Sadurski, 2015)"},"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Sadurski, 2015)</w:t>
      </w:r>
      <w:r w:rsidR="00192336" w:rsidRPr="007151EE">
        <w:rPr>
          <w:rStyle w:val="FootnoteReference"/>
          <w:lang w:val="en-US"/>
        </w:rPr>
        <w:fldChar w:fldCharType="end"/>
      </w:r>
      <w:r w:rsidR="00486640" w:rsidRPr="007151EE">
        <w:rPr>
          <w:lang w:val="en-US"/>
        </w:rPr>
        <w:t xml:space="preserve">. </w:t>
      </w:r>
      <w:r w:rsidR="002C4ADD" w:rsidRPr="007151EE">
        <w:rPr>
          <w:lang w:val="en-US"/>
        </w:rPr>
        <w:t xml:space="preserve">This </w:t>
      </w:r>
      <w:r w:rsidR="004D4F6B" w:rsidRPr="007151EE">
        <w:rPr>
          <w:lang w:val="en-US"/>
        </w:rPr>
        <w:t xml:space="preserve">approach </w:t>
      </w:r>
      <w:r w:rsidR="002C4ADD" w:rsidRPr="007151EE">
        <w:rPr>
          <w:lang w:val="en-US"/>
        </w:rPr>
        <w:t>places technical output-oriented institutions under the requirement to provide additional justificatory arguments, in order to compensate for their lack of input legitimacy.</w:t>
      </w:r>
    </w:p>
    <w:p w14:paraId="3AB864DD" w14:textId="3703DCB6" w:rsidR="00D76778" w:rsidRPr="007151EE" w:rsidRDefault="0019145D" w:rsidP="00B41753">
      <w:pPr>
        <w:spacing w:line="276" w:lineRule="auto"/>
        <w:jc w:val="both"/>
        <w:rPr>
          <w:lang w:val="en-US"/>
        </w:rPr>
      </w:pPr>
      <w:r w:rsidRPr="007151EE">
        <w:rPr>
          <w:lang w:val="en-US"/>
        </w:rPr>
        <w:t xml:space="preserve">We </w:t>
      </w:r>
      <w:r w:rsidR="00A741BA" w:rsidRPr="007151EE">
        <w:rPr>
          <w:lang w:val="en-US"/>
        </w:rPr>
        <w:t xml:space="preserve">believe </w:t>
      </w:r>
      <w:r w:rsidR="00C63515" w:rsidRPr="007151EE">
        <w:rPr>
          <w:lang w:val="en-US"/>
        </w:rPr>
        <w:t xml:space="preserve">that </w:t>
      </w:r>
      <w:r w:rsidR="00A741BA" w:rsidRPr="007151EE">
        <w:rPr>
          <w:lang w:val="en-US"/>
        </w:rPr>
        <w:t xml:space="preserve">abandoning </w:t>
      </w:r>
      <w:r w:rsidR="0081652E" w:rsidRPr="007151EE">
        <w:rPr>
          <w:lang w:val="en-US"/>
        </w:rPr>
        <w:t xml:space="preserve">transnational </w:t>
      </w:r>
      <w:r w:rsidRPr="007151EE">
        <w:rPr>
          <w:lang w:val="en-US"/>
        </w:rPr>
        <w:t>democratic inputs in such a straightforward way is a mistake</w:t>
      </w:r>
      <w:r w:rsidR="00C63515" w:rsidRPr="007151EE">
        <w:rPr>
          <w:lang w:val="en-US"/>
        </w:rPr>
        <w:t>,</w:t>
      </w:r>
      <w:r w:rsidR="00FD199D" w:rsidRPr="007151EE">
        <w:rPr>
          <w:lang w:val="en-US"/>
        </w:rPr>
        <w:t xml:space="preserve"> </w:t>
      </w:r>
      <w:r w:rsidR="00716015" w:rsidRPr="007151EE">
        <w:rPr>
          <w:lang w:val="en-US"/>
        </w:rPr>
        <w:t xml:space="preserve">a </w:t>
      </w:r>
      <w:r w:rsidR="00FD199D" w:rsidRPr="007151EE">
        <w:rPr>
          <w:lang w:val="en-US"/>
        </w:rPr>
        <w:t>premature</w:t>
      </w:r>
      <w:r w:rsidR="00716015" w:rsidRPr="007151EE">
        <w:rPr>
          <w:lang w:val="en-US"/>
        </w:rPr>
        <w:t xml:space="preserve"> </w:t>
      </w:r>
      <w:r w:rsidR="00C63515" w:rsidRPr="007151EE">
        <w:rPr>
          <w:lang w:val="en-US"/>
        </w:rPr>
        <w:t xml:space="preserve">step </w:t>
      </w:r>
      <w:r w:rsidR="00716015" w:rsidRPr="007151EE">
        <w:rPr>
          <w:lang w:val="en-US"/>
        </w:rPr>
        <w:t>that</w:t>
      </w:r>
      <w:r w:rsidR="00C63515" w:rsidRPr="007151EE">
        <w:rPr>
          <w:lang w:val="en-US"/>
        </w:rPr>
        <w:t xml:space="preserve"> cannot be </w:t>
      </w:r>
      <w:r w:rsidR="00A4183B" w:rsidRPr="007151EE">
        <w:rPr>
          <w:lang w:val="en-US"/>
        </w:rPr>
        <w:t>upheld</w:t>
      </w:r>
      <w:r w:rsidR="00B1771F" w:rsidRPr="007151EE">
        <w:rPr>
          <w:lang w:val="en-US"/>
        </w:rPr>
        <w:t>.</w:t>
      </w:r>
      <w:r w:rsidR="00FD199D" w:rsidRPr="007151EE">
        <w:rPr>
          <w:lang w:val="en-US"/>
        </w:rPr>
        <w:t xml:space="preserve"> </w:t>
      </w:r>
      <w:r w:rsidR="00435A0B" w:rsidRPr="007151EE">
        <w:rPr>
          <w:lang w:val="en-US"/>
        </w:rPr>
        <w:t xml:space="preserve">An </w:t>
      </w:r>
      <w:proofErr w:type="gramStart"/>
      <w:r w:rsidR="00435A0B" w:rsidRPr="007151EE">
        <w:rPr>
          <w:lang w:val="en-US"/>
        </w:rPr>
        <w:t>oft</w:t>
      </w:r>
      <w:r w:rsidR="00CC0F14" w:rsidRPr="007151EE">
        <w:rPr>
          <w:lang w:val="en-US"/>
        </w:rPr>
        <w:t>-</w:t>
      </w:r>
      <w:r w:rsidR="00435A0B" w:rsidRPr="007151EE">
        <w:rPr>
          <w:lang w:val="en-US"/>
        </w:rPr>
        <w:t>cited</w:t>
      </w:r>
      <w:proofErr w:type="gramEnd"/>
      <w:r w:rsidR="00435A0B" w:rsidRPr="007151EE">
        <w:rPr>
          <w:lang w:val="en-US"/>
        </w:rPr>
        <w:t xml:space="preserve"> and </w:t>
      </w:r>
      <w:r w:rsidR="00CC0F14" w:rsidRPr="007151EE">
        <w:rPr>
          <w:lang w:val="en-US"/>
        </w:rPr>
        <w:t xml:space="preserve">a </w:t>
      </w:r>
      <w:r w:rsidR="00435A0B" w:rsidRPr="007151EE">
        <w:rPr>
          <w:lang w:val="en-US"/>
        </w:rPr>
        <w:t xml:space="preserve">supposedly unnegotiable obstacle to transnational democracy is the absence of globally shared social pre-requisites (national identity, history or language) that enabled </w:t>
      </w:r>
      <w:r w:rsidR="004B181E" w:rsidRPr="007151EE">
        <w:rPr>
          <w:lang w:val="en-US"/>
        </w:rPr>
        <w:t xml:space="preserve">the </w:t>
      </w:r>
      <w:r w:rsidR="00435A0B" w:rsidRPr="007151EE">
        <w:rPr>
          <w:lang w:val="en-US"/>
        </w:rPr>
        <w:t>emergence of democratic institutions on the national level. However, as many have pointed out</w:t>
      </w:r>
      <w:r w:rsidR="00350F0A" w:rsidRPr="007151EE">
        <w:rPr>
          <w:lang w:val="en-US"/>
        </w:rPr>
        <w:t xml:space="preserve">, democratic decision-making institutions, </w:t>
      </w:r>
      <w:r w:rsidR="00350F0A" w:rsidRPr="007151EE">
        <w:rPr>
          <w:i/>
          <w:iCs/>
          <w:lang w:val="en-US"/>
        </w:rPr>
        <w:t>once in place</w:t>
      </w:r>
      <w:r w:rsidR="00350F0A" w:rsidRPr="007151EE">
        <w:rPr>
          <w:lang w:val="en-US"/>
        </w:rPr>
        <w:t>, can be</w:t>
      </w:r>
      <w:r w:rsidR="00A61791">
        <w:rPr>
          <w:lang w:val="en-US"/>
        </w:rPr>
        <w:t>come</w:t>
      </w:r>
      <w:r w:rsidR="00350F0A" w:rsidRPr="007151EE">
        <w:rPr>
          <w:lang w:val="en-US"/>
        </w:rPr>
        <w:t xml:space="preserve"> themselves a generative source of them</w:t>
      </w:r>
      <w:r w:rsidR="0048664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177/1354066100006002002","author":[{"dropping-particle":"","family":"Zürn","given":"Michael","non-dropping-particle":"","parse-names":false,"suffix":""}],"container-title":"European Journal of International Relations","id":"ITEM-1","issue":"2","issued":{"date-parts":[["2000"]]},"note":"1. Transantional Demos can exist\n2. Sovereignty and supranationality are not zero-sum\n\nDIscussess issue area-specification\n\nSpatial congruence: input and output.\nInput congruence over space\nOutput congruence over space.\n\n\nmultilevel politics\nsocietal denationalization\nLinklater 1999: normative democratic requirement to include interests of all affected by the decision.","page":"183-221","title":"Democratic Governance Beyond the Nation-State: The EU and Other International Institutons","type":"article-journal","volume":"6"},"locator":"212","uris":["http://www.mendeley.com/documents/?uuid=a06c3190-cc12-43dd-bcfe-9860b20e0b1d"]}],"mendeley":{"formattedCitation":"(Zürn, 2000, p. 212)","plainTextFormattedCitation":"(Zürn, 2000, p. 212)","previouslyFormattedCitation":"(Zürn, 2000, p. 212)"},"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Zürn, 2000, p. 212)</w:t>
      </w:r>
      <w:r w:rsidR="00192336" w:rsidRPr="007151EE">
        <w:rPr>
          <w:rStyle w:val="FootnoteReference"/>
          <w:lang w:val="en-US"/>
        </w:rPr>
        <w:fldChar w:fldCharType="end"/>
      </w:r>
      <w:r w:rsidR="00486640" w:rsidRPr="007151EE">
        <w:rPr>
          <w:lang w:val="en-US"/>
        </w:rPr>
        <w:t>.</w:t>
      </w:r>
      <w:r w:rsidR="00350F0A" w:rsidRPr="007151EE">
        <w:rPr>
          <w:lang w:val="en-US"/>
        </w:rPr>
        <w:t xml:space="preserve"> Accordingly, we will </w:t>
      </w:r>
      <w:r w:rsidR="007151EE" w:rsidRPr="007151EE">
        <w:rPr>
          <w:lang w:val="en-US"/>
        </w:rPr>
        <w:t>emphasize</w:t>
      </w:r>
      <w:r w:rsidR="00350F0A" w:rsidRPr="007151EE">
        <w:rPr>
          <w:lang w:val="en-US"/>
        </w:rPr>
        <w:t xml:space="preserve"> </w:t>
      </w:r>
      <w:r w:rsidR="00716015" w:rsidRPr="007151EE">
        <w:rPr>
          <w:lang w:val="en-US"/>
        </w:rPr>
        <w:t xml:space="preserve">below </w:t>
      </w:r>
      <w:r w:rsidR="00350F0A" w:rsidRPr="007151EE">
        <w:rPr>
          <w:lang w:val="en-US"/>
        </w:rPr>
        <w:t xml:space="preserve">LTS’s sociability </w:t>
      </w:r>
      <w:r w:rsidR="00676035" w:rsidRPr="007151EE">
        <w:rPr>
          <w:lang w:val="en-US"/>
        </w:rPr>
        <w:t xml:space="preserve">attribute </w:t>
      </w:r>
      <w:r w:rsidR="00350F0A" w:rsidRPr="007151EE">
        <w:rPr>
          <w:lang w:val="en-US"/>
        </w:rPr>
        <w:t xml:space="preserve">under which networked space may lead to unexpected </w:t>
      </w:r>
      <w:r w:rsidR="00716015" w:rsidRPr="007151EE">
        <w:rPr>
          <w:lang w:val="en-US"/>
        </w:rPr>
        <w:t xml:space="preserve">beneficial </w:t>
      </w:r>
      <w:r w:rsidR="00350F0A" w:rsidRPr="007151EE">
        <w:rPr>
          <w:lang w:val="en-US"/>
        </w:rPr>
        <w:t>social outcomes</w:t>
      </w:r>
      <w:r w:rsidR="00716015" w:rsidRPr="007151EE">
        <w:rPr>
          <w:lang w:val="en-US"/>
        </w:rPr>
        <w:t>:</w:t>
      </w:r>
      <w:r w:rsidR="00350F0A" w:rsidRPr="007151EE">
        <w:rPr>
          <w:lang w:val="en-US"/>
        </w:rPr>
        <w:t xml:space="preserve"> </w:t>
      </w:r>
      <w:r w:rsidR="00716015" w:rsidRPr="007151EE">
        <w:rPr>
          <w:lang w:val="en-US"/>
        </w:rPr>
        <w:t>t</w:t>
      </w:r>
      <w:r w:rsidR="00350F0A" w:rsidRPr="007151EE">
        <w:rPr>
          <w:lang w:val="en-US"/>
        </w:rPr>
        <w:t xml:space="preserve">he procedures </w:t>
      </w:r>
      <w:r w:rsidR="00716015" w:rsidRPr="007151EE">
        <w:rPr>
          <w:lang w:val="en-US"/>
        </w:rPr>
        <w:t xml:space="preserve">facilitating </w:t>
      </w:r>
      <w:r w:rsidR="00350F0A" w:rsidRPr="007151EE">
        <w:rPr>
          <w:lang w:val="en-US"/>
        </w:rPr>
        <w:t xml:space="preserve">technological cooperation among diverse actors </w:t>
      </w:r>
      <w:r w:rsidR="00142D3A" w:rsidRPr="007151EE">
        <w:rPr>
          <w:lang w:val="en-US"/>
        </w:rPr>
        <w:t xml:space="preserve">create social conditions out of which common political positions and ultimately common identities </w:t>
      </w:r>
      <w:r w:rsidR="00716015" w:rsidRPr="007151EE">
        <w:rPr>
          <w:lang w:val="en-US"/>
        </w:rPr>
        <w:t xml:space="preserve">may </w:t>
      </w:r>
      <w:r w:rsidR="00142D3A" w:rsidRPr="007151EE">
        <w:rPr>
          <w:lang w:val="en-US"/>
        </w:rPr>
        <w:t>emerge</w:t>
      </w:r>
      <w:r w:rsidR="00141B9E" w:rsidRPr="007151EE">
        <w:rPr>
          <w:lang w:val="en-US"/>
        </w:rPr>
        <w:t xml:space="preserve">, opening the door for democratic input legitimacy. </w:t>
      </w:r>
      <w:r w:rsidR="00D57C47" w:rsidRPr="007151EE">
        <w:rPr>
          <w:lang w:val="en-US"/>
        </w:rPr>
        <w:t>More speculatively, the seeming irreconcilability of input and output legitimacy c</w:t>
      </w:r>
      <w:r w:rsidR="00A4183B" w:rsidRPr="007151EE">
        <w:rPr>
          <w:lang w:val="en-US"/>
        </w:rPr>
        <w:t xml:space="preserve">ould </w:t>
      </w:r>
      <w:r w:rsidR="00D57C47" w:rsidRPr="007151EE">
        <w:rPr>
          <w:lang w:val="en-US"/>
        </w:rPr>
        <w:t>be challenged from a cosmopolitan</w:t>
      </w:r>
      <w:r w:rsidR="00AC670D" w:rsidRPr="007151EE">
        <w:rPr>
          <w:lang w:val="en-US"/>
        </w:rPr>
        <w:t xml:space="preserve"> </w:t>
      </w:r>
      <w:r w:rsidR="00D57C47" w:rsidRPr="007151EE">
        <w:rPr>
          <w:lang w:val="en-US"/>
        </w:rPr>
        <w:t xml:space="preserve">perspective of </w:t>
      </w:r>
      <w:r w:rsidR="00D57C47" w:rsidRPr="007151EE">
        <w:rPr>
          <w:i/>
          <w:iCs/>
          <w:lang w:val="en-US"/>
        </w:rPr>
        <w:t>planet politics</w:t>
      </w:r>
      <w:r w:rsidR="00D57C47" w:rsidRPr="007151EE">
        <w:rPr>
          <w:lang w:val="en-US"/>
        </w:rPr>
        <w:t xml:space="preserve"> which refuses to take national communities as the exclusive sources of legitimacy</w:t>
      </w:r>
      <w:r w:rsidR="00A61791">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177/0305829816636674","ISSN":"0305-8298","author":[{"dropping-particle":"","family":"Burke","given":"Anthony","non-dropping-particle":"","parse-names":false,"suffix":""},{"dropping-particle":"","family":"Fishel","given":"Stefanie","non-dropping-particle":"","parse-names":false,"suffix":""},{"dropping-particle":"","family":"Mitchell","given":"Audra","non-dropping-particle":"","parse-names":false,"suffix":""},{"dropping-particle":"","family":"Dalby","given":"Simon","non-dropping-particle":"","parse-names":false,"suffix":""},{"dropping-particle":"","family":"Levine","given":"Daniel J.","non-dropping-particle":"","parse-names":false,"suffix":""}],"container-title":"Millennium: Journal of International Studies","id":"ITEM-1","issue":"3","issued":{"date-parts":[["2016","6","7"]]},"page":"499-523","title":"Planet Politics: A Manifesto from the End of IR","type":"article-journal","volume":"44"},"uris":["http://www.mendeley.com/documents/?uuid=b2bd10cc-d104-4c48-8a2b-c5348e3330e6"]}],"mendeley":{"formattedCitation":"(Burke et al., 2016)","plainTextFormattedCitation":"(Burke et al., 2016)","previouslyFormattedCitation":"(Burke et al., 2016)"},"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Burke et al., 2016)</w:t>
      </w:r>
      <w:r w:rsidR="00192336" w:rsidRPr="007151EE">
        <w:rPr>
          <w:rStyle w:val="FootnoteReference"/>
          <w:lang w:val="en-US"/>
        </w:rPr>
        <w:fldChar w:fldCharType="end"/>
      </w:r>
      <w:r w:rsidR="00A61791">
        <w:rPr>
          <w:lang w:val="en-US"/>
        </w:rPr>
        <w:t>.</w:t>
      </w:r>
      <w:r w:rsidR="004F2EB7" w:rsidRPr="007151EE">
        <w:rPr>
          <w:lang w:val="en-US"/>
        </w:rPr>
        <w:t xml:space="preserve"> </w:t>
      </w:r>
      <w:r w:rsidR="00723369" w:rsidRPr="007151EE">
        <w:rPr>
          <w:lang w:val="en-US"/>
        </w:rPr>
        <w:t xml:space="preserve">In the context of globalized issues, especially those regarding national security or civilizational survival, </w:t>
      </w:r>
      <w:r w:rsidR="00CC26A5" w:rsidRPr="007151EE">
        <w:rPr>
          <w:lang w:val="en-US"/>
        </w:rPr>
        <w:t xml:space="preserve">we surmise that </w:t>
      </w:r>
      <w:r w:rsidR="00723369" w:rsidRPr="007151EE">
        <w:rPr>
          <w:lang w:val="en-US"/>
        </w:rPr>
        <w:t xml:space="preserve">a global decision-making process </w:t>
      </w:r>
      <w:r w:rsidR="00145FFE" w:rsidRPr="007151EE">
        <w:rPr>
          <w:lang w:val="en-US"/>
        </w:rPr>
        <w:t xml:space="preserve">possessing </w:t>
      </w:r>
      <w:r w:rsidR="00723369" w:rsidRPr="007151EE">
        <w:rPr>
          <w:lang w:val="en-US"/>
        </w:rPr>
        <w:t xml:space="preserve">both input and output </w:t>
      </w:r>
      <w:r w:rsidR="00145FFE" w:rsidRPr="007151EE">
        <w:rPr>
          <w:lang w:val="en-US"/>
        </w:rPr>
        <w:t xml:space="preserve">legitimacy </w:t>
      </w:r>
      <w:r w:rsidR="00723369" w:rsidRPr="007151EE">
        <w:rPr>
          <w:lang w:val="en-US"/>
        </w:rPr>
        <w:t xml:space="preserve">is </w:t>
      </w:r>
      <w:r w:rsidR="00CC26A5" w:rsidRPr="007151EE">
        <w:rPr>
          <w:lang w:val="en-US"/>
        </w:rPr>
        <w:t xml:space="preserve">not only possible but also </w:t>
      </w:r>
      <w:r w:rsidR="00723369" w:rsidRPr="007151EE">
        <w:rPr>
          <w:lang w:val="en-US"/>
        </w:rPr>
        <w:t>desirable.</w:t>
      </w:r>
    </w:p>
    <w:p w14:paraId="1F8FF157" w14:textId="5594ADAB" w:rsidR="00D66521" w:rsidRPr="007151EE" w:rsidRDefault="00326D0F" w:rsidP="00B41753">
      <w:pPr>
        <w:spacing w:line="276" w:lineRule="auto"/>
        <w:jc w:val="both"/>
        <w:rPr>
          <w:lang w:val="en-US"/>
        </w:rPr>
      </w:pPr>
      <w:r w:rsidRPr="007151EE">
        <w:rPr>
          <w:lang w:val="en-US"/>
        </w:rPr>
        <w:t xml:space="preserve">In the absence of a </w:t>
      </w:r>
      <w:r w:rsidR="00716015" w:rsidRPr="007151EE">
        <w:rPr>
          <w:lang w:val="en-US"/>
        </w:rPr>
        <w:t>unified</w:t>
      </w:r>
      <w:r w:rsidRPr="007151EE">
        <w:rPr>
          <w:lang w:val="en-US"/>
        </w:rPr>
        <w:t xml:space="preserve"> global government, the idea of a system of </w:t>
      </w:r>
      <w:r w:rsidRPr="007151EE">
        <w:rPr>
          <w:i/>
          <w:iCs/>
          <w:lang w:val="en-US"/>
        </w:rPr>
        <w:t>governance</w:t>
      </w:r>
      <w:r w:rsidRPr="007151EE">
        <w:rPr>
          <w:lang w:val="en-US"/>
        </w:rPr>
        <w:t xml:space="preserve"> has been put forward as a promising way of facing the challenges</w:t>
      </w:r>
      <w:r w:rsidR="00486640" w:rsidRPr="007151EE">
        <w:rPr>
          <w:lang w:val="en-US"/>
        </w:rPr>
        <w:t xml:space="preserve"> (</w:t>
      </w:r>
      <w:r w:rsidR="00486640" w:rsidRPr="007151EE">
        <w:rPr>
          <w:lang w:val="en-US"/>
        </w:rPr>
        <w:fldChar w:fldCharType="begin" w:fldLock="1"/>
      </w:r>
      <w:r w:rsidR="0049621C" w:rsidRPr="007151EE">
        <w:rPr>
          <w:lang w:val="en-US"/>
        </w:rPr>
        <w:instrText>ADDIN CSL_CITATION {"citationItems":[{"id":"ITEM-1","itemData":{"DOI":"10.1093/019925043X.001.0001","ISBN":"9780199250431","author":[{"dropping-particle":"","family":"Dryzek","given":"John S.","non-dropping-particle":"","parse-names":false,"suffix":""}],"id":"ITEM-1","issued":{"date-parts":[["2002","1","3"]]},"number-of-pages":"195","publisher":"Oxford University Press","title":"Deliberative Democracy and Beyond","type":"book"},"uris":["http://www.mendeley.com/documents/?uuid=b6071515-c03b-47d2-8bfc-71ec40a60198"]}],"mendeley":{"formattedCitation":"(Dryzek, 2002)","manualFormatting":"Dryzek, 2002","plainTextFormattedCitation":"(Dryzek, 2002)","previouslyFormattedCitation":"(Dryzek, 2002)"},"properties":{"noteIndex":0},"schema":"https://github.com/citation-style-language/schema/raw/master/csl-citation.json"}</w:instrText>
      </w:r>
      <w:r w:rsidR="00486640" w:rsidRPr="007151EE">
        <w:rPr>
          <w:lang w:val="en-US"/>
        </w:rPr>
        <w:fldChar w:fldCharType="separate"/>
      </w:r>
      <w:r w:rsidR="00486640" w:rsidRPr="007151EE">
        <w:rPr>
          <w:noProof/>
          <w:lang w:val="en-US"/>
        </w:rPr>
        <w:t>Dryzek</w:t>
      </w:r>
      <w:r w:rsidR="0049621C" w:rsidRPr="007151EE">
        <w:rPr>
          <w:noProof/>
          <w:lang w:val="en-US"/>
        </w:rPr>
        <w:t>,</w:t>
      </w:r>
      <w:r w:rsidR="00486640" w:rsidRPr="007151EE">
        <w:rPr>
          <w:noProof/>
          <w:lang w:val="en-US"/>
        </w:rPr>
        <w:t xml:space="preserve"> 2002</w:t>
      </w:r>
      <w:r w:rsidR="00486640" w:rsidRPr="007151EE">
        <w:rPr>
          <w:lang w:val="en-US"/>
        </w:rPr>
        <w:fldChar w:fldCharType="end"/>
      </w:r>
      <w:r w:rsidR="00486640" w:rsidRPr="007151EE">
        <w:rPr>
          <w:lang w:val="en-US"/>
        </w:rPr>
        <w:t xml:space="preserve">; </w:t>
      </w:r>
      <w:r w:rsidR="00486640" w:rsidRPr="007151EE">
        <w:rPr>
          <w:lang w:val="en-US"/>
        </w:rPr>
        <w:fldChar w:fldCharType="begin" w:fldLock="1"/>
      </w:r>
      <w:r w:rsidR="0049621C" w:rsidRPr="007151EE">
        <w:rPr>
          <w:lang w:val="en-US"/>
        </w:rPr>
        <w:instrText>ADDIN CSL_CITATION {"citationItems":[{"id":"ITEM-1","itemData":{"ISBN":"9781138236585","author":[{"dropping-particle":"","family":"Weiss","given":"Thomas G.","non-dropping-particle":"","parse-names":false,"suffix":""},{"dropping-particle":"","family":"Wilkinson","given":"Rorden","non-dropping-particle":"","parse-names":false,"suffix":""}],"id":"ITEM-1","issued":{"date-parts":[["2013"]]},"number-of-pages":"778","publisher":"Routledge","title":"International Organization and Global Governance","type":"book"},"uris":["http://www.mendeley.com/documents/?uuid=ac0f7be4-3f82-463e-b4f5-abefaed1c09c"]}],"mendeley":{"formattedCitation":"(Weiss &amp; Wilkinson, 2013)","manualFormatting":"Weiss &amp; Wilkinson, 2013","plainTextFormattedCitation":"(Weiss &amp; Wilkinson, 2013)","previouslyFormattedCitation":"(Weiss &amp; Wilkinson, 2013)"},"properties":{"noteIndex":0},"schema":"https://github.com/citation-style-language/schema/raw/master/csl-citation.json"}</w:instrText>
      </w:r>
      <w:r w:rsidR="00486640" w:rsidRPr="007151EE">
        <w:rPr>
          <w:lang w:val="en-US"/>
        </w:rPr>
        <w:fldChar w:fldCharType="separate"/>
      </w:r>
      <w:r w:rsidR="00486640" w:rsidRPr="007151EE">
        <w:rPr>
          <w:noProof/>
          <w:lang w:val="en-US"/>
        </w:rPr>
        <w:t xml:space="preserve">Weiss </w:t>
      </w:r>
      <w:r w:rsidR="0049621C" w:rsidRPr="007151EE">
        <w:rPr>
          <w:noProof/>
          <w:lang w:val="en-US"/>
        </w:rPr>
        <w:t>&amp;</w:t>
      </w:r>
      <w:r w:rsidR="00486640" w:rsidRPr="007151EE">
        <w:rPr>
          <w:noProof/>
          <w:lang w:val="en-US"/>
        </w:rPr>
        <w:t xml:space="preserve"> Wilkinson</w:t>
      </w:r>
      <w:r w:rsidR="0049621C" w:rsidRPr="007151EE">
        <w:rPr>
          <w:noProof/>
          <w:lang w:val="en-US"/>
        </w:rPr>
        <w:t>,</w:t>
      </w:r>
      <w:r w:rsidR="00486640" w:rsidRPr="007151EE">
        <w:rPr>
          <w:noProof/>
          <w:lang w:val="en-US"/>
        </w:rPr>
        <w:t xml:space="preserve"> 2013</w:t>
      </w:r>
      <w:r w:rsidR="00486640" w:rsidRPr="007151EE">
        <w:rPr>
          <w:lang w:val="en-US"/>
        </w:rPr>
        <w:fldChar w:fldCharType="end"/>
      </w:r>
      <w:r w:rsidR="00486640" w:rsidRPr="007151EE">
        <w:rPr>
          <w:lang w:val="en-US"/>
        </w:rPr>
        <w:t>)</w:t>
      </w:r>
      <w:r w:rsidRPr="007151EE">
        <w:rPr>
          <w:lang w:val="en-US"/>
        </w:rPr>
        <w:t xml:space="preserve">. </w:t>
      </w:r>
      <w:r w:rsidR="00F52F8D" w:rsidRPr="007151EE">
        <w:rPr>
          <w:lang w:val="en-US"/>
        </w:rPr>
        <w:t>Most generally, the concept describes collective action of various types of actors, both public and private, in different realms (national or international), irrespective of any clear boundaries (territorial or otherwise)</w:t>
      </w:r>
      <w:r w:rsidR="00486640" w:rsidRPr="007151EE">
        <w:rPr>
          <w:lang w:val="en-US"/>
        </w:rPr>
        <w:t xml:space="preserve"> (</w:t>
      </w:r>
      <w:r w:rsidR="00486640" w:rsidRPr="007151EE">
        <w:rPr>
          <w:rStyle w:val="FootnoteReference"/>
          <w:lang w:val="en-US"/>
        </w:rPr>
        <w:fldChar w:fldCharType="begin" w:fldLock="1"/>
      </w:r>
      <w:r w:rsidR="0049621C" w:rsidRPr="007151EE">
        <w:rPr>
          <w:lang w:val="en-US"/>
        </w:rPr>
        <w:instrText>ADDIN CSL_CITATION {"citationItems":[{"id":"ITEM-1","itemData":{"DOI":"10.1111/issj.12189","ISSN":"14682451","author":[{"dropping-particle":"","family":"Stoker","given":"Gerry","non-dropping-particle":"","parse-names":false,"suffix":""}],"container-title":"International Social Science Journal","id":"ITEM-1","issue":"227-228","issued":{"date-parts":[["2018"]]},"page":"15-24","title":"Governance as theory: five propositions","type":"article-journal","volume":"68"},"uris":["http://www.mendeley.com/documents/?uuid=71dd8a88-cfd2-4d53-b536-1a3e193a78c8"]}],"mendeley":{"formattedCitation":"(Stoker, 2018)","manualFormatting":"Stoker, 2018","plainTextFormattedCitation":"(Stoker, 2018)","previouslyFormattedCitation":"(Stoker, 2018)"},"properties":{"noteIndex":0},"schema":"https://github.com/citation-style-language/schema/raw/master/csl-citation.json"}</w:instrText>
      </w:r>
      <w:r w:rsidR="00486640" w:rsidRPr="007151EE">
        <w:rPr>
          <w:rStyle w:val="FootnoteReference"/>
          <w:lang w:val="en-US"/>
        </w:rPr>
        <w:fldChar w:fldCharType="separate"/>
      </w:r>
      <w:r w:rsidR="00486640" w:rsidRPr="007151EE">
        <w:rPr>
          <w:noProof/>
          <w:lang w:val="en-US"/>
        </w:rPr>
        <w:t>Stoker</w:t>
      </w:r>
      <w:r w:rsidR="0049621C" w:rsidRPr="007151EE">
        <w:rPr>
          <w:noProof/>
          <w:lang w:val="en-US"/>
        </w:rPr>
        <w:t>,</w:t>
      </w:r>
      <w:r w:rsidR="00486640" w:rsidRPr="007151EE">
        <w:rPr>
          <w:noProof/>
          <w:lang w:val="en-US"/>
        </w:rPr>
        <w:t xml:space="preserve"> 2018</w:t>
      </w:r>
      <w:r w:rsidR="00486640" w:rsidRPr="007151EE">
        <w:rPr>
          <w:rStyle w:val="FootnoteReference"/>
          <w:lang w:val="en-US"/>
        </w:rPr>
        <w:fldChar w:fldCharType="end"/>
      </w:r>
      <w:r w:rsidR="00486640" w:rsidRPr="007151EE">
        <w:rPr>
          <w:lang w:val="en-US"/>
        </w:rPr>
        <w:t>)</w:t>
      </w:r>
      <w:r w:rsidR="00F52F8D" w:rsidRPr="007151EE">
        <w:rPr>
          <w:lang w:val="en-US"/>
        </w:rPr>
        <w:t xml:space="preserve">. </w:t>
      </w:r>
      <w:r w:rsidR="00DE3FDB" w:rsidRPr="007151EE">
        <w:rPr>
          <w:lang w:val="en-US"/>
        </w:rPr>
        <w:t>Combin</w:t>
      </w:r>
      <w:r w:rsidR="0012664D" w:rsidRPr="007151EE">
        <w:rPr>
          <w:lang w:val="en-US"/>
        </w:rPr>
        <w:t>ing governance</w:t>
      </w:r>
      <w:r w:rsidR="00DE3FDB" w:rsidRPr="007151EE">
        <w:rPr>
          <w:lang w:val="en-US"/>
        </w:rPr>
        <w:t xml:space="preserve"> </w:t>
      </w:r>
      <w:r w:rsidR="00F52F8D" w:rsidRPr="007151EE">
        <w:rPr>
          <w:lang w:val="en-US"/>
        </w:rPr>
        <w:t xml:space="preserve">with </w:t>
      </w:r>
      <w:r w:rsidR="0089085C" w:rsidRPr="007151EE">
        <w:rPr>
          <w:lang w:val="en-US"/>
        </w:rPr>
        <w:t>the</w:t>
      </w:r>
      <w:r w:rsidR="00DE3FDB" w:rsidRPr="007151EE">
        <w:rPr>
          <w:lang w:val="en-US"/>
        </w:rPr>
        <w:t xml:space="preserve"> </w:t>
      </w:r>
      <w:r w:rsidR="007151EE" w:rsidRPr="007151EE">
        <w:rPr>
          <w:lang w:val="en-US"/>
        </w:rPr>
        <w:t>neighboring</w:t>
      </w:r>
      <w:r w:rsidR="00F52F8D" w:rsidRPr="007151EE">
        <w:rPr>
          <w:lang w:val="en-US"/>
        </w:rPr>
        <w:t xml:space="preserve"> concept of </w:t>
      </w:r>
      <w:r w:rsidR="00F52F8D" w:rsidRPr="007151EE">
        <w:rPr>
          <w:i/>
          <w:iCs/>
          <w:lang w:val="en-US"/>
        </w:rPr>
        <w:t>multi-</w:t>
      </w:r>
      <w:proofErr w:type="spellStart"/>
      <w:r w:rsidR="00F52F8D" w:rsidRPr="007151EE">
        <w:rPr>
          <w:i/>
          <w:iCs/>
          <w:lang w:val="en-US"/>
        </w:rPr>
        <w:t>stakeholderism</w:t>
      </w:r>
      <w:proofErr w:type="spellEnd"/>
      <w:r w:rsidR="00F52F8D" w:rsidRPr="007151EE">
        <w:rPr>
          <w:lang w:val="en-US"/>
        </w:rPr>
        <w:t xml:space="preserve">, </w:t>
      </w:r>
      <w:r w:rsidR="00DE3FDB" w:rsidRPr="007151EE">
        <w:rPr>
          <w:lang w:val="en-US"/>
        </w:rPr>
        <w:t>we receive the idea of multi-stakeholder governance which</w:t>
      </w:r>
      <w:r w:rsidR="00902328" w:rsidRPr="007151EE">
        <w:rPr>
          <w:lang w:val="en-US"/>
        </w:rPr>
        <w:t xml:space="preserve"> splits</w:t>
      </w:r>
      <w:r w:rsidR="003C1336" w:rsidRPr="007151EE">
        <w:rPr>
          <w:lang w:val="en-US"/>
        </w:rPr>
        <w:t xml:space="preserve"> authority and responsibility among multiple (types of) actors</w:t>
      </w:r>
      <w:r w:rsidR="00272DAA" w:rsidRPr="007151EE">
        <w:rPr>
          <w:lang w:val="en-US"/>
        </w:rPr>
        <w:t xml:space="preserve">, </w:t>
      </w:r>
      <w:proofErr w:type="gramStart"/>
      <w:r w:rsidR="0028685A" w:rsidRPr="007151EE">
        <w:rPr>
          <w:lang w:val="en-US"/>
        </w:rPr>
        <w:t>open</w:t>
      </w:r>
      <w:r w:rsidR="00272DAA" w:rsidRPr="007151EE">
        <w:rPr>
          <w:lang w:val="en-US"/>
        </w:rPr>
        <w:t>ing</w:t>
      </w:r>
      <w:r w:rsidR="0028685A" w:rsidRPr="007151EE">
        <w:rPr>
          <w:lang w:val="en-US"/>
        </w:rPr>
        <w:t xml:space="preserve"> up</w:t>
      </w:r>
      <w:proofErr w:type="gramEnd"/>
      <w:r w:rsidR="0028685A" w:rsidRPr="007151EE">
        <w:rPr>
          <w:lang w:val="en-US"/>
        </w:rPr>
        <w:t xml:space="preserve"> </w:t>
      </w:r>
      <w:r w:rsidR="006E6DE6" w:rsidRPr="007151EE">
        <w:rPr>
          <w:lang w:val="en-US"/>
        </w:rPr>
        <w:t xml:space="preserve">the possibility of </w:t>
      </w:r>
      <w:r w:rsidR="0028685A" w:rsidRPr="007151EE">
        <w:rPr>
          <w:lang w:val="en-US"/>
        </w:rPr>
        <w:t xml:space="preserve">productive synergy among </w:t>
      </w:r>
      <w:r w:rsidR="003C1336" w:rsidRPr="007151EE">
        <w:rPr>
          <w:lang w:val="en-US"/>
        </w:rPr>
        <w:t>their different perspectives, knowledge, and capabilities</w:t>
      </w:r>
      <w:r w:rsidR="0028685A" w:rsidRPr="007151EE">
        <w:rPr>
          <w:lang w:val="en-US"/>
        </w:rPr>
        <w:t>.</w:t>
      </w:r>
      <w:r w:rsidR="00272DAA" w:rsidRPr="007151EE">
        <w:rPr>
          <w:lang w:val="en-US"/>
        </w:rPr>
        <w:t xml:space="preserve"> </w:t>
      </w:r>
      <w:r w:rsidR="00B515DA" w:rsidRPr="007151EE">
        <w:rPr>
          <w:lang w:val="en-US"/>
        </w:rPr>
        <w:t xml:space="preserve">It thus allows us to </w:t>
      </w:r>
      <w:r w:rsidR="00D66521" w:rsidRPr="007151EE">
        <w:rPr>
          <w:lang w:val="en-US"/>
        </w:rPr>
        <w:t xml:space="preserve">avoid </w:t>
      </w:r>
      <w:r w:rsidR="00272DAA" w:rsidRPr="007151EE">
        <w:rPr>
          <w:lang w:val="en-US"/>
        </w:rPr>
        <w:t xml:space="preserve">the hasty conclusion that democracy can be rescued only through </w:t>
      </w:r>
      <w:r w:rsidR="00DE3FDB" w:rsidRPr="007151EE">
        <w:rPr>
          <w:lang w:val="en-US"/>
        </w:rPr>
        <w:t xml:space="preserve">a </w:t>
      </w:r>
      <w:r w:rsidR="00716015" w:rsidRPr="007151EE">
        <w:rPr>
          <w:lang w:val="en-US"/>
        </w:rPr>
        <w:t>transposition</w:t>
      </w:r>
      <w:r w:rsidR="00DE3FDB" w:rsidRPr="007151EE">
        <w:rPr>
          <w:lang w:val="en-US"/>
        </w:rPr>
        <w:t xml:space="preserve"> of</w:t>
      </w:r>
      <w:r w:rsidR="00D66521" w:rsidRPr="007151EE">
        <w:rPr>
          <w:lang w:val="en-US"/>
        </w:rPr>
        <w:t xml:space="preserve"> </w:t>
      </w:r>
      <w:r w:rsidR="00716015" w:rsidRPr="007151EE">
        <w:rPr>
          <w:lang w:val="en-US"/>
        </w:rPr>
        <w:t xml:space="preserve">the domestic </w:t>
      </w:r>
      <w:r w:rsidR="00D66521" w:rsidRPr="007151EE">
        <w:rPr>
          <w:lang w:val="en-US"/>
        </w:rPr>
        <w:t>democra</w:t>
      </w:r>
      <w:r w:rsidR="00716015" w:rsidRPr="007151EE">
        <w:rPr>
          <w:lang w:val="en-US"/>
        </w:rPr>
        <w:t>tic model</w:t>
      </w:r>
      <w:r w:rsidR="00D66521" w:rsidRPr="007151EE">
        <w:rPr>
          <w:lang w:val="en-US"/>
        </w:rPr>
        <w:t xml:space="preserve"> to the global level</w:t>
      </w:r>
      <w:r w:rsidR="00486640" w:rsidRPr="007151EE">
        <w:rPr>
          <w:lang w:val="en-US"/>
        </w:rPr>
        <w:t xml:space="preserve"> (</w:t>
      </w:r>
      <w:r w:rsidR="00486640" w:rsidRPr="007151EE">
        <w:rPr>
          <w:rStyle w:val="FootnoteReference"/>
          <w:lang w:val="en-US"/>
        </w:rPr>
        <w:fldChar w:fldCharType="begin" w:fldLock="1"/>
      </w:r>
      <w:r w:rsidR="0049621C" w:rsidRPr="007151EE">
        <w:rPr>
          <w:lang w:val="en-US"/>
        </w:rPr>
        <w:instrText>ADDIN CSL_CITATION {"citationItems":[{"id":"ITEM-1","itemData":{"abstract":"The role of transnational partnerships in contemporary global environmental dis- course raises larger questions of the legitimacy, effectiveness and accountability of networked governance. This article advances a conceptual framework for evaluating the legitimacy of partnership networks. Furthermore, it examines, in particular, the multi-stakeholder partnerships for sustainable development announced at the World Summit on Sustainable Development in Johannesburg 2002. Partnership networks have been branded as a new form of global governance with the potential to bridge multilateral norms and local action by drawing on a diverse number of actors in civil society, government and business. Does the rise of global partnerships imply a re- location and diffusion of authority from government to public–private ‘implementa- tion networks’? Recent evaluations of the Johannesburg partnerships suggest that they can gain from a clearer linkage to existing institutions and multilateral agree- ments, measurable targets and timetables, more effective leadership, improved accountability, systematic review, reporting and monitoring mechanisms.","author":[{"dropping-particle":"","family":"Bäckstrand","given":"Karin","non-dropping-particle":"","parse-names":false,"suffix":""}],"container-title":"European Environment","id":"ITEM-1","issued":{"date-parts":[["2006"]]},"page":"290-306","title":"Multi-Stakeholder Partnerships for Sustainable Development : Rethinking and Effectiveness","type":"article-journal","volume":"16"},"locator":"293","uris":["http://www.mendeley.com/documents/?uuid=8a90e08e-5e82-409f-8111-f0e083c5eda0"]}],"mendeley":{"formattedCitation":"(Bäckstrand, 2006, p. 293)","manualFormatting":"Bäckstrand, 2006, p. 293","plainTextFormattedCitation":"(Bäckstrand, 2006, p. 293)","previouslyFormattedCitation":"(Bäckstrand, 2006, p. 293)"},"properties":{"noteIndex":0},"schema":"https://github.com/citation-style-language/schema/raw/master/csl-citation.json"}</w:instrText>
      </w:r>
      <w:r w:rsidR="00486640" w:rsidRPr="007151EE">
        <w:rPr>
          <w:rStyle w:val="FootnoteReference"/>
          <w:lang w:val="en-US"/>
        </w:rPr>
        <w:fldChar w:fldCharType="separate"/>
      </w:r>
      <w:r w:rsidR="00486640" w:rsidRPr="007151EE">
        <w:rPr>
          <w:noProof/>
          <w:lang w:val="en-US"/>
        </w:rPr>
        <w:t>Bäckstrand</w:t>
      </w:r>
      <w:r w:rsidR="0049621C" w:rsidRPr="007151EE">
        <w:rPr>
          <w:noProof/>
          <w:lang w:val="en-US"/>
        </w:rPr>
        <w:t>,</w:t>
      </w:r>
      <w:r w:rsidR="00486640" w:rsidRPr="007151EE">
        <w:rPr>
          <w:noProof/>
          <w:lang w:val="en-US"/>
        </w:rPr>
        <w:t xml:space="preserve"> 2006, p. 293</w:t>
      </w:r>
      <w:r w:rsidR="00486640" w:rsidRPr="007151EE">
        <w:rPr>
          <w:rStyle w:val="FootnoteReference"/>
          <w:lang w:val="en-US"/>
        </w:rPr>
        <w:fldChar w:fldCharType="end"/>
      </w:r>
      <w:r w:rsidR="00486640" w:rsidRPr="007151EE">
        <w:rPr>
          <w:lang w:val="en-US"/>
        </w:rPr>
        <w:t>)</w:t>
      </w:r>
      <w:r w:rsidR="00D66521" w:rsidRPr="007151EE">
        <w:rPr>
          <w:lang w:val="en-US"/>
        </w:rPr>
        <w:t xml:space="preserve">. As such, </w:t>
      </w:r>
      <w:r w:rsidR="006862C4" w:rsidRPr="007151EE">
        <w:rPr>
          <w:lang w:val="en-US"/>
        </w:rPr>
        <w:t>multi-stakeholder governance</w:t>
      </w:r>
      <w:r w:rsidR="00D66521" w:rsidRPr="007151EE">
        <w:rPr>
          <w:lang w:val="en-US"/>
        </w:rPr>
        <w:t xml:space="preserve"> </w:t>
      </w:r>
      <w:r w:rsidR="00DE3FDB" w:rsidRPr="007151EE">
        <w:rPr>
          <w:lang w:val="en-US"/>
        </w:rPr>
        <w:t>has been</w:t>
      </w:r>
      <w:r w:rsidR="00D66521" w:rsidRPr="007151EE">
        <w:rPr>
          <w:lang w:val="en-US"/>
        </w:rPr>
        <w:t xml:space="preserve"> construed as a fix to existing legitimacy gaps</w:t>
      </w:r>
      <w:r w:rsidR="00486640" w:rsidRPr="007151EE">
        <w:rPr>
          <w:lang w:val="en-US"/>
        </w:rPr>
        <w:t xml:space="preserve"> </w:t>
      </w:r>
      <w:r w:rsidR="00486640" w:rsidRPr="007151EE">
        <w:rPr>
          <w:lang w:val="en-US"/>
        </w:rPr>
        <w:fldChar w:fldCharType="begin" w:fldLock="1"/>
      </w:r>
      <w:r w:rsidR="00486640" w:rsidRPr="007151EE">
        <w:rPr>
          <w:lang w:val="en-US"/>
        </w:rPr>
        <w:instrText>ADDIN CSL_CITATION {"citationItems":[{"id":"ITEM-1","itemData":{"DOI":"10.1162/glep.2004.4.4.1","ISSN":"1526-3800","author":[{"dropping-particle":"","family":"Haas","given":"Peter M.","non-dropping-particle":"","parse-names":false,"suffix":""}],"container-title":"Global Environmental Politics","id":"ITEM-1","issue":"4","issued":{"date-parts":[["2004","11"]]},"page":"1-15","title":"Addressing the Global Governance Deficit","type":"article-journal","volume":"4"},"uris":["http://www.mendeley.com/documents/?uuid=665d38ac-045c-4ca5-b6a2-5b84205d6105"]},{"id":"ITEM-2","itemData":{"ISBN":"9780199235001","author":[{"dropping-particle":"","family":"Macdonald","given":"Terry","non-dropping-particle":"","parse-names":false,"suffix":""}],"id":"ITEM-2","issued":{"date-parts":[["2008"]]},"number-of-pages":"280","publisher":"Oxford University Press","title":"Global Stakeholder Democracy","type":"book"},"uris":["http://www.mendeley.com/documents/?uuid=1ec65a6c-4fc4-4113-a1a4-434714d563d6"]}],"mendeley":{"formattedCitation":"(Haas, 2004; Macdonald, 2008)","plainTextFormattedCitation":"(Haas, 2004; Macdonald, 2008)","previouslyFormattedCitation":"(Haas, 2004; Macdonald, 2008)"},"properties":{"noteIndex":0},"schema":"https://github.com/citation-style-language/schema/raw/master/csl-citation.json"}</w:instrText>
      </w:r>
      <w:r w:rsidR="00486640" w:rsidRPr="007151EE">
        <w:rPr>
          <w:lang w:val="en-US"/>
        </w:rPr>
        <w:fldChar w:fldCharType="separate"/>
      </w:r>
      <w:r w:rsidR="00486640" w:rsidRPr="007151EE">
        <w:rPr>
          <w:noProof/>
          <w:lang w:val="en-US"/>
        </w:rPr>
        <w:t>(Haas, 2004; Macdonald, 2008)</w:t>
      </w:r>
      <w:r w:rsidR="00486640" w:rsidRPr="007151EE">
        <w:rPr>
          <w:lang w:val="en-US"/>
        </w:rPr>
        <w:fldChar w:fldCharType="end"/>
      </w:r>
      <w:r w:rsidR="00DE3FDB" w:rsidRPr="007151EE">
        <w:rPr>
          <w:lang w:val="en-US"/>
        </w:rPr>
        <w:t xml:space="preserve">, not least </w:t>
      </w:r>
      <w:r w:rsidR="003C1336" w:rsidRPr="007151EE">
        <w:rPr>
          <w:lang w:val="en-US"/>
        </w:rPr>
        <w:t>because it is</w:t>
      </w:r>
      <w:r w:rsidR="00D66521" w:rsidRPr="007151EE">
        <w:rPr>
          <w:lang w:val="en-US"/>
        </w:rPr>
        <w:t xml:space="preserve"> </w:t>
      </w:r>
      <w:r w:rsidR="003C1336" w:rsidRPr="007151EE">
        <w:rPr>
          <w:lang w:val="en-US"/>
        </w:rPr>
        <w:t>assumed to provide</w:t>
      </w:r>
      <w:r w:rsidR="00D66521" w:rsidRPr="007151EE">
        <w:rPr>
          <w:lang w:val="en-US"/>
        </w:rPr>
        <w:t xml:space="preserve"> more accountability and transparency</w:t>
      </w:r>
      <w:r w:rsidR="0048664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057/9780230372887_8","author":[{"dropping-particle":"","family":"Arts","given":"Bas","non-dropping-particle":"","parse-names":false,"suffix":""}],"container-title":"New Modes of Governance in the Global System","id":"ITEM-1","issued":{"date-parts":[["2006"]]},"page":"177-200","publisher":"Palgrave Macmillan UK","publisher-place":"London","title":"Non-state Actors in Global Environmental Governance: New Arrangements Beyond the State","type":"chapter"},"uris":["http://www.mendeley.com/documents/?uuid=2bd33b28-da4a-4ba7-bc32-0034f2d98889"]}],"mendeley":{"formattedCitation":"(Arts, 2006)","plainTextFormattedCitation":"(Arts, 2006)","previouslyFormattedCitation":"(Arts, 2006)"},"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Arts, 2006)</w:t>
      </w:r>
      <w:r w:rsidR="00192336" w:rsidRPr="007151EE">
        <w:rPr>
          <w:rStyle w:val="FootnoteReference"/>
          <w:lang w:val="en-US"/>
        </w:rPr>
        <w:fldChar w:fldCharType="end"/>
      </w:r>
      <w:r w:rsidR="00486640" w:rsidRPr="007151EE">
        <w:rPr>
          <w:lang w:val="en-US"/>
        </w:rPr>
        <w:t>.</w:t>
      </w:r>
    </w:p>
    <w:p w14:paraId="3DE7B978" w14:textId="610766A9" w:rsidR="006951B7" w:rsidRPr="007151EE" w:rsidRDefault="00DE3FDB" w:rsidP="00B41753">
      <w:pPr>
        <w:spacing w:line="276" w:lineRule="auto"/>
        <w:jc w:val="both"/>
        <w:rPr>
          <w:lang w:val="en-US"/>
        </w:rPr>
      </w:pPr>
      <w:r w:rsidRPr="007151EE">
        <w:rPr>
          <w:lang w:val="en-US"/>
        </w:rPr>
        <w:lastRenderedPageBreak/>
        <w:t xml:space="preserve">In general, we welcome the idea as </w:t>
      </w:r>
      <w:r w:rsidR="009F1E88" w:rsidRPr="007151EE">
        <w:rPr>
          <w:lang w:val="en-US"/>
        </w:rPr>
        <w:t xml:space="preserve">straightforwardly applicable </w:t>
      </w:r>
      <w:r w:rsidR="000B1A49" w:rsidRPr="007151EE">
        <w:rPr>
          <w:lang w:val="en-US"/>
        </w:rPr>
        <w:t xml:space="preserve">to </w:t>
      </w:r>
      <w:r w:rsidR="004660D5" w:rsidRPr="007151EE">
        <w:rPr>
          <w:lang w:val="en-US"/>
        </w:rPr>
        <w:t xml:space="preserve">space laser policy. </w:t>
      </w:r>
      <w:r w:rsidR="00902328" w:rsidRPr="007151EE">
        <w:rPr>
          <w:lang w:val="en-US"/>
        </w:rPr>
        <w:t>Multi-</w:t>
      </w:r>
      <w:proofErr w:type="spellStart"/>
      <w:r w:rsidR="00902328" w:rsidRPr="007151EE">
        <w:rPr>
          <w:lang w:val="en-US"/>
        </w:rPr>
        <w:t>stakeholderism</w:t>
      </w:r>
      <w:proofErr w:type="spellEnd"/>
      <w:r w:rsidR="00902328" w:rsidRPr="007151EE">
        <w:rPr>
          <w:lang w:val="en-US"/>
        </w:rPr>
        <w:t xml:space="preserve"> </w:t>
      </w:r>
      <w:r w:rsidR="00EE2D93" w:rsidRPr="007151EE">
        <w:rPr>
          <w:lang w:val="en-US"/>
        </w:rPr>
        <w:t>expands the scope</w:t>
      </w:r>
      <w:r w:rsidR="00902328" w:rsidRPr="007151EE">
        <w:rPr>
          <w:lang w:val="en-US"/>
        </w:rPr>
        <w:t xml:space="preserve"> of participants with relevant knowledge beyond political entities led by territorially limited security concerns, </w:t>
      </w:r>
      <w:r w:rsidR="00EE2D93" w:rsidRPr="007151EE">
        <w:rPr>
          <w:lang w:val="en-US"/>
        </w:rPr>
        <w:t xml:space="preserve">thus </w:t>
      </w:r>
      <w:r w:rsidR="0012664D" w:rsidRPr="007151EE">
        <w:rPr>
          <w:lang w:val="en-US"/>
        </w:rPr>
        <w:t xml:space="preserve">potentially </w:t>
      </w:r>
      <w:r w:rsidR="00902328" w:rsidRPr="007151EE">
        <w:rPr>
          <w:lang w:val="en-US"/>
        </w:rPr>
        <w:t xml:space="preserve">addressing </w:t>
      </w:r>
      <w:r w:rsidR="007E3F84" w:rsidRPr="007151EE">
        <w:rPr>
          <w:lang w:val="en-US"/>
        </w:rPr>
        <w:t xml:space="preserve">the difficulties arising from </w:t>
      </w:r>
      <w:r w:rsidR="00902328" w:rsidRPr="007151EE">
        <w:rPr>
          <w:lang w:val="en-US"/>
        </w:rPr>
        <w:t>technical complexity and security sensitivity</w:t>
      </w:r>
      <w:r w:rsidR="006E6DE6" w:rsidRPr="007151EE">
        <w:rPr>
          <w:lang w:val="en-US"/>
        </w:rPr>
        <w:t xml:space="preserve"> (see the next </w:t>
      </w:r>
      <w:r w:rsidR="006E6DE6" w:rsidRPr="00D7669A">
        <w:rPr>
          <w:lang w:val="en-US"/>
        </w:rPr>
        <w:t>section)</w:t>
      </w:r>
      <w:r w:rsidR="008204DC" w:rsidRPr="00D7669A">
        <w:rPr>
          <w:lang w:val="en-US"/>
        </w:rPr>
        <w:t xml:space="preserve">. </w:t>
      </w:r>
      <w:r w:rsidR="000E3F6B" w:rsidRPr="00D7669A">
        <w:rPr>
          <w:lang w:val="en-US"/>
        </w:rPr>
        <w:t xml:space="preserve">It is extremely relevant in the space sector, which has been highlighted by the rise of new private actors (commercial, like SpaceX and philanthropic, like Breakthrough Initiatives) that </w:t>
      </w:r>
      <w:r w:rsidR="002C1CC9" w:rsidRPr="00D7669A">
        <w:rPr>
          <w:lang w:val="en-US"/>
        </w:rPr>
        <w:t>come with different perspectives and interests than traditional national space actors.</w:t>
      </w:r>
      <w:r w:rsidR="00FE5DED" w:rsidRPr="00D7669A">
        <w:rPr>
          <w:lang w:val="en-US"/>
        </w:rPr>
        <w:t xml:space="preserve"> </w:t>
      </w:r>
      <w:r w:rsidR="00AD6DA8" w:rsidRPr="00D7669A">
        <w:rPr>
          <w:lang w:val="en-US"/>
        </w:rPr>
        <w:t xml:space="preserve">And while the public </w:t>
      </w:r>
      <w:r w:rsidR="00C80AF3" w:rsidRPr="00D7669A">
        <w:rPr>
          <w:lang w:val="en-US"/>
        </w:rPr>
        <w:t>contracts</w:t>
      </w:r>
      <w:r w:rsidR="00AD6DA8" w:rsidRPr="00D7669A">
        <w:rPr>
          <w:lang w:val="en-US"/>
        </w:rPr>
        <w:t xml:space="preserve"> for space activit</w:t>
      </w:r>
      <w:r w:rsidR="00397D73" w:rsidRPr="00D7669A">
        <w:rPr>
          <w:lang w:val="en-US"/>
        </w:rPr>
        <w:t>i</w:t>
      </w:r>
      <w:r w:rsidR="00AD6DA8" w:rsidRPr="00D7669A">
        <w:rPr>
          <w:lang w:val="en-US"/>
        </w:rPr>
        <w:t xml:space="preserve">es </w:t>
      </w:r>
      <w:r w:rsidR="002871E4" w:rsidRPr="00D7669A">
        <w:rPr>
          <w:lang w:val="en-US"/>
        </w:rPr>
        <w:t xml:space="preserve">still </w:t>
      </w:r>
      <w:r w:rsidR="00AD6DA8" w:rsidRPr="00D7669A">
        <w:rPr>
          <w:lang w:val="en-US"/>
        </w:rPr>
        <w:t xml:space="preserve">represent </w:t>
      </w:r>
      <w:proofErr w:type="gramStart"/>
      <w:r w:rsidR="00AD6DA8" w:rsidRPr="00D7669A">
        <w:rPr>
          <w:lang w:val="en-US"/>
        </w:rPr>
        <w:t>the vast majority o</w:t>
      </w:r>
      <w:r w:rsidR="00C80AF3" w:rsidRPr="00D7669A">
        <w:rPr>
          <w:lang w:val="en-US"/>
        </w:rPr>
        <w:t>f</w:t>
      </w:r>
      <w:proofErr w:type="gramEnd"/>
      <w:r w:rsidR="00C80AF3" w:rsidRPr="00D7669A">
        <w:rPr>
          <w:lang w:val="en-US"/>
        </w:rPr>
        <w:t xml:space="preserve"> financing</w:t>
      </w:r>
      <w:r w:rsidR="00C94168" w:rsidRPr="00D7669A">
        <w:rPr>
          <w:lang w:val="en-US"/>
        </w:rPr>
        <w:t xml:space="preserve"> and thus power</w:t>
      </w:r>
      <w:r w:rsidR="00C80AF3" w:rsidRPr="00D7669A">
        <w:rPr>
          <w:lang w:val="en-US"/>
        </w:rPr>
        <w:t xml:space="preserve"> in the space sector, private </w:t>
      </w:r>
      <w:r w:rsidR="005C2A9F" w:rsidRPr="00D7669A">
        <w:rPr>
          <w:lang w:val="en-US"/>
        </w:rPr>
        <w:t xml:space="preserve">contracts for space security services are </w:t>
      </w:r>
      <w:r w:rsidR="00C94168" w:rsidRPr="00D7669A">
        <w:rPr>
          <w:lang w:val="en-US"/>
        </w:rPr>
        <w:t xml:space="preserve">rapidly </w:t>
      </w:r>
      <w:r w:rsidR="005C2A9F" w:rsidRPr="00D7669A">
        <w:rPr>
          <w:lang w:val="en-US"/>
        </w:rPr>
        <w:t>growing</w:t>
      </w:r>
      <w:r w:rsidR="005E5E58" w:rsidRPr="00D7669A">
        <w:rPr>
          <w:lang w:val="en-US"/>
        </w:rPr>
        <w:t>, which will inevitably come with greater influence and power of private actors.</w:t>
      </w:r>
      <w:r w:rsidR="002C1CC9" w:rsidRPr="00D7669A">
        <w:rPr>
          <w:lang w:val="en-US"/>
        </w:rPr>
        <w:t xml:space="preserve"> </w:t>
      </w:r>
      <w:proofErr w:type="spellStart"/>
      <w:r w:rsidR="002C1CC9" w:rsidRPr="00D7669A">
        <w:rPr>
          <w:lang w:val="en-US"/>
        </w:rPr>
        <w:t>Multistakeholderism</w:t>
      </w:r>
      <w:proofErr w:type="spellEnd"/>
      <w:r w:rsidR="002C1CC9" w:rsidRPr="00D7669A">
        <w:rPr>
          <w:lang w:val="en-US"/>
        </w:rPr>
        <w:t xml:space="preserve"> </w:t>
      </w:r>
      <w:r w:rsidR="008204DC" w:rsidRPr="00D7669A">
        <w:rPr>
          <w:lang w:val="en-US"/>
        </w:rPr>
        <w:t xml:space="preserve">also helps </w:t>
      </w:r>
      <w:r w:rsidR="00902328" w:rsidRPr="00D7669A">
        <w:rPr>
          <w:lang w:val="en-US"/>
        </w:rPr>
        <w:t xml:space="preserve">avoid </w:t>
      </w:r>
      <w:r w:rsidR="008204DC" w:rsidRPr="00D7669A">
        <w:rPr>
          <w:lang w:val="en-US"/>
        </w:rPr>
        <w:t xml:space="preserve">unworkable </w:t>
      </w:r>
      <w:r w:rsidR="00902328" w:rsidRPr="00D7669A">
        <w:rPr>
          <w:lang w:val="en-US"/>
        </w:rPr>
        <w:t>domestic analogies</w:t>
      </w:r>
      <w:r w:rsidR="0049621C" w:rsidRPr="00D7669A">
        <w:rPr>
          <w:lang w:val="en-US"/>
        </w:rPr>
        <w:t xml:space="preserve"> </w:t>
      </w:r>
      <w:r w:rsidR="00192336" w:rsidRPr="00D7669A">
        <w:rPr>
          <w:rStyle w:val="FootnoteReference"/>
          <w:lang w:val="en-US"/>
        </w:rPr>
        <w:fldChar w:fldCharType="begin" w:fldLock="1"/>
      </w:r>
      <w:r w:rsidR="00627157" w:rsidRPr="00D7669A">
        <w:rPr>
          <w:lang w:val="en-US"/>
        </w:rPr>
        <w:instrText>ADDIN CSL_CITATION {"citationItems":[{"id":"ITEM-1","itemData":{"DOI":"10.1177/0047117813502502","ISSN":"0047-1178","author":[{"dropping-particle":"","family":"Rolf","given":"Jan Niklas","non-dropping-particle":"","parse-names":false,"suffix":""}],"container-title":"International Relations","id":"ITEM-1","issue":"2","issued":{"date-parts":[["2014","6","11"]]},"page":"159-182","title":"The state of nature analogy in International Relations theory","type":"article-journal","volume":"28"},"uris":["http://www.mendeley.com/documents/?uuid=689e2f28-9608-476b-a4a6-1c3c12ccbf69"]}],"mendeley":{"formattedCitation":"(Rolf, 2014)","plainTextFormattedCitation":"(Rolf, 2014)","previouslyFormattedCitation":"(Rolf, 2014)"},"properties":{"noteIndex":0},"schema":"https://github.com/citation-style-language/schema/raw/master/csl-citation.json"}</w:instrText>
      </w:r>
      <w:r w:rsidR="00192336" w:rsidRPr="00D7669A">
        <w:rPr>
          <w:rStyle w:val="FootnoteReference"/>
          <w:lang w:val="en-US"/>
        </w:rPr>
        <w:fldChar w:fldCharType="separate"/>
      </w:r>
      <w:r w:rsidR="00192336" w:rsidRPr="00D7669A">
        <w:rPr>
          <w:noProof/>
          <w:lang w:val="en-US"/>
        </w:rPr>
        <w:t>(Rolf, 2014)</w:t>
      </w:r>
      <w:r w:rsidR="00192336" w:rsidRPr="00D7669A">
        <w:rPr>
          <w:rStyle w:val="FootnoteReference"/>
          <w:lang w:val="en-US"/>
        </w:rPr>
        <w:fldChar w:fldCharType="end"/>
      </w:r>
      <w:r w:rsidR="0049621C" w:rsidRPr="00D7669A">
        <w:rPr>
          <w:lang w:val="en-US"/>
        </w:rPr>
        <w:t>.</w:t>
      </w:r>
      <w:r w:rsidR="00902328" w:rsidRPr="00D7669A">
        <w:rPr>
          <w:lang w:val="en-US"/>
        </w:rPr>
        <w:t xml:space="preserve"> </w:t>
      </w:r>
      <w:r w:rsidR="004660D5" w:rsidRPr="00D7669A">
        <w:rPr>
          <w:lang w:val="en-US"/>
        </w:rPr>
        <w:t>At the same time, however, the context-dependent approach to legitimacy we adopt from Maffettone and Ulaş</w:t>
      </w:r>
      <w:r w:rsidR="00AE293A" w:rsidRPr="00D7669A">
        <w:rPr>
          <w:lang w:val="en-US"/>
        </w:rPr>
        <w:t xml:space="preserve"> lead</w:t>
      </w:r>
      <w:r w:rsidR="003F1703" w:rsidRPr="00D7669A">
        <w:rPr>
          <w:lang w:val="en-US"/>
        </w:rPr>
        <w:t>s</w:t>
      </w:r>
      <w:r w:rsidR="00AE293A" w:rsidRPr="00D7669A">
        <w:rPr>
          <w:lang w:val="en-US"/>
        </w:rPr>
        <w:t xml:space="preserve"> us to restrict its applicability primarily to the development phase</w:t>
      </w:r>
      <w:r w:rsidR="0012664D" w:rsidRPr="00D7669A">
        <w:rPr>
          <w:lang w:val="en-US"/>
        </w:rPr>
        <w:t xml:space="preserve"> of space laser policy</w:t>
      </w:r>
      <w:r w:rsidR="003F1703" w:rsidRPr="00D7669A">
        <w:rPr>
          <w:lang w:val="en-US"/>
        </w:rPr>
        <w:t xml:space="preserve">. </w:t>
      </w:r>
      <w:r w:rsidR="006B7D28" w:rsidRPr="00D7669A">
        <w:rPr>
          <w:lang w:val="en-US"/>
        </w:rPr>
        <w:t xml:space="preserve">To anticipate </w:t>
      </w:r>
      <w:r w:rsidR="00861ABB" w:rsidRPr="00D7669A">
        <w:rPr>
          <w:lang w:val="en-US"/>
        </w:rPr>
        <w:t xml:space="preserve">our </w:t>
      </w:r>
      <w:r w:rsidR="006B7D28" w:rsidRPr="00D7669A">
        <w:rPr>
          <w:lang w:val="en-US"/>
        </w:rPr>
        <w:t>later discussion, balancing the trade-off</w:t>
      </w:r>
      <w:r w:rsidR="005860D2" w:rsidRPr="00D7669A">
        <w:rPr>
          <w:lang w:val="en-US"/>
        </w:rPr>
        <w:t>s</w:t>
      </w:r>
      <w:r w:rsidR="006B7D28" w:rsidRPr="00D7669A">
        <w:rPr>
          <w:lang w:val="en-US"/>
        </w:rPr>
        <w:t xml:space="preserve"> between effective problem-solving and democratic inclusion </w:t>
      </w:r>
      <w:r w:rsidR="00BE52E0" w:rsidRPr="00D7669A">
        <w:rPr>
          <w:lang w:val="en-US"/>
        </w:rPr>
        <w:t>depends</w:t>
      </w:r>
      <w:r w:rsidR="001E5884" w:rsidRPr="00D7669A">
        <w:rPr>
          <w:lang w:val="en-US"/>
        </w:rPr>
        <w:t xml:space="preserve"> </w:t>
      </w:r>
      <w:r w:rsidR="00BE52E0" w:rsidRPr="00D7669A">
        <w:rPr>
          <w:lang w:val="en-US"/>
        </w:rPr>
        <w:t xml:space="preserve">on the particularities of each case and topic, </w:t>
      </w:r>
      <w:r w:rsidR="00F86DAA" w:rsidRPr="00D7669A">
        <w:rPr>
          <w:lang w:val="en-US"/>
        </w:rPr>
        <w:t xml:space="preserve">tying </w:t>
      </w:r>
      <w:r w:rsidR="00BE52E0" w:rsidRPr="00D7669A">
        <w:rPr>
          <w:lang w:val="en-US"/>
        </w:rPr>
        <w:t xml:space="preserve">the </w:t>
      </w:r>
      <w:r w:rsidR="007151EE" w:rsidRPr="00D7669A">
        <w:rPr>
          <w:lang w:val="en-US"/>
        </w:rPr>
        <w:t>legitimizing</w:t>
      </w:r>
      <w:r w:rsidR="00BE52E0" w:rsidRPr="00D7669A">
        <w:rPr>
          <w:lang w:val="en-US"/>
        </w:rPr>
        <w:t xml:space="preserve"> criteria and mechanisms </w:t>
      </w:r>
      <w:r w:rsidR="00F86DAA" w:rsidRPr="00D7669A">
        <w:rPr>
          <w:lang w:val="en-US"/>
        </w:rPr>
        <w:t xml:space="preserve">to </w:t>
      </w:r>
      <w:r w:rsidR="000C4410" w:rsidRPr="00D7669A">
        <w:rPr>
          <w:lang w:val="en-US"/>
        </w:rPr>
        <w:t xml:space="preserve">the </w:t>
      </w:r>
      <w:r w:rsidR="00A87B39" w:rsidRPr="00D7669A">
        <w:rPr>
          <w:lang w:val="en-US"/>
        </w:rPr>
        <w:t xml:space="preserve">relevant </w:t>
      </w:r>
      <w:r w:rsidR="000C4410" w:rsidRPr="00D7669A">
        <w:rPr>
          <w:lang w:val="en-US"/>
        </w:rPr>
        <w:t>circumstances</w:t>
      </w:r>
      <w:r w:rsidR="00B33A8F" w:rsidRPr="00D7669A">
        <w:rPr>
          <w:lang w:val="en-US"/>
        </w:rPr>
        <w:t xml:space="preserve">. </w:t>
      </w:r>
      <w:r w:rsidR="00DF5C82" w:rsidRPr="00D7669A">
        <w:rPr>
          <w:lang w:val="en-US"/>
        </w:rPr>
        <w:t>Precisely b</w:t>
      </w:r>
      <w:r w:rsidR="00EA20A0" w:rsidRPr="00D7669A">
        <w:rPr>
          <w:lang w:val="en-US"/>
        </w:rPr>
        <w:t xml:space="preserve">ecause the nature of LTSs </w:t>
      </w:r>
      <w:r w:rsidR="00DF5C82" w:rsidRPr="00D7669A">
        <w:rPr>
          <w:lang w:val="en-US"/>
        </w:rPr>
        <w:t>facilitates the building of common identities</w:t>
      </w:r>
      <w:r w:rsidR="007A0ED9" w:rsidRPr="00D7669A">
        <w:rPr>
          <w:lang w:val="en-US"/>
        </w:rPr>
        <w:t xml:space="preserve"> </w:t>
      </w:r>
      <w:r w:rsidR="0050684E" w:rsidRPr="00D7669A">
        <w:rPr>
          <w:lang w:val="en-US"/>
        </w:rPr>
        <w:t xml:space="preserve">(as </w:t>
      </w:r>
      <w:r w:rsidR="00DF5C82" w:rsidRPr="00D7669A">
        <w:rPr>
          <w:lang w:val="en-US"/>
        </w:rPr>
        <w:t xml:space="preserve">prerequisites </w:t>
      </w:r>
      <w:r w:rsidR="005860D2" w:rsidRPr="00D7669A">
        <w:rPr>
          <w:lang w:val="en-US"/>
        </w:rPr>
        <w:t>for</w:t>
      </w:r>
      <w:r w:rsidR="00DF5C82" w:rsidRPr="00D7669A">
        <w:rPr>
          <w:lang w:val="en-US"/>
        </w:rPr>
        <w:t xml:space="preserve"> democratic inclusion at the input</w:t>
      </w:r>
      <w:r w:rsidR="0050684E" w:rsidRPr="00D7669A">
        <w:rPr>
          <w:lang w:val="en-US"/>
        </w:rPr>
        <w:t>)</w:t>
      </w:r>
      <w:r w:rsidR="00DF5C82" w:rsidRPr="00D7669A">
        <w:rPr>
          <w:lang w:val="en-US"/>
        </w:rPr>
        <w:t xml:space="preserve">, it </w:t>
      </w:r>
      <w:r w:rsidR="005860D2" w:rsidRPr="00D7669A">
        <w:rPr>
          <w:lang w:val="en-US"/>
        </w:rPr>
        <w:t xml:space="preserve">also </w:t>
      </w:r>
      <w:r w:rsidR="00DF5C82" w:rsidRPr="00D7669A">
        <w:rPr>
          <w:lang w:val="en-US"/>
        </w:rPr>
        <w:t xml:space="preserve">invites </w:t>
      </w:r>
      <w:r w:rsidR="00D14D39" w:rsidRPr="00D7669A">
        <w:rPr>
          <w:lang w:val="en-US"/>
        </w:rPr>
        <w:t xml:space="preserve">more ambitious considerations pointing towards </w:t>
      </w:r>
      <w:r w:rsidR="00FD5FF6" w:rsidRPr="00D7669A">
        <w:rPr>
          <w:lang w:val="en-US"/>
        </w:rPr>
        <w:t xml:space="preserve">more </w:t>
      </w:r>
      <w:r w:rsidR="007151EE" w:rsidRPr="00D7669A">
        <w:rPr>
          <w:lang w:val="en-US"/>
        </w:rPr>
        <w:t>centralized</w:t>
      </w:r>
      <w:r w:rsidR="00D14D39" w:rsidRPr="00D7669A">
        <w:rPr>
          <w:lang w:val="en-US"/>
        </w:rPr>
        <w:t xml:space="preserve"> global decision-making mechanisms in the deployment phase.</w:t>
      </w:r>
      <w:r w:rsidR="003F08AC" w:rsidRPr="00D7669A">
        <w:rPr>
          <w:lang w:val="en-US"/>
        </w:rPr>
        <w:t xml:space="preserve"> From now on, we thus understand space laser governance as situated in the space </w:t>
      </w:r>
      <w:r w:rsidR="00CF123D" w:rsidRPr="00D7669A">
        <w:rPr>
          <w:lang w:val="en-US"/>
        </w:rPr>
        <w:t xml:space="preserve">whose outer bounds are </w:t>
      </w:r>
      <w:r w:rsidR="003F08AC" w:rsidRPr="00D7669A">
        <w:rPr>
          <w:lang w:val="en-US"/>
        </w:rPr>
        <w:t xml:space="preserve">defined </w:t>
      </w:r>
      <w:r w:rsidR="007D41C6" w:rsidRPr="00D7669A">
        <w:rPr>
          <w:lang w:val="en-US"/>
        </w:rPr>
        <w:t xml:space="preserve">jointly </w:t>
      </w:r>
      <w:r w:rsidR="003F08AC" w:rsidRPr="007151EE">
        <w:rPr>
          <w:lang w:val="en-US"/>
        </w:rPr>
        <w:t>by</w:t>
      </w:r>
      <w:r w:rsidR="007D41C6" w:rsidRPr="007151EE">
        <w:rPr>
          <w:lang w:val="en-US"/>
        </w:rPr>
        <w:t xml:space="preserve"> the ideas of </w:t>
      </w:r>
      <w:r w:rsidR="007151EE" w:rsidRPr="007151EE">
        <w:rPr>
          <w:lang w:val="en-US"/>
        </w:rPr>
        <w:t>decentralized</w:t>
      </w:r>
      <w:r w:rsidR="003A546B" w:rsidRPr="007151EE">
        <w:rPr>
          <w:lang w:val="en-US"/>
        </w:rPr>
        <w:t xml:space="preserve"> multi-</w:t>
      </w:r>
      <w:proofErr w:type="spellStart"/>
      <w:r w:rsidR="003A546B" w:rsidRPr="007151EE">
        <w:rPr>
          <w:lang w:val="en-US"/>
        </w:rPr>
        <w:t>stakeholderism</w:t>
      </w:r>
      <w:proofErr w:type="spellEnd"/>
      <w:r w:rsidR="006A676B" w:rsidRPr="007151EE">
        <w:rPr>
          <w:lang w:val="en-US"/>
        </w:rPr>
        <w:t xml:space="preserve"> and </w:t>
      </w:r>
      <w:r w:rsidR="0081382B" w:rsidRPr="007151EE">
        <w:rPr>
          <w:lang w:val="en-US"/>
        </w:rPr>
        <w:t xml:space="preserve">a </w:t>
      </w:r>
      <w:r w:rsidR="007151EE" w:rsidRPr="007151EE">
        <w:rPr>
          <w:lang w:val="en-US"/>
        </w:rPr>
        <w:t>centralized</w:t>
      </w:r>
      <w:r w:rsidR="003A546B" w:rsidRPr="007151EE">
        <w:rPr>
          <w:lang w:val="en-US"/>
        </w:rPr>
        <w:t xml:space="preserve"> global political authority.</w:t>
      </w:r>
    </w:p>
    <w:p w14:paraId="737BA8E9" w14:textId="38A88326" w:rsidR="004E34B5" w:rsidRPr="007151EE" w:rsidRDefault="00FD5FF6" w:rsidP="009768D3">
      <w:pPr>
        <w:pStyle w:val="Heading1"/>
        <w:rPr>
          <w:lang w:val="en-US"/>
        </w:rPr>
      </w:pPr>
      <w:bookmarkStart w:id="4" w:name="_Toc48069780"/>
      <w:r w:rsidRPr="007151EE">
        <w:rPr>
          <w:lang w:val="en-US"/>
        </w:rPr>
        <w:t xml:space="preserve">Fixing </w:t>
      </w:r>
      <w:r w:rsidRPr="009768D3">
        <w:t>Legitimacy</w:t>
      </w:r>
      <w:r w:rsidRPr="007151EE">
        <w:rPr>
          <w:lang w:val="en-US"/>
        </w:rPr>
        <w:t xml:space="preserve">? </w:t>
      </w:r>
      <w:r w:rsidR="005E773C" w:rsidRPr="007151EE">
        <w:rPr>
          <w:lang w:val="en-US"/>
        </w:rPr>
        <w:t>Legitimacy</w:t>
      </w:r>
      <w:r w:rsidR="000E21CA" w:rsidRPr="007151EE">
        <w:rPr>
          <w:lang w:val="en-US"/>
        </w:rPr>
        <w:t xml:space="preserve"> </w:t>
      </w:r>
      <w:r w:rsidR="00F937B6" w:rsidRPr="007151EE">
        <w:rPr>
          <w:lang w:val="en-US"/>
        </w:rPr>
        <w:t xml:space="preserve">Dilemmas </w:t>
      </w:r>
      <w:r w:rsidR="005E773C" w:rsidRPr="007151EE">
        <w:rPr>
          <w:lang w:val="en-US"/>
        </w:rPr>
        <w:t>in</w:t>
      </w:r>
      <w:r w:rsidRPr="007151EE">
        <w:rPr>
          <w:lang w:val="en-US"/>
        </w:rPr>
        <w:t xml:space="preserve"> the</w:t>
      </w:r>
      <w:r w:rsidR="005E773C" w:rsidRPr="007151EE">
        <w:rPr>
          <w:lang w:val="en-US"/>
        </w:rPr>
        <w:t xml:space="preserve"> Use of</w:t>
      </w:r>
      <w:r w:rsidR="000E21CA" w:rsidRPr="007151EE">
        <w:rPr>
          <w:lang w:val="en-US"/>
        </w:rPr>
        <w:t xml:space="preserve"> Lasers</w:t>
      </w:r>
      <w:bookmarkEnd w:id="4"/>
    </w:p>
    <w:p w14:paraId="0D0E4873" w14:textId="66663C88" w:rsidR="0032061D" w:rsidRPr="007151EE" w:rsidRDefault="0032061D" w:rsidP="00B41753">
      <w:pPr>
        <w:spacing w:line="276" w:lineRule="auto"/>
        <w:jc w:val="both"/>
        <w:rPr>
          <w:lang w:val="en-US"/>
        </w:rPr>
      </w:pPr>
      <w:r w:rsidRPr="007151EE">
        <w:rPr>
          <w:lang w:val="en-US"/>
        </w:rPr>
        <w:t xml:space="preserve">All three areas of the use of high energy laser discussed </w:t>
      </w:r>
      <w:r w:rsidR="008C0AC8" w:rsidRPr="007151EE">
        <w:rPr>
          <w:lang w:val="en-US"/>
        </w:rPr>
        <w:t>earlier</w:t>
      </w:r>
      <w:r w:rsidRPr="007151EE">
        <w:rPr>
          <w:lang w:val="en-US"/>
        </w:rPr>
        <w:t xml:space="preserve"> involve either of two laser-based methods – photon pressure or laser ablation, achievable, respectively, by continuous wave lasers and pulsed lasers. </w:t>
      </w:r>
      <w:r w:rsidR="0081382B" w:rsidRPr="007151EE">
        <w:rPr>
          <w:lang w:val="en-US"/>
        </w:rPr>
        <w:t>T</w:t>
      </w:r>
      <w:r w:rsidR="000F55A7" w:rsidRPr="007151EE">
        <w:rPr>
          <w:lang w:val="en-US"/>
        </w:rPr>
        <w:t xml:space="preserve">he </w:t>
      </w:r>
      <w:r w:rsidR="00AA4A28" w:rsidRPr="007151EE">
        <w:rPr>
          <w:lang w:val="en-US"/>
        </w:rPr>
        <w:t xml:space="preserve">fact of the matter is that no single actor possesses all the necessary tools for </w:t>
      </w:r>
      <w:r w:rsidR="008C12D5" w:rsidRPr="007151EE">
        <w:rPr>
          <w:lang w:val="en-US"/>
        </w:rPr>
        <w:t xml:space="preserve">the </w:t>
      </w:r>
      <w:r w:rsidR="00AA4A28" w:rsidRPr="007151EE">
        <w:rPr>
          <w:lang w:val="en-US"/>
        </w:rPr>
        <w:t>development of such technology</w:t>
      </w:r>
      <w:r w:rsidR="008C12D5" w:rsidRPr="007151EE">
        <w:rPr>
          <w:lang w:val="en-US"/>
        </w:rPr>
        <w:t xml:space="preserve">, because it </w:t>
      </w:r>
      <w:r w:rsidR="00AA4A28" w:rsidRPr="007151EE">
        <w:rPr>
          <w:lang w:val="en-US"/>
        </w:rPr>
        <w:t>requires huge resources and pooled knowledge</w:t>
      </w:r>
      <w:r w:rsidR="008C12D5" w:rsidRPr="007151EE">
        <w:rPr>
          <w:lang w:val="en-US"/>
        </w:rPr>
        <w:t xml:space="preserve">. </w:t>
      </w:r>
      <w:proofErr w:type="gramStart"/>
      <w:r w:rsidR="008C12D5" w:rsidRPr="007151EE">
        <w:rPr>
          <w:lang w:val="en-US"/>
        </w:rPr>
        <w:t>But,</w:t>
      </w:r>
      <w:proofErr w:type="gramEnd"/>
      <w:r w:rsidR="008C12D5" w:rsidRPr="007151EE">
        <w:rPr>
          <w:lang w:val="en-US"/>
        </w:rPr>
        <w:t xml:space="preserve"> and this motivates much of our subsequent argument, no single actor is capable of uncontroversial </w:t>
      </w:r>
      <w:r w:rsidR="00AA4A28" w:rsidRPr="007151EE">
        <w:rPr>
          <w:lang w:val="en-US"/>
        </w:rPr>
        <w:t xml:space="preserve">subsequent deployment </w:t>
      </w:r>
      <w:r w:rsidR="008C0AC8" w:rsidRPr="007151EE">
        <w:rPr>
          <w:lang w:val="en-US"/>
        </w:rPr>
        <w:t>either –</w:t>
      </w:r>
      <w:r w:rsidR="00AA4A28" w:rsidRPr="007151EE">
        <w:rPr>
          <w:lang w:val="en-US"/>
        </w:rPr>
        <w:t xml:space="preserve"> here the predicament concerns</w:t>
      </w:r>
      <w:r w:rsidR="00DE32E5" w:rsidRPr="007151EE">
        <w:rPr>
          <w:lang w:val="en-US"/>
        </w:rPr>
        <w:t xml:space="preserve"> the</w:t>
      </w:r>
      <w:r w:rsidR="00AA4A28" w:rsidRPr="007151EE">
        <w:rPr>
          <w:lang w:val="en-US"/>
        </w:rPr>
        <w:t xml:space="preserve"> legitimacy of decisions</w:t>
      </w:r>
      <w:r w:rsidR="00F22EF8" w:rsidRPr="007151EE">
        <w:rPr>
          <w:lang w:val="en-US"/>
        </w:rPr>
        <w:t xml:space="preserve"> with global-level ramifications</w:t>
      </w:r>
      <w:r w:rsidR="00AA4A28" w:rsidRPr="007151EE">
        <w:rPr>
          <w:lang w:val="en-US"/>
        </w:rPr>
        <w:t>.</w:t>
      </w:r>
    </w:p>
    <w:p w14:paraId="7492590A" w14:textId="2137713B" w:rsidR="00A311B0" w:rsidRPr="007151EE" w:rsidRDefault="0012183D" w:rsidP="00B41753">
      <w:pPr>
        <w:spacing w:line="276" w:lineRule="auto"/>
        <w:jc w:val="both"/>
        <w:rPr>
          <w:lang w:val="en-US"/>
        </w:rPr>
      </w:pPr>
      <w:r w:rsidRPr="007151EE">
        <w:rPr>
          <w:lang w:val="en-US"/>
        </w:rPr>
        <w:t>We can say with some certainty that the first steps toward cooperative</w:t>
      </w:r>
      <w:r w:rsidR="005860D2" w:rsidRPr="007151EE">
        <w:rPr>
          <w:lang w:val="en-US"/>
        </w:rPr>
        <w:t xml:space="preserve"> solutions </w:t>
      </w:r>
      <w:r w:rsidRPr="007151EE">
        <w:rPr>
          <w:lang w:val="en-US"/>
        </w:rPr>
        <w:t>have been already made. On September 25–27</w:t>
      </w:r>
      <w:r w:rsidR="003F1FEE" w:rsidRPr="007151EE">
        <w:rPr>
          <w:lang w:val="en-US"/>
        </w:rPr>
        <w:t>,</w:t>
      </w:r>
      <w:r w:rsidRPr="007151EE">
        <w:rPr>
          <w:lang w:val="en-US"/>
        </w:rPr>
        <w:t xml:space="preserve"> 2019, a group of state and non-state institutions organized the </w:t>
      </w:r>
      <w:r w:rsidRPr="007151EE">
        <w:rPr>
          <w:i/>
          <w:iCs/>
          <w:lang w:val="en-US"/>
        </w:rPr>
        <w:t xml:space="preserve">Prague Laser </w:t>
      </w:r>
      <w:proofErr w:type="spellStart"/>
      <w:r w:rsidRPr="007151EE">
        <w:rPr>
          <w:i/>
          <w:iCs/>
          <w:lang w:val="en-US"/>
        </w:rPr>
        <w:t>SpaceApps</w:t>
      </w:r>
      <w:proofErr w:type="spellEnd"/>
      <w:r w:rsidRPr="007151EE">
        <w:rPr>
          <w:i/>
          <w:iCs/>
          <w:lang w:val="en-US"/>
        </w:rPr>
        <w:t xml:space="preserve"> Workshop 2019</w:t>
      </w:r>
      <w:r w:rsidRPr="007151EE">
        <w:rPr>
          <w:lang w:val="en-US"/>
        </w:rPr>
        <w:t xml:space="preserve"> in Prague, Czech Republic, which brought together an international cohort of top laser and optics scientists from Russia, United States, Europe or Australia to discuss the main technical and policy challenges </w:t>
      </w:r>
      <w:r w:rsidR="00C323DF" w:rsidRPr="007151EE">
        <w:rPr>
          <w:lang w:val="en-US"/>
        </w:rPr>
        <w:t>to</w:t>
      </w:r>
      <w:r w:rsidRPr="007151EE">
        <w:rPr>
          <w:lang w:val="en-US"/>
        </w:rPr>
        <w:t xml:space="preserve"> the development and deployment of lasers in space.</w:t>
      </w:r>
      <w:r w:rsidRPr="007151EE">
        <w:rPr>
          <w:rStyle w:val="FootnoteReference"/>
          <w:lang w:val="en-US"/>
        </w:rPr>
        <w:footnoteReference w:id="19"/>
      </w:r>
      <w:r w:rsidRPr="007151EE">
        <w:rPr>
          <w:lang w:val="en-US"/>
        </w:rPr>
        <w:t xml:space="preserve"> The momentum led to the establishment of the Peaceful Use of Lasers in Space initiative (PULS), as a multi-stakeholder global effort aimed at establishing global cooperation and governance regime for the peaceful use of lasers in space.</w:t>
      </w:r>
      <w:r w:rsidRPr="007151EE">
        <w:rPr>
          <w:rStyle w:val="FootnoteReference"/>
          <w:lang w:val="en-US"/>
        </w:rPr>
        <w:footnoteReference w:id="20"/>
      </w:r>
      <w:r w:rsidRPr="007151EE">
        <w:rPr>
          <w:lang w:val="en-US"/>
        </w:rPr>
        <w:t xml:space="preserve"> We take this initiative as a useful starting point </w:t>
      </w:r>
      <w:r w:rsidR="00C87AC3" w:rsidRPr="007151EE">
        <w:rPr>
          <w:lang w:val="en-US"/>
        </w:rPr>
        <w:t>for reflecting on</w:t>
      </w:r>
      <w:r w:rsidRPr="007151EE">
        <w:rPr>
          <w:lang w:val="en-US"/>
        </w:rPr>
        <w:t xml:space="preserve"> global </w:t>
      </w:r>
      <w:r w:rsidR="007151EE" w:rsidRPr="007151EE">
        <w:rPr>
          <w:lang w:val="en-US"/>
        </w:rPr>
        <w:t>legitimizing</w:t>
      </w:r>
      <w:r w:rsidRPr="007151EE">
        <w:rPr>
          <w:lang w:val="en-US"/>
        </w:rPr>
        <w:t xml:space="preserve"> mechanisms in </w:t>
      </w:r>
      <w:r w:rsidR="00C87AC3" w:rsidRPr="007151EE">
        <w:rPr>
          <w:lang w:val="en-US"/>
        </w:rPr>
        <w:t xml:space="preserve">the </w:t>
      </w:r>
      <w:r w:rsidRPr="007151EE">
        <w:rPr>
          <w:lang w:val="en-US"/>
        </w:rPr>
        <w:t xml:space="preserve">governance of </w:t>
      </w:r>
      <w:r w:rsidR="00C87AC3" w:rsidRPr="007151EE">
        <w:rPr>
          <w:lang w:val="en-US"/>
        </w:rPr>
        <w:t>LTSs</w:t>
      </w:r>
      <w:r w:rsidR="00264F09" w:rsidRPr="007151EE">
        <w:rPr>
          <w:lang w:val="en-US"/>
        </w:rPr>
        <w:t xml:space="preserve">. </w:t>
      </w:r>
      <w:r w:rsidR="00C323DF" w:rsidRPr="007151EE">
        <w:rPr>
          <w:lang w:val="en-US"/>
        </w:rPr>
        <w:t>In this respect</w:t>
      </w:r>
      <w:r w:rsidR="00264F09" w:rsidRPr="007151EE">
        <w:rPr>
          <w:lang w:val="en-US"/>
        </w:rPr>
        <w:t xml:space="preserve">, we can identify two aspects of </w:t>
      </w:r>
      <w:r w:rsidR="00264F09" w:rsidRPr="007151EE">
        <w:rPr>
          <w:lang w:val="en-US"/>
        </w:rPr>
        <w:lastRenderedPageBreak/>
        <w:t>space lasers qua a</w:t>
      </w:r>
      <w:r w:rsidR="00324E8A" w:rsidRPr="007151EE">
        <w:rPr>
          <w:lang w:val="en-US"/>
        </w:rPr>
        <w:t xml:space="preserve"> quintessential</w:t>
      </w:r>
      <w:r w:rsidR="00264F09" w:rsidRPr="007151EE">
        <w:rPr>
          <w:lang w:val="en-US"/>
        </w:rPr>
        <w:t xml:space="preserve"> LTS </w:t>
      </w:r>
      <w:r w:rsidR="00324E8A" w:rsidRPr="007151EE">
        <w:rPr>
          <w:lang w:val="en-US"/>
        </w:rPr>
        <w:t>in which the lack of an accepted framework of legitimacy is felt most. The present section</w:t>
      </w:r>
      <w:r w:rsidR="00A56AA8" w:rsidRPr="007151EE">
        <w:rPr>
          <w:lang w:val="en-US"/>
        </w:rPr>
        <w:t>, therefore,</w:t>
      </w:r>
      <w:r w:rsidR="00324E8A" w:rsidRPr="007151EE">
        <w:rPr>
          <w:lang w:val="en-US"/>
        </w:rPr>
        <w:t xml:space="preserve"> elaborates on the challenges pertaining to their </w:t>
      </w:r>
      <w:r w:rsidR="00324E8A" w:rsidRPr="007151EE">
        <w:rPr>
          <w:i/>
          <w:iCs/>
          <w:lang w:val="en-US"/>
        </w:rPr>
        <w:t>technical complexity</w:t>
      </w:r>
      <w:r w:rsidR="00324E8A" w:rsidRPr="007151EE">
        <w:rPr>
          <w:lang w:val="en-US"/>
        </w:rPr>
        <w:t xml:space="preserve"> and </w:t>
      </w:r>
      <w:r w:rsidR="009451EA" w:rsidRPr="007151EE">
        <w:rPr>
          <w:lang w:val="en-US"/>
        </w:rPr>
        <w:t xml:space="preserve">to </w:t>
      </w:r>
      <w:r w:rsidR="00324E8A" w:rsidRPr="007151EE">
        <w:rPr>
          <w:lang w:val="en-US"/>
        </w:rPr>
        <w:t xml:space="preserve">the </w:t>
      </w:r>
      <w:r w:rsidR="00324E8A" w:rsidRPr="007151EE">
        <w:rPr>
          <w:i/>
          <w:iCs/>
          <w:lang w:val="en-US"/>
        </w:rPr>
        <w:t>security sensitivity</w:t>
      </w:r>
      <w:r w:rsidR="00324E8A" w:rsidRPr="007151EE">
        <w:rPr>
          <w:lang w:val="en-US"/>
        </w:rPr>
        <w:t xml:space="preserve"> that accompanies them</w:t>
      </w:r>
      <w:r w:rsidR="009451EA" w:rsidRPr="007151EE">
        <w:rPr>
          <w:lang w:val="en-US"/>
        </w:rPr>
        <w:t xml:space="preserve"> –</w:t>
      </w:r>
      <w:r w:rsidR="00324E8A" w:rsidRPr="007151EE">
        <w:rPr>
          <w:lang w:val="en-US"/>
        </w:rPr>
        <w:t xml:space="preserve"> </w:t>
      </w:r>
      <w:r w:rsidR="00751628" w:rsidRPr="007151EE">
        <w:rPr>
          <w:lang w:val="en-US"/>
        </w:rPr>
        <w:t>challenges which reveal the obstacles to effective and legitimate governance in a system dominated by states.</w:t>
      </w:r>
      <w:r w:rsidR="001E4AA6" w:rsidRPr="007151EE">
        <w:rPr>
          <w:rStyle w:val="FootnoteReference"/>
          <w:lang w:val="en-US"/>
        </w:rPr>
        <w:footnoteReference w:id="21"/>
      </w:r>
      <w:r w:rsidR="002E5317" w:rsidRPr="007151EE">
        <w:rPr>
          <w:lang w:val="en-US"/>
        </w:rPr>
        <w:t xml:space="preserve"> </w:t>
      </w:r>
      <w:r w:rsidR="009451EA" w:rsidRPr="007151EE">
        <w:rPr>
          <w:lang w:val="en-US"/>
        </w:rPr>
        <w:t>Both</w:t>
      </w:r>
      <w:r w:rsidR="002E5317" w:rsidRPr="007151EE">
        <w:rPr>
          <w:lang w:val="en-US"/>
        </w:rPr>
        <w:t xml:space="preserve"> </w:t>
      </w:r>
      <w:r w:rsidR="00724070" w:rsidRPr="007151EE">
        <w:rPr>
          <w:lang w:val="en-US"/>
        </w:rPr>
        <w:t>exemplif</w:t>
      </w:r>
      <w:r w:rsidR="009451EA" w:rsidRPr="007151EE">
        <w:rPr>
          <w:lang w:val="en-US"/>
        </w:rPr>
        <w:t>y</w:t>
      </w:r>
      <w:r w:rsidR="00724070" w:rsidRPr="007151EE">
        <w:rPr>
          <w:lang w:val="en-US"/>
        </w:rPr>
        <w:t xml:space="preserve"> the dilemma </w:t>
      </w:r>
      <w:r w:rsidR="00CE6A24" w:rsidRPr="007151EE">
        <w:rPr>
          <w:lang w:val="en-US"/>
        </w:rPr>
        <w:t>between input and output aspects of legitimacy</w:t>
      </w:r>
      <w:r w:rsidR="00994FD0" w:rsidRPr="007151EE">
        <w:rPr>
          <w:lang w:val="en-US"/>
        </w:rPr>
        <w:t xml:space="preserve">, </w:t>
      </w:r>
      <w:r w:rsidR="00724070" w:rsidRPr="007151EE">
        <w:rPr>
          <w:lang w:val="en-US"/>
        </w:rPr>
        <w:t xml:space="preserve">that is, </w:t>
      </w:r>
      <w:r w:rsidR="00994FD0" w:rsidRPr="007151EE">
        <w:rPr>
          <w:lang w:val="en-US"/>
        </w:rPr>
        <w:t xml:space="preserve">between </w:t>
      </w:r>
      <w:r w:rsidR="00724070" w:rsidRPr="007151EE">
        <w:rPr>
          <w:lang w:val="en-US"/>
        </w:rPr>
        <w:t>inclusivity</w:t>
      </w:r>
      <w:r w:rsidR="00724070" w:rsidRPr="007151EE" w:rsidDel="00940068">
        <w:rPr>
          <w:lang w:val="en-US"/>
        </w:rPr>
        <w:t xml:space="preserve"> </w:t>
      </w:r>
      <w:r w:rsidR="00724070" w:rsidRPr="007151EE">
        <w:rPr>
          <w:lang w:val="en-US"/>
        </w:rPr>
        <w:t xml:space="preserve">and </w:t>
      </w:r>
      <w:r w:rsidR="00940068" w:rsidRPr="007151EE">
        <w:rPr>
          <w:lang w:val="en-US"/>
        </w:rPr>
        <w:t>effectiveness</w:t>
      </w:r>
      <w:r w:rsidR="00994FD0" w:rsidRPr="007151EE">
        <w:rPr>
          <w:lang w:val="en-US"/>
        </w:rPr>
        <w:t>.</w:t>
      </w:r>
    </w:p>
    <w:p w14:paraId="082A9EE0" w14:textId="77777777" w:rsidR="00192336" w:rsidRPr="007151EE" w:rsidRDefault="00192336" w:rsidP="00B41753">
      <w:pPr>
        <w:spacing w:line="276" w:lineRule="auto"/>
        <w:rPr>
          <w:lang w:val="en-US"/>
        </w:rPr>
      </w:pPr>
    </w:p>
    <w:p w14:paraId="6F0EBDAF" w14:textId="1FBC64B4" w:rsidR="00B81818" w:rsidRPr="007151EE" w:rsidRDefault="00192336" w:rsidP="009768D3">
      <w:pPr>
        <w:pStyle w:val="Heading2"/>
        <w:rPr>
          <w:lang w:val="en-US"/>
        </w:rPr>
      </w:pPr>
      <w:bookmarkStart w:id="5" w:name="_Toc48069781"/>
      <w:r w:rsidRPr="007151EE">
        <w:rPr>
          <w:lang w:val="en-US"/>
        </w:rPr>
        <w:t xml:space="preserve">a) </w:t>
      </w:r>
      <w:r w:rsidR="00B81818" w:rsidRPr="009768D3">
        <w:t>Technical</w:t>
      </w:r>
      <w:r w:rsidR="00B81818" w:rsidRPr="007151EE">
        <w:rPr>
          <w:lang w:val="en-US"/>
        </w:rPr>
        <w:t xml:space="preserve"> Complexity</w:t>
      </w:r>
      <w:bookmarkEnd w:id="5"/>
    </w:p>
    <w:p w14:paraId="70D4E8CF" w14:textId="7631AB83" w:rsidR="006322A1" w:rsidRPr="007151EE" w:rsidRDefault="00E66F8B" w:rsidP="00B41753">
      <w:pPr>
        <w:spacing w:line="276" w:lineRule="auto"/>
        <w:jc w:val="both"/>
        <w:rPr>
          <w:lang w:val="en-US"/>
        </w:rPr>
      </w:pPr>
      <w:r w:rsidRPr="007151EE">
        <w:rPr>
          <w:lang w:val="en-US"/>
        </w:rPr>
        <w:t>As mentioned above, t</w:t>
      </w:r>
      <w:r w:rsidR="00856DEF" w:rsidRPr="007151EE">
        <w:rPr>
          <w:lang w:val="en-US"/>
        </w:rPr>
        <w:t xml:space="preserve">he creation and </w:t>
      </w:r>
      <w:r w:rsidR="0020689E" w:rsidRPr="007151EE">
        <w:rPr>
          <w:lang w:val="en-US"/>
        </w:rPr>
        <w:t xml:space="preserve">deployment </w:t>
      </w:r>
      <w:r w:rsidR="00856DEF" w:rsidRPr="007151EE">
        <w:rPr>
          <w:lang w:val="en-US"/>
        </w:rPr>
        <w:t xml:space="preserve">of such a large technical </w:t>
      </w:r>
      <w:r w:rsidR="000E55E6" w:rsidRPr="007151EE">
        <w:rPr>
          <w:lang w:val="en-US"/>
        </w:rPr>
        <w:t xml:space="preserve">system </w:t>
      </w:r>
      <w:r w:rsidR="00A56AA8" w:rsidRPr="007151EE">
        <w:rPr>
          <w:lang w:val="en-US"/>
        </w:rPr>
        <w:t>are</w:t>
      </w:r>
      <w:r w:rsidR="00856DEF" w:rsidRPr="007151EE">
        <w:rPr>
          <w:lang w:val="en-US"/>
        </w:rPr>
        <w:t xml:space="preserve"> unlikely to be </w:t>
      </w:r>
      <w:r w:rsidR="0020689E" w:rsidRPr="007151EE">
        <w:rPr>
          <w:lang w:val="en-US"/>
        </w:rPr>
        <w:t xml:space="preserve">achieved </w:t>
      </w:r>
      <w:r w:rsidR="00856DEF" w:rsidRPr="007151EE">
        <w:rPr>
          <w:lang w:val="en-US"/>
        </w:rPr>
        <w:t>by a single actor.</w:t>
      </w:r>
      <w:r w:rsidR="00EC1EDC" w:rsidRPr="007151EE">
        <w:rPr>
          <w:lang w:val="en-US"/>
        </w:rPr>
        <w:t xml:space="preserve"> </w:t>
      </w:r>
      <w:r w:rsidR="00A93865" w:rsidRPr="007151EE">
        <w:rPr>
          <w:lang w:val="en-US"/>
        </w:rPr>
        <w:t>With respect to the obvious technical complexity of LTSs, t</w:t>
      </w:r>
      <w:r w:rsidR="00B81818" w:rsidRPr="007151EE">
        <w:rPr>
          <w:lang w:val="en-US"/>
        </w:rPr>
        <w:t xml:space="preserve">he inherent issue </w:t>
      </w:r>
      <w:r w:rsidR="00791A35" w:rsidRPr="007151EE">
        <w:rPr>
          <w:lang w:val="en-US"/>
        </w:rPr>
        <w:t xml:space="preserve">affecting the input perspective </w:t>
      </w:r>
      <w:r w:rsidR="00B81818" w:rsidRPr="007151EE">
        <w:rPr>
          <w:lang w:val="en-US"/>
        </w:rPr>
        <w:t xml:space="preserve">is that </w:t>
      </w:r>
      <w:r w:rsidR="004B514A" w:rsidRPr="007151EE">
        <w:rPr>
          <w:lang w:val="en-US"/>
        </w:rPr>
        <w:t xml:space="preserve">while </w:t>
      </w:r>
      <w:r w:rsidR="00B81818" w:rsidRPr="007151EE">
        <w:rPr>
          <w:lang w:val="en-US"/>
        </w:rPr>
        <w:t xml:space="preserve">no one knows your own preferences better than you do, </w:t>
      </w:r>
      <w:r w:rsidR="00791A35" w:rsidRPr="007151EE">
        <w:rPr>
          <w:lang w:val="en-US"/>
        </w:rPr>
        <w:t>citizens</w:t>
      </w:r>
      <w:r w:rsidR="00B81818" w:rsidRPr="007151EE">
        <w:rPr>
          <w:lang w:val="en-US"/>
        </w:rPr>
        <w:t xml:space="preserve"> </w:t>
      </w:r>
      <w:r w:rsidR="00A93865" w:rsidRPr="007151EE">
        <w:rPr>
          <w:lang w:val="en-US"/>
        </w:rPr>
        <w:t xml:space="preserve">are not guaranteed to </w:t>
      </w:r>
      <w:r w:rsidR="00B81818" w:rsidRPr="007151EE">
        <w:rPr>
          <w:lang w:val="en-US"/>
        </w:rPr>
        <w:t xml:space="preserve">have the information, knowledge, and capability to </w:t>
      </w:r>
      <w:r w:rsidR="004B514A" w:rsidRPr="007151EE">
        <w:rPr>
          <w:lang w:val="en-US"/>
        </w:rPr>
        <w:t>make the best, or at least a good, decision</w:t>
      </w:r>
      <w:r w:rsidR="00B81818" w:rsidRPr="007151EE">
        <w:rPr>
          <w:lang w:val="en-US"/>
        </w:rPr>
        <w:t xml:space="preserve">. The growing amount of available knowledge in our society </w:t>
      </w:r>
      <w:r w:rsidR="00C134EF" w:rsidRPr="007151EE">
        <w:rPr>
          <w:lang w:val="en-US"/>
        </w:rPr>
        <w:t xml:space="preserve">has not resulted in </w:t>
      </w:r>
      <w:r w:rsidR="00B81818" w:rsidRPr="007151EE">
        <w:rPr>
          <w:lang w:val="en-US"/>
        </w:rPr>
        <w:t xml:space="preserve">an improved and better-informed decision-making ability of the </w:t>
      </w:r>
      <w:r w:rsidR="003A2FA8" w:rsidRPr="007151EE">
        <w:rPr>
          <w:lang w:val="en-US"/>
        </w:rPr>
        <w:t xml:space="preserve">general </w:t>
      </w:r>
      <w:r w:rsidR="00B81818" w:rsidRPr="007151EE">
        <w:rPr>
          <w:lang w:val="en-US"/>
        </w:rPr>
        <w:t xml:space="preserve">public. As we </w:t>
      </w:r>
      <w:r w:rsidR="009E71A6" w:rsidRPr="007151EE">
        <w:rPr>
          <w:lang w:val="en-US"/>
        </w:rPr>
        <w:t xml:space="preserve">can </w:t>
      </w:r>
      <w:r w:rsidR="00B81818" w:rsidRPr="007151EE">
        <w:rPr>
          <w:lang w:val="en-US"/>
        </w:rPr>
        <w:t xml:space="preserve">no longer acquire relevant knowledge through our own </w:t>
      </w:r>
      <w:r w:rsidR="005A34D5" w:rsidRPr="007151EE">
        <w:rPr>
          <w:lang w:val="en-US"/>
        </w:rPr>
        <w:t>efforts</w:t>
      </w:r>
      <w:r w:rsidR="00B81818" w:rsidRPr="007151EE">
        <w:rPr>
          <w:lang w:val="en-US"/>
        </w:rPr>
        <w:t xml:space="preserve">, we </w:t>
      </w:r>
      <w:r w:rsidR="009E71A6" w:rsidRPr="007151EE">
        <w:rPr>
          <w:lang w:val="en-US"/>
        </w:rPr>
        <w:t xml:space="preserve">become </w:t>
      </w:r>
      <w:r w:rsidR="00B81818" w:rsidRPr="007151EE">
        <w:rPr>
          <w:lang w:val="en-US"/>
        </w:rPr>
        <w:t>increasing</w:t>
      </w:r>
      <w:r w:rsidR="009E71A6" w:rsidRPr="007151EE">
        <w:rPr>
          <w:lang w:val="en-US"/>
        </w:rPr>
        <w:t>ly</w:t>
      </w:r>
      <w:r w:rsidR="00B81818" w:rsidRPr="007151EE">
        <w:rPr>
          <w:lang w:val="en-US"/>
        </w:rPr>
        <w:t xml:space="preserve"> relian</w:t>
      </w:r>
      <w:r w:rsidR="009E71A6" w:rsidRPr="007151EE">
        <w:rPr>
          <w:lang w:val="en-US"/>
        </w:rPr>
        <w:t>t</w:t>
      </w:r>
      <w:r w:rsidR="00B81818" w:rsidRPr="007151EE">
        <w:rPr>
          <w:lang w:val="en-US"/>
        </w:rPr>
        <w:t xml:space="preserve"> on </w:t>
      </w:r>
      <w:r w:rsidR="005A34D5" w:rsidRPr="007151EE">
        <w:rPr>
          <w:lang w:val="en-US"/>
        </w:rPr>
        <w:t xml:space="preserve">the </w:t>
      </w:r>
      <w:r w:rsidR="00B81818" w:rsidRPr="007151EE">
        <w:rPr>
          <w:lang w:val="en-US"/>
        </w:rPr>
        <w:t>intermediaries of knowledge</w:t>
      </w:r>
      <w:r w:rsidR="005A34D5" w:rsidRPr="007151EE">
        <w:rPr>
          <w:lang w:val="en-US"/>
        </w:rPr>
        <w:t xml:space="preserve"> – the </w:t>
      </w:r>
      <w:r w:rsidR="00B81818" w:rsidRPr="007151EE">
        <w:rPr>
          <w:lang w:val="en-US"/>
        </w:rPr>
        <w:t xml:space="preserve">experts. The result is what David </w:t>
      </w:r>
      <w:proofErr w:type="spellStart"/>
      <w:r w:rsidR="00B81818" w:rsidRPr="007151EE">
        <w:rPr>
          <w:lang w:val="en-US"/>
        </w:rPr>
        <w:t>Innerarity</w:t>
      </w:r>
      <w:proofErr w:type="spellEnd"/>
      <w:r w:rsidR="00B81818" w:rsidRPr="007151EE">
        <w:rPr>
          <w:lang w:val="en-US"/>
        </w:rPr>
        <w:t xml:space="preserve"> calls </w:t>
      </w:r>
      <w:r w:rsidR="00B81818" w:rsidRPr="007151EE">
        <w:rPr>
          <w:i/>
          <w:iCs/>
          <w:lang w:val="en-US"/>
        </w:rPr>
        <w:t>well-informed ignorance</w:t>
      </w:r>
      <w:r w:rsidR="0049621C"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ISBN":"9781623562755","author":[{"dropping-particle":"","family":"Innerarity","given":"Daniel","non-dropping-particle":"","parse-names":false,"suffix":""}],"id":"ITEM-1","issued":{"date-parts":[["2013"]]},"note":"failures of democracy are not fsilures of poltical eill or decisivnes. but failures of cognitive ability (Latour would add it is a problem of different material worlds/different realities).","publisher":"Bloombsbury","publisher-place":"London and New York","title":"The Democracy of Knowledge","type":"book"},"uris":["http://www.mendeley.com/documents/?uuid=3de905fb-a7b2-4b41-838e-3b80f563e18f"]}],"mendeley":{"formattedCitation":"(Innerarity, 2013)","plainTextFormattedCitation":"(Innerarity, 2013)","previouslyFormattedCitation":"(Innerarity, 2013)"},"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Innerarity, 2013)</w:t>
      </w:r>
      <w:r w:rsidR="00192336" w:rsidRPr="007151EE">
        <w:rPr>
          <w:rStyle w:val="FootnoteReference"/>
          <w:lang w:val="en-US"/>
        </w:rPr>
        <w:fldChar w:fldCharType="end"/>
      </w:r>
      <w:r w:rsidR="0049621C" w:rsidRPr="007151EE">
        <w:rPr>
          <w:lang w:val="en-US"/>
        </w:rPr>
        <w:t xml:space="preserve">. </w:t>
      </w:r>
      <w:r w:rsidR="00882BCB" w:rsidRPr="007151EE">
        <w:rPr>
          <w:lang w:val="en-US"/>
        </w:rPr>
        <w:t xml:space="preserve">At the same time, however, </w:t>
      </w:r>
      <w:r w:rsidR="0058778C" w:rsidRPr="007151EE">
        <w:rPr>
          <w:lang w:val="en-US"/>
        </w:rPr>
        <w:t xml:space="preserve">it is hard to dispute </w:t>
      </w:r>
      <w:r w:rsidR="00882BCB" w:rsidRPr="007151EE">
        <w:rPr>
          <w:lang w:val="en-US"/>
        </w:rPr>
        <w:t>that</w:t>
      </w:r>
      <w:r w:rsidR="00B81818" w:rsidRPr="007151EE">
        <w:rPr>
          <w:lang w:val="en-US"/>
        </w:rPr>
        <w:t xml:space="preserve"> the growingly complex societal issues demand </w:t>
      </w:r>
      <w:r w:rsidR="00B81818" w:rsidRPr="007151EE">
        <w:rPr>
          <w:i/>
          <w:iCs/>
          <w:lang w:val="en-US"/>
        </w:rPr>
        <w:t>more expertise and knowledge</w:t>
      </w:r>
      <w:r w:rsidR="00B81818" w:rsidRPr="007151EE">
        <w:rPr>
          <w:lang w:val="en-US"/>
        </w:rPr>
        <w:t xml:space="preserve">, in some cases making </w:t>
      </w:r>
      <w:r w:rsidR="0082694C" w:rsidRPr="007151EE">
        <w:rPr>
          <w:lang w:val="en-US"/>
        </w:rPr>
        <w:t xml:space="preserve">mass </w:t>
      </w:r>
      <w:r w:rsidR="00B81818" w:rsidRPr="007151EE">
        <w:rPr>
          <w:lang w:val="en-US"/>
        </w:rPr>
        <w:t xml:space="preserve">democratic participation </w:t>
      </w:r>
      <w:r w:rsidR="0058778C" w:rsidRPr="007151EE">
        <w:rPr>
          <w:lang w:val="en-US"/>
        </w:rPr>
        <w:t xml:space="preserve">at the input </w:t>
      </w:r>
      <w:r w:rsidR="0082694C" w:rsidRPr="007151EE">
        <w:rPr>
          <w:lang w:val="en-US"/>
        </w:rPr>
        <w:t>rather problematic</w:t>
      </w:r>
      <w:r w:rsidR="00B81818" w:rsidRPr="007151EE">
        <w:rPr>
          <w:lang w:val="en-US"/>
        </w:rPr>
        <w:t xml:space="preserve">. </w:t>
      </w:r>
      <w:r w:rsidR="0082694C" w:rsidRPr="007151EE">
        <w:rPr>
          <w:lang w:val="en-US"/>
        </w:rPr>
        <w:t>Put bluntly, s</w:t>
      </w:r>
      <w:r w:rsidR="00B81818" w:rsidRPr="007151EE">
        <w:rPr>
          <w:lang w:val="en-US"/>
        </w:rPr>
        <w:t xml:space="preserve">ome areas </w:t>
      </w:r>
      <w:r w:rsidR="00CE1DBC" w:rsidRPr="007151EE">
        <w:rPr>
          <w:lang w:val="en-US"/>
        </w:rPr>
        <w:t xml:space="preserve">of social life </w:t>
      </w:r>
      <w:r w:rsidR="00B81818" w:rsidRPr="007151EE">
        <w:rPr>
          <w:lang w:val="en-US"/>
        </w:rPr>
        <w:t xml:space="preserve">are for good reasons </w:t>
      </w:r>
      <w:r w:rsidR="0058778C" w:rsidRPr="007151EE">
        <w:rPr>
          <w:lang w:val="en-US"/>
        </w:rPr>
        <w:t>shielded from</w:t>
      </w:r>
      <w:r w:rsidR="00671573" w:rsidRPr="007151EE">
        <w:rPr>
          <w:lang w:val="en-US"/>
        </w:rPr>
        <w:t xml:space="preserve"> </w:t>
      </w:r>
      <w:r w:rsidR="00484F1D" w:rsidRPr="007151EE">
        <w:rPr>
          <w:lang w:val="en-US"/>
        </w:rPr>
        <w:t xml:space="preserve">direct </w:t>
      </w:r>
      <w:r w:rsidR="00B81818" w:rsidRPr="007151EE">
        <w:rPr>
          <w:lang w:val="en-US"/>
        </w:rPr>
        <w:t xml:space="preserve">democratic </w:t>
      </w:r>
      <w:r w:rsidR="00671573" w:rsidRPr="007151EE">
        <w:rPr>
          <w:lang w:val="en-US"/>
        </w:rPr>
        <w:t>control</w:t>
      </w:r>
      <w:r w:rsidR="00B81818" w:rsidRPr="007151EE">
        <w:rPr>
          <w:lang w:val="en-US"/>
        </w:rPr>
        <w:t>.</w:t>
      </w:r>
      <w:r w:rsidR="00B81818" w:rsidRPr="007151EE">
        <w:rPr>
          <w:rStyle w:val="FootnoteReference"/>
          <w:lang w:val="en-US"/>
        </w:rPr>
        <w:footnoteReference w:id="22"/>
      </w:r>
      <w:r w:rsidR="00B81818" w:rsidRPr="007151EE">
        <w:rPr>
          <w:lang w:val="en-US"/>
        </w:rPr>
        <w:t xml:space="preserve"> The complexity of the world </w:t>
      </w:r>
      <w:r w:rsidR="00B4570D" w:rsidRPr="007151EE">
        <w:rPr>
          <w:lang w:val="en-US"/>
        </w:rPr>
        <w:t xml:space="preserve">has </w:t>
      </w:r>
      <w:r w:rsidR="00B81818" w:rsidRPr="007151EE">
        <w:rPr>
          <w:lang w:val="en-US"/>
        </w:rPr>
        <w:t xml:space="preserve">led some to claim that there are few </w:t>
      </w:r>
      <w:r w:rsidR="00B4570D" w:rsidRPr="007151EE">
        <w:rPr>
          <w:lang w:val="en-US"/>
        </w:rPr>
        <w:t xml:space="preserve">policy </w:t>
      </w:r>
      <w:r w:rsidR="00B81818" w:rsidRPr="007151EE">
        <w:rPr>
          <w:lang w:val="en-US"/>
        </w:rPr>
        <w:t xml:space="preserve">areas </w:t>
      </w:r>
      <w:r w:rsidR="00B4570D" w:rsidRPr="007151EE">
        <w:rPr>
          <w:lang w:val="en-US"/>
        </w:rPr>
        <w:t xml:space="preserve">left </w:t>
      </w:r>
      <w:r w:rsidR="00B81818" w:rsidRPr="007151EE">
        <w:rPr>
          <w:lang w:val="en-US"/>
        </w:rPr>
        <w:t xml:space="preserve">that are </w:t>
      </w:r>
      <w:r w:rsidR="00B81818" w:rsidRPr="007151EE">
        <w:rPr>
          <w:i/>
          <w:iCs/>
          <w:lang w:val="en-US"/>
        </w:rPr>
        <w:t>choice-sensitive</w:t>
      </w:r>
      <w:r w:rsidR="00B81818" w:rsidRPr="007151EE">
        <w:rPr>
          <w:lang w:val="en-US"/>
        </w:rPr>
        <w:t xml:space="preserve">, </w:t>
      </w:r>
      <w:r w:rsidR="00B4570D" w:rsidRPr="007151EE">
        <w:rPr>
          <w:lang w:val="en-US"/>
        </w:rPr>
        <w:t xml:space="preserve">that is, areas </w:t>
      </w:r>
      <w:r w:rsidR="005C576D" w:rsidRPr="007151EE">
        <w:rPr>
          <w:lang w:val="en-US"/>
        </w:rPr>
        <w:t xml:space="preserve">for which </w:t>
      </w:r>
      <w:r w:rsidR="00B81818" w:rsidRPr="007151EE">
        <w:rPr>
          <w:lang w:val="en-US"/>
        </w:rPr>
        <w:t>the distribution of preference</w:t>
      </w:r>
      <w:r w:rsidR="005C576D" w:rsidRPr="007151EE">
        <w:rPr>
          <w:lang w:val="en-US"/>
        </w:rPr>
        <w:t>s</w:t>
      </w:r>
      <w:r w:rsidR="00B81818" w:rsidRPr="007151EE">
        <w:rPr>
          <w:lang w:val="en-US"/>
        </w:rPr>
        <w:t xml:space="preserve"> among </w:t>
      </w:r>
      <w:r w:rsidR="0064744C" w:rsidRPr="007151EE">
        <w:rPr>
          <w:lang w:val="en-US"/>
        </w:rPr>
        <w:t xml:space="preserve">citizens </w:t>
      </w:r>
      <w:proofErr w:type="gramStart"/>
      <w:r w:rsidR="00B81818" w:rsidRPr="007151EE">
        <w:rPr>
          <w:lang w:val="en-US"/>
        </w:rPr>
        <w:t>actually matters</w:t>
      </w:r>
      <w:proofErr w:type="gramEnd"/>
      <w:r w:rsidR="0064744C" w:rsidRPr="007151EE">
        <w:rPr>
          <w:lang w:val="en-US"/>
        </w:rPr>
        <w:t xml:space="preserve"> or should matter</w:t>
      </w:r>
      <w:r w:rsidR="00B81818" w:rsidRPr="007151EE">
        <w:rPr>
          <w:lang w:val="en-US"/>
        </w:rPr>
        <w:t>.</w:t>
      </w:r>
      <w:r w:rsidR="00B73818" w:rsidRPr="007151EE">
        <w:rPr>
          <w:lang w:val="en-US"/>
        </w:rPr>
        <w:t xml:space="preserve"> </w:t>
      </w:r>
      <w:r w:rsidR="008A47DB" w:rsidRPr="007151EE">
        <w:rPr>
          <w:lang w:val="en-US"/>
        </w:rPr>
        <w:t>For highly technical questions that are choice-insensitive, citizens</w:t>
      </w:r>
      <w:r w:rsidR="005C576D" w:rsidRPr="007151EE">
        <w:rPr>
          <w:lang w:val="en-US"/>
        </w:rPr>
        <w:t>’ preferences</w:t>
      </w:r>
      <w:r w:rsidR="008A47DB" w:rsidRPr="007151EE">
        <w:rPr>
          <w:lang w:val="en-US"/>
        </w:rPr>
        <w:t xml:space="preserve"> clearly matter less, </w:t>
      </w:r>
      <w:r w:rsidR="008B5FB2" w:rsidRPr="007151EE">
        <w:rPr>
          <w:lang w:val="en-US"/>
        </w:rPr>
        <w:t xml:space="preserve">making </w:t>
      </w:r>
      <w:r w:rsidR="008A47DB" w:rsidRPr="007151EE">
        <w:rPr>
          <w:lang w:val="en-US"/>
        </w:rPr>
        <w:t xml:space="preserve">input legitimacy appear less relevant. </w:t>
      </w:r>
      <w:r w:rsidR="0064744C" w:rsidRPr="007151EE">
        <w:rPr>
          <w:lang w:val="en-US"/>
        </w:rPr>
        <w:t>A</w:t>
      </w:r>
      <w:r w:rsidR="009E0429" w:rsidRPr="007151EE">
        <w:rPr>
          <w:lang w:val="en-US"/>
        </w:rPr>
        <w:t xml:space="preserve">nother </w:t>
      </w:r>
      <w:r w:rsidR="00132E43" w:rsidRPr="007151EE">
        <w:rPr>
          <w:lang w:val="en-US"/>
        </w:rPr>
        <w:t xml:space="preserve">set of </w:t>
      </w:r>
      <w:r w:rsidR="009E0429" w:rsidRPr="007151EE">
        <w:rPr>
          <w:lang w:val="en-US"/>
        </w:rPr>
        <w:t>reason</w:t>
      </w:r>
      <w:r w:rsidR="00132E43" w:rsidRPr="007151EE">
        <w:rPr>
          <w:lang w:val="en-US"/>
        </w:rPr>
        <w:t xml:space="preserve">s </w:t>
      </w:r>
      <w:r w:rsidR="009E0429" w:rsidRPr="007151EE">
        <w:rPr>
          <w:lang w:val="en-US"/>
        </w:rPr>
        <w:t>for lower</w:t>
      </w:r>
      <w:r w:rsidR="00132E43" w:rsidRPr="007151EE">
        <w:rPr>
          <w:lang w:val="en-US"/>
        </w:rPr>
        <w:t>ed expectations</w:t>
      </w:r>
      <w:r w:rsidR="009E0429" w:rsidRPr="007151EE">
        <w:rPr>
          <w:lang w:val="en-US"/>
        </w:rPr>
        <w:t xml:space="preserve"> </w:t>
      </w:r>
      <w:r w:rsidR="00132E43" w:rsidRPr="007151EE">
        <w:rPr>
          <w:lang w:val="en-US"/>
        </w:rPr>
        <w:t>on the input</w:t>
      </w:r>
      <w:r w:rsidR="0064744C" w:rsidRPr="007151EE">
        <w:rPr>
          <w:lang w:val="en-US"/>
        </w:rPr>
        <w:t xml:space="preserve"> arises from the increasing unpredictability of future policy agendas and issues</w:t>
      </w:r>
      <w:r w:rsidR="00132E43" w:rsidRPr="007151EE">
        <w:rPr>
          <w:lang w:val="en-US"/>
        </w:rPr>
        <w:t>.</w:t>
      </w:r>
    </w:p>
    <w:p w14:paraId="6308C334" w14:textId="539CB210" w:rsidR="00994FD0" w:rsidRPr="007151EE" w:rsidRDefault="00D16D78" w:rsidP="00B41753">
      <w:pPr>
        <w:spacing w:line="276" w:lineRule="auto"/>
        <w:jc w:val="both"/>
        <w:rPr>
          <w:lang w:val="en-US"/>
        </w:rPr>
      </w:pPr>
      <w:r w:rsidRPr="007151EE">
        <w:rPr>
          <w:lang w:val="en-US"/>
        </w:rPr>
        <w:t xml:space="preserve">At the same time, however, </w:t>
      </w:r>
      <w:r w:rsidR="00B81818" w:rsidRPr="007151EE">
        <w:rPr>
          <w:lang w:val="en-US"/>
        </w:rPr>
        <w:t xml:space="preserve">the </w:t>
      </w:r>
      <w:r w:rsidR="0098048E" w:rsidRPr="007151EE">
        <w:rPr>
          <w:lang w:val="en-US"/>
        </w:rPr>
        <w:t xml:space="preserve">empirically </w:t>
      </w:r>
      <w:r w:rsidR="00B3714A" w:rsidRPr="007151EE">
        <w:rPr>
          <w:lang w:val="en-US"/>
        </w:rPr>
        <w:t xml:space="preserve">observable </w:t>
      </w:r>
      <w:r w:rsidR="00B81818" w:rsidRPr="007151EE">
        <w:rPr>
          <w:lang w:val="en-US"/>
        </w:rPr>
        <w:t xml:space="preserve">growing distrust </w:t>
      </w:r>
      <w:r w:rsidRPr="007151EE">
        <w:rPr>
          <w:lang w:val="en-US"/>
        </w:rPr>
        <w:t xml:space="preserve">towards </w:t>
      </w:r>
      <w:r w:rsidR="00B81818" w:rsidRPr="007151EE">
        <w:rPr>
          <w:lang w:val="en-US"/>
        </w:rPr>
        <w:t xml:space="preserve">elites, </w:t>
      </w:r>
      <w:r w:rsidR="00E3557D" w:rsidRPr="007151EE">
        <w:rPr>
          <w:lang w:val="en-US"/>
        </w:rPr>
        <w:t xml:space="preserve">official </w:t>
      </w:r>
      <w:r w:rsidR="00B81818" w:rsidRPr="007151EE">
        <w:rPr>
          <w:lang w:val="en-US"/>
        </w:rPr>
        <w:t xml:space="preserve">authorities, and experts </w:t>
      </w:r>
      <w:r w:rsidR="00404ECB" w:rsidRPr="007151EE">
        <w:rPr>
          <w:lang w:val="en-US"/>
        </w:rPr>
        <w:t>suggests that</w:t>
      </w:r>
      <w:r w:rsidR="00FD2AAD" w:rsidRPr="007151EE">
        <w:rPr>
          <w:lang w:val="en-US"/>
        </w:rPr>
        <w:t xml:space="preserve"> on its own,</w:t>
      </w:r>
      <w:r w:rsidR="00B3714A" w:rsidRPr="007151EE">
        <w:rPr>
          <w:lang w:val="en-US"/>
        </w:rPr>
        <w:t xml:space="preserve"> output legitimacy </w:t>
      </w:r>
      <w:r w:rsidR="00404ECB" w:rsidRPr="007151EE">
        <w:rPr>
          <w:lang w:val="en-US"/>
        </w:rPr>
        <w:t xml:space="preserve">is </w:t>
      </w:r>
      <w:r w:rsidR="00B3714A" w:rsidRPr="007151EE">
        <w:rPr>
          <w:lang w:val="en-US"/>
        </w:rPr>
        <w:t>insufficient</w:t>
      </w:r>
      <w:r w:rsidR="003744F8" w:rsidRPr="007151EE">
        <w:rPr>
          <w:lang w:val="en-US"/>
        </w:rPr>
        <w:t>. Moreover</w:t>
      </w:r>
      <w:r w:rsidR="00B3714A" w:rsidRPr="007151EE">
        <w:rPr>
          <w:lang w:val="en-US"/>
        </w:rPr>
        <w:t xml:space="preserve">, </w:t>
      </w:r>
      <w:r w:rsidR="00FD2AAD" w:rsidRPr="007151EE">
        <w:rPr>
          <w:lang w:val="en-US"/>
        </w:rPr>
        <w:t xml:space="preserve">too much </w:t>
      </w:r>
      <w:r w:rsidR="003744F8" w:rsidRPr="007151EE">
        <w:rPr>
          <w:lang w:val="en-US"/>
        </w:rPr>
        <w:t xml:space="preserve">emphasis on </w:t>
      </w:r>
      <w:r w:rsidR="004F2C38" w:rsidRPr="007151EE">
        <w:rPr>
          <w:lang w:val="en-US"/>
        </w:rPr>
        <w:t xml:space="preserve">the </w:t>
      </w:r>
      <w:r w:rsidR="003744F8" w:rsidRPr="007151EE">
        <w:rPr>
          <w:lang w:val="en-US"/>
        </w:rPr>
        <w:t xml:space="preserve">performance itself contributes </w:t>
      </w:r>
      <w:r w:rsidR="00E3557D" w:rsidRPr="007151EE">
        <w:rPr>
          <w:lang w:val="en-US"/>
        </w:rPr>
        <w:t xml:space="preserve">to </w:t>
      </w:r>
      <w:r w:rsidR="003F3AED" w:rsidRPr="007151EE">
        <w:rPr>
          <w:lang w:val="en-US"/>
        </w:rPr>
        <w:t>rea</w:t>
      </w:r>
      <w:r w:rsidR="00F152FF" w:rsidRPr="007151EE">
        <w:rPr>
          <w:lang w:val="en-US"/>
        </w:rPr>
        <w:t>l-</w:t>
      </w:r>
      <w:r w:rsidR="003F3AED" w:rsidRPr="007151EE">
        <w:rPr>
          <w:lang w:val="en-US"/>
        </w:rPr>
        <w:t xml:space="preserve">world </w:t>
      </w:r>
      <w:r w:rsidR="00B81818" w:rsidRPr="007151EE">
        <w:rPr>
          <w:lang w:val="en-US"/>
        </w:rPr>
        <w:t xml:space="preserve">demands for </w:t>
      </w:r>
      <w:r w:rsidR="003F3AED" w:rsidRPr="007151EE">
        <w:rPr>
          <w:lang w:val="en-US"/>
        </w:rPr>
        <w:t xml:space="preserve">greater </w:t>
      </w:r>
      <w:r w:rsidR="00B81818" w:rsidRPr="007151EE">
        <w:rPr>
          <w:lang w:val="en-US"/>
        </w:rPr>
        <w:t xml:space="preserve">input legitimacy </w:t>
      </w:r>
      <w:r w:rsidR="003F3AED" w:rsidRPr="007151EE">
        <w:rPr>
          <w:lang w:val="en-US"/>
        </w:rPr>
        <w:t xml:space="preserve">– </w:t>
      </w:r>
      <w:r w:rsidR="00E3557D" w:rsidRPr="007151EE">
        <w:rPr>
          <w:lang w:val="en-US"/>
        </w:rPr>
        <w:t xml:space="preserve">essentially </w:t>
      </w:r>
      <w:r w:rsidR="00B81818" w:rsidRPr="007151EE">
        <w:rPr>
          <w:lang w:val="en-US"/>
        </w:rPr>
        <w:t>a more direct say of the citizens</w:t>
      </w:r>
      <w:r w:rsidR="00AB2BDF" w:rsidRPr="007151EE">
        <w:rPr>
          <w:lang w:val="en-US"/>
        </w:rPr>
        <w:t xml:space="preserve"> themselves</w:t>
      </w:r>
      <w:r w:rsidR="003744F8" w:rsidRPr="007151EE">
        <w:rPr>
          <w:lang w:val="en-US"/>
        </w:rPr>
        <w:t xml:space="preserve"> – especially </w:t>
      </w:r>
      <w:r w:rsidR="00FD2AAD" w:rsidRPr="007151EE">
        <w:rPr>
          <w:lang w:val="en-US"/>
        </w:rPr>
        <w:t xml:space="preserve">if </w:t>
      </w:r>
      <w:r w:rsidR="003744F8" w:rsidRPr="007151EE">
        <w:rPr>
          <w:lang w:val="en-US"/>
        </w:rPr>
        <w:t>the performance is worse than expected</w:t>
      </w:r>
      <w:r w:rsidR="00B81818" w:rsidRPr="007151EE">
        <w:rPr>
          <w:lang w:val="en-US"/>
        </w:rPr>
        <w:t>.</w:t>
      </w:r>
      <w:r w:rsidR="00CA7ED8" w:rsidRPr="007151EE">
        <w:rPr>
          <w:lang w:val="en-US"/>
        </w:rPr>
        <w:t xml:space="preserve"> </w:t>
      </w:r>
      <w:proofErr w:type="spellStart"/>
      <w:r w:rsidR="00CA7ED8" w:rsidRPr="007151EE">
        <w:rPr>
          <w:lang w:val="en-US"/>
        </w:rPr>
        <w:t>Technocrati</w:t>
      </w:r>
      <w:r w:rsidR="007151EE">
        <w:rPr>
          <w:lang w:val="en-US"/>
        </w:rPr>
        <w:t>z</w:t>
      </w:r>
      <w:r w:rsidR="00CA7ED8" w:rsidRPr="007151EE">
        <w:rPr>
          <w:lang w:val="en-US"/>
        </w:rPr>
        <w:t>ation</w:t>
      </w:r>
      <w:proofErr w:type="spellEnd"/>
      <w:r w:rsidR="00CA7ED8" w:rsidRPr="007151EE">
        <w:rPr>
          <w:lang w:val="en-US"/>
        </w:rPr>
        <w:t xml:space="preserve"> and </w:t>
      </w:r>
      <w:proofErr w:type="spellStart"/>
      <w:r w:rsidR="00CA7ED8" w:rsidRPr="007151EE">
        <w:rPr>
          <w:lang w:val="en-US"/>
        </w:rPr>
        <w:t>experti</w:t>
      </w:r>
      <w:r w:rsidR="007151EE">
        <w:rPr>
          <w:lang w:val="en-US"/>
        </w:rPr>
        <w:t>z</w:t>
      </w:r>
      <w:r w:rsidR="00CA7ED8" w:rsidRPr="007151EE">
        <w:rPr>
          <w:lang w:val="en-US"/>
        </w:rPr>
        <w:t>ation</w:t>
      </w:r>
      <w:proofErr w:type="spellEnd"/>
      <w:r w:rsidR="00CA7ED8" w:rsidRPr="007151EE">
        <w:rPr>
          <w:lang w:val="en-US"/>
        </w:rPr>
        <w:t xml:space="preserve"> of decision-making </w:t>
      </w:r>
      <w:r w:rsidR="00125196" w:rsidRPr="007151EE">
        <w:rPr>
          <w:lang w:val="en-US"/>
        </w:rPr>
        <w:t xml:space="preserve">may </w:t>
      </w:r>
      <w:r w:rsidR="00CA7ED8" w:rsidRPr="007151EE">
        <w:rPr>
          <w:lang w:val="en-US"/>
        </w:rPr>
        <w:t xml:space="preserve">prove </w:t>
      </w:r>
      <w:r w:rsidR="00DC26DE" w:rsidRPr="007151EE">
        <w:rPr>
          <w:lang w:val="en-US"/>
        </w:rPr>
        <w:t xml:space="preserve">equally </w:t>
      </w:r>
      <w:r w:rsidR="00CA7ED8" w:rsidRPr="007151EE">
        <w:rPr>
          <w:lang w:val="en-US"/>
        </w:rPr>
        <w:t xml:space="preserve">dangerous to liberal democratic politics </w:t>
      </w:r>
      <w:r w:rsidR="00FD2AAD" w:rsidRPr="007151EE">
        <w:rPr>
          <w:lang w:val="en-US"/>
        </w:rPr>
        <w:t xml:space="preserve">as </w:t>
      </w:r>
      <w:r w:rsidR="00DF5E64" w:rsidRPr="007151EE">
        <w:rPr>
          <w:lang w:val="en-US"/>
        </w:rPr>
        <w:t>populism</w:t>
      </w:r>
      <w:r w:rsidR="0078650A" w:rsidRPr="007151EE">
        <w:rPr>
          <w:lang w:val="en-US"/>
        </w:rPr>
        <w:t>,</w:t>
      </w:r>
      <w:r w:rsidR="00DF5E64" w:rsidRPr="007151EE">
        <w:rPr>
          <w:lang w:val="en-US"/>
        </w:rPr>
        <w:t xml:space="preserve"> and one could even argue that the former has contributed to the emergence of the latter.</w:t>
      </w:r>
      <w:r w:rsidR="00875F34" w:rsidRPr="007151EE">
        <w:rPr>
          <w:rStyle w:val="FootnoteReference"/>
          <w:lang w:val="en-US"/>
        </w:rPr>
        <w:footnoteReference w:id="23"/>
      </w:r>
      <w:r w:rsidRPr="007151EE">
        <w:rPr>
          <w:lang w:val="en-US"/>
        </w:rPr>
        <w:t xml:space="preserve"> So there seems to be real tension </w:t>
      </w:r>
      <w:r w:rsidR="00E3557D" w:rsidRPr="007151EE">
        <w:rPr>
          <w:lang w:val="en-US"/>
        </w:rPr>
        <w:t>between</w:t>
      </w:r>
      <w:r w:rsidR="001F1397" w:rsidRPr="007151EE">
        <w:rPr>
          <w:lang w:val="en-US"/>
        </w:rPr>
        <w:t xml:space="preserve"> the undeniable</w:t>
      </w:r>
      <w:r w:rsidR="00E3557D" w:rsidRPr="007151EE">
        <w:rPr>
          <w:lang w:val="en-US"/>
        </w:rPr>
        <w:t xml:space="preserve"> </w:t>
      </w:r>
      <w:r w:rsidRPr="007151EE">
        <w:rPr>
          <w:lang w:val="en-US"/>
        </w:rPr>
        <w:t xml:space="preserve">choice-insensitiveness </w:t>
      </w:r>
      <w:r w:rsidR="00E3557D" w:rsidRPr="007151EE">
        <w:rPr>
          <w:lang w:val="en-US"/>
        </w:rPr>
        <w:t xml:space="preserve">of certain </w:t>
      </w:r>
      <w:r w:rsidR="00E805F0" w:rsidRPr="007151EE">
        <w:rPr>
          <w:lang w:val="en-US"/>
        </w:rPr>
        <w:t xml:space="preserve">technically complex </w:t>
      </w:r>
      <w:r w:rsidR="00E3557D" w:rsidRPr="007151EE">
        <w:rPr>
          <w:lang w:val="en-US"/>
        </w:rPr>
        <w:t xml:space="preserve">issues </w:t>
      </w:r>
      <w:r w:rsidRPr="007151EE">
        <w:rPr>
          <w:lang w:val="en-US"/>
        </w:rPr>
        <w:t>and the</w:t>
      </w:r>
      <w:r w:rsidR="00BA4901" w:rsidRPr="007151EE">
        <w:rPr>
          <w:lang w:val="en-US"/>
        </w:rPr>
        <w:t xml:space="preserve"> ubiquitous</w:t>
      </w:r>
      <w:r w:rsidRPr="007151EE">
        <w:rPr>
          <w:lang w:val="en-US"/>
        </w:rPr>
        <w:t xml:space="preserve"> democratic desideratum of inclusion.</w:t>
      </w:r>
      <w:r w:rsidR="009A24B3" w:rsidRPr="007151EE" w:rsidDel="009A24B3">
        <w:rPr>
          <w:rStyle w:val="FootnoteReference"/>
          <w:lang w:val="en-US"/>
        </w:rPr>
        <w:t xml:space="preserve"> </w:t>
      </w:r>
      <w:r w:rsidR="0078650A" w:rsidRPr="007151EE">
        <w:rPr>
          <w:lang w:val="en-US"/>
        </w:rPr>
        <w:t xml:space="preserve"> </w:t>
      </w:r>
      <w:r w:rsidR="005A622D" w:rsidRPr="007151EE">
        <w:rPr>
          <w:lang w:val="en-US"/>
        </w:rPr>
        <w:t xml:space="preserve">A positive way of approaching the desideratum could be linked to recent research on epistemic benefits of diversity: There is a strong </w:t>
      </w:r>
      <w:r w:rsidR="00604970" w:rsidRPr="007151EE">
        <w:rPr>
          <w:lang w:val="en-US"/>
        </w:rPr>
        <w:t xml:space="preserve">if qualified </w:t>
      </w:r>
      <w:r w:rsidR="005A622D" w:rsidRPr="007151EE">
        <w:rPr>
          <w:lang w:val="en-US"/>
        </w:rPr>
        <w:t xml:space="preserve">case to be made </w:t>
      </w:r>
      <w:r w:rsidR="00604970" w:rsidRPr="007151EE">
        <w:rPr>
          <w:lang w:val="en-US"/>
        </w:rPr>
        <w:t xml:space="preserve">for the view that more diverse and inclusive pool of actors and ideas may significantly </w:t>
      </w:r>
      <w:r w:rsidR="00DA16BC" w:rsidRPr="007151EE">
        <w:rPr>
          <w:lang w:val="en-US"/>
        </w:rPr>
        <w:t xml:space="preserve">increase effective problem </w:t>
      </w:r>
      <w:r w:rsidR="00DA16BC" w:rsidRPr="007151EE">
        <w:rPr>
          <w:lang w:val="en-US"/>
        </w:rPr>
        <w:lastRenderedPageBreak/>
        <w:t>solving</w:t>
      </w:r>
      <w:r w:rsidR="00604970" w:rsidRPr="007151EE">
        <w:rPr>
          <w:lang w:val="en-US"/>
        </w:rPr>
        <w:t xml:space="preserve">, especially in areas where no single actor can </w:t>
      </w:r>
      <w:r w:rsidR="00CB56F5" w:rsidRPr="007151EE">
        <w:rPr>
          <w:lang w:val="en-US"/>
        </w:rPr>
        <w:t xml:space="preserve">reasonably </w:t>
      </w:r>
      <w:r w:rsidR="00604970" w:rsidRPr="007151EE">
        <w:rPr>
          <w:lang w:val="en-US"/>
        </w:rPr>
        <w:t>amass all the relevant knowledge</w:t>
      </w:r>
      <w:r w:rsidR="00976D42" w:rsidRPr="007151EE">
        <w:rPr>
          <w:lang w:val="en-US"/>
        </w:rPr>
        <w:t xml:space="preserve"> (which is, for all we know, precisely the case with LTSs)</w:t>
      </w:r>
      <w:r w:rsidR="00604970" w:rsidRPr="007151EE">
        <w:rPr>
          <w:lang w:val="en-US"/>
        </w:rPr>
        <w:t>.</w:t>
      </w:r>
      <w:r w:rsidR="00DA16BC" w:rsidRPr="007151EE">
        <w:rPr>
          <w:lang w:val="en-US"/>
        </w:rPr>
        <w:t xml:space="preserve"> </w:t>
      </w:r>
      <w:r w:rsidR="00CB56F5" w:rsidRPr="007151EE">
        <w:rPr>
          <w:lang w:val="en-US"/>
        </w:rPr>
        <w:t>The c</w:t>
      </w:r>
      <w:r w:rsidR="00DA16BC" w:rsidRPr="007151EE">
        <w:rPr>
          <w:lang w:val="en-US"/>
        </w:rPr>
        <w:t>ompetition of ideas, different viewpoints</w:t>
      </w:r>
      <w:r w:rsidR="002D3CCF" w:rsidRPr="007151EE">
        <w:rPr>
          <w:lang w:val="en-US"/>
        </w:rPr>
        <w:t>,</w:t>
      </w:r>
      <w:r w:rsidR="00DA16BC" w:rsidRPr="007151EE">
        <w:rPr>
          <w:lang w:val="en-US"/>
        </w:rPr>
        <w:t xml:space="preserve"> and </w:t>
      </w:r>
      <w:r w:rsidR="00CB56F5" w:rsidRPr="007151EE">
        <w:rPr>
          <w:lang w:val="en-US"/>
        </w:rPr>
        <w:t xml:space="preserve">aggregation </w:t>
      </w:r>
      <w:r w:rsidR="00DA16BC" w:rsidRPr="007151EE">
        <w:rPr>
          <w:lang w:val="en-US"/>
        </w:rPr>
        <w:t xml:space="preserve">of </w:t>
      </w:r>
      <w:r w:rsidR="00CB56F5" w:rsidRPr="007151EE">
        <w:rPr>
          <w:lang w:val="en-US"/>
        </w:rPr>
        <w:t xml:space="preserve">otherwise dispersed </w:t>
      </w:r>
      <w:r w:rsidR="00DA16BC" w:rsidRPr="007151EE">
        <w:rPr>
          <w:lang w:val="en-US"/>
        </w:rPr>
        <w:t>knowledge about complex topics</w:t>
      </w:r>
      <w:r w:rsidR="00CB56F5" w:rsidRPr="007151EE">
        <w:rPr>
          <w:lang w:val="en-US"/>
        </w:rPr>
        <w:t xml:space="preserve"> </w:t>
      </w:r>
      <w:r w:rsidR="00CB56F5" w:rsidRPr="007151EE">
        <w:rPr>
          <w:i/>
          <w:iCs/>
          <w:lang w:val="en-US"/>
        </w:rPr>
        <w:t xml:space="preserve">via inclusive </w:t>
      </w:r>
      <w:r w:rsidR="00F42086" w:rsidRPr="007151EE">
        <w:rPr>
          <w:i/>
          <w:iCs/>
          <w:lang w:val="en-US"/>
        </w:rPr>
        <w:t xml:space="preserve">deliberative </w:t>
      </w:r>
      <w:r w:rsidR="00B2346F" w:rsidRPr="007151EE">
        <w:rPr>
          <w:i/>
          <w:iCs/>
          <w:lang w:val="en-US"/>
        </w:rPr>
        <w:t xml:space="preserve">mechanisms </w:t>
      </w:r>
      <w:r w:rsidR="00CB56F5" w:rsidRPr="007151EE">
        <w:rPr>
          <w:lang w:val="en-US"/>
        </w:rPr>
        <w:t xml:space="preserve">seem to </w:t>
      </w:r>
      <w:r w:rsidR="00B2346F" w:rsidRPr="007151EE">
        <w:rPr>
          <w:lang w:val="en-US"/>
        </w:rPr>
        <w:t xml:space="preserve">be capable of producing </w:t>
      </w:r>
      <w:r w:rsidR="00CB56F5" w:rsidRPr="007151EE">
        <w:rPr>
          <w:lang w:val="en-US"/>
        </w:rPr>
        <w:t>highly desirable results</w:t>
      </w:r>
      <w:r w:rsidR="00B2346F" w:rsidRPr="007151EE">
        <w:rPr>
          <w:lang w:val="en-US"/>
        </w:rPr>
        <w:t>.</w:t>
      </w:r>
      <w:r w:rsidR="00DA16BC" w:rsidRPr="007151EE">
        <w:rPr>
          <w:rStyle w:val="FootnoteReference"/>
          <w:lang w:val="en-US"/>
        </w:rPr>
        <w:footnoteReference w:id="24"/>
      </w:r>
      <w:r w:rsidR="009A24B3" w:rsidRPr="007151EE">
        <w:rPr>
          <w:lang w:val="en-US"/>
        </w:rPr>
        <w:t xml:space="preserve"> But of course, harnessing and/or </w:t>
      </w:r>
      <w:r w:rsidR="007151EE" w:rsidRPr="007151EE">
        <w:rPr>
          <w:lang w:val="en-US"/>
        </w:rPr>
        <w:t>channeling</w:t>
      </w:r>
      <w:r w:rsidR="009A24B3" w:rsidRPr="007151EE">
        <w:rPr>
          <w:lang w:val="en-US"/>
        </w:rPr>
        <w:t xml:space="preserve"> diversity in such a way requires treating the given issue as choice-sensitive</w:t>
      </w:r>
      <w:r w:rsidR="007A7247" w:rsidRPr="007151EE">
        <w:rPr>
          <w:lang w:val="en-US"/>
        </w:rPr>
        <w:t>, so that various actors may contribute their pieces of knowledge.</w:t>
      </w:r>
      <w:r w:rsidR="00DA16BC" w:rsidRPr="007151EE">
        <w:rPr>
          <w:lang w:val="en-US"/>
        </w:rPr>
        <w:t xml:space="preserve"> </w:t>
      </w:r>
      <w:r w:rsidR="00976D42" w:rsidRPr="007151EE">
        <w:rPr>
          <w:lang w:val="en-US"/>
        </w:rPr>
        <w:t xml:space="preserve">Which </w:t>
      </w:r>
      <w:r w:rsidR="00410AC3" w:rsidRPr="007151EE">
        <w:rPr>
          <w:lang w:val="en-US"/>
        </w:rPr>
        <w:t>topic</w:t>
      </w:r>
      <w:r w:rsidR="00976D42" w:rsidRPr="007151EE">
        <w:rPr>
          <w:lang w:val="en-US"/>
        </w:rPr>
        <w:t>s</w:t>
      </w:r>
      <w:r w:rsidR="00410AC3" w:rsidRPr="007151EE">
        <w:rPr>
          <w:lang w:val="en-US"/>
        </w:rPr>
        <w:t xml:space="preserve"> </w:t>
      </w:r>
      <w:r w:rsidR="00976D42" w:rsidRPr="007151EE">
        <w:rPr>
          <w:lang w:val="en-US"/>
        </w:rPr>
        <w:t xml:space="preserve">are </w:t>
      </w:r>
      <w:r w:rsidR="00410AC3" w:rsidRPr="007151EE">
        <w:rPr>
          <w:lang w:val="en-US"/>
        </w:rPr>
        <w:t xml:space="preserve">choice-sensitive, </w:t>
      </w:r>
      <w:r w:rsidR="00CA7B10" w:rsidRPr="007151EE">
        <w:rPr>
          <w:lang w:val="en-US"/>
        </w:rPr>
        <w:t xml:space="preserve">and thus </w:t>
      </w:r>
      <w:r w:rsidR="00410AC3" w:rsidRPr="007151EE">
        <w:rPr>
          <w:lang w:val="en-US"/>
        </w:rPr>
        <w:t xml:space="preserve">when to prefer </w:t>
      </w:r>
      <w:r w:rsidR="00CA7B10" w:rsidRPr="007151EE">
        <w:rPr>
          <w:lang w:val="en-US"/>
        </w:rPr>
        <w:t xml:space="preserve">democracy over </w:t>
      </w:r>
      <w:r w:rsidR="00410AC3" w:rsidRPr="007151EE">
        <w:rPr>
          <w:lang w:val="en-US"/>
        </w:rPr>
        <w:t xml:space="preserve">efficiency </w:t>
      </w:r>
      <w:r w:rsidR="00CA7B10" w:rsidRPr="007151EE">
        <w:rPr>
          <w:lang w:val="en-US"/>
        </w:rPr>
        <w:t>(and vice versa)</w:t>
      </w:r>
      <w:r w:rsidR="00D423F9" w:rsidRPr="007151EE">
        <w:rPr>
          <w:lang w:val="en-US"/>
        </w:rPr>
        <w:t>,</w:t>
      </w:r>
      <w:r w:rsidR="00CA7B10" w:rsidRPr="007151EE">
        <w:rPr>
          <w:lang w:val="en-US"/>
        </w:rPr>
        <w:t xml:space="preserve"> </w:t>
      </w:r>
      <w:r w:rsidR="00410AC3" w:rsidRPr="007151EE">
        <w:rPr>
          <w:lang w:val="en-US"/>
        </w:rPr>
        <w:t>i</w:t>
      </w:r>
      <w:r w:rsidR="00BE013B" w:rsidRPr="007151EE">
        <w:rPr>
          <w:lang w:val="en-US"/>
        </w:rPr>
        <w:t xml:space="preserve">s the central dilemma </w:t>
      </w:r>
      <w:r w:rsidR="00CA7B10" w:rsidRPr="007151EE">
        <w:rPr>
          <w:lang w:val="en-US"/>
        </w:rPr>
        <w:t xml:space="preserve">of </w:t>
      </w:r>
      <w:r w:rsidR="00BE013B" w:rsidRPr="007151EE">
        <w:rPr>
          <w:lang w:val="en-US"/>
        </w:rPr>
        <w:t xml:space="preserve">legitimacy that </w:t>
      </w:r>
      <w:r w:rsidR="00965C92" w:rsidRPr="007151EE">
        <w:rPr>
          <w:lang w:val="en-US"/>
        </w:rPr>
        <w:t xml:space="preserve">any </w:t>
      </w:r>
      <w:r w:rsidR="007151EE" w:rsidRPr="007151EE">
        <w:rPr>
          <w:lang w:val="en-US"/>
        </w:rPr>
        <w:t>theorizing</w:t>
      </w:r>
      <w:r w:rsidR="00965C92" w:rsidRPr="007151EE">
        <w:rPr>
          <w:lang w:val="en-US"/>
        </w:rPr>
        <w:t xml:space="preserve"> about </w:t>
      </w:r>
      <w:r w:rsidR="00BE013B" w:rsidRPr="007151EE">
        <w:rPr>
          <w:lang w:val="en-US"/>
        </w:rPr>
        <w:t xml:space="preserve">the governance of laser use in space must </w:t>
      </w:r>
      <w:proofErr w:type="gramStart"/>
      <w:r w:rsidR="00BE013B" w:rsidRPr="007151EE">
        <w:rPr>
          <w:lang w:val="en-US"/>
        </w:rPr>
        <w:t>address.</w:t>
      </w:r>
      <w:proofErr w:type="gramEnd"/>
    </w:p>
    <w:p w14:paraId="565D4EFA" w14:textId="77777777" w:rsidR="00192336" w:rsidRPr="007151EE" w:rsidRDefault="00192336" w:rsidP="00B41753">
      <w:pPr>
        <w:spacing w:line="276" w:lineRule="auto"/>
        <w:rPr>
          <w:lang w:val="en-US"/>
        </w:rPr>
      </w:pPr>
    </w:p>
    <w:p w14:paraId="19E83C5A" w14:textId="2727B375" w:rsidR="00592F14" w:rsidRPr="007151EE" w:rsidRDefault="00192336" w:rsidP="009768D3">
      <w:pPr>
        <w:pStyle w:val="Heading2"/>
        <w:rPr>
          <w:lang w:val="en-US"/>
        </w:rPr>
      </w:pPr>
      <w:bookmarkStart w:id="6" w:name="_Toc48069782"/>
      <w:r w:rsidRPr="007151EE">
        <w:rPr>
          <w:lang w:val="en-US"/>
        </w:rPr>
        <w:t xml:space="preserve">b) </w:t>
      </w:r>
      <w:r w:rsidR="00592F14" w:rsidRPr="007151EE">
        <w:rPr>
          <w:lang w:val="en-US"/>
        </w:rPr>
        <w:t>Secur</w:t>
      </w:r>
      <w:r w:rsidR="008754D4" w:rsidRPr="007151EE">
        <w:rPr>
          <w:lang w:val="en-US"/>
        </w:rPr>
        <w:t xml:space="preserve">ity </w:t>
      </w:r>
      <w:r w:rsidR="008754D4" w:rsidRPr="009768D3">
        <w:t>Sensitivity</w:t>
      </w:r>
      <w:bookmarkEnd w:id="6"/>
    </w:p>
    <w:p w14:paraId="349E6238" w14:textId="0AE31816" w:rsidR="00A0668F" w:rsidRPr="007151EE" w:rsidRDefault="00B56650" w:rsidP="00B41753">
      <w:pPr>
        <w:spacing w:line="276" w:lineRule="auto"/>
        <w:jc w:val="both"/>
        <w:rPr>
          <w:lang w:val="en-US"/>
        </w:rPr>
      </w:pPr>
      <w:r w:rsidRPr="007151EE">
        <w:rPr>
          <w:lang w:val="en-US"/>
        </w:rPr>
        <w:t xml:space="preserve">The security sensitivity of </w:t>
      </w:r>
      <w:r w:rsidR="00023EEE" w:rsidRPr="007151EE">
        <w:rPr>
          <w:lang w:val="en-US"/>
        </w:rPr>
        <w:t>laser use i</w:t>
      </w:r>
      <w:r w:rsidR="0024318C" w:rsidRPr="007151EE">
        <w:rPr>
          <w:lang w:val="en-US"/>
        </w:rPr>
        <w:t xml:space="preserve">n space is abundant. Space-based lasers were heavily weaponized already </w:t>
      </w:r>
      <w:r w:rsidR="00FD2AAD" w:rsidRPr="007151EE">
        <w:rPr>
          <w:lang w:val="en-US"/>
        </w:rPr>
        <w:t>by</w:t>
      </w:r>
      <w:r w:rsidR="00B554F6" w:rsidRPr="007151EE">
        <w:rPr>
          <w:lang w:val="en-US"/>
        </w:rPr>
        <w:t xml:space="preserve"> </w:t>
      </w:r>
      <w:r w:rsidR="0024318C" w:rsidRPr="007151EE">
        <w:rPr>
          <w:lang w:val="en-US"/>
        </w:rPr>
        <w:t>the</w:t>
      </w:r>
      <w:r w:rsidR="00855E37" w:rsidRPr="007151EE">
        <w:rPr>
          <w:lang w:val="en-US"/>
        </w:rPr>
        <w:t xml:space="preserve"> 1980s</w:t>
      </w:r>
      <w:r w:rsidR="0024318C" w:rsidRPr="007151EE">
        <w:rPr>
          <w:lang w:val="en-US"/>
        </w:rPr>
        <w:t xml:space="preserve"> St</w:t>
      </w:r>
      <w:r w:rsidR="00AF22D4" w:rsidRPr="007151EE">
        <w:rPr>
          <w:lang w:val="en-US"/>
        </w:rPr>
        <w:t>rategic Defense Initiative</w:t>
      </w:r>
      <w:r w:rsidR="00873EE7" w:rsidRPr="007151EE">
        <w:rPr>
          <w:lang w:val="en-US"/>
        </w:rPr>
        <w:t>,</w:t>
      </w:r>
      <w:r w:rsidR="007A5D14" w:rsidRPr="007151EE">
        <w:rPr>
          <w:rStyle w:val="FootnoteReference"/>
          <w:lang w:val="en-US"/>
        </w:rPr>
        <w:footnoteReference w:id="25"/>
      </w:r>
      <w:r w:rsidR="00BF060C" w:rsidRPr="007151EE">
        <w:rPr>
          <w:lang w:val="en-US"/>
        </w:rPr>
        <w:t xml:space="preserve"> </w:t>
      </w:r>
      <w:r w:rsidR="00FD2AAD" w:rsidRPr="007151EE">
        <w:rPr>
          <w:lang w:val="en-US"/>
        </w:rPr>
        <w:t xml:space="preserve">and </w:t>
      </w:r>
      <w:r w:rsidR="00BB20E7" w:rsidRPr="007151EE">
        <w:rPr>
          <w:lang w:val="en-US"/>
        </w:rPr>
        <w:t>laser</w:t>
      </w:r>
      <w:r w:rsidR="00BF060C" w:rsidRPr="007151EE">
        <w:rPr>
          <w:lang w:val="en-US"/>
        </w:rPr>
        <w:t>-related</w:t>
      </w:r>
      <w:r w:rsidR="00BB20E7" w:rsidRPr="007151EE">
        <w:rPr>
          <w:lang w:val="en-US"/>
        </w:rPr>
        <w:t xml:space="preserve"> capabilities </w:t>
      </w:r>
      <w:r w:rsidR="00BF060C" w:rsidRPr="007151EE">
        <w:rPr>
          <w:lang w:val="en-US"/>
        </w:rPr>
        <w:t xml:space="preserve">of </w:t>
      </w:r>
      <w:r w:rsidR="009E44BD" w:rsidRPr="007151EE">
        <w:rPr>
          <w:lang w:val="en-US"/>
        </w:rPr>
        <w:t xml:space="preserve">major geopolitical </w:t>
      </w:r>
      <w:r w:rsidR="00BB20E7" w:rsidRPr="007151EE">
        <w:rPr>
          <w:lang w:val="en-US"/>
        </w:rPr>
        <w:t xml:space="preserve">adversaries to blind, </w:t>
      </w:r>
      <w:r w:rsidR="006A1617" w:rsidRPr="007151EE">
        <w:rPr>
          <w:lang w:val="en-US"/>
        </w:rPr>
        <w:t xml:space="preserve">disrupt </w:t>
      </w:r>
      <w:r w:rsidR="00BB20E7" w:rsidRPr="007151EE">
        <w:rPr>
          <w:lang w:val="en-US"/>
        </w:rPr>
        <w:t xml:space="preserve">or damage space-based assets are </w:t>
      </w:r>
      <w:r w:rsidR="0067632F" w:rsidRPr="007151EE">
        <w:rPr>
          <w:lang w:val="en-US"/>
        </w:rPr>
        <w:t xml:space="preserve">frequently </w:t>
      </w:r>
      <w:r w:rsidR="00BB20E7" w:rsidRPr="007151EE">
        <w:rPr>
          <w:lang w:val="en-US"/>
        </w:rPr>
        <w:t xml:space="preserve">discussed </w:t>
      </w:r>
      <w:r w:rsidR="0067632F" w:rsidRPr="007151EE">
        <w:rPr>
          <w:lang w:val="en-US"/>
        </w:rPr>
        <w:t>to this day</w:t>
      </w:r>
      <w:r w:rsidR="00486640" w:rsidRPr="007151EE">
        <w:rPr>
          <w:lang w:val="en-US"/>
        </w:rPr>
        <w:t xml:space="preserve"> </w:t>
      </w:r>
      <w:r w:rsidR="00486640" w:rsidRPr="007151EE">
        <w:rPr>
          <w:rStyle w:val="FootnoteReference"/>
          <w:lang w:val="en-US"/>
        </w:rPr>
        <w:fldChar w:fldCharType="begin" w:fldLock="1"/>
      </w:r>
      <w:r w:rsidR="00634D00" w:rsidRPr="007151EE">
        <w:rPr>
          <w:lang w:val="en-US"/>
        </w:rPr>
        <w:instrText>ADDIN CSL_CITATION {"citationItems":[{"id":"ITEM-1","itemData":{"DOI":"10.1016/j.spacepol.2019.01.007","ISSN":"02659646","author":[{"dropping-particle":"","family":"Dobos","given":"Bohumil","non-dropping-particle":"","parse-names":false,"suffix":""},{"dropping-particle":"","family":"Prazak","given":"Jakub","non-dropping-particle":"","parse-names":false,"suffix":""}],"container-title":"Space Policy","id":"ITEM-1","issue":"xxxx","issued":{"date-parts":[["2019","2"]]},"page":"217-223","title":"To Clear or to Eliminate? Active Debris Removal Systems as Antisatellite Weapons","type":"article-journal","volume":"47"},"uris":["http://www.mendeley.com/documents/?uuid=c8f3a730-a4b1-46ce-8fc6-9b1f370f3219"]},{"id":"ITEM-2","itemData":{"abstract":"Space-based capabilities provide integral support to military, commercial, and civilian applications. Longstanding technological and cost barriers to space are falling, enabling more countries and commercial firms to participate in satellite construction, space launch, space exploration, and human spaceflight. Although these advancements are creating new opportunities, new risks for space-enabled services have emerged. Having seen the benefits of space-enabled operations, some foreign governments are developing capabilities that threaten others’ ability to use space. China and Russia, in particular, have taken steps to challenge the United States: • Chinese and Russian military doctrines indicate that they view space as important to modern warfare and view counterspace capabilities as a means to reduce U.S. and allied military effectiveness. Both reorganized their militaries in 2015, emphasizing the importance of space operations. • Both have developed robust and capable space services, including space-based intelligence, surveillance, and reconnaissance. Moreover, they are making improvements to existing systems, including space launch vehicles and satellite navigation constellations. These capabilities provide their militaries with the ability to command and control their forces worldwide and also with enhanced situational awareness, enabling them to monitor, track, and target U.S. and allied forces. • Chinese and Russian space surveillance networks are capable of searching, tracking, and characterizing satellites in all earth orbits. This capability supports both space operations and counterspace systems. • Both states are developing jamming and cyberspace capabilities, directed energy weapons, on-orbit capabilities, and ground-based antisatellite missiles that can achieve a range of reversible to nonreversible effects. Iran and North Korea also pose a challenge to militaries using space-enabled services, as each has demonstrated jamming capabilities. Iran and North Korea maintain independent space launch capabilities, which can serve as avenues for testing ballistic missile technologies. The advantage the United States holds in space—and its perceived dependence on it—will drive actors to improve their abilities to access and operate in and through space. These improvements can pose a threat to space-based services across the military, commercial, and civil space sectors.","author":[{"dropping-particle":"","family":"Defense Intelligence Agency","given":"","non-dropping-particle":"","parse-names":false,"suffix":""}],"container-title":"Military Power Publications","id":"ITEM-2","issue":"January","issued":{"date-parts":[["2019"]]},"page":"46","title":"Challenges To Security in Space","type":"article-journal"},"uris":["http://www.mendeley.com/documents/?uuid=b3b9ac47-ad84-43ea-b18f-19519292dbaa"]}],"mendeley":{"formattedCitation":"(Defense Intelligence Agency, 2019; Dobos &amp; Prazak, 2019)","plainTextFormattedCitation":"(Defense Intelligence Agency, 2019; Dobos &amp; Prazak, 2019)","previouslyFormattedCitation":"(Defense Intelligence Agency, 2019; Dobos &amp; Prazak, 2019)"},"properties":{"noteIndex":0},"schema":"https://github.com/citation-style-language/schema/raw/master/csl-citation.json"}</w:instrText>
      </w:r>
      <w:r w:rsidR="00486640" w:rsidRPr="007151EE">
        <w:rPr>
          <w:rStyle w:val="FootnoteReference"/>
          <w:lang w:val="en-US"/>
        </w:rPr>
        <w:fldChar w:fldCharType="separate"/>
      </w:r>
      <w:r w:rsidR="00486640" w:rsidRPr="007151EE">
        <w:rPr>
          <w:noProof/>
          <w:lang w:val="en-US"/>
        </w:rPr>
        <w:t>(Defense Intelligence Agency, 2019; Dobos &amp; Prazak, 2019)</w:t>
      </w:r>
      <w:r w:rsidR="00486640" w:rsidRPr="007151EE">
        <w:rPr>
          <w:rStyle w:val="FootnoteReference"/>
          <w:lang w:val="en-US"/>
        </w:rPr>
        <w:fldChar w:fldCharType="end"/>
      </w:r>
      <w:r w:rsidR="00486640" w:rsidRPr="007151EE">
        <w:rPr>
          <w:rStyle w:val="FootnoteReference"/>
          <w:lang w:val="en-US"/>
        </w:rPr>
        <w:t>.</w:t>
      </w:r>
      <w:r w:rsidR="00BB20E7" w:rsidRPr="007151EE">
        <w:rPr>
          <w:lang w:val="en-US"/>
        </w:rPr>
        <w:t xml:space="preserve"> </w:t>
      </w:r>
      <w:r w:rsidR="00C67CF0" w:rsidRPr="007151EE">
        <w:rPr>
          <w:lang w:val="en-US"/>
        </w:rPr>
        <w:t>A g</w:t>
      </w:r>
      <w:r w:rsidR="00BB20E7" w:rsidRPr="007151EE">
        <w:rPr>
          <w:lang w:val="en-US"/>
        </w:rPr>
        <w:t>round-</w:t>
      </w:r>
      <w:r w:rsidR="00AC1B98" w:rsidRPr="007151EE">
        <w:rPr>
          <w:lang w:val="en-US"/>
        </w:rPr>
        <w:t>based</w:t>
      </w:r>
      <w:r w:rsidR="00BB20E7" w:rsidRPr="007151EE">
        <w:rPr>
          <w:lang w:val="en-US"/>
        </w:rPr>
        <w:t xml:space="preserve"> infrastructure that can move space debris, deflect asteroids</w:t>
      </w:r>
      <w:r w:rsidR="00687293" w:rsidRPr="007151EE">
        <w:rPr>
          <w:lang w:val="en-US"/>
        </w:rPr>
        <w:t>,</w:t>
      </w:r>
      <w:r w:rsidR="00BB20E7" w:rsidRPr="007151EE">
        <w:rPr>
          <w:lang w:val="en-US"/>
        </w:rPr>
        <w:t xml:space="preserve"> or </w:t>
      </w:r>
      <w:r w:rsidR="001E4AE0" w:rsidRPr="007151EE">
        <w:rPr>
          <w:lang w:val="en-US"/>
        </w:rPr>
        <w:t xml:space="preserve">propel probes to relativistic speeds </w:t>
      </w:r>
      <w:r w:rsidR="002A399B" w:rsidRPr="007151EE">
        <w:rPr>
          <w:lang w:val="en-US"/>
        </w:rPr>
        <w:t xml:space="preserve">thus </w:t>
      </w:r>
      <w:r w:rsidR="002E5485" w:rsidRPr="007151EE">
        <w:rPr>
          <w:lang w:val="en-US"/>
        </w:rPr>
        <w:t>logically carries</w:t>
      </w:r>
      <w:r w:rsidR="001E4AE0" w:rsidRPr="007151EE">
        <w:rPr>
          <w:lang w:val="en-US"/>
        </w:rPr>
        <w:t xml:space="preserve"> dramatic national security concerns</w:t>
      </w:r>
      <w:r w:rsidR="002E5485" w:rsidRPr="007151EE">
        <w:rPr>
          <w:lang w:val="en-US"/>
        </w:rPr>
        <w:t xml:space="preserve"> </w:t>
      </w:r>
      <w:r w:rsidR="00066BF0" w:rsidRPr="007151EE">
        <w:rPr>
          <w:lang w:val="en-US"/>
        </w:rPr>
        <w:t xml:space="preserve">due to </w:t>
      </w:r>
      <w:r w:rsidR="002E5485" w:rsidRPr="007151EE">
        <w:rPr>
          <w:lang w:val="en-US"/>
        </w:rPr>
        <w:t>it</w:t>
      </w:r>
      <w:r w:rsidR="00D76E10" w:rsidRPr="007151EE">
        <w:rPr>
          <w:lang w:val="en-US"/>
        </w:rPr>
        <w:t>s dual-use nature</w:t>
      </w:r>
      <w:r w:rsidR="001E4AE0" w:rsidRPr="007151EE">
        <w:rPr>
          <w:lang w:val="en-US"/>
        </w:rPr>
        <w:t xml:space="preserve">. </w:t>
      </w:r>
      <w:r w:rsidR="002A399B" w:rsidRPr="007151EE">
        <w:rPr>
          <w:lang w:val="en-US"/>
        </w:rPr>
        <w:t>Moreover, c</w:t>
      </w:r>
      <w:r w:rsidR="0068344B" w:rsidRPr="007151EE">
        <w:rPr>
          <w:lang w:val="en-US"/>
        </w:rPr>
        <w:t xml:space="preserve">ontrol over </w:t>
      </w:r>
      <w:r w:rsidR="00FD2AAD" w:rsidRPr="007151EE">
        <w:rPr>
          <w:lang w:val="en-US"/>
        </w:rPr>
        <w:t xml:space="preserve">space </w:t>
      </w:r>
      <w:r w:rsidR="0068344B" w:rsidRPr="007151EE">
        <w:rPr>
          <w:lang w:val="en-US"/>
        </w:rPr>
        <w:t xml:space="preserve">areas </w:t>
      </w:r>
      <w:r w:rsidR="00FD2AAD" w:rsidRPr="007151EE">
        <w:rPr>
          <w:lang w:val="en-US"/>
        </w:rPr>
        <w:t xml:space="preserve">rich in </w:t>
      </w:r>
      <w:r w:rsidR="0068344B" w:rsidRPr="007151EE">
        <w:rPr>
          <w:lang w:val="en-US"/>
        </w:rPr>
        <w:t xml:space="preserve">essential resources will determine </w:t>
      </w:r>
      <w:r w:rsidR="009B0C55" w:rsidRPr="007151EE">
        <w:rPr>
          <w:lang w:val="en-US"/>
        </w:rPr>
        <w:t xml:space="preserve">the </w:t>
      </w:r>
      <w:r w:rsidR="002A399B" w:rsidRPr="007151EE">
        <w:rPr>
          <w:lang w:val="en-US"/>
        </w:rPr>
        <w:t xml:space="preserve">actors’ relative </w:t>
      </w:r>
      <w:r w:rsidR="009B0C55" w:rsidRPr="007151EE">
        <w:rPr>
          <w:lang w:val="en-US"/>
        </w:rPr>
        <w:t>power in outer space.</w:t>
      </w:r>
      <w:r w:rsidR="00A0668F" w:rsidRPr="007151EE">
        <w:rPr>
          <w:lang w:val="en-US"/>
        </w:rPr>
        <w:t xml:space="preserve"> A</w:t>
      </w:r>
      <w:r w:rsidR="000836E0" w:rsidRPr="007151EE">
        <w:rPr>
          <w:lang w:val="en-US"/>
        </w:rPr>
        <w:t>n a</w:t>
      </w:r>
      <w:r w:rsidR="00A0668F" w:rsidRPr="007151EE">
        <w:rPr>
          <w:lang w:val="en-US"/>
        </w:rPr>
        <w:t xml:space="preserve">dditional security concern is </w:t>
      </w:r>
      <w:r w:rsidR="002332B5" w:rsidRPr="007151EE">
        <w:rPr>
          <w:lang w:val="en-US"/>
        </w:rPr>
        <w:t xml:space="preserve">raised </w:t>
      </w:r>
      <w:proofErr w:type="gramStart"/>
      <w:r w:rsidR="002332B5" w:rsidRPr="007151EE">
        <w:rPr>
          <w:lang w:val="en-US"/>
        </w:rPr>
        <w:t xml:space="preserve">by </w:t>
      </w:r>
      <w:r w:rsidR="00A0668F" w:rsidRPr="007151EE">
        <w:rPr>
          <w:lang w:val="en-US"/>
        </w:rPr>
        <w:t>the use of</w:t>
      </w:r>
      <w:proofErr w:type="gramEnd"/>
      <w:r w:rsidR="00A0668F" w:rsidRPr="007151EE">
        <w:rPr>
          <w:lang w:val="en-US"/>
        </w:rPr>
        <w:t xml:space="preserve"> lasers in emergenc</w:t>
      </w:r>
      <w:r w:rsidR="000836E0" w:rsidRPr="007151EE">
        <w:rPr>
          <w:lang w:val="en-US"/>
        </w:rPr>
        <w:t>ie</w:t>
      </w:r>
      <w:r w:rsidR="00A0668F" w:rsidRPr="007151EE">
        <w:rPr>
          <w:lang w:val="en-US"/>
        </w:rPr>
        <w:t>s</w:t>
      </w:r>
      <w:r w:rsidR="008A635D" w:rsidRPr="007151EE">
        <w:rPr>
          <w:lang w:val="en-US"/>
        </w:rPr>
        <w:t xml:space="preserve">, </w:t>
      </w:r>
      <w:r w:rsidR="002332B5" w:rsidRPr="007151EE">
        <w:rPr>
          <w:lang w:val="en-US"/>
        </w:rPr>
        <w:t xml:space="preserve">such as a substantial </w:t>
      </w:r>
      <w:r w:rsidR="009A6BDD" w:rsidRPr="007151EE">
        <w:rPr>
          <w:lang w:val="en-US"/>
        </w:rPr>
        <w:t>threat of an asteroid impact. Emergency situations are often used to justify e</w:t>
      </w:r>
      <w:r w:rsidR="00A0668F" w:rsidRPr="007151EE">
        <w:rPr>
          <w:lang w:val="en-US"/>
        </w:rPr>
        <w:t>xceptional politics</w:t>
      </w:r>
      <w:r w:rsidR="0019768A" w:rsidRPr="007151EE">
        <w:rPr>
          <w:lang w:val="en-US"/>
        </w:rPr>
        <w:t xml:space="preserve"> and processes that would be </w:t>
      </w:r>
      <w:r w:rsidR="009557A2" w:rsidRPr="007151EE">
        <w:rPr>
          <w:lang w:val="en-US"/>
        </w:rPr>
        <w:t>off</w:t>
      </w:r>
      <w:r w:rsidR="009D456E" w:rsidRPr="007151EE">
        <w:rPr>
          <w:lang w:val="en-US"/>
        </w:rPr>
        <w:t>-</w:t>
      </w:r>
      <w:r w:rsidR="009557A2" w:rsidRPr="007151EE">
        <w:rPr>
          <w:lang w:val="en-US"/>
        </w:rPr>
        <w:t>limits</w:t>
      </w:r>
      <w:r w:rsidR="00FD2AAD" w:rsidRPr="007151EE">
        <w:rPr>
          <w:lang w:val="en-US"/>
        </w:rPr>
        <w:t xml:space="preserve"> </w:t>
      </w:r>
      <w:r w:rsidR="0019768A" w:rsidRPr="007151EE">
        <w:rPr>
          <w:lang w:val="en-US"/>
        </w:rPr>
        <w:t xml:space="preserve">in normal situations. In such scenarios, </w:t>
      </w:r>
      <w:r w:rsidR="00B258E3" w:rsidRPr="007151EE">
        <w:rPr>
          <w:lang w:val="en-US"/>
        </w:rPr>
        <w:t xml:space="preserve">input </w:t>
      </w:r>
      <w:r w:rsidR="0019768A" w:rsidRPr="007151EE">
        <w:rPr>
          <w:lang w:val="en-US"/>
        </w:rPr>
        <w:t xml:space="preserve">legitimacy and democratic </w:t>
      </w:r>
      <w:r w:rsidR="00E12AC6" w:rsidRPr="007151EE">
        <w:rPr>
          <w:lang w:val="en-US"/>
        </w:rPr>
        <w:t xml:space="preserve">principles are side-tracked </w:t>
      </w:r>
      <w:r w:rsidR="00DA5FD8" w:rsidRPr="007151EE">
        <w:rPr>
          <w:lang w:val="en-US"/>
        </w:rPr>
        <w:t xml:space="preserve">to give the </w:t>
      </w:r>
      <w:r w:rsidR="00B258E3" w:rsidRPr="007151EE">
        <w:rPr>
          <w:lang w:val="en-US"/>
        </w:rPr>
        <w:t xml:space="preserve">political </w:t>
      </w:r>
      <w:r w:rsidR="00DA5FD8" w:rsidRPr="007151EE">
        <w:rPr>
          <w:lang w:val="en-US"/>
        </w:rPr>
        <w:t xml:space="preserve">authority </w:t>
      </w:r>
      <w:r w:rsidR="00B554F6" w:rsidRPr="007151EE">
        <w:rPr>
          <w:lang w:val="en-US"/>
        </w:rPr>
        <w:t xml:space="preserve">sufficient space </w:t>
      </w:r>
      <w:r w:rsidR="00DA5FD8" w:rsidRPr="007151EE">
        <w:rPr>
          <w:lang w:val="en-US"/>
        </w:rPr>
        <w:t xml:space="preserve">to deal with </w:t>
      </w:r>
      <w:r w:rsidR="00B258E3" w:rsidRPr="007151EE">
        <w:rPr>
          <w:lang w:val="en-US"/>
        </w:rPr>
        <w:t>the</w:t>
      </w:r>
      <w:r w:rsidR="00DA5FD8" w:rsidRPr="007151EE">
        <w:rPr>
          <w:lang w:val="en-US"/>
        </w:rPr>
        <w:t xml:space="preserve"> threat.</w:t>
      </w:r>
      <w:r w:rsidR="00BE7CA7" w:rsidRPr="007151EE">
        <w:rPr>
          <w:lang w:val="en-US"/>
        </w:rPr>
        <w:t xml:space="preserve"> </w:t>
      </w:r>
      <w:r w:rsidR="00B258E3" w:rsidRPr="007151EE">
        <w:rPr>
          <w:lang w:val="en-US"/>
        </w:rPr>
        <w:t xml:space="preserve">Its elimination </w:t>
      </w:r>
      <w:r w:rsidR="00BE7CA7" w:rsidRPr="007151EE">
        <w:rPr>
          <w:lang w:val="en-US"/>
        </w:rPr>
        <w:t xml:space="preserve">becomes the main goal while </w:t>
      </w:r>
      <w:r w:rsidR="00044022" w:rsidRPr="007151EE">
        <w:rPr>
          <w:lang w:val="en-US"/>
        </w:rPr>
        <w:t>how this is achieved matters much less</w:t>
      </w:r>
      <w:r w:rsidR="00BE7CA7" w:rsidRPr="007151EE">
        <w:rPr>
          <w:lang w:val="en-US"/>
        </w:rPr>
        <w:t>.</w:t>
      </w:r>
      <w:r w:rsidR="00E63B99" w:rsidRPr="007151EE">
        <w:rPr>
          <w:lang w:val="en-US"/>
        </w:rPr>
        <w:t xml:space="preserve"> </w:t>
      </w:r>
      <w:r w:rsidR="000862B7" w:rsidRPr="007151EE">
        <w:rPr>
          <w:lang w:val="en-US"/>
        </w:rPr>
        <w:t xml:space="preserve">Safety checks and balances are </w:t>
      </w:r>
      <w:r w:rsidR="008324CB" w:rsidRPr="007151EE">
        <w:rPr>
          <w:lang w:val="en-US"/>
        </w:rPr>
        <w:t xml:space="preserve">disabled </w:t>
      </w:r>
      <w:r w:rsidR="000862B7" w:rsidRPr="007151EE">
        <w:rPr>
          <w:lang w:val="en-US"/>
        </w:rPr>
        <w:t>and so is accountability</w:t>
      </w:r>
      <w:r w:rsidR="00B554F6" w:rsidRPr="007151EE">
        <w:rPr>
          <w:lang w:val="en-US"/>
        </w:rPr>
        <w:t>.</w:t>
      </w:r>
      <w:r w:rsidR="00D406F6" w:rsidRPr="007151EE">
        <w:rPr>
          <w:lang w:val="en-US"/>
        </w:rPr>
        <w:t xml:space="preserve"> </w:t>
      </w:r>
      <w:r w:rsidR="00044022" w:rsidRPr="007151EE">
        <w:rPr>
          <w:lang w:val="en-US"/>
        </w:rPr>
        <w:t>In short, framing an issue in terms of emergency necessarily reduces the scope and quality of democratic inputs.</w:t>
      </w:r>
    </w:p>
    <w:p w14:paraId="7D6006A8" w14:textId="200495F7" w:rsidR="00592F14" w:rsidRPr="007151EE" w:rsidRDefault="003450D9" w:rsidP="00B41753">
      <w:pPr>
        <w:spacing w:line="276" w:lineRule="auto"/>
        <w:jc w:val="both"/>
        <w:rPr>
          <w:lang w:val="en-US"/>
        </w:rPr>
      </w:pPr>
      <w:r w:rsidRPr="007151EE">
        <w:rPr>
          <w:lang w:val="en-US"/>
        </w:rPr>
        <w:t xml:space="preserve">An enlightening perspective on </w:t>
      </w:r>
      <w:r w:rsidR="00A227EB" w:rsidRPr="007151EE">
        <w:rPr>
          <w:lang w:val="en-US"/>
        </w:rPr>
        <w:t xml:space="preserve">how to </w:t>
      </w:r>
      <w:r w:rsidR="00367412" w:rsidRPr="007151EE">
        <w:rPr>
          <w:lang w:val="en-US"/>
        </w:rPr>
        <w:t xml:space="preserve">assess and possibly </w:t>
      </w:r>
      <w:r w:rsidR="00A227EB" w:rsidRPr="007151EE">
        <w:rPr>
          <w:lang w:val="en-US"/>
        </w:rPr>
        <w:t xml:space="preserve">avoid such </w:t>
      </w:r>
      <w:r w:rsidR="00C45102" w:rsidRPr="007151EE">
        <w:rPr>
          <w:lang w:val="en-US"/>
        </w:rPr>
        <w:t>developments</w:t>
      </w:r>
      <w:r w:rsidRPr="007151EE">
        <w:rPr>
          <w:lang w:val="en-US"/>
        </w:rPr>
        <w:t xml:space="preserve"> has been provided by </w:t>
      </w:r>
      <w:r w:rsidR="00592F14" w:rsidRPr="007151EE">
        <w:rPr>
          <w:lang w:val="en-US"/>
        </w:rPr>
        <w:t>Critical Security Studies</w:t>
      </w:r>
      <w:r w:rsidR="00CA19D9" w:rsidRPr="007151EE">
        <w:rPr>
          <w:lang w:val="en-US"/>
        </w:rPr>
        <w:t xml:space="preserve"> (CSS)</w:t>
      </w:r>
      <w:r w:rsidR="00BB6761" w:rsidRPr="007151EE">
        <w:rPr>
          <w:lang w:val="en-US"/>
        </w:rPr>
        <w:t>. Authors working in this tradition</w:t>
      </w:r>
      <w:r w:rsidR="00A227EB" w:rsidRPr="007151EE">
        <w:rPr>
          <w:lang w:val="en-US"/>
        </w:rPr>
        <w:t xml:space="preserve"> point out that security </w:t>
      </w:r>
      <w:r w:rsidR="00570EC2" w:rsidRPr="007151EE">
        <w:rPr>
          <w:lang w:val="en-US"/>
        </w:rPr>
        <w:t xml:space="preserve">should be construed as </w:t>
      </w:r>
      <w:r w:rsidR="007151EE" w:rsidRPr="007151EE">
        <w:rPr>
          <w:i/>
          <w:iCs/>
          <w:lang w:val="en-US"/>
        </w:rPr>
        <w:t>securitization</w:t>
      </w:r>
      <w:r w:rsidR="005A23DA" w:rsidRPr="007151EE">
        <w:rPr>
          <w:lang w:val="en-US"/>
        </w:rPr>
        <w:t xml:space="preserve">, </w:t>
      </w:r>
      <w:r w:rsidR="00570EC2" w:rsidRPr="007151EE">
        <w:rPr>
          <w:lang w:val="en-US"/>
        </w:rPr>
        <w:t xml:space="preserve">that is, </w:t>
      </w:r>
      <w:r w:rsidR="00592F14" w:rsidRPr="007151EE">
        <w:rPr>
          <w:lang w:val="en-US"/>
        </w:rPr>
        <w:t xml:space="preserve">a social act of constructing a security threat to a </w:t>
      </w:r>
      <w:r w:rsidR="00857A1A" w:rsidRPr="007151EE">
        <w:rPr>
          <w:lang w:val="en-US"/>
        </w:rPr>
        <w:t xml:space="preserve">specific </w:t>
      </w:r>
      <w:r w:rsidR="00ED15AA" w:rsidRPr="007151EE">
        <w:rPr>
          <w:lang w:val="en-US"/>
        </w:rPr>
        <w:t xml:space="preserve">referent </w:t>
      </w:r>
      <w:r w:rsidR="00570EC2" w:rsidRPr="007151EE">
        <w:rPr>
          <w:lang w:val="en-US"/>
        </w:rPr>
        <w:t>o</w:t>
      </w:r>
      <w:r w:rsidR="008B1FB3" w:rsidRPr="007151EE">
        <w:rPr>
          <w:lang w:val="en-US"/>
        </w:rPr>
        <w:t>bject</w:t>
      </w:r>
      <w:r w:rsidR="00592F14" w:rsidRPr="007151EE">
        <w:rPr>
          <w:lang w:val="en-US"/>
        </w:rPr>
        <w:t xml:space="preserve"> by a </w:t>
      </w:r>
      <w:r w:rsidR="007151EE" w:rsidRPr="007151EE">
        <w:rPr>
          <w:lang w:val="en-US"/>
        </w:rPr>
        <w:t>securitizing</w:t>
      </w:r>
      <w:r w:rsidR="00592F14" w:rsidRPr="007151EE">
        <w:rPr>
          <w:lang w:val="en-US"/>
        </w:rPr>
        <w:t xml:space="preserve"> actor</w:t>
      </w:r>
      <w:r w:rsidR="0048664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ISBN":"155587603X","PMID":"97021300","abstract":"Traditionalists in the field of security studies tend to restrict the subject to politicomilitary issues; while wideners want to extend it to the economic, societal, and environmental sectors. This book sets out a comprehensive statement of the new security studies, establishing the case for the broader agenda. The authors argue that security is a particular type of politics applicable to a wide range of issues. Answering the traditionalist charge that this model makes the subject incoherent, they offer a constructivist operational method for distinguishing the process of securitization from that of politicization. Their approach incorporates the traditionalist agenda and dissolves the artificial boundary between security studies and international political economy, opening the way for a fruitful interplay between the two fields. It also shows how the theory of regional security complexes remains relevant in todays world.","author":[{"dropping-particle":"","family":"Buzan","given":"Barry","non-dropping-particle":"","parse-names":false,"suffix":""},{"dropping-particle":"","family":"Wæver","given":"Ole","non-dropping-particle":"","parse-names":false,"suffix":""},{"dropping-particle":"","family":"Wilde","given":"J","non-dropping-particle":"de","parse-names":false,"suffix":""},{"dropping-particle":"De","family":"Wilde","given":"Jaap","non-dropping-particle":"","parse-names":false,"suffix":""}],"container-title":"National Bureau of Economic Research Working Paper Series","id":"ITEM-1","issued":{"date-parts":[["1998"]]},"publisher":"Lynne Rienner Publishers","title":"Security: A New Framework for Analysis","type":"book"},"uris":["http://www.mendeley.com/documents/?uuid=8df97078-7760-4b9e-a7b1-bcb1f2b19f2b"]}],"mendeley":{"formattedCitation":"(Buzan et al., 1998)","plainTextFormattedCitation":"(Buzan et al., 1998)","previouslyFormattedCitation":"(Buzan et al., 1998)"},"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Buzan et al., 1998)</w:t>
      </w:r>
      <w:r w:rsidR="00192336" w:rsidRPr="007151EE">
        <w:rPr>
          <w:rStyle w:val="FootnoteReference"/>
          <w:lang w:val="en-US"/>
        </w:rPr>
        <w:fldChar w:fldCharType="end"/>
      </w:r>
      <w:r w:rsidR="00486640" w:rsidRPr="007151EE">
        <w:rPr>
          <w:lang w:val="en-US"/>
        </w:rPr>
        <w:t xml:space="preserve">. </w:t>
      </w:r>
      <w:r w:rsidR="00ED15AA" w:rsidRPr="007151EE">
        <w:rPr>
          <w:lang w:val="en-US"/>
        </w:rPr>
        <w:t>W</w:t>
      </w:r>
      <w:r w:rsidR="00423E81" w:rsidRPr="007151EE">
        <w:rPr>
          <w:lang w:val="en-US"/>
        </w:rPr>
        <w:t xml:space="preserve">e may thus understand </w:t>
      </w:r>
      <w:r w:rsidR="00AB54E5" w:rsidRPr="007151EE">
        <w:rPr>
          <w:lang w:val="en-US"/>
        </w:rPr>
        <w:t>the resulting beliefs</w:t>
      </w:r>
      <w:r w:rsidR="00592F14" w:rsidRPr="007151EE">
        <w:rPr>
          <w:lang w:val="en-US"/>
        </w:rPr>
        <w:t xml:space="preserve"> as </w:t>
      </w:r>
      <w:r w:rsidR="00ED2136" w:rsidRPr="007151EE">
        <w:rPr>
          <w:lang w:val="en-US"/>
        </w:rPr>
        <w:t xml:space="preserve">a product </w:t>
      </w:r>
      <w:r w:rsidR="00592F14" w:rsidRPr="007151EE">
        <w:rPr>
          <w:lang w:val="en-US"/>
        </w:rPr>
        <w:t xml:space="preserve">of </w:t>
      </w:r>
      <w:r w:rsidR="00AB54E5" w:rsidRPr="007151EE">
        <w:rPr>
          <w:lang w:val="en-US"/>
        </w:rPr>
        <w:t xml:space="preserve">the </w:t>
      </w:r>
      <w:r w:rsidR="00592F14" w:rsidRPr="007151EE">
        <w:rPr>
          <w:lang w:val="en-US"/>
        </w:rPr>
        <w:t>politics</w:t>
      </w:r>
      <w:r w:rsidR="00ED2136" w:rsidRPr="007151EE">
        <w:rPr>
          <w:lang w:val="en-US"/>
        </w:rPr>
        <w:t xml:space="preserve"> which </w:t>
      </w:r>
      <w:r w:rsidR="00367412" w:rsidRPr="007151EE">
        <w:rPr>
          <w:lang w:val="en-US"/>
        </w:rPr>
        <w:t>precedes</w:t>
      </w:r>
      <w:r w:rsidR="00ED2136" w:rsidRPr="007151EE">
        <w:rPr>
          <w:lang w:val="en-US"/>
        </w:rPr>
        <w:t xml:space="preserve"> them – that is, the acts of the securitizing actors</w:t>
      </w:r>
      <w:r w:rsidR="00592F14" w:rsidRPr="007151EE">
        <w:rPr>
          <w:lang w:val="en-US"/>
        </w:rPr>
        <w:t xml:space="preserve">. </w:t>
      </w:r>
      <w:r w:rsidR="00367412" w:rsidRPr="007151EE">
        <w:rPr>
          <w:lang w:val="en-US"/>
        </w:rPr>
        <w:t>B</w:t>
      </w:r>
      <w:r w:rsidR="00AB54E5" w:rsidRPr="007151EE">
        <w:rPr>
          <w:lang w:val="en-US"/>
        </w:rPr>
        <w:t xml:space="preserve">ecause </w:t>
      </w:r>
      <w:r w:rsidR="00592F14" w:rsidRPr="007151EE">
        <w:rPr>
          <w:lang w:val="en-US"/>
        </w:rPr>
        <w:t>nation-states remain the dominant political structures</w:t>
      </w:r>
      <w:r w:rsidR="00AB54E5" w:rsidRPr="007151EE">
        <w:rPr>
          <w:lang w:val="en-US"/>
        </w:rPr>
        <w:t xml:space="preserve"> </w:t>
      </w:r>
      <w:r w:rsidR="00EF5340" w:rsidRPr="007151EE">
        <w:rPr>
          <w:lang w:val="en-US"/>
        </w:rPr>
        <w:t>in</w:t>
      </w:r>
      <w:r w:rsidR="00AB54E5" w:rsidRPr="007151EE">
        <w:rPr>
          <w:lang w:val="en-US"/>
        </w:rPr>
        <w:t xml:space="preserve"> both domestic and international </w:t>
      </w:r>
      <w:r w:rsidR="00367412" w:rsidRPr="007151EE">
        <w:rPr>
          <w:lang w:val="en-US"/>
        </w:rPr>
        <w:t xml:space="preserve">security </w:t>
      </w:r>
      <w:r w:rsidR="00AB54E5" w:rsidRPr="007151EE">
        <w:rPr>
          <w:lang w:val="en-US"/>
        </w:rPr>
        <w:t>politics</w:t>
      </w:r>
      <w:r w:rsidR="00592F14" w:rsidRPr="007151EE">
        <w:rPr>
          <w:lang w:val="en-US"/>
        </w:rPr>
        <w:t xml:space="preserve">, </w:t>
      </w:r>
      <w:r w:rsidR="001732A2" w:rsidRPr="007151EE">
        <w:rPr>
          <w:lang w:val="en-US"/>
        </w:rPr>
        <w:t xml:space="preserve">their </w:t>
      </w:r>
      <w:r w:rsidR="00367412" w:rsidRPr="007151EE">
        <w:rPr>
          <w:lang w:val="en-US"/>
        </w:rPr>
        <w:t xml:space="preserve">actions </w:t>
      </w:r>
      <w:r w:rsidR="001732A2" w:rsidRPr="007151EE">
        <w:rPr>
          <w:lang w:val="en-US"/>
        </w:rPr>
        <w:t xml:space="preserve">in the domain, </w:t>
      </w:r>
      <w:r w:rsidR="00592F14" w:rsidRPr="007151EE">
        <w:rPr>
          <w:lang w:val="en-US"/>
        </w:rPr>
        <w:t xml:space="preserve">based </w:t>
      </w:r>
      <w:r w:rsidR="001732A2" w:rsidRPr="007151EE">
        <w:rPr>
          <w:lang w:val="en-US"/>
        </w:rPr>
        <w:t xml:space="preserve">as </w:t>
      </w:r>
      <w:r w:rsidR="00ED15AA" w:rsidRPr="007151EE">
        <w:rPr>
          <w:lang w:val="en-US"/>
        </w:rPr>
        <w:t xml:space="preserve">they are </w:t>
      </w:r>
      <w:r w:rsidR="00592F14" w:rsidRPr="007151EE">
        <w:rPr>
          <w:lang w:val="en-US"/>
        </w:rPr>
        <w:t xml:space="preserve">on </w:t>
      </w:r>
      <w:r w:rsidR="001732A2" w:rsidRPr="007151EE">
        <w:rPr>
          <w:lang w:val="en-US"/>
        </w:rPr>
        <w:t xml:space="preserve">a </w:t>
      </w:r>
      <w:r w:rsidR="00592F14" w:rsidRPr="007151EE">
        <w:rPr>
          <w:lang w:val="en-US"/>
        </w:rPr>
        <w:t xml:space="preserve">political mandate </w:t>
      </w:r>
      <w:r w:rsidR="00D95F63" w:rsidRPr="007151EE">
        <w:rPr>
          <w:lang w:val="en-US"/>
        </w:rPr>
        <w:t xml:space="preserve">acquired </w:t>
      </w:r>
      <w:r w:rsidR="001732A2" w:rsidRPr="007151EE">
        <w:rPr>
          <w:lang w:val="en-US"/>
        </w:rPr>
        <w:t xml:space="preserve">from </w:t>
      </w:r>
      <w:r w:rsidR="00D95F63" w:rsidRPr="007151EE">
        <w:rPr>
          <w:lang w:val="en-US"/>
        </w:rPr>
        <w:t xml:space="preserve">the </w:t>
      </w:r>
      <w:r w:rsidR="001732A2" w:rsidRPr="007151EE">
        <w:rPr>
          <w:lang w:val="en-US"/>
        </w:rPr>
        <w:t xml:space="preserve">citizens of the state, </w:t>
      </w:r>
      <w:r w:rsidR="008C5C26" w:rsidRPr="007151EE">
        <w:rPr>
          <w:lang w:val="en-US"/>
        </w:rPr>
        <w:t xml:space="preserve">rather understandably addresses primarily </w:t>
      </w:r>
      <w:r w:rsidR="00592F14" w:rsidRPr="007151EE">
        <w:rPr>
          <w:lang w:val="en-US"/>
        </w:rPr>
        <w:t xml:space="preserve">threats to national security. Other </w:t>
      </w:r>
      <w:r w:rsidR="00570EC2" w:rsidRPr="007151EE">
        <w:rPr>
          <w:lang w:val="en-US"/>
        </w:rPr>
        <w:t xml:space="preserve">possible </w:t>
      </w:r>
      <w:r w:rsidR="00592F14" w:rsidRPr="007151EE">
        <w:rPr>
          <w:lang w:val="en-US"/>
        </w:rPr>
        <w:t xml:space="preserve">referent objects </w:t>
      </w:r>
      <w:r w:rsidR="008C5C26" w:rsidRPr="007151EE">
        <w:rPr>
          <w:lang w:val="en-US"/>
        </w:rPr>
        <w:t xml:space="preserve">such as </w:t>
      </w:r>
      <w:r w:rsidR="00592F14" w:rsidRPr="007151EE">
        <w:rPr>
          <w:lang w:val="en-US"/>
        </w:rPr>
        <w:t>individual</w:t>
      </w:r>
      <w:r w:rsidR="008C5C26" w:rsidRPr="007151EE">
        <w:rPr>
          <w:lang w:val="en-US"/>
        </w:rPr>
        <w:t xml:space="preserve"> human beings, humanity as such,</w:t>
      </w:r>
      <w:r w:rsidR="00592F14" w:rsidRPr="007151EE">
        <w:rPr>
          <w:lang w:val="en-US"/>
        </w:rPr>
        <w:t xml:space="preserve"> or the planet </w:t>
      </w:r>
      <w:r w:rsidR="00ED15AA" w:rsidRPr="007151EE">
        <w:rPr>
          <w:lang w:val="en-US"/>
        </w:rPr>
        <w:t>are predominantly pushed to the margins</w:t>
      </w:r>
      <w:r w:rsidR="00486640" w:rsidRPr="007151EE">
        <w:rPr>
          <w:lang w:val="en-US"/>
        </w:rPr>
        <w:t xml:space="preserve"> </w:t>
      </w:r>
      <w:r w:rsidR="00486640" w:rsidRPr="007151EE">
        <w:rPr>
          <w:rStyle w:val="FootnoteReference"/>
          <w:lang w:val="en-US"/>
        </w:rPr>
        <w:fldChar w:fldCharType="begin" w:fldLock="1"/>
      </w:r>
      <w:r w:rsidR="00486640" w:rsidRPr="007151EE">
        <w:rPr>
          <w:lang w:val="en-US"/>
        </w:rPr>
        <w:instrText>ADDIN CSL_CITATION {"citationItems":[{"id":"ITEM-1","itemData":{"ISBN":"155587603X","PMID":"97021300","abstract":"Traditionalists in the field of security studies tend to restrict the subject to politicomilitary issues; while wideners want to extend it to the economic, societal, and environmental sectors. This book sets out a comprehensive statement of the new security studies, establishing the case for the broader agenda. The authors argue that security is a particular type of politics applicable to a wide range of issues. Answering the traditionalist charge that this model makes the subject incoherent, they offer a constructivist operational method for distinguishing the process of securitization from that of politicization. Their approach incorporates the traditionalist agenda and dissolves the artificial boundary between security studies and international political economy, opening the way for a fruitful interplay between the two fields. It also shows how the theory of regional security complexes remains relevant in todays world.","author":[{"dropping-particle":"","family":"Buzan","given":"Barry","non-dropping-particle":"","parse-names":false,"suffix":""},{"dropping-particle":"","family":"Wæver","given":"Ole","non-dropping-particle":"","parse-names":false,"suffix":""},{"dropping-particle":"","family":"Wilde","given":"J","non-dropping-particle":"de","parse-names":false,"suffix":""},{"dropping-particle":"De","family":"Wilde","given":"Jaap","non-dropping-particle":"","parse-names":false,"suffix":""}],"container-title":"National Bureau of Economic Research Working Paper Series","id":"ITEM-1","issued":{"date-parts":[["1998"]]},"publisher":"Lynne Rienner Publishers","title":"Security: A New Framework for Analysis","type":"book"},"uris":["http://www.mendeley.com/documents/?uuid=8df97078-7760-4b9e-a7b1-bcb1f2b19f2b"]}],"mendeley":{"formattedCitation":"(Buzan et al., 1998)","plainTextFormattedCitation":"(Buzan et al., 1998)","previouslyFormattedCitation":"(Buzan et al., 1998)"},"properties":{"noteIndex":0},"schema":"https://github.com/citation-style-language/schema/raw/master/csl-citation.json"}</w:instrText>
      </w:r>
      <w:r w:rsidR="00486640" w:rsidRPr="007151EE">
        <w:rPr>
          <w:rStyle w:val="FootnoteReference"/>
          <w:lang w:val="en-US"/>
        </w:rPr>
        <w:fldChar w:fldCharType="separate"/>
      </w:r>
      <w:r w:rsidR="00486640" w:rsidRPr="007151EE">
        <w:rPr>
          <w:noProof/>
          <w:lang w:val="en-US"/>
        </w:rPr>
        <w:t>(Buzan et al., 1998)</w:t>
      </w:r>
      <w:r w:rsidR="00486640" w:rsidRPr="007151EE">
        <w:rPr>
          <w:rStyle w:val="FootnoteReference"/>
          <w:lang w:val="en-US"/>
        </w:rPr>
        <w:fldChar w:fldCharType="end"/>
      </w:r>
      <w:r w:rsidR="00592F14" w:rsidRPr="007151EE">
        <w:rPr>
          <w:lang w:val="en-US"/>
        </w:rPr>
        <w:t xml:space="preserve">. Even if </w:t>
      </w:r>
      <w:r w:rsidR="005E7E96" w:rsidRPr="007151EE">
        <w:rPr>
          <w:lang w:val="en-US"/>
        </w:rPr>
        <w:t>there is</w:t>
      </w:r>
      <w:r w:rsidR="00592F14" w:rsidRPr="007151EE">
        <w:rPr>
          <w:lang w:val="en-US"/>
        </w:rPr>
        <w:t xml:space="preserve"> a threat </w:t>
      </w:r>
      <w:r w:rsidR="005E7E96" w:rsidRPr="007151EE">
        <w:rPr>
          <w:lang w:val="en-US"/>
        </w:rPr>
        <w:t xml:space="preserve">shared by </w:t>
      </w:r>
      <w:r w:rsidR="00592F14" w:rsidRPr="007151EE">
        <w:rPr>
          <w:lang w:val="en-US"/>
        </w:rPr>
        <w:t xml:space="preserve">different referent objects (countries), </w:t>
      </w:r>
      <w:r w:rsidR="005E7E96" w:rsidRPr="007151EE">
        <w:rPr>
          <w:lang w:val="en-US"/>
        </w:rPr>
        <w:t xml:space="preserve">it will be </w:t>
      </w:r>
      <w:r w:rsidR="00944216" w:rsidRPr="007151EE">
        <w:rPr>
          <w:lang w:val="en-US"/>
        </w:rPr>
        <w:t xml:space="preserve">most likely </w:t>
      </w:r>
      <w:r w:rsidR="005E7E96" w:rsidRPr="007151EE">
        <w:rPr>
          <w:lang w:val="en-US"/>
        </w:rPr>
        <w:t xml:space="preserve">ascribed </w:t>
      </w:r>
      <w:r w:rsidR="00592F14" w:rsidRPr="007151EE">
        <w:rPr>
          <w:lang w:val="en-US"/>
        </w:rPr>
        <w:t xml:space="preserve">different meanings and represent different risks </w:t>
      </w:r>
      <w:r w:rsidR="005E7E96" w:rsidRPr="007151EE">
        <w:rPr>
          <w:lang w:val="en-US"/>
        </w:rPr>
        <w:t xml:space="preserve">depending </w:t>
      </w:r>
      <w:r w:rsidR="00592F14" w:rsidRPr="007151EE">
        <w:rPr>
          <w:lang w:val="en-US"/>
        </w:rPr>
        <w:t xml:space="preserve">on </w:t>
      </w:r>
      <w:r w:rsidR="004A559E" w:rsidRPr="007151EE">
        <w:rPr>
          <w:lang w:val="en-US"/>
        </w:rPr>
        <w:t xml:space="preserve">by </w:t>
      </w:r>
      <w:r w:rsidR="00592F14" w:rsidRPr="007151EE">
        <w:rPr>
          <w:lang w:val="en-US"/>
        </w:rPr>
        <w:t>who</w:t>
      </w:r>
      <w:r w:rsidR="004A559E" w:rsidRPr="007151EE">
        <w:rPr>
          <w:lang w:val="en-US"/>
        </w:rPr>
        <w:t>m</w:t>
      </w:r>
      <w:r w:rsidR="00592F14" w:rsidRPr="007151EE">
        <w:rPr>
          <w:lang w:val="en-US"/>
        </w:rPr>
        <w:t xml:space="preserve"> it is securitized. Hence, security constructed </w:t>
      </w:r>
      <w:r w:rsidR="005E7E96" w:rsidRPr="007151EE">
        <w:rPr>
          <w:lang w:val="en-US"/>
        </w:rPr>
        <w:t>against the background</w:t>
      </w:r>
      <w:r w:rsidR="006B050B" w:rsidRPr="007151EE">
        <w:rPr>
          <w:lang w:val="en-US"/>
        </w:rPr>
        <w:t xml:space="preserve"> of</w:t>
      </w:r>
      <w:r w:rsidR="00592F14" w:rsidRPr="007151EE">
        <w:rPr>
          <w:lang w:val="en-US"/>
        </w:rPr>
        <w:t xml:space="preserve"> </w:t>
      </w:r>
      <w:r w:rsidR="00592F14" w:rsidRPr="007151EE">
        <w:rPr>
          <w:lang w:val="en-US"/>
        </w:rPr>
        <w:lastRenderedPageBreak/>
        <w:t>national interests and</w:t>
      </w:r>
      <w:r w:rsidR="000C003B" w:rsidRPr="007151EE">
        <w:rPr>
          <w:lang w:val="en-US"/>
        </w:rPr>
        <w:t xml:space="preserve"> national</w:t>
      </w:r>
      <w:r w:rsidR="00592F14" w:rsidRPr="007151EE">
        <w:rPr>
          <w:lang w:val="en-US"/>
        </w:rPr>
        <w:t xml:space="preserve"> political contexts creates inherent incongruence or even rivalry</w:t>
      </w:r>
      <w:r w:rsidR="005E7E96" w:rsidRPr="007151EE">
        <w:rPr>
          <w:lang w:val="en-US"/>
        </w:rPr>
        <w:t xml:space="preserve"> among actors.</w:t>
      </w:r>
    </w:p>
    <w:p w14:paraId="49EBB83F" w14:textId="3D1B1FB7" w:rsidR="006840B0" w:rsidRPr="007151EE" w:rsidRDefault="005E7E96" w:rsidP="00B41753">
      <w:pPr>
        <w:spacing w:line="276" w:lineRule="auto"/>
        <w:jc w:val="both"/>
        <w:rPr>
          <w:lang w:val="en-US"/>
        </w:rPr>
      </w:pPr>
      <w:r w:rsidRPr="007151EE">
        <w:rPr>
          <w:lang w:val="en-US"/>
        </w:rPr>
        <w:t>However, the social nature of threat</w:t>
      </w:r>
      <w:r w:rsidR="00AA23AB" w:rsidRPr="007151EE">
        <w:rPr>
          <w:lang w:val="en-US"/>
        </w:rPr>
        <w:t xml:space="preserve"> </w:t>
      </w:r>
      <w:r w:rsidRPr="007151EE">
        <w:rPr>
          <w:lang w:val="en-US"/>
        </w:rPr>
        <w:t xml:space="preserve">construction and </w:t>
      </w:r>
      <w:r w:rsidR="007151EE" w:rsidRPr="007151EE">
        <w:rPr>
          <w:lang w:val="en-US"/>
        </w:rPr>
        <w:t>securitization</w:t>
      </w:r>
      <w:r w:rsidRPr="007151EE">
        <w:rPr>
          <w:lang w:val="en-US"/>
        </w:rPr>
        <w:t xml:space="preserve"> also </w:t>
      </w:r>
      <w:proofErr w:type="gramStart"/>
      <w:r w:rsidRPr="007151EE">
        <w:rPr>
          <w:lang w:val="en-US"/>
        </w:rPr>
        <w:t>opens up</w:t>
      </w:r>
      <w:proofErr w:type="gramEnd"/>
      <w:r w:rsidRPr="007151EE">
        <w:rPr>
          <w:lang w:val="en-US"/>
        </w:rPr>
        <w:t xml:space="preserve"> a path towards</w:t>
      </w:r>
      <w:r w:rsidR="004723FF" w:rsidRPr="007151EE">
        <w:rPr>
          <w:lang w:val="en-US"/>
        </w:rPr>
        <w:t xml:space="preserve"> a</w:t>
      </w:r>
      <w:r w:rsidRPr="007151EE">
        <w:rPr>
          <w:lang w:val="en-US"/>
        </w:rPr>
        <w:t xml:space="preserve"> </w:t>
      </w:r>
      <w:r w:rsidR="00CA19D9" w:rsidRPr="007151EE">
        <w:rPr>
          <w:lang w:val="en-US"/>
        </w:rPr>
        <w:t xml:space="preserve">refocusing of the </w:t>
      </w:r>
      <w:r w:rsidR="007151EE" w:rsidRPr="007151EE">
        <w:rPr>
          <w:lang w:val="en-US"/>
        </w:rPr>
        <w:t>securitization</w:t>
      </w:r>
      <w:r w:rsidR="00CA19D9" w:rsidRPr="007151EE">
        <w:rPr>
          <w:lang w:val="en-US"/>
        </w:rPr>
        <w:t xml:space="preserve"> discourse. </w:t>
      </w:r>
      <w:r w:rsidR="00C90FF5" w:rsidRPr="007151EE">
        <w:rPr>
          <w:lang w:val="en-US"/>
        </w:rPr>
        <w:t xml:space="preserve">On the one hand, </w:t>
      </w:r>
      <w:r w:rsidR="00847CC2" w:rsidRPr="007151EE">
        <w:rPr>
          <w:lang w:val="en-US"/>
        </w:rPr>
        <w:t>t</w:t>
      </w:r>
      <w:r w:rsidR="00592F14" w:rsidRPr="007151EE">
        <w:rPr>
          <w:lang w:val="en-US"/>
        </w:rPr>
        <w:t>he</w:t>
      </w:r>
      <w:r w:rsidR="00570EC2" w:rsidRPr="007151EE">
        <w:rPr>
          <w:lang w:val="en-US"/>
        </w:rPr>
        <w:t xml:space="preserve"> dominant</w:t>
      </w:r>
      <w:r w:rsidR="00592F14" w:rsidRPr="007151EE">
        <w:rPr>
          <w:lang w:val="en-US"/>
        </w:rPr>
        <w:t xml:space="preserve"> Copenhagen School</w:t>
      </w:r>
      <w:r w:rsidR="00CA19D9" w:rsidRPr="007151EE">
        <w:rPr>
          <w:lang w:val="en-US"/>
        </w:rPr>
        <w:t xml:space="preserve"> of CSS</w:t>
      </w:r>
      <w:r w:rsidR="00746549" w:rsidRPr="007151EE">
        <w:rPr>
          <w:lang w:val="en-US"/>
        </w:rPr>
        <w:t xml:space="preserve"> </w:t>
      </w:r>
      <w:r w:rsidR="00C90FF5" w:rsidRPr="007151EE">
        <w:rPr>
          <w:lang w:val="en-US"/>
        </w:rPr>
        <w:t xml:space="preserve">tends to construe security as </w:t>
      </w:r>
      <w:r w:rsidR="00592F14" w:rsidRPr="007151EE">
        <w:rPr>
          <w:i/>
          <w:iCs/>
          <w:lang w:val="en-US"/>
        </w:rPr>
        <w:t>essentially</w:t>
      </w:r>
      <w:r w:rsidR="00592F14" w:rsidRPr="007151EE">
        <w:rPr>
          <w:lang w:val="en-US"/>
        </w:rPr>
        <w:t xml:space="preserve"> contested</w:t>
      </w:r>
      <w:r w:rsidR="00DA1879" w:rsidRPr="007151EE">
        <w:rPr>
          <w:lang w:val="en-US"/>
        </w:rPr>
        <w:t>, which</w:t>
      </w:r>
      <w:r w:rsidR="00CA6821" w:rsidRPr="007151EE">
        <w:rPr>
          <w:lang w:val="en-US"/>
        </w:rPr>
        <w:t>,</w:t>
      </w:r>
      <w:r w:rsidR="00DA1879" w:rsidRPr="007151EE">
        <w:rPr>
          <w:lang w:val="en-US"/>
        </w:rPr>
        <w:t xml:space="preserve"> </w:t>
      </w:r>
      <w:r w:rsidR="00F90ED0" w:rsidRPr="007151EE">
        <w:rPr>
          <w:lang w:val="en-US"/>
        </w:rPr>
        <w:t xml:space="preserve">building on the concept of a security dilemma </w:t>
      </w:r>
      <w:r w:rsidR="00DA1879" w:rsidRPr="007151EE">
        <w:rPr>
          <w:lang w:val="en-US"/>
        </w:rPr>
        <w:t>i</w:t>
      </w:r>
      <w:r w:rsidR="00592F14" w:rsidRPr="007151EE">
        <w:rPr>
          <w:lang w:val="en-US"/>
        </w:rPr>
        <w:t>ncrease</w:t>
      </w:r>
      <w:r w:rsidR="00DA1879" w:rsidRPr="007151EE">
        <w:rPr>
          <w:lang w:val="en-US"/>
        </w:rPr>
        <w:t>s</w:t>
      </w:r>
      <w:r w:rsidR="00592F14" w:rsidRPr="007151EE">
        <w:rPr>
          <w:lang w:val="en-US"/>
        </w:rPr>
        <w:t xml:space="preserve"> </w:t>
      </w:r>
      <w:r w:rsidR="00746549" w:rsidRPr="007151EE">
        <w:rPr>
          <w:lang w:val="en-US"/>
        </w:rPr>
        <w:t xml:space="preserve">the </w:t>
      </w:r>
      <w:r w:rsidR="00592F14" w:rsidRPr="007151EE">
        <w:rPr>
          <w:lang w:val="en-US"/>
        </w:rPr>
        <w:t xml:space="preserve">security of one actor </w:t>
      </w:r>
      <w:r w:rsidR="00746549" w:rsidRPr="007151EE">
        <w:rPr>
          <w:lang w:val="en-US"/>
        </w:rPr>
        <w:t>entails in</w:t>
      </w:r>
      <w:r w:rsidR="00592F14" w:rsidRPr="007151EE">
        <w:rPr>
          <w:lang w:val="en-US"/>
        </w:rPr>
        <w:t xml:space="preserve">security for </w:t>
      </w:r>
      <w:r w:rsidR="00746549" w:rsidRPr="007151EE">
        <w:rPr>
          <w:lang w:val="en-US"/>
        </w:rPr>
        <w:t>an</w:t>
      </w:r>
      <w:r w:rsidR="00592F14" w:rsidRPr="007151EE">
        <w:rPr>
          <w:lang w:val="en-US"/>
        </w:rPr>
        <w:t>other</w:t>
      </w:r>
      <w:r w:rsidR="00746549" w:rsidRPr="007151EE">
        <w:rPr>
          <w:lang w:val="en-US"/>
        </w:rPr>
        <w:t xml:space="preserve"> whose</w:t>
      </w:r>
      <w:r w:rsidR="00592F14" w:rsidRPr="007151EE">
        <w:rPr>
          <w:lang w:val="en-US"/>
        </w:rPr>
        <w:t xml:space="preserve"> perception of the threat</w:t>
      </w:r>
      <w:r w:rsidR="00746549" w:rsidRPr="007151EE">
        <w:rPr>
          <w:lang w:val="en-US"/>
        </w:rPr>
        <w:t xml:space="preserve"> is different</w:t>
      </w:r>
      <w:r w:rsidR="00634D0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ISBN":"0333587456","author":[{"dropping-particle":"","family":"Booth","given":"Ken","non-dropping-particle":"","parse-names":false,"suffix":""},{"dropping-particle":"","family":"Wheeler","given":"Nicholas","non-dropping-particle":"","parse-names":false,"suffix":""}],"id":"ITEM-1","issued":{"date-parts":[["2007"]]},"number-of-pages":"384","publisher":"Palgrave","title":"The Security Dilemma: Fear, Cooperation and Trust in World Politics","type":"book"},"uris":["http://www.mendeley.com/documents/?uuid=1687c5f7-611d-43e4-9f9b-d40ac7784727"]}],"mendeley":{"formattedCitation":"(Booth &amp; Wheeler, 2007)","plainTextFormattedCitation":"(Booth &amp; Wheeler, 2007)","previouslyFormattedCitation":"(Booth &amp; Wheeler, 2007)"},"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Booth &amp; Wheeler, 2007)</w:t>
      </w:r>
      <w:r w:rsidR="00192336" w:rsidRPr="007151EE">
        <w:rPr>
          <w:rStyle w:val="FootnoteReference"/>
          <w:lang w:val="en-US"/>
        </w:rPr>
        <w:fldChar w:fldCharType="end"/>
      </w:r>
      <w:r w:rsidR="00634D00" w:rsidRPr="007151EE">
        <w:rPr>
          <w:lang w:val="en-US"/>
        </w:rPr>
        <w:t>.</w:t>
      </w:r>
      <w:r w:rsidR="00592F14" w:rsidRPr="007151EE">
        <w:rPr>
          <w:lang w:val="en-US"/>
        </w:rPr>
        <w:t xml:space="preserve"> </w:t>
      </w:r>
      <w:r w:rsidR="009C1955" w:rsidRPr="007151EE">
        <w:rPr>
          <w:lang w:val="en-US"/>
        </w:rPr>
        <w:t>A c</w:t>
      </w:r>
      <w:r w:rsidR="00592F14" w:rsidRPr="007151EE">
        <w:rPr>
          <w:lang w:val="en-US"/>
        </w:rPr>
        <w:t xml:space="preserve">ontrary perspective is </w:t>
      </w:r>
      <w:r w:rsidR="009C1955" w:rsidRPr="007151EE">
        <w:rPr>
          <w:lang w:val="en-US"/>
        </w:rPr>
        <w:t xml:space="preserve">advocated by </w:t>
      </w:r>
      <w:r w:rsidR="00592F14" w:rsidRPr="007151EE">
        <w:rPr>
          <w:lang w:val="en-US"/>
        </w:rPr>
        <w:t xml:space="preserve">the Welsh School of </w:t>
      </w:r>
      <w:r w:rsidR="009C1955" w:rsidRPr="007151EE">
        <w:rPr>
          <w:lang w:val="en-US"/>
        </w:rPr>
        <w:t>CSS</w:t>
      </w:r>
      <w:r w:rsidR="00592F14" w:rsidRPr="007151EE">
        <w:rPr>
          <w:lang w:val="en-US"/>
        </w:rPr>
        <w:t xml:space="preserve"> which see</w:t>
      </w:r>
      <w:r w:rsidR="009C1955" w:rsidRPr="007151EE">
        <w:rPr>
          <w:lang w:val="en-US"/>
        </w:rPr>
        <w:t>s</w:t>
      </w:r>
      <w:r w:rsidR="00592F14" w:rsidRPr="007151EE">
        <w:rPr>
          <w:lang w:val="en-US"/>
        </w:rPr>
        <w:t xml:space="preserve"> security as </w:t>
      </w:r>
      <w:r w:rsidR="00592F14" w:rsidRPr="007151EE">
        <w:rPr>
          <w:i/>
          <w:iCs/>
          <w:lang w:val="en-US"/>
        </w:rPr>
        <w:t>contingently</w:t>
      </w:r>
      <w:r w:rsidR="00592F14" w:rsidRPr="007151EE">
        <w:rPr>
          <w:lang w:val="en-US"/>
        </w:rPr>
        <w:t xml:space="preserve"> contested</w:t>
      </w:r>
      <w:r w:rsidR="00634D00"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ISBN":"0521543177","author":[{"dropping-particle":"","family":"Booth","given":"Ken","non-dropping-particle":"","parse-names":false,"suffix":""}],"id":"ITEM-1","issued":{"date-parts":[["2008"]]},"note":"survival does not guarantee security.\n\n(survival first, then security)","number-of-pages":"516","publisher":"Cambridge University Press","title":"Theory of World Security","type":"book"},"uris":["http://www.mendeley.com/documents/?uuid=fccbd3a0-e4c0-4726-8a26-6c81affcea5a"]}],"mendeley":{"formattedCitation":"(Booth, 2008)","plainTextFormattedCitation":"(Booth, 2008)","previouslyFormattedCitation":"(Booth, 2008)"},"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Booth, 2008)</w:t>
      </w:r>
      <w:r w:rsidR="00192336" w:rsidRPr="007151EE">
        <w:rPr>
          <w:rStyle w:val="FootnoteReference"/>
          <w:lang w:val="en-US"/>
        </w:rPr>
        <w:fldChar w:fldCharType="end"/>
      </w:r>
      <w:r w:rsidR="00634D00" w:rsidRPr="007151EE">
        <w:rPr>
          <w:lang w:val="en-US"/>
        </w:rPr>
        <w:t>.</w:t>
      </w:r>
      <w:r w:rsidR="00592F14" w:rsidRPr="007151EE">
        <w:rPr>
          <w:lang w:val="en-US"/>
        </w:rPr>
        <w:t xml:space="preserve"> This means that security </w:t>
      </w:r>
      <w:r w:rsidR="00C00544" w:rsidRPr="007151EE">
        <w:rPr>
          <w:lang w:val="en-US"/>
        </w:rPr>
        <w:t xml:space="preserve">perceptions </w:t>
      </w:r>
      <w:r w:rsidR="00592F14" w:rsidRPr="007151EE">
        <w:rPr>
          <w:lang w:val="en-US"/>
        </w:rPr>
        <w:t xml:space="preserve">can be compatible if the process through which </w:t>
      </w:r>
      <w:r w:rsidR="00C00544" w:rsidRPr="007151EE">
        <w:rPr>
          <w:lang w:val="en-US"/>
        </w:rPr>
        <w:t xml:space="preserve">they </w:t>
      </w:r>
      <w:r w:rsidR="00592F14" w:rsidRPr="007151EE">
        <w:rPr>
          <w:lang w:val="en-US"/>
        </w:rPr>
        <w:t>emerge is inclusive</w:t>
      </w:r>
      <w:r w:rsidR="005A23DA" w:rsidRPr="007151EE">
        <w:rPr>
          <w:lang w:val="en-US"/>
        </w:rPr>
        <w:t xml:space="preserve"> and i</w:t>
      </w:r>
      <w:r w:rsidR="00592F14" w:rsidRPr="007151EE">
        <w:rPr>
          <w:lang w:val="en-US"/>
        </w:rPr>
        <w:t>nvolve</w:t>
      </w:r>
      <w:r w:rsidR="005A23DA" w:rsidRPr="007151EE">
        <w:rPr>
          <w:lang w:val="en-US"/>
        </w:rPr>
        <w:t>s</w:t>
      </w:r>
      <w:r w:rsidR="00592F14" w:rsidRPr="007151EE">
        <w:rPr>
          <w:lang w:val="en-US"/>
        </w:rPr>
        <w:t xml:space="preserve"> all threatened actors.</w:t>
      </w:r>
      <w:r w:rsidR="00FC4D4E" w:rsidRPr="007151EE">
        <w:rPr>
          <w:lang w:val="en-US"/>
        </w:rPr>
        <w:t xml:space="preserve"> However, i</w:t>
      </w:r>
      <w:r w:rsidR="008B3461" w:rsidRPr="007151EE">
        <w:rPr>
          <w:lang w:val="en-US"/>
        </w:rPr>
        <w:t>n the current international security regime</w:t>
      </w:r>
      <w:r w:rsidR="000C7217" w:rsidRPr="007151EE">
        <w:rPr>
          <w:lang w:val="en-US"/>
        </w:rPr>
        <w:t>,</w:t>
      </w:r>
      <w:r w:rsidR="004B126A" w:rsidRPr="007151EE">
        <w:rPr>
          <w:lang w:val="en-US"/>
        </w:rPr>
        <w:t xml:space="preserve"> the</w:t>
      </w:r>
      <w:r w:rsidR="0008423A" w:rsidRPr="007151EE">
        <w:rPr>
          <w:lang w:val="en-US"/>
        </w:rPr>
        <w:t>se</w:t>
      </w:r>
      <w:r w:rsidR="004B126A" w:rsidRPr="007151EE">
        <w:rPr>
          <w:lang w:val="en-US"/>
        </w:rPr>
        <w:t xml:space="preserve"> perceptions are overwhelmingly based upon </w:t>
      </w:r>
      <w:r w:rsidR="008B3461" w:rsidRPr="007151EE">
        <w:rPr>
          <w:lang w:val="en-US"/>
        </w:rPr>
        <w:t xml:space="preserve">the </w:t>
      </w:r>
      <w:r w:rsidR="000C003B" w:rsidRPr="007151EE">
        <w:rPr>
          <w:lang w:val="en-US"/>
        </w:rPr>
        <w:t>domestic/</w:t>
      </w:r>
      <w:r w:rsidR="008B3461" w:rsidRPr="007151EE">
        <w:rPr>
          <w:lang w:val="en-US"/>
        </w:rPr>
        <w:t xml:space="preserve">national </w:t>
      </w:r>
      <w:r w:rsidR="000C003B" w:rsidRPr="007151EE">
        <w:rPr>
          <w:lang w:val="en-US"/>
        </w:rPr>
        <w:t>perspective</w:t>
      </w:r>
      <w:r w:rsidR="004B126A" w:rsidRPr="007151EE">
        <w:rPr>
          <w:lang w:val="en-US"/>
        </w:rPr>
        <w:t xml:space="preserve">, which constitutes </w:t>
      </w:r>
      <w:r w:rsidR="008B3461" w:rsidRPr="007151EE">
        <w:rPr>
          <w:lang w:val="en-US"/>
        </w:rPr>
        <w:t>a barrier to finding shared threat perceptions and a consensus on how to tackle them.</w:t>
      </w:r>
      <w:r w:rsidR="00DC2ACB" w:rsidRPr="007151EE">
        <w:rPr>
          <w:lang w:val="en-US"/>
        </w:rPr>
        <w:t xml:space="preserve"> </w:t>
      </w:r>
      <w:r w:rsidR="004B126A" w:rsidRPr="007151EE">
        <w:rPr>
          <w:lang w:val="en-US"/>
        </w:rPr>
        <w:t xml:space="preserve">Importantly, this problem befalls </w:t>
      </w:r>
      <w:r w:rsidR="00592F14" w:rsidRPr="007151EE">
        <w:rPr>
          <w:lang w:val="en-US"/>
        </w:rPr>
        <w:t xml:space="preserve">securitization </w:t>
      </w:r>
      <w:r w:rsidR="004B126A" w:rsidRPr="007151EE">
        <w:rPr>
          <w:lang w:val="en-US"/>
        </w:rPr>
        <w:t xml:space="preserve">not only </w:t>
      </w:r>
      <w:r w:rsidR="00592F14" w:rsidRPr="007151EE">
        <w:rPr>
          <w:lang w:val="en-US"/>
        </w:rPr>
        <w:t xml:space="preserve">in </w:t>
      </w:r>
      <w:r w:rsidR="004B126A" w:rsidRPr="007151EE">
        <w:rPr>
          <w:lang w:val="en-US"/>
        </w:rPr>
        <w:t xml:space="preserve">the </w:t>
      </w:r>
      <w:r w:rsidR="00592F14" w:rsidRPr="007151EE">
        <w:rPr>
          <w:lang w:val="en-US"/>
        </w:rPr>
        <w:t xml:space="preserve">political but also </w:t>
      </w:r>
      <w:r w:rsidR="004B126A" w:rsidRPr="007151EE">
        <w:rPr>
          <w:lang w:val="en-US"/>
        </w:rPr>
        <w:t xml:space="preserve">in the </w:t>
      </w:r>
      <w:r w:rsidR="00592F14" w:rsidRPr="007151EE">
        <w:rPr>
          <w:lang w:val="en-US"/>
        </w:rPr>
        <w:t>scientific</w:t>
      </w:r>
      <w:r w:rsidR="008762B4" w:rsidRPr="007151EE">
        <w:rPr>
          <w:lang w:val="en-US"/>
        </w:rPr>
        <w:t xml:space="preserve"> </w:t>
      </w:r>
      <w:r w:rsidR="004B126A" w:rsidRPr="007151EE">
        <w:rPr>
          <w:lang w:val="en-US"/>
        </w:rPr>
        <w:t>domain</w:t>
      </w:r>
      <w:r w:rsidR="00567D4B" w:rsidRPr="007151EE">
        <w:rPr>
          <w:lang w:val="en-US"/>
        </w:rPr>
        <w:t xml:space="preserve">. </w:t>
      </w:r>
      <w:r w:rsidR="004B126A" w:rsidRPr="007151EE">
        <w:rPr>
          <w:lang w:val="en-US"/>
        </w:rPr>
        <w:t>In other words, s</w:t>
      </w:r>
      <w:r w:rsidR="00567D4B" w:rsidRPr="007151EE">
        <w:rPr>
          <w:lang w:val="en-US"/>
        </w:rPr>
        <w:t xml:space="preserve">cience and politics both fall victim to </w:t>
      </w:r>
      <w:r w:rsidR="007151EE" w:rsidRPr="007151EE">
        <w:rPr>
          <w:lang w:val="en-US"/>
        </w:rPr>
        <w:t>securitization</w:t>
      </w:r>
      <w:r w:rsidR="00EA5989" w:rsidRPr="007151EE">
        <w:rPr>
          <w:lang w:val="en-US"/>
        </w:rPr>
        <w:t>. C</w:t>
      </w:r>
      <w:r w:rsidR="00567D4B" w:rsidRPr="007151EE">
        <w:rPr>
          <w:lang w:val="en-US"/>
        </w:rPr>
        <w:t>ontext-dependent scien</w:t>
      </w:r>
      <w:r w:rsidR="000A2271" w:rsidRPr="007151EE">
        <w:rPr>
          <w:lang w:val="en-US"/>
        </w:rPr>
        <w:t>ce</w:t>
      </w:r>
      <w:r w:rsidR="00A73CAC" w:rsidRPr="007151EE">
        <w:rPr>
          <w:lang w:val="en-US"/>
        </w:rPr>
        <w:t xml:space="preserve">, especially in the </w:t>
      </w:r>
      <w:r w:rsidR="004B126A" w:rsidRPr="007151EE">
        <w:rPr>
          <w:lang w:val="en-US"/>
        </w:rPr>
        <w:t xml:space="preserve">field </w:t>
      </w:r>
      <w:r w:rsidR="00A73CAC" w:rsidRPr="007151EE">
        <w:rPr>
          <w:lang w:val="en-US"/>
        </w:rPr>
        <w:t>of security</w:t>
      </w:r>
      <w:r w:rsidR="00645884" w:rsidRPr="007151EE">
        <w:rPr>
          <w:lang w:val="en-US"/>
        </w:rPr>
        <w:t>-</w:t>
      </w:r>
      <w:r w:rsidR="00A73CAC" w:rsidRPr="007151EE">
        <w:rPr>
          <w:lang w:val="en-US"/>
        </w:rPr>
        <w:t>sensitive technology</w:t>
      </w:r>
      <w:r w:rsidR="00FB25D2" w:rsidRPr="007151EE">
        <w:rPr>
          <w:lang w:val="en-US"/>
        </w:rPr>
        <w:t>,</w:t>
      </w:r>
      <w:r w:rsidR="00A73CAC" w:rsidRPr="007151EE">
        <w:rPr>
          <w:lang w:val="en-US"/>
        </w:rPr>
        <w:t xml:space="preserve"> </w:t>
      </w:r>
      <w:r w:rsidR="004B126A" w:rsidRPr="007151EE">
        <w:rPr>
          <w:lang w:val="en-US"/>
        </w:rPr>
        <w:t xml:space="preserve">tends to be </w:t>
      </w:r>
      <w:r w:rsidR="00EA5989" w:rsidRPr="007151EE">
        <w:rPr>
          <w:lang w:val="en-US"/>
        </w:rPr>
        <w:t xml:space="preserve">shaped </w:t>
      </w:r>
      <w:r w:rsidR="00567D4B" w:rsidRPr="007151EE">
        <w:rPr>
          <w:lang w:val="en-US"/>
        </w:rPr>
        <w:t xml:space="preserve">by </w:t>
      </w:r>
      <w:r w:rsidR="004B126A" w:rsidRPr="007151EE">
        <w:rPr>
          <w:lang w:val="en-US"/>
        </w:rPr>
        <w:t xml:space="preserve">extant </w:t>
      </w:r>
      <w:r w:rsidR="00567D4B" w:rsidRPr="007151EE">
        <w:rPr>
          <w:lang w:val="en-US"/>
        </w:rPr>
        <w:t xml:space="preserve">national security </w:t>
      </w:r>
      <w:r w:rsidR="00FB25D2" w:rsidRPr="007151EE">
        <w:rPr>
          <w:lang w:val="en-US"/>
        </w:rPr>
        <w:t>concerns</w:t>
      </w:r>
      <w:r w:rsidR="00592F14" w:rsidRPr="007151EE">
        <w:rPr>
          <w:lang w:val="en-US"/>
        </w:rPr>
        <w:t>.</w:t>
      </w:r>
      <w:r w:rsidR="00592F14" w:rsidRPr="007151EE">
        <w:rPr>
          <w:rStyle w:val="FootnoteReference"/>
          <w:lang w:val="en-US"/>
        </w:rPr>
        <w:footnoteReference w:id="26"/>
      </w:r>
      <w:r w:rsidR="00592F14" w:rsidRPr="007151EE">
        <w:rPr>
          <w:lang w:val="en-US"/>
        </w:rPr>
        <w:t xml:space="preserve"> </w:t>
      </w:r>
      <w:r w:rsidR="00111E91" w:rsidRPr="007151EE">
        <w:rPr>
          <w:lang w:val="en-US"/>
        </w:rPr>
        <w:t xml:space="preserve">A globally </w:t>
      </w:r>
      <w:r w:rsidR="00D20B10" w:rsidRPr="007151EE">
        <w:rPr>
          <w:lang w:val="en-US"/>
        </w:rPr>
        <w:t>inclusive process</w:t>
      </w:r>
      <w:r w:rsidR="00E61F79" w:rsidRPr="007151EE">
        <w:rPr>
          <w:lang w:val="en-US"/>
        </w:rPr>
        <w:t xml:space="preserve"> </w:t>
      </w:r>
      <w:r w:rsidR="005A3AD9" w:rsidRPr="007151EE">
        <w:rPr>
          <w:lang w:val="en-US"/>
        </w:rPr>
        <w:t>would</w:t>
      </w:r>
      <w:r w:rsidR="000C7217" w:rsidRPr="007151EE">
        <w:rPr>
          <w:lang w:val="en-US"/>
        </w:rPr>
        <w:t>, therefore,</w:t>
      </w:r>
      <w:r w:rsidR="005A3AD9" w:rsidRPr="007151EE">
        <w:rPr>
          <w:lang w:val="en-US"/>
        </w:rPr>
        <w:t xml:space="preserve"> </w:t>
      </w:r>
      <w:r w:rsidR="00C00544" w:rsidRPr="007151EE">
        <w:rPr>
          <w:lang w:val="en-US"/>
        </w:rPr>
        <w:t xml:space="preserve">both </w:t>
      </w:r>
      <w:r w:rsidR="00E61F79" w:rsidRPr="007151EE">
        <w:rPr>
          <w:lang w:val="en-US"/>
        </w:rPr>
        <w:t>increas</w:t>
      </w:r>
      <w:r w:rsidR="005A3AD9" w:rsidRPr="007151EE">
        <w:rPr>
          <w:lang w:val="en-US"/>
        </w:rPr>
        <w:t>e</w:t>
      </w:r>
      <w:r w:rsidR="00111E91" w:rsidRPr="007151EE">
        <w:rPr>
          <w:lang w:val="en-US"/>
        </w:rPr>
        <w:t xml:space="preserve"> </w:t>
      </w:r>
      <w:r w:rsidR="00832635" w:rsidRPr="007151EE">
        <w:rPr>
          <w:lang w:val="en-US"/>
        </w:rPr>
        <w:t>input</w:t>
      </w:r>
      <w:r w:rsidR="00E61F79" w:rsidRPr="007151EE">
        <w:rPr>
          <w:lang w:val="en-US"/>
        </w:rPr>
        <w:t xml:space="preserve"> legitimacy </w:t>
      </w:r>
      <w:r w:rsidR="00C00544" w:rsidRPr="007151EE">
        <w:rPr>
          <w:lang w:val="en-US"/>
        </w:rPr>
        <w:t xml:space="preserve">and </w:t>
      </w:r>
      <w:r w:rsidR="00832635" w:rsidRPr="007151EE">
        <w:rPr>
          <w:lang w:val="en-US"/>
        </w:rPr>
        <w:t xml:space="preserve">significantly contribute </w:t>
      </w:r>
      <w:r w:rsidR="00C738CF" w:rsidRPr="007151EE">
        <w:rPr>
          <w:lang w:val="en-US"/>
        </w:rPr>
        <w:t>t</w:t>
      </w:r>
      <w:r w:rsidR="00C37C44" w:rsidRPr="007151EE">
        <w:rPr>
          <w:lang w:val="en-US"/>
        </w:rPr>
        <w:t>o</w:t>
      </w:r>
      <w:r w:rsidR="00C738CF" w:rsidRPr="007151EE">
        <w:rPr>
          <w:lang w:val="en-US"/>
        </w:rPr>
        <w:t xml:space="preserve"> </w:t>
      </w:r>
      <w:r w:rsidR="00D20B10" w:rsidRPr="007151EE">
        <w:rPr>
          <w:lang w:val="en-US"/>
        </w:rPr>
        <w:t>output legitimacy</w:t>
      </w:r>
      <w:r w:rsidR="005A3AD9" w:rsidRPr="007151EE">
        <w:rPr>
          <w:lang w:val="en-US"/>
        </w:rPr>
        <w:t>,</w:t>
      </w:r>
      <w:r w:rsidR="008D2214" w:rsidRPr="007151EE">
        <w:rPr>
          <w:lang w:val="en-US"/>
        </w:rPr>
        <w:t xml:space="preserve"> </w:t>
      </w:r>
      <w:r w:rsidR="00832635" w:rsidRPr="007151EE">
        <w:rPr>
          <w:lang w:val="en-US"/>
        </w:rPr>
        <w:t xml:space="preserve">by </w:t>
      </w:r>
      <w:r w:rsidR="00681813" w:rsidRPr="007151EE">
        <w:rPr>
          <w:lang w:val="en-US"/>
        </w:rPr>
        <w:t>overcoming</w:t>
      </w:r>
      <w:r w:rsidR="00832635" w:rsidRPr="007151EE">
        <w:rPr>
          <w:lang w:val="en-US"/>
        </w:rPr>
        <w:t xml:space="preserve"> </w:t>
      </w:r>
      <w:r w:rsidR="00681813" w:rsidRPr="007151EE">
        <w:rPr>
          <w:lang w:val="en-US"/>
        </w:rPr>
        <w:t xml:space="preserve">incompatible national security interests through </w:t>
      </w:r>
      <w:r w:rsidR="00845514" w:rsidRPr="007151EE">
        <w:rPr>
          <w:lang w:val="en-US"/>
        </w:rPr>
        <w:t>shared threat perception</w:t>
      </w:r>
      <w:r w:rsidR="00681813" w:rsidRPr="007151EE">
        <w:rPr>
          <w:lang w:val="en-US"/>
        </w:rPr>
        <w:t xml:space="preserve">. </w:t>
      </w:r>
    </w:p>
    <w:p w14:paraId="535FF058" w14:textId="485B7FE4" w:rsidR="00D03867" w:rsidRPr="007151EE" w:rsidRDefault="00D03867" w:rsidP="00B41753">
      <w:pPr>
        <w:spacing w:line="276" w:lineRule="auto"/>
        <w:jc w:val="both"/>
        <w:rPr>
          <w:lang w:val="en-US"/>
        </w:rPr>
      </w:pPr>
      <w:r w:rsidRPr="007151EE">
        <w:rPr>
          <w:lang w:val="en-US"/>
        </w:rPr>
        <w:t>Hence the security sensitivity</w:t>
      </w:r>
      <w:r w:rsidR="00460443" w:rsidRPr="007151EE">
        <w:rPr>
          <w:lang w:val="en-US"/>
        </w:rPr>
        <w:t xml:space="preserve"> </w:t>
      </w:r>
      <w:r w:rsidRPr="007151EE">
        <w:rPr>
          <w:lang w:val="en-US"/>
        </w:rPr>
        <w:t>variant of the input v. output dilemma</w:t>
      </w:r>
      <w:r w:rsidR="00126A32" w:rsidRPr="007151EE">
        <w:rPr>
          <w:lang w:val="en-US"/>
        </w:rPr>
        <w:t>:</w:t>
      </w:r>
      <w:r w:rsidRPr="007151EE">
        <w:rPr>
          <w:lang w:val="en-US"/>
        </w:rPr>
        <w:t xml:space="preserve"> </w:t>
      </w:r>
      <w:r w:rsidR="00126A32" w:rsidRPr="007151EE">
        <w:rPr>
          <w:lang w:val="en-US"/>
        </w:rPr>
        <w:t>w</w:t>
      </w:r>
      <w:r w:rsidR="00FE23CA" w:rsidRPr="007151EE">
        <w:rPr>
          <w:lang w:val="en-US"/>
        </w:rPr>
        <w:t xml:space="preserve">hile nation-states remain the key actors for </w:t>
      </w:r>
      <w:r w:rsidR="005A10E8" w:rsidRPr="007151EE">
        <w:rPr>
          <w:lang w:val="en-US"/>
        </w:rPr>
        <w:t xml:space="preserve">incentivizing </w:t>
      </w:r>
      <w:r w:rsidR="00FE23CA" w:rsidRPr="007151EE">
        <w:rPr>
          <w:lang w:val="en-US"/>
        </w:rPr>
        <w:t>technological research and development as well as for immediate deployment in cases of emergency, unilateral use of space lasers is at odds with a desirable cosmopolitan perception of security</w:t>
      </w:r>
      <w:r w:rsidR="00A615A3" w:rsidRPr="007151EE">
        <w:rPr>
          <w:lang w:val="en-US"/>
        </w:rPr>
        <w:t xml:space="preserve"> that would transcend incompatible national security interests</w:t>
      </w:r>
      <w:r w:rsidR="00126A32" w:rsidRPr="007151EE">
        <w:rPr>
          <w:lang w:val="en-US"/>
        </w:rPr>
        <w:t>.</w:t>
      </w:r>
      <w:r w:rsidR="00CC4393" w:rsidRPr="007151EE">
        <w:rPr>
          <w:lang w:val="en-US"/>
        </w:rPr>
        <w:t xml:space="preserve"> </w:t>
      </w:r>
      <w:r w:rsidR="00156CE6" w:rsidRPr="007151EE">
        <w:rPr>
          <w:lang w:val="en-US"/>
        </w:rPr>
        <w:t>Again, our intuition is that g</w:t>
      </w:r>
      <w:r w:rsidR="00126A32" w:rsidRPr="007151EE">
        <w:rPr>
          <w:lang w:val="en-US"/>
        </w:rPr>
        <w:t>enerati</w:t>
      </w:r>
      <w:r w:rsidR="00156CE6" w:rsidRPr="007151EE">
        <w:rPr>
          <w:lang w:val="en-US"/>
        </w:rPr>
        <w:t>ng</w:t>
      </w:r>
      <w:r w:rsidR="00126A32" w:rsidRPr="007151EE">
        <w:rPr>
          <w:lang w:val="en-US"/>
        </w:rPr>
        <w:t xml:space="preserve"> such shared priorities would be facilitated by a globally inclusive decision-making process, providing</w:t>
      </w:r>
      <w:r w:rsidR="000C7217" w:rsidRPr="007151EE">
        <w:rPr>
          <w:lang w:val="en-US"/>
        </w:rPr>
        <w:t>, in turn,</w:t>
      </w:r>
      <w:r w:rsidR="00126A32" w:rsidRPr="007151EE">
        <w:rPr>
          <w:lang w:val="en-US"/>
        </w:rPr>
        <w:t xml:space="preserve"> comprehensive legitimacy for LTS governance.</w:t>
      </w:r>
    </w:p>
    <w:p w14:paraId="79649CE3" w14:textId="3D2870CB" w:rsidR="006E0BFE" w:rsidRPr="007151EE" w:rsidRDefault="000E21CA" w:rsidP="00B41753">
      <w:pPr>
        <w:pStyle w:val="Heading1"/>
        <w:spacing w:line="276" w:lineRule="auto"/>
        <w:rPr>
          <w:lang w:val="en-US"/>
        </w:rPr>
      </w:pPr>
      <w:bookmarkStart w:id="7" w:name="_Toc48069783"/>
      <w:r w:rsidRPr="007151EE">
        <w:rPr>
          <w:lang w:val="en-US"/>
        </w:rPr>
        <w:t>Context</w:t>
      </w:r>
      <w:r w:rsidR="002C6567" w:rsidRPr="007151EE">
        <w:rPr>
          <w:lang w:val="en-US"/>
        </w:rPr>
        <w:t>-Based Legitimacy</w:t>
      </w:r>
      <w:r w:rsidR="00FA52B5" w:rsidRPr="007151EE">
        <w:rPr>
          <w:lang w:val="en-US"/>
        </w:rPr>
        <w:t xml:space="preserve"> Criteria</w:t>
      </w:r>
      <w:bookmarkEnd w:id="7"/>
      <w:r w:rsidR="002C6567" w:rsidRPr="007151EE">
        <w:rPr>
          <w:lang w:val="en-US"/>
        </w:rPr>
        <w:t xml:space="preserve"> </w:t>
      </w:r>
    </w:p>
    <w:p w14:paraId="1B6D0622" w14:textId="023884F9" w:rsidR="00F24EA2" w:rsidRPr="007151EE" w:rsidRDefault="002522C7" w:rsidP="00B41753">
      <w:pPr>
        <w:spacing w:line="276" w:lineRule="auto"/>
        <w:jc w:val="both"/>
        <w:rPr>
          <w:lang w:val="en-US"/>
        </w:rPr>
      </w:pPr>
      <w:r w:rsidRPr="007151EE">
        <w:rPr>
          <w:lang w:val="en-US"/>
        </w:rPr>
        <w:t>Developing a comprehensive account of legitimacy in the transnational realm is however a formidable task: the democratic dilemma is real, technical complexity of space lasers undeniable, and their security sensitivity understandable. In this paper we can</w:t>
      </w:r>
      <w:r w:rsidR="00B572C8" w:rsidRPr="007151EE">
        <w:rPr>
          <w:lang w:val="en-US"/>
        </w:rPr>
        <w:t>, therefore,</w:t>
      </w:r>
      <w:r w:rsidRPr="007151EE">
        <w:rPr>
          <w:lang w:val="en-US"/>
        </w:rPr>
        <w:t xml:space="preserve"> offer only the contours of a fruitful normative-theoretical approach</w:t>
      </w:r>
      <w:r w:rsidR="00222804" w:rsidRPr="007151EE">
        <w:rPr>
          <w:lang w:val="en-US"/>
        </w:rPr>
        <w:t>,</w:t>
      </w:r>
      <w:r w:rsidRPr="007151EE">
        <w:rPr>
          <w:lang w:val="en-US"/>
        </w:rPr>
        <w:t xml:space="preserve"> tak</w:t>
      </w:r>
      <w:r w:rsidR="00222804" w:rsidRPr="007151EE">
        <w:rPr>
          <w:lang w:val="en-US"/>
        </w:rPr>
        <w:t>ing</w:t>
      </w:r>
      <w:r w:rsidRPr="007151EE">
        <w:rPr>
          <w:lang w:val="en-US"/>
        </w:rPr>
        <w:t xml:space="preserve"> inspiration </w:t>
      </w:r>
      <w:r w:rsidR="00222804" w:rsidRPr="007151EE">
        <w:rPr>
          <w:lang w:val="en-US"/>
        </w:rPr>
        <w:t xml:space="preserve">from </w:t>
      </w:r>
      <w:proofErr w:type="spellStart"/>
      <w:r w:rsidR="00222804" w:rsidRPr="007151EE">
        <w:rPr>
          <w:lang w:val="en-US"/>
        </w:rPr>
        <w:t>Maffettone</w:t>
      </w:r>
      <w:proofErr w:type="spellEnd"/>
      <w:r w:rsidR="00222804" w:rsidRPr="007151EE">
        <w:rPr>
          <w:lang w:val="en-US"/>
        </w:rPr>
        <w:t xml:space="preserve"> and </w:t>
      </w:r>
      <w:proofErr w:type="spellStart"/>
      <w:r w:rsidR="00222804" w:rsidRPr="007151EE">
        <w:rPr>
          <w:lang w:val="en-US"/>
        </w:rPr>
        <w:t>Ulaş’s</w:t>
      </w:r>
      <w:proofErr w:type="spellEnd"/>
      <w:r w:rsidR="00222804" w:rsidRPr="007151EE">
        <w:rPr>
          <w:lang w:val="en-US"/>
        </w:rPr>
        <w:t xml:space="preserve"> concept of </w:t>
      </w:r>
      <w:r w:rsidR="00222804" w:rsidRPr="007151EE">
        <w:rPr>
          <w:i/>
          <w:iCs/>
          <w:lang w:val="en-US"/>
        </w:rPr>
        <w:t>context-based legitimacy</w:t>
      </w:r>
      <w:r w:rsidR="00222804" w:rsidRPr="007151EE">
        <w:rPr>
          <w:lang w:val="en-US"/>
        </w:rPr>
        <w:t xml:space="preserve">. </w:t>
      </w:r>
      <w:r w:rsidR="00D3642F" w:rsidRPr="007151EE">
        <w:rPr>
          <w:lang w:val="en-US"/>
        </w:rPr>
        <w:t>This</w:t>
      </w:r>
      <w:r w:rsidR="00C6703A" w:rsidRPr="007151EE">
        <w:rPr>
          <w:lang w:val="en-US"/>
        </w:rPr>
        <w:t xml:space="preserve"> is a meta-normative view explor</w:t>
      </w:r>
      <w:r w:rsidR="00E55576" w:rsidRPr="007151EE">
        <w:rPr>
          <w:lang w:val="en-US"/>
        </w:rPr>
        <w:t>ing</w:t>
      </w:r>
      <w:r w:rsidR="00C6703A" w:rsidRPr="007151EE">
        <w:rPr>
          <w:lang w:val="en-US"/>
        </w:rPr>
        <w:t xml:space="preserve"> the conditions under which “a social process of seeking agreement on legitimacy criteria should proceed”</w:t>
      </w:r>
      <w:r w:rsidR="00EF35F5">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017/S1752971918000258","ISSN":"17529727","abstract":"This paper argues that the process of deriving legitimacy criteria for political institutions ought to be sensitive to features of the political context in which that process is to occur. The paper builds on Allen Buchanan's 'Metacoordination View' of legitimacy, which we explicate in the first section. While sympathetic to Buchanan's practical approach, we believe the idea of a metacoordination process to be underspecified across two dimensions, which we explain in the second section: (i) constituency and (ii) normativity. Both dimensions admit of differing specifications. In the third section, we suggest that how best to fill in these dimensions in any one instance depends upon the political context in which the metacoordination process is to occur. We highlight three relevant elements of a political decision context - criticality, institutional time point, and motivational landscape - and illustrate their significance by way of reference, respectively, to the World Health Organization, the European Economic and Monetary Union, and the Bank of International Settlements. The 'context-dependence' of the metacoordination process, and therefore of legitimacy, entails the possibility that institutions that are similar, even identical, in terms of their nature and function may nevertheless be held to differing legitimacy criteria in differing political contexts.","author":[{"dropping-particle":"","family":"Maffettone","given":"Pietro","non-dropping-particle":"","parse-names":false,"suffix":""},{"dropping-particle":"","family":"Ulaş","given":"Luke","non-dropping-particle":"","parse-names":false,"suffix":""}],"container-title":"International Theory","id":"ITEM-1","issue":"1","issued":{"date-parts":[["2019"]]},"note":"&amp;quot;In Buchanan's view, the political philo- sopher’s role is not unilaterally to settle the question of when an institution ought to be considered legitimate, but is instead to provide guidance for how a social process of seeking agreement on legitimacy criteria should proceed.&amp;quot;\n&amp;gt;the focus of this paper is not &amp;quot;what legitimizing criteria should be for specific institutions?&amp;quot; but &amp;quot;how the political context defines ways of agreeing on legitimizing criteria&amp;quot;. \n\n\n&amp;quot;when social respect is gained, institutions can function more efficently, than through coercion or self-interest.&amp;quot;","page":"81-109","title":"Legitimacy, metacoordination and context-dependence","type":"article-journal","volume":"11"},"locator":"82","uris":["http://www.mendeley.com/documents/?uuid=17a2e78b-7a1f-4e3d-a5c6-529530a134db"]}],"mendeley":{"formattedCitation":"(Maffettone &amp; Ulaş, 2019, p. 82)","plainTextFormattedCitation":"(Maffettone &amp; Ulaş, 2019, p. 82)","previouslyFormattedCitation":"(Maffettone &amp; Ulaş, 2019, p. 82)"},"properties":{"noteIndex":0},"schema":"https://github.com/citation-style-language/schema/raw/master/csl-citation.json"}</w:instrText>
      </w:r>
      <w:r w:rsidR="00192336" w:rsidRPr="007151EE">
        <w:rPr>
          <w:rStyle w:val="FootnoteReference"/>
          <w:lang w:val="en-US"/>
        </w:rPr>
        <w:fldChar w:fldCharType="separate"/>
      </w:r>
      <w:r w:rsidR="00192336" w:rsidRPr="007151EE">
        <w:rPr>
          <w:bCs/>
          <w:noProof/>
          <w:lang w:val="en-US"/>
        </w:rPr>
        <w:t>(Maffettone &amp; Ulaş, 2019, p. 82)</w:t>
      </w:r>
      <w:r w:rsidR="00192336" w:rsidRPr="007151EE">
        <w:rPr>
          <w:rStyle w:val="FootnoteReference"/>
          <w:lang w:val="en-US"/>
        </w:rPr>
        <w:fldChar w:fldCharType="end"/>
      </w:r>
      <w:r w:rsidR="00EF35F5">
        <w:rPr>
          <w:lang w:val="en-US"/>
        </w:rPr>
        <w:t>.</w:t>
      </w:r>
      <w:r w:rsidR="00C6703A" w:rsidRPr="007151EE">
        <w:rPr>
          <w:lang w:val="en-US"/>
        </w:rPr>
        <w:t xml:space="preserve"> </w:t>
      </w:r>
      <w:r w:rsidR="00E55576" w:rsidRPr="007151EE">
        <w:rPr>
          <w:lang w:val="en-US"/>
        </w:rPr>
        <w:t xml:space="preserve">It deliberately avoids the formulation of </w:t>
      </w:r>
      <w:r w:rsidR="0008177A" w:rsidRPr="007151EE">
        <w:rPr>
          <w:lang w:val="en-US"/>
        </w:rPr>
        <w:t>transcendental</w:t>
      </w:r>
      <w:r w:rsidR="00E55576" w:rsidRPr="007151EE">
        <w:rPr>
          <w:lang w:val="en-US"/>
        </w:rPr>
        <w:t xml:space="preserve"> </w:t>
      </w:r>
      <w:r w:rsidR="00D3642F" w:rsidRPr="007151EE">
        <w:rPr>
          <w:lang w:val="en-US"/>
        </w:rPr>
        <w:t xml:space="preserve">(context-independent) </w:t>
      </w:r>
      <w:r w:rsidR="00EE558F" w:rsidRPr="007151EE">
        <w:rPr>
          <w:lang w:val="en-US"/>
        </w:rPr>
        <w:t xml:space="preserve">normative </w:t>
      </w:r>
      <w:r w:rsidR="00E55576" w:rsidRPr="007151EE">
        <w:rPr>
          <w:lang w:val="en-US"/>
        </w:rPr>
        <w:t>criteria of legitimacy</w:t>
      </w:r>
      <w:r w:rsidR="00DA57F0" w:rsidRPr="007151EE">
        <w:rPr>
          <w:lang w:val="en-US"/>
        </w:rPr>
        <w:t xml:space="preserve"> (as political philosophers </w:t>
      </w:r>
      <w:r w:rsidR="00D3642F" w:rsidRPr="007151EE">
        <w:rPr>
          <w:lang w:val="en-US"/>
        </w:rPr>
        <w:t xml:space="preserve">are </w:t>
      </w:r>
      <w:r w:rsidR="007E5138" w:rsidRPr="007151EE">
        <w:rPr>
          <w:lang w:val="en-US"/>
        </w:rPr>
        <w:t>wont to do)</w:t>
      </w:r>
      <w:r w:rsidR="00EE558F" w:rsidRPr="007151EE">
        <w:rPr>
          <w:lang w:val="en-US"/>
        </w:rPr>
        <w:t xml:space="preserve">, to carve </w:t>
      </w:r>
      <w:r w:rsidR="00B50766" w:rsidRPr="007151EE">
        <w:rPr>
          <w:lang w:val="en-US"/>
        </w:rPr>
        <w:t xml:space="preserve">out </w:t>
      </w:r>
      <w:r w:rsidR="00424049" w:rsidRPr="007151EE">
        <w:rPr>
          <w:lang w:val="en-US"/>
        </w:rPr>
        <w:t xml:space="preserve">more </w:t>
      </w:r>
      <w:r w:rsidR="00D3642F" w:rsidRPr="007151EE">
        <w:rPr>
          <w:lang w:val="en-US"/>
        </w:rPr>
        <w:t xml:space="preserve">expansive </w:t>
      </w:r>
      <w:r w:rsidR="00424049" w:rsidRPr="007151EE">
        <w:rPr>
          <w:lang w:val="en-US"/>
        </w:rPr>
        <w:t xml:space="preserve">space for its empirical-sociological aspect. In doing so, it aspires to provide practical guidance for the involved actors “here and now”, </w:t>
      </w:r>
      <w:r w:rsidR="007151EE" w:rsidRPr="007151EE">
        <w:rPr>
          <w:lang w:val="en-US"/>
        </w:rPr>
        <w:t>emphasizing</w:t>
      </w:r>
      <w:r w:rsidR="00424049" w:rsidRPr="007151EE">
        <w:rPr>
          <w:lang w:val="en-US"/>
        </w:rPr>
        <w:t xml:space="preserve"> the need for </w:t>
      </w:r>
      <w:r w:rsidR="00C7005B" w:rsidRPr="007151EE">
        <w:rPr>
          <w:lang w:val="en-US"/>
        </w:rPr>
        <w:t xml:space="preserve">enabling the </w:t>
      </w:r>
      <w:r w:rsidR="00424049" w:rsidRPr="007151EE">
        <w:rPr>
          <w:lang w:val="en-US"/>
        </w:rPr>
        <w:t xml:space="preserve">effective functioning of the institution </w:t>
      </w:r>
      <w:r w:rsidR="00424049" w:rsidRPr="007151EE">
        <w:rPr>
          <w:lang w:val="en-US"/>
        </w:rPr>
        <w:lastRenderedPageBreak/>
        <w:t xml:space="preserve">or body in question. </w:t>
      </w:r>
      <w:r w:rsidR="00721E2D" w:rsidRPr="007151EE">
        <w:rPr>
          <w:lang w:val="en-US"/>
        </w:rPr>
        <w:t xml:space="preserve">It </w:t>
      </w:r>
      <w:proofErr w:type="spellStart"/>
      <w:r w:rsidR="00721E2D" w:rsidRPr="007151EE">
        <w:rPr>
          <w:lang w:val="en-US"/>
        </w:rPr>
        <w:t>inquires</w:t>
      </w:r>
      <w:proofErr w:type="spellEnd"/>
      <w:r w:rsidR="00721E2D" w:rsidRPr="007151EE">
        <w:rPr>
          <w:lang w:val="en-US"/>
        </w:rPr>
        <w:t xml:space="preserve"> into questions such as “Which agents are supposed to participate?” and “What are the normative </w:t>
      </w:r>
      <w:r w:rsidR="00816E88" w:rsidRPr="007151EE">
        <w:rPr>
          <w:lang w:val="en-US"/>
        </w:rPr>
        <w:t>constraints to</w:t>
      </w:r>
      <w:r w:rsidR="00BA250C" w:rsidRPr="007151EE">
        <w:rPr>
          <w:lang w:val="en-US"/>
        </w:rPr>
        <w:t xml:space="preserve"> their </w:t>
      </w:r>
      <w:r w:rsidR="007151EE" w:rsidRPr="007151EE">
        <w:rPr>
          <w:lang w:val="en-US"/>
        </w:rPr>
        <w:t>legitimizing</w:t>
      </w:r>
      <w:r w:rsidR="00BA250C" w:rsidRPr="007151EE">
        <w:rPr>
          <w:lang w:val="en-US"/>
        </w:rPr>
        <w:t xml:space="preserve"> activity?”</w:t>
      </w:r>
      <w:r w:rsidR="00721E2D" w:rsidRPr="007151EE">
        <w:rPr>
          <w:lang w:val="en-US"/>
        </w:rPr>
        <w:t xml:space="preserve"> </w:t>
      </w:r>
      <w:r w:rsidR="00B50766" w:rsidRPr="007151EE">
        <w:rPr>
          <w:lang w:val="en-US"/>
        </w:rPr>
        <w:t xml:space="preserve">As we shall see, </w:t>
      </w:r>
      <w:r w:rsidR="007151EE" w:rsidRPr="007151EE">
        <w:rPr>
          <w:lang w:val="en-US"/>
        </w:rPr>
        <w:t>theorizing</w:t>
      </w:r>
      <w:r w:rsidR="00BA250C" w:rsidRPr="007151EE">
        <w:rPr>
          <w:lang w:val="en-US"/>
        </w:rPr>
        <w:t xml:space="preserve"> legitimacy as primarily a social practice</w:t>
      </w:r>
      <w:r w:rsidR="00B50766" w:rsidRPr="007151EE">
        <w:rPr>
          <w:lang w:val="en-US"/>
        </w:rPr>
        <w:t xml:space="preserve"> proves congenial to the issue of the use of high-power lasers in space, because </w:t>
      </w:r>
      <w:r w:rsidR="000828A5" w:rsidRPr="007151EE">
        <w:rPr>
          <w:lang w:val="en-US"/>
        </w:rPr>
        <w:t>it allows us to work</w:t>
      </w:r>
      <w:r w:rsidR="00381213" w:rsidRPr="007151EE">
        <w:rPr>
          <w:lang w:val="en-US"/>
        </w:rPr>
        <w:t xml:space="preserve">, without </w:t>
      </w:r>
      <w:r w:rsidR="0008177A" w:rsidRPr="007151EE">
        <w:rPr>
          <w:lang w:val="en-US"/>
        </w:rPr>
        <w:t>obvious</w:t>
      </w:r>
      <w:r w:rsidR="00381213" w:rsidRPr="007151EE">
        <w:rPr>
          <w:lang w:val="en-US"/>
        </w:rPr>
        <w:t xml:space="preserve"> incoherence,</w:t>
      </w:r>
      <w:r w:rsidR="000828A5" w:rsidRPr="007151EE">
        <w:rPr>
          <w:lang w:val="en-US"/>
        </w:rPr>
        <w:t xml:space="preserve"> with different criteria of legitimacy for different phases of the entire enterprise</w:t>
      </w:r>
      <w:r w:rsidR="00F67182" w:rsidRPr="007151EE">
        <w:rPr>
          <w:lang w:val="en-US"/>
        </w:rPr>
        <w:t xml:space="preserve"> – while </w:t>
      </w:r>
      <w:r w:rsidR="00D3642F" w:rsidRPr="007151EE">
        <w:rPr>
          <w:lang w:val="en-US"/>
        </w:rPr>
        <w:t xml:space="preserve">allowing </w:t>
      </w:r>
      <w:r w:rsidR="00F67182" w:rsidRPr="007151EE">
        <w:rPr>
          <w:lang w:val="en-US"/>
        </w:rPr>
        <w:t>context-specific trade-offs</w:t>
      </w:r>
      <w:r w:rsidR="000828A5" w:rsidRPr="007151EE">
        <w:rPr>
          <w:lang w:val="en-US"/>
        </w:rPr>
        <w:t>.</w:t>
      </w:r>
      <w:r w:rsidR="00F944DD" w:rsidRPr="007151EE">
        <w:rPr>
          <w:lang w:val="en-US"/>
        </w:rPr>
        <w:t xml:space="preserve"> Specifically, we will argue that each phase requires </w:t>
      </w:r>
      <w:r w:rsidR="007151EE" w:rsidRPr="007151EE">
        <w:rPr>
          <w:lang w:val="en-US"/>
        </w:rPr>
        <w:t>prioritizing</w:t>
      </w:r>
      <w:r w:rsidR="00463ACF" w:rsidRPr="007151EE">
        <w:rPr>
          <w:lang w:val="en-US"/>
        </w:rPr>
        <w:t xml:space="preserve"> </w:t>
      </w:r>
      <w:r w:rsidR="00F944DD" w:rsidRPr="007151EE">
        <w:rPr>
          <w:lang w:val="en-US"/>
        </w:rPr>
        <w:t>a different set of actors, that the output and input desiderata of legitimacy can be usefully distributed between the phases</w:t>
      </w:r>
      <w:r w:rsidR="004C7F7D" w:rsidRPr="007151EE">
        <w:rPr>
          <w:lang w:val="en-US"/>
        </w:rPr>
        <w:t xml:space="preserve"> (thus dissolving the dilemma), and finally that the </w:t>
      </w:r>
      <w:r w:rsidR="00F944DD" w:rsidRPr="007151EE">
        <w:rPr>
          <w:lang w:val="en-US"/>
        </w:rPr>
        <w:t xml:space="preserve">choice-(in)sensitivity of issues </w:t>
      </w:r>
      <w:r w:rsidR="004C7F7D" w:rsidRPr="007151EE">
        <w:rPr>
          <w:lang w:val="en-US"/>
        </w:rPr>
        <w:t>can also be dealt with in a similar way.</w:t>
      </w:r>
      <w:r w:rsidR="00C65566" w:rsidRPr="007151EE">
        <w:rPr>
          <w:lang w:val="en-US"/>
        </w:rPr>
        <w:t xml:space="preserve"> </w:t>
      </w:r>
      <w:proofErr w:type="gramStart"/>
      <w:r w:rsidR="00C65566" w:rsidRPr="007151EE">
        <w:rPr>
          <w:lang w:val="en-US"/>
        </w:rPr>
        <w:t>First of all</w:t>
      </w:r>
      <w:proofErr w:type="gramEnd"/>
      <w:r w:rsidR="00C65566" w:rsidRPr="007151EE">
        <w:rPr>
          <w:lang w:val="en-US"/>
        </w:rPr>
        <w:t xml:space="preserve">, however, we will reconstruct the conceptual core of </w:t>
      </w:r>
      <w:proofErr w:type="spellStart"/>
      <w:r w:rsidR="00C65566" w:rsidRPr="007151EE">
        <w:rPr>
          <w:lang w:val="en-US"/>
        </w:rPr>
        <w:t>Maffettone</w:t>
      </w:r>
      <w:proofErr w:type="spellEnd"/>
      <w:r w:rsidR="00C65566" w:rsidRPr="007151EE">
        <w:rPr>
          <w:lang w:val="en-US"/>
        </w:rPr>
        <w:t xml:space="preserve"> and </w:t>
      </w:r>
      <w:proofErr w:type="spellStart"/>
      <w:r w:rsidR="00C65566" w:rsidRPr="007151EE">
        <w:rPr>
          <w:lang w:val="en-US"/>
        </w:rPr>
        <w:t>Ulaş’s</w:t>
      </w:r>
      <w:proofErr w:type="spellEnd"/>
      <w:r w:rsidR="00C65566" w:rsidRPr="007151EE">
        <w:rPr>
          <w:lang w:val="en-US"/>
        </w:rPr>
        <w:t xml:space="preserve"> proposal.</w:t>
      </w:r>
    </w:p>
    <w:p w14:paraId="0E61B06B" w14:textId="77777777" w:rsidR="00192336" w:rsidRPr="007151EE" w:rsidRDefault="00192336" w:rsidP="00B41753">
      <w:pPr>
        <w:spacing w:line="276" w:lineRule="auto"/>
        <w:rPr>
          <w:lang w:val="en-US"/>
        </w:rPr>
      </w:pPr>
    </w:p>
    <w:p w14:paraId="64907757" w14:textId="64BA5FF3" w:rsidR="00C70CC5" w:rsidRPr="007151EE" w:rsidRDefault="00192336" w:rsidP="009768D3">
      <w:pPr>
        <w:pStyle w:val="Heading2"/>
        <w:rPr>
          <w:lang w:val="en-US"/>
        </w:rPr>
      </w:pPr>
      <w:bookmarkStart w:id="8" w:name="_Toc48069784"/>
      <w:r w:rsidRPr="007151EE">
        <w:rPr>
          <w:lang w:val="en-US"/>
        </w:rPr>
        <w:t xml:space="preserve">a) </w:t>
      </w:r>
      <w:r w:rsidR="000D0260" w:rsidRPr="009768D3">
        <w:t>Constituencies</w:t>
      </w:r>
      <w:r w:rsidR="000D0260" w:rsidRPr="007151EE">
        <w:rPr>
          <w:lang w:val="en-US"/>
        </w:rPr>
        <w:t xml:space="preserve"> and </w:t>
      </w:r>
      <w:r w:rsidR="00463ACF" w:rsidRPr="007151EE">
        <w:rPr>
          <w:lang w:val="en-US"/>
        </w:rPr>
        <w:t xml:space="preserve">their </w:t>
      </w:r>
      <w:r w:rsidR="00C70CC5" w:rsidRPr="007151EE">
        <w:rPr>
          <w:lang w:val="en-US"/>
        </w:rPr>
        <w:t>Motivation</w:t>
      </w:r>
      <w:bookmarkEnd w:id="8"/>
      <w:r w:rsidR="00195602" w:rsidRPr="007151EE">
        <w:rPr>
          <w:lang w:val="en-US"/>
        </w:rPr>
        <w:t xml:space="preserve"> </w:t>
      </w:r>
    </w:p>
    <w:p w14:paraId="68237239" w14:textId="168A907F" w:rsidR="000315B4" w:rsidRPr="007151EE" w:rsidRDefault="00CF6EC5" w:rsidP="00B41753">
      <w:pPr>
        <w:spacing w:line="276" w:lineRule="auto"/>
        <w:jc w:val="both"/>
        <w:rPr>
          <w:lang w:val="en-US"/>
        </w:rPr>
      </w:pPr>
      <w:r w:rsidRPr="007151EE">
        <w:rPr>
          <w:lang w:val="en-US"/>
        </w:rPr>
        <w:t xml:space="preserve">We start with the element which comes last for </w:t>
      </w:r>
      <w:proofErr w:type="spellStart"/>
      <w:r w:rsidRPr="007151EE">
        <w:rPr>
          <w:lang w:val="en-US"/>
        </w:rPr>
        <w:t>Maffettone</w:t>
      </w:r>
      <w:proofErr w:type="spellEnd"/>
      <w:r w:rsidRPr="007151EE">
        <w:rPr>
          <w:lang w:val="en-US"/>
        </w:rPr>
        <w:t xml:space="preserve"> and </w:t>
      </w:r>
      <w:proofErr w:type="spellStart"/>
      <w:r w:rsidRPr="007151EE">
        <w:rPr>
          <w:lang w:val="en-US"/>
        </w:rPr>
        <w:t>Ulaş</w:t>
      </w:r>
      <w:proofErr w:type="spellEnd"/>
      <w:r w:rsidRPr="007151EE">
        <w:rPr>
          <w:lang w:val="en-US"/>
        </w:rPr>
        <w:t xml:space="preserve">. </w:t>
      </w:r>
      <w:r w:rsidR="00F27757" w:rsidRPr="007151EE">
        <w:rPr>
          <w:lang w:val="en-US"/>
        </w:rPr>
        <w:t xml:space="preserve">In democratic theory, </w:t>
      </w:r>
      <w:r w:rsidR="00C52C73" w:rsidRPr="007151EE">
        <w:rPr>
          <w:lang w:val="en-US"/>
        </w:rPr>
        <w:t>t</w:t>
      </w:r>
      <w:r w:rsidR="00CD5AE7" w:rsidRPr="007151EE">
        <w:rPr>
          <w:lang w:val="en-US"/>
        </w:rPr>
        <w:t>h</w:t>
      </w:r>
      <w:r w:rsidR="00BB13AA" w:rsidRPr="007151EE">
        <w:rPr>
          <w:lang w:val="en-US"/>
        </w:rPr>
        <w:t>e</w:t>
      </w:r>
      <w:r w:rsidR="00CD5AE7" w:rsidRPr="007151EE">
        <w:rPr>
          <w:lang w:val="en-US"/>
        </w:rPr>
        <w:t xml:space="preserve"> </w:t>
      </w:r>
      <w:r w:rsidR="00FC7027" w:rsidRPr="007151EE">
        <w:rPr>
          <w:lang w:val="en-US"/>
        </w:rPr>
        <w:t xml:space="preserve">foundational </w:t>
      </w:r>
      <w:r w:rsidR="00CD5AE7" w:rsidRPr="007151EE">
        <w:rPr>
          <w:lang w:val="en-US"/>
        </w:rPr>
        <w:t xml:space="preserve">question of </w:t>
      </w:r>
      <w:r w:rsidR="00C92CE5" w:rsidRPr="007151EE">
        <w:rPr>
          <w:lang w:val="en-US"/>
        </w:rPr>
        <w:t xml:space="preserve">the </w:t>
      </w:r>
      <w:r w:rsidR="00E06B21" w:rsidRPr="007151EE">
        <w:rPr>
          <w:lang w:val="en-US"/>
        </w:rPr>
        <w:t>constituency</w:t>
      </w:r>
      <w:r w:rsidR="00F27757" w:rsidRPr="007151EE">
        <w:rPr>
          <w:lang w:val="en-US"/>
        </w:rPr>
        <w:t xml:space="preserve"> is typically dealt with </w:t>
      </w:r>
      <w:r w:rsidR="00B567A1" w:rsidRPr="007151EE">
        <w:rPr>
          <w:lang w:val="en-US"/>
        </w:rPr>
        <w:t>along</w:t>
      </w:r>
      <w:r w:rsidR="00BB13AA" w:rsidRPr="007151EE">
        <w:rPr>
          <w:lang w:val="en-US"/>
        </w:rPr>
        <w:t xml:space="preserve"> </w:t>
      </w:r>
      <w:r w:rsidR="00F27757" w:rsidRPr="007151EE">
        <w:rPr>
          <w:lang w:val="en-US"/>
        </w:rPr>
        <w:t xml:space="preserve">two principles of inclusion: </w:t>
      </w:r>
      <w:r w:rsidR="00CD5AE7" w:rsidRPr="007151EE">
        <w:rPr>
          <w:lang w:val="en-US"/>
        </w:rPr>
        <w:t xml:space="preserve">a) </w:t>
      </w:r>
      <w:r w:rsidR="00E06B21" w:rsidRPr="007151EE">
        <w:rPr>
          <w:lang w:val="en-US"/>
        </w:rPr>
        <w:t xml:space="preserve">the </w:t>
      </w:r>
      <w:r w:rsidR="00E06B21" w:rsidRPr="007151EE">
        <w:rPr>
          <w:i/>
          <w:iCs/>
          <w:lang w:val="en-US"/>
        </w:rPr>
        <w:t>all-subjected principle</w:t>
      </w:r>
      <w:r w:rsidR="00E06B21" w:rsidRPr="007151EE">
        <w:rPr>
          <w:lang w:val="en-US"/>
        </w:rPr>
        <w:t>, where</w:t>
      </w:r>
      <w:r w:rsidR="00F27757" w:rsidRPr="007151EE">
        <w:rPr>
          <w:lang w:val="en-US"/>
        </w:rPr>
        <w:t>by</w:t>
      </w:r>
      <w:r w:rsidR="00E06B21" w:rsidRPr="007151EE">
        <w:rPr>
          <w:lang w:val="en-US"/>
        </w:rPr>
        <w:t xml:space="preserve"> all those who will have to abide by a </w:t>
      </w:r>
      <w:r w:rsidR="00F27757" w:rsidRPr="007151EE">
        <w:rPr>
          <w:lang w:val="en-US"/>
        </w:rPr>
        <w:t>norm</w:t>
      </w:r>
      <w:r w:rsidR="00E06B21" w:rsidRPr="007151EE">
        <w:rPr>
          <w:lang w:val="en-US"/>
        </w:rPr>
        <w:t xml:space="preserve"> </w:t>
      </w:r>
      <w:r w:rsidR="00443351" w:rsidRPr="007151EE">
        <w:rPr>
          <w:lang w:val="en-US"/>
        </w:rPr>
        <w:t xml:space="preserve">ought to be </w:t>
      </w:r>
      <w:r w:rsidR="00F27757" w:rsidRPr="007151EE">
        <w:rPr>
          <w:lang w:val="en-US"/>
        </w:rPr>
        <w:t>given a say in</w:t>
      </w:r>
      <w:r w:rsidR="00E06B21" w:rsidRPr="007151EE">
        <w:rPr>
          <w:lang w:val="en-US"/>
        </w:rPr>
        <w:t xml:space="preserve"> its making, </w:t>
      </w:r>
      <w:r w:rsidR="00F27757" w:rsidRPr="007151EE">
        <w:rPr>
          <w:lang w:val="en-US"/>
        </w:rPr>
        <w:t xml:space="preserve">and </w:t>
      </w:r>
      <w:r w:rsidR="00CD5AE7" w:rsidRPr="007151EE">
        <w:rPr>
          <w:lang w:val="en-US"/>
        </w:rPr>
        <w:t xml:space="preserve">b) </w:t>
      </w:r>
      <w:r w:rsidR="00E06B21" w:rsidRPr="007151EE">
        <w:rPr>
          <w:lang w:val="en-US"/>
        </w:rPr>
        <w:t xml:space="preserve">the </w:t>
      </w:r>
      <w:r w:rsidR="00E06B21" w:rsidRPr="007151EE">
        <w:rPr>
          <w:i/>
          <w:iCs/>
          <w:lang w:val="en-US"/>
        </w:rPr>
        <w:t>all-affected principle</w:t>
      </w:r>
      <w:r w:rsidR="00E06B21" w:rsidRPr="007151EE">
        <w:rPr>
          <w:lang w:val="en-US"/>
        </w:rPr>
        <w:t xml:space="preserve">, </w:t>
      </w:r>
      <w:r w:rsidR="00F27757" w:rsidRPr="007151EE">
        <w:rPr>
          <w:lang w:val="en-US"/>
        </w:rPr>
        <w:t xml:space="preserve">which has it that </w:t>
      </w:r>
      <w:r w:rsidR="00E06B21" w:rsidRPr="007151EE">
        <w:rPr>
          <w:lang w:val="en-US"/>
        </w:rPr>
        <w:t xml:space="preserve">all those who will be affected by a </w:t>
      </w:r>
      <w:r w:rsidR="00F27757" w:rsidRPr="007151EE">
        <w:rPr>
          <w:lang w:val="en-US"/>
        </w:rPr>
        <w:t xml:space="preserve">norm should be </w:t>
      </w:r>
      <w:r w:rsidR="00E06B21" w:rsidRPr="007151EE">
        <w:rPr>
          <w:lang w:val="en-US"/>
        </w:rPr>
        <w:t xml:space="preserve">given </w:t>
      </w:r>
      <w:r w:rsidR="00F27757" w:rsidRPr="007151EE">
        <w:rPr>
          <w:lang w:val="en-US"/>
        </w:rPr>
        <w:t xml:space="preserve">the </w:t>
      </w:r>
      <w:r w:rsidR="00E06B21" w:rsidRPr="007151EE">
        <w:rPr>
          <w:lang w:val="en-US"/>
        </w:rPr>
        <w:t>opportunity to shape it</w:t>
      </w:r>
      <w:r w:rsidR="00634D00" w:rsidRPr="007151EE">
        <w:rPr>
          <w:lang w:val="en-US"/>
        </w:rPr>
        <w:t xml:space="preserve"> </w:t>
      </w:r>
      <w:r w:rsidR="00634D00" w:rsidRPr="007151EE">
        <w:rPr>
          <w:rStyle w:val="FootnoteReference"/>
          <w:lang w:val="en-US"/>
        </w:rPr>
        <w:fldChar w:fldCharType="begin" w:fldLock="1"/>
      </w:r>
      <w:r w:rsidR="0049621C" w:rsidRPr="007151EE">
        <w:rPr>
          <w:lang w:val="en-US"/>
        </w:rPr>
        <w:instrText>ADDIN CSL_CITATION {"citationItems":[{"id":"ITEM-1","itemData":{"DOI":"10.1016/j.geoforum.2016.10.014","ISSN":"00167185","abstract":"This review article offers a critique of the social license concept, and of the debate surrounding it. In order to best understand what is meant by “social license”, one must look beyond its constituent terminology and instead examine the core drivers of contemporary mining practice. The working assumption inside the industry is that if disapproval becomes too intense there is a chance that members of the community will interrupt mining activities. This is what I refer to as ‘the fear of Mineras Interruptus’. If there is any meaning to attribute to the term ‘social license to operate’ – it is to be found in the fear of losing access – because other factors relating to social performance or benefits are considered peripheral. The author argues that the mining industry's adoption and application of the concept should be viewed critically and not promoted on face value.","author":[{"dropping-particle":"","family":"Owen","given":"John R.","non-dropping-particle":"","parse-names":false,"suffix":""}],"container-title":"Geoforum","id":"ITEM-1","issued":{"date-parts":[["2016"]]},"page":"102-105","publisher":"Elsevier Ltd","title":"Social license and the fear of Mineras Interruptus","type":"article-journal","volume":"77"},"uris":["http://www.mendeley.com/documents/?uuid=1e20fd96-93b7-4df8-9ca5-7605ea4c19e8"]},{"id":"ITEM-2","itemData":{"DOI":"10.1111/j.1467-9248.2010.00845.x","ISSN":"0032-3217","author":[{"dropping-particle":"","family":"Näsström","given":"Sofia","non-dropping-particle":"","parse-names":false,"suffix":""}],"container-title":"Political Studies","id":"ITEM-2","issue":"1","issued":{"date-parts":[["2011","3","5"]]},"page":"116-134","title":"The Challenge of the All-Affected Principle","type":"article-journal","volume":"59"},"uris":["http://www.mendeley.com/documents/?uuid=9300e24d-297b-4f91-b089-b3d0bd8a8ba5"]},{"id":"ITEM-3","itemData":{"DOI":"10.1111/j.1088-4963.2007.00098.x","ISSN":"0048-3915","author":[{"dropping-particle":"","family":"Goodin","given":"Robert E.","non-dropping-particle":"","parse-names":false,"suffix":""}],"container-title":"Philosophy &amp; Public Affairs","id":"ITEM-3","issue":"1","issued":{"date-parts":[["2007","1"]]},"page":"40-68","title":"Enfranchising All Affected Interests, and Its Alternatives","type":"article-journal","volume":"35"},"uris":["http://www.mendeley.com/documents/?uuid=a8fae53a-448b-4596-8c0d-6d5dc8cd232e"]}],"mendeley":{"formattedCitation":"(Goodin, 2007; Näsström, 2011; Owen, 2016)","plainTextFormattedCitation":"(Goodin, 2007; Näsström, 2011; Owen, 2016)","previouslyFormattedCitation":"(Goodin, 2007; Näsström, 2011; Owen, 2016)"},"properties":{"noteIndex":0},"schema":"https://github.com/citation-style-language/schema/raw/master/csl-citation.json"}</w:instrText>
      </w:r>
      <w:r w:rsidR="00634D00" w:rsidRPr="007151EE">
        <w:rPr>
          <w:rStyle w:val="FootnoteReference"/>
          <w:lang w:val="en-US"/>
        </w:rPr>
        <w:fldChar w:fldCharType="separate"/>
      </w:r>
      <w:r w:rsidR="00634D00" w:rsidRPr="007151EE">
        <w:rPr>
          <w:noProof/>
          <w:lang w:val="en-US"/>
        </w:rPr>
        <w:t>(Goodin, 2007; Näsström, 2011; Owen, 2016)</w:t>
      </w:r>
      <w:r w:rsidR="00634D00" w:rsidRPr="007151EE">
        <w:rPr>
          <w:rStyle w:val="FootnoteReference"/>
          <w:lang w:val="en-US"/>
        </w:rPr>
        <w:fldChar w:fldCharType="end"/>
      </w:r>
      <w:r w:rsidR="00634D00" w:rsidRPr="007151EE">
        <w:rPr>
          <w:lang w:val="en-US"/>
        </w:rPr>
        <w:t>.</w:t>
      </w:r>
      <w:r w:rsidR="00CD5AE7" w:rsidRPr="007151EE">
        <w:rPr>
          <w:lang w:val="en-US"/>
        </w:rPr>
        <w:t xml:space="preserve"> </w:t>
      </w:r>
      <w:r w:rsidR="00443351" w:rsidRPr="007151EE">
        <w:rPr>
          <w:lang w:val="en-US"/>
        </w:rPr>
        <w:t xml:space="preserve">The resulting group on either version is called </w:t>
      </w:r>
      <w:r w:rsidR="00443351" w:rsidRPr="007151EE">
        <w:rPr>
          <w:i/>
          <w:iCs/>
          <w:lang w:val="en-US"/>
        </w:rPr>
        <w:t>institutional constituency</w:t>
      </w:r>
      <w:r w:rsidR="00A4351F" w:rsidRPr="007151EE">
        <w:rPr>
          <w:lang w:val="en-US"/>
        </w:rPr>
        <w:t xml:space="preserve"> by </w:t>
      </w:r>
      <w:proofErr w:type="spellStart"/>
      <w:r w:rsidR="00A4351F" w:rsidRPr="007151EE">
        <w:rPr>
          <w:lang w:val="en-US"/>
        </w:rPr>
        <w:t>Maffettone</w:t>
      </w:r>
      <w:proofErr w:type="spellEnd"/>
      <w:r w:rsidR="00A4351F" w:rsidRPr="007151EE">
        <w:rPr>
          <w:lang w:val="en-US"/>
        </w:rPr>
        <w:t xml:space="preserve"> and </w:t>
      </w:r>
      <w:proofErr w:type="spellStart"/>
      <w:r w:rsidR="00A4351F" w:rsidRPr="007151EE">
        <w:rPr>
          <w:lang w:val="en-US"/>
        </w:rPr>
        <w:t>Ulaş</w:t>
      </w:r>
      <w:proofErr w:type="spellEnd"/>
      <w:r w:rsidR="00443351" w:rsidRPr="007151EE">
        <w:rPr>
          <w:lang w:val="en-US"/>
        </w:rPr>
        <w:t>, that is, a “fully inclusive population” picked by the respective principles</w:t>
      </w:r>
      <w:r w:rsidR="006C2228" w:rsidRPr="007151EE">
        <w:rPr>
          <w:lang w:val="en-US"/>
        </w:rPr>
        <w:t xml:space="preserve">. In </w:t>
      </w:r>
      <w:r w:rsidR="00B567A1" w:rsidRPr="007151EE">
        <w:rPr>
          <w:lang w:val="en-US"/>
        </w:rPr>
        <w:t>its stead</w:t>
      </w:r>
      <w:r w:rsidR="00C4178E" w:rsidRPr="007151EE">
        <w:rPr>
          <w:lang w:val="en-US"/>
        </w:rPr>
        <w:t xml:space="preserve">, </w:t>
      </w:r>
      <w:r w:rsidR="00B567A1" w:rsidRPr="007151EE">
        <w:rPr>
          <w:lang w:val="en-US"/>
        </w:rPr>
        <w:t xml:space="preserve">the authors </w:t>
      </w:r>
      <w:r w:rsidR="00C4178E" w:rsidRPr="007151EE">
        <w:rPr>
          <w:lang w:val="en-US"/>
        </w:rPr>
        <w:t xml:space="preserve">propose </w:t>
      </w:r>
      <w:r w:rsidR="006C2228" w:rsidRPr="007151EE">
        <w:rPr>
          <w:lang w:val="en-US"/>
        </w:rPr>
        <w:t xml:space="preserve">the idea of a </w:t>
      </w:r>
      <w:r w:rsidR="00C4178E" w:rsidRPr="007151EE">
        <w:rPr>
          <w:i/>
          <w:iCs/>
          <w:lang w:val="en-US"/>
        </w:rPr>
        <w:t>practical constituency</w:t>
      </w:r>
      <w:r w:rsidR="00017B9C" w:rsidRPr="007151EE">
        <w:rPr>
          <w:lang w:val="en-US"/>
        </w:rPr>
        <w:t xml:space="preserve"> which is not </w:t>
      </w:r>
      <w:r w:rsidR="006C2228" w:rsidRPr="007151EE">
        <w:rPr>
          <w:lang w:val="en-US"/>
        </w:rPr>
        <w:t xml:space="preserve">institutionally </w:t>
      </w:r>
      <w:r w:rsidR="00ED6347" w:rsidRPr="007151EE">
        <w:rPr>
          <w:lang w:val="en-US"/>
        </w:rPr>
        <w:t>pre-defined</w:t>
      </w:r>
      <w:r w:rsidR="00017B9C" w:rsidRPr="007151EE">
        <w:rPr>
          <w:lang w:val="en-US"/>
        </w:rPr>
        <w:t xml:space="preserve"> but</w:t>
      </w:r>
      <w:r w:rsidR="00ED6347" w:rsidRPr="007151EE">
        <w:rPr>
          <w:lang w:val="en-US"/>
        </w:rPr>
        <w:t xml:space="preserve"> changes </w:t>
      </w:r>
      <w:r w:rsidR="006C2228" w:rsidRPr="007151EE">
        <w:rPr>
          <w:lang w:val="en-US"/>
        </w:rPr>
        <w:t xml:space="preserve">its shape depending </w:t>
      </w:r>
      <w:r w:rsidR="00017B9C" w:rsidRPr="007151EE">
        <w:rPr>
          <w:lang w:val="en-US"/>
        </w:rPr>
        <w:t>on the degree of interest</w:t>
      </w:r>
      <w:r w:rsidR="00ED6347" w:rsidRPr="007151EE">
        <w:rPr>
          <w:lang w:val="en-US"/>
        </w:rPr>
        <w:t xml:space="preserve"> </w:t>
      </w:r>
      <w:r w:rsidR="00017B9C" w:rsidRPr="007151EE">
        <w:rPr>
          <w:lang w:val="en-US"/>
        </w:rPr>
        <w:t>and motivation</w:t>
      </w:r>
      <w:r w:rsidR="00ED6347" w:rsidRPr="007151EE">
        <w:rPr>
          <w:lang w:val="en-US"/>
        </w:rPr>
        <w:t xml:space="preserve"> </w:t>
      </w:r>
      <w:r w:rsidR="006C2228" w:rsidRPr="007151EE">
        <w:rPr>
          <w:lang w:val="en-US"/>
        </w:rPr>
        <w:t xml:space="preserve">the involved actors have with respect to </w:t>
      </w:r>
      <w:r w:rsidR="00017B9C" w:rsidRPr="007151EE">
        <w:rPr>
          <w:lang w:val="en-US"/>
        </w:rPr>
        <w:t>the topic</w:t>
      </w:r>
      <w:r w:rsidR="00C4178E" w:rsidRPr="007151EE">
        <w:rPr>
          <w:lang w:val="en-US"/>
        </w:rPr>
        <w:t>.</w:t>
      </w:r>
      <w:r w:rsidR="006C2228" w:rsidRPr="007151EE">
        <w:rPr>
          <w:lang w:val="en-US"/>
        </w:rPr>
        <w:t xml:space="preserve"> After all, </w:t>
      </w:r>
      <w:r w:rsidR="00BE4DCE" w:rsidRPr="007151EE">
        <w:rPr>
          <w:lang w:val="en-US"/>
        </w:rPr>
        <w:t>it is a well-known fact that regular people are in general uninterested in most political topics.</w:t>
      </w:r>
      <w:r w:rsidR="000315B4" w:rsidRPr="007151EE">
        <w:rPr>
          <w:lang w:val="en-US"/>
        </w:rPr>
        <w:t xml:space="preserve"> Let us coin this approach the </w:t>
      </w:r>
      <w:r w:rsidR="000315B4" w:rsidRPr="007151EE">
        <w:rPr>
          <w:i/>
          <w:iCs/>
          <w:lang w:val="en-US"/>
        </w:rPr>
        <w:t>all-involved</w:t>
      </w:r>
      <w:r w:rsidR="000315B4" w:rsidRPr="007151EE">
        <w:rPr>
          <w:lang w:val="en-US"/>
        </w:rPr>
        <w:t xml:space="preserve"> </w:t>
      </w:r>
      <w:r w:rsidR="000315B4" w:rsidRPr="007151EE">
        <w:rPr>
          <w:i/>
          <w:iCs/>
          <w:lang w:val="en-US"/>
        </w:rPr>
        <w:t>principle</w:t>
      </w:r>
      <w:r w:rsidR="000315B4" w:rsidRPr="007151EE">
        <w:rPr>
          <w:lang w:val="en-US"/>
        </w:rPr>
        <w:t>.</w:t>
      </w:r>
    </w:p>
    <w:p w14:paraId="6E1D8538" w14:textId="3B7D4822" w:rsidR="00ED6347" w:rsidRPr="007151EE" w:rsidRDefault="000315B4" w:rsidP="00B41753">
      <w:pPr>
        <w:spacing w:line="276" w:lineRule="auto"/>
        <w:jc w:val="both"/>
        <w:rPr>
          <w:lang w:val="en-US"/>
        </w:rPr>
      </w:pPr>
      <w:proofErr w:type="spellStart"/>
      <w:r w:rsidRPr="007151EE">
        <w:rPr>
          <w:lang w:val="en-US"/>
        </w:rPr>
        <w:t>Maffettone</w:t>
      </w:r>
      <w:proofErr w:type="spellEnd"/>
      <w:r w:rsidRPr="007151EE">
        <w:rPr>
          <w:lang w:val="en-US"/>
        </w:rPr>
        <w:t xml:space="preserve"> and </w:t>
      </w:r>
      <w:proofErr w:type="spellStart"/>
      <w:r w:rsidRPr="007151EE">
        <w:rPr>
          <w:lang w:val="en-US"/>
        </w:rPr>
        <w:t>Ulaş</w:t>
      </w:r>
      <w:proofErr w:type="spellEnd"/>
      <w:r w:rsidRPr="007151EE">
        <w:rPr>
          <w:lang w:val="en-US"/>
        </w:rPr>
        <w:t xml:space="preserve"> think that i</w:t>
      </w:r>
      <w:r w:rsidR="00E53D44" w:rsidRPr="007151EE">
        <w:rPr>
          <w:lang w:val="en-US"/>
        </w:rPr>
        <w:t xml:space="preserve">n order for a decision to be made at all, </w:t>
      </w:r>
      <w:r w:rsidRPr="007151EE">
        <w:rPr>
          <w:lang w:val="en-US"/>
        </w:rPr>
        <w:t xml:space="preserve">practical </w:t>
      </w:r>
      <w:r w:rsidR="00E53D44" w:rsidRPr="007151EE">
        <w:rPr>
          <w:lang w:val="en-US"/>
        </w:rPr>
        <w:t xml:space="preserve">constituency </w:t>
      </w:r>
      <w:r w:rsidRPr="007151EE">
        <w:rPr>
          <w:lang w:val="en-US"/>
        </w:rPr>
        <w:t xml:space="preserve">under the all-involved principle </w:t>
      </w:r>
      <w:r w:rsidR="00E53D44" w:rsidRPr="007151EE">
        <w:rPr>
          <w:lang w:val="en-US"/>
        </w:rPr>
        <w:t xml:space="preserve">needs to be “far less inclusive” than the </w:t>
      </w:r>
      <w:r w:rsidRPr="007151EE">
        <w:rPr>
          <w:lang w:val="en-US"/>
        </w:rPr>
        <w:t xml:space="preserve">other </w:t>
      </w:r>
      <w:r w:rsidR="00E53D44" w:rsidRPr="007151EE">
        <w:rPr>
          <w:lang w:val="en-US"/>
        </w:rPr>
        <w:t>two principles suggest</w:t>
      </w:r>
      <w:r w:rsidR="004C5219" w:rsidRPr="007151EE">
        <w:rPr>
          <w:lang w:val="en-US"/>
        </w:rPr>
        <w:t xml:space="preserve"> and to </w:t>
      </w:r>
      <w:r w:rsidR="007631A6" w:rsidRPr="007151EE">
        <w:rPr>
          <w:lang w:val="en-US"/>
        </w:rPr>
        <w:t xml:space="preserve">possess </w:t>
      </w:r>
      <w:r w:rsidR="004C5219" w:rsidRPr="007151EE">
        <w:rPr>
          <w:lang w:val="en-US"/>
        </w:rPr>
        <w:t>“significant discretion”, a kind of “epistemic guardianship”</w:t>
      </w:r>
      <w:r w:rsidR="00634D00" w:rsidRPr="007151EE">
        <w:rPr>
          <w:lang w:val="en-US"/>
        </w:rPr>
        <w:t xml:space="preserve"> (</w:t>
      </w:r>
      <w:r w:rsidR="00634D00" w:rsidRPr="007151EE">
        <w:rPr>
          <w:lang w:val="en-US"/>
        </w:rPr>
        <w:fldChar w:fldCharType="begin" w:fldLock="1"/>
      </w:r>
      <w:r w:rsidR="0049621C" w:rsidRPr="007151EE">
        <w:rPr>
          <w:lang w:val="en-US"/>
        </w:rPr>
        <w:instrText>ADDIN CSL_CITATION {"citationItems":[{"id":"ITEM-1","itemData":{"DOI":"10.1017/S1752971918000258","ISSN":"17529727","abstract":"This paper argues that the process of deriving legitimacy criteria for political institutions ought to be sensitive to features of the political context in which that process is to occur. The paper builds on Allen Buchanan's 'Metacoordination View' of legitimacy, which we explicate in the first section. While sympathetic to Buchanan's practical approach, we believe the idea of a metacoordination process to be underspecified across two dimensions, which we explain in the second section: (i) constituency and (ii) normativity. Both dimensions admit of differing specifications. In the third section, we suggest that how best to fill in these dimensions in any one instance depends upon the political context in which the metacoordination process is to occur. We highlight three relevant elements of a political decision context - criticality, institutional time point, and motivational landscape - and illustrate their significance by way of reference, respectively, to the World Health Organization, the European Economic and Monetary Union, and the Bank of International Settlements. The 'context-dependence' of the metacoordination process, and therefore of legitimacy, entails the possibility that institutions that are similar, even identical, in terms of their nature and function may nevertheless be held to differing legitimacy criteria in differing political contexts.","author":[{"dropping-particle":"","family":"Maffettone","given":"Pietro","non-dropping-particle":"","parse-names":false,"suffix":""},{"dropping-particle":"","family":"Ulaş","given":"Luke","non-dropping-particle":"","parse-names":false,"suffix":""}],"container-title":"International Theory","id":"ITEM-1","issue":"1","issued":{"date-parts":[["2019"]]},"note":"&amp;quot;In Buchanan's view, the political philo- sopher’s role is not unilaterally to settle the question of when an institution ought to be considered legitimate, but is instead to provide guidance for how a social process of seeking agreement on legitimacy criteria should proceed.&amp;quot;\n&amp;gt;the focus of this paper is not &amp;quot;what legitimizing criteria should be for specific institutions?&amp;quot; but &amp;quot;how the political context defines ways of agreeing on legitimizing criteria&amp;quot;. \n\n\n&amp;quot;when social respect is gained, institutions can function more efficently, than through coercion or self-interest.&amp;quot;","page":"81-109","title":"Legitimacy, metacoordination and context-dependence","type":"article-journal","volume":"11"},"locator":"104","uris":["http://www.mendeley.com/documents/?uuid=17a2e78b-7a1f-4e3d-a5c6-529530a134db"]}],"mendeley":{"formattedCitation":"(Maffettone &amp; Ulaş, 2019, p. 104)","manualFormatting":"Maffettone &amp; Ulaş 2019, p. 104).","plainTextFormattedCitation":"(Maffettone &amp; Ulaş, 2019, p. 104)","previouslyFormattedCitation":"(Maffettone &amp; Ulaş, 2019, p. 104)"},"properties":{"noteIndex":0},"schema":"https://github.com/citation-style-language/schema/raw/master/csl-citation.json"}</w:instrText>
      </w:r>
      <w:r w:rsidR="00634D00" w:rsidRPr="007151EE">
        <w:rPr>
          <w:lang w:val="en-US"/>
        </w:rPr>
        <w:fldChar w:fldCharType="separate"/>
      </w:r>
      <w:r w:rsidR="00634D00" w:rsidRPr="007151EE">
        <w:rPr>
          <w:noProof/>
          <w:lang w:val="en-US"/>
        </w:rPr>
        <w:t xml:space="preserve">Maffettone &amp; Ulaş 2019, </w:t>
      </w:r>
      <w:r w:rsidR="0049621C" w:rsidRPr="007151EE">
        <w:rPr>
          <w:noProof/>
          <w:lang w:val="en-US"/>
        </w:rPr>
        <w:t xml:space="preserve">p. </w:t>
      </w:r>
      <w:r w:rsidR="00634D00" w:rsidRPr="007151EE">
        <w:rPr>
          <w:noProof/>
          <w:lang w:val="en-US"/>
        </w:rPr>
        <w:t>104).</w:t>
      </w:r>
      <w:r w:rsidR="00634D00" w:rsidRPr="007151EE">
        <w:rPr>
          <w:lang w:val="en-US"/>
        </w:rPr>
        <w:fldChar w:fldCharType="end"/>
      </w:r>
      <w:r w:rsidR="00EE264C" w:rsidRPr="007151EE">
        <w:rPr>
          <w:rStyle w:val="FootnoteReference"/>
          <w:lang w:val="en-US"/>
        </w:rPr>
        <w:footnoteReference w:id="27"/>
      </w:r>
      <w:r w:rsidR="00E53D44" w:rsidRPr="007151EE">
        <w:rPr>
          <w:lang w:val="en-US"/>
        </w:rPr>
        <w:t xml:space="preserve"> </w:t>
      </w:r>
      <w:r w:rsidRPr="007151EE">
        <w:rPr>
          <w:lang w:val="en-US"/>
        </w:rPr>
        <w:t xml:space="preserve">But we do not think this is “inevitable”, as they claim. </w:t>
      </w:r>
      <w:r w:rsidR="000D0D9C" w:rsidRPr="007151EE">
        <w:rPr>
          <w:lang w:val="en-US"/>
        </w:rPr>
        <w:t>Th</w:t>
      </w:r>
      <w:r w:rsidR="00ED6347" w:rsidRPr="007151EE">
        <w:rPr>
          <w:lang w:val="en-US"/>
        </w:rPr>
        <w:t>e</w:t>
      </w:r>
      <w:r w:rsidR="000D0D9C" w:rsidRPr="007151EE">
        <w:rPr>
          <w:lang w:val="en-US"/>
        </w:rPr>
        <w:t xml:space="preserve"> motivation to be involved in a technically complex or security</w:t>
      </w:r>
      <w:r w:rsidR="00CD11DF" w:rsidRPr="007151EE">
        <w:rPr>
          <w:lang w:val="en-US"/>
        </w:rPr>
        <w:t>-</w:t>
      </w:r>
      <w:r w:rsidR="000D0D9C" w:rsidRPr="007151EE">
        <w:rPr>
          <w:lang w:val="en-US"/>
        </w:rPr>
        <w:t xml:space="preserve">sensitive issue </w:t>
      </w:r>
      <w:r w:rsidR="00540151" w:rsidRPr="007151EE">
        <w:rPr>
          <w:lang w:val="en-US"/>
        </w:rPr>
        <w:t xml:space="preserve">will </w:t>
      </w:r>
      <w:r w:rsidR="000D0D9C" w:rsidRPr="007151EE">
        <w:rPr>
          <w:lang w:val="en-US"/>
        </w:rPr>
        <w:t xml:space="preserve">be </w:t>
      </w:r>
      <w:r w:rsidR="00540151" w:rsidRPr="007151EE">
        <w:rPr>
          <w:lang w:val="en-US"/>
        </w:rPr>
        <w:t xml:space="preserve">indeed primarily triggered by various actors’ professional interests </w:t>
      </w:r>
      <w:r w:rsidR="002562B6" w:rsidRPr="007151EE">
        <w:rPr>
          <w:lang w:val="en-US"/>
        </w:rPr>
        <w:t>as</w:t>
      </w:r>
      <w:r w:rsidR="00540151" w:rsidRPr="007151EE">
        <w:rPr>
          <w:lang w:val="en-US"/>
        </w:rPr>
        <w:t xml:space="preserve"> researchers, state officials, or profit-seekers</w:t>
      </w:r>
      <w:r w:rsidR="00A83DC4" w:rsidRPr="007151EE">
        <w:rPr>
          <w:lang w:val="en-US"/>
        </w:rPr>
        <w:t xml:space="preserve">; </w:t>
      </w:r>
      <w:proofErr w:type="gramStart"/>
      <w:r w:rsidR="00A83DC4" w:rsidRPr="007151EE">
        <w:rPr>
          <w:lang w:val="en-US"/>
        </w:rPr>
        <w:t>this is why</w:t>
      </w:r>
      <w:proofErr w:type="gramEnd"/>
      <w:r w:rsidR="00A83DC4" w:rsidRPr="007151EE">
        <w:rPr>
          <w:lang w:val="en-US"/>
        </w:rPr>
        <w:t xml:space="preserve"> we suggest linking practical constituency to the development phase of space laser policy. </w:t>
      </w:r>
      <w:r w:rsidR="00540151" w:rsidRPr="007151EE">
        <w:rPr>
          <w:lang w:val="en-US"/>
        </w:rPr>
        <w:t xml:space="preserve">However, we cannot rule out </w:t>
      </w:r>
      <w:r w:rsidR="002562B6" w:rsidRPr="007151EE">
        <w:rPr>
          <w:lang w:val="en-US"/>
        </w:rPr>
        <w:t xml:space="preserve">that a </w:t>
      </w:r>
      <w:r w:rsidR="008C4429" w:rsidRPr="007151EE">
        <w:rPr>
          <w:lang w:val="en-US"/>
        </w:rPr>
        <w:t>wider class of actors</w:t>
      </w:r>
      <w:r w:rsidR="002562B6" w:rsidRPr="007151EE">
        <w:rPr>
          <w:lang w:val="en-US"/>
        </w:rPr>
        <w:t xml:space="preserve"> will find the requisite motivation</w:t>
      </w:r>
      <w:r w:rsidR="000D0D9C" w:rsidRPr="007151EE">
        <w:rPr>
          <w:lang w:val="en-US"/>
        </w:rPr>
        <w:t xml:space="preserve">, for example </w:t>
      </w:r>
      <w:r w:rsidR="002562B6" w:rsidRPr="007151EE">
        <w:rPr>
          <w:lang w:val="en-US"/>
        </w:rPr>
        <w:t xml:space="preserve">in response to </w:t>
      </w:r>
      <w:r w:rsidR="008C4429" w:rsidRPr="007151EE">
        <w:rPr>
          <w:lang w:val="en-US"/>
        </w:rPr>
        <w:t xml:space="preserve">a </w:t>
      </w:r>
      <w:r w:rsidR="002562B6" w:rsidRPr="007151EE">
        <w:rPr>
          <w:lang w:val="en-US"/>
        </w:rPr>
        <w:t xml:space="preserve">credible </w:t>
      </w:r>
      <w:r w:rsidR="000D0D9C" w:rsidRPr="007151EE">
        <w:rPr>
          <w:lang w:val="en-US"/>
        </w:rPr>
        <w:t xml:space="preserve">threat of space debris or asteroid impact. </w:t>
      </w:r>
      <w:r w:rsidR="0033446E" w:rsidRPr="007151EE">
        <w:rPr>
          <w:lang w:val="en-US"/>
        </w:rPr>
        <w:t>Although s</w:t>
      </w:r>
      <w:r w:rsidR="005C58CA" w:rsidRPr="007151EE">
        <w:rPr>
          <w:lang w:val="en-US"/>
        </w:rPr>
        <w:t xml:space="preserve">uch enlarging of the practical constituency </w:t>
      </w:r>
      <w:r w:rsidR="000479F8" w:rsidRPr="007151EE">
        <w:rPr>
          <w:lang w:val="en-US"/>
        </w:rPr>
        <w:t xml:space="preserve">may negatively affect </w:t>
      </w:r>
      <w:r w:rsidR="000D0D9C" w:rsidRPr="007151EE">
        <w:rPr>
          <w:lang w:val="en-US"/>
        </w:rPr>
        <w:t xml:space="preserve">the </w:t>
      </w:r>
      <w:r w:rsidR="00940068" w:rsidRPr="007151EE">
        <w:rPr>
          <w:lang w:val="en-US"/>
        </w:rPr>
        <w:t>effectiveness</w:t>
      </w:r>
      <w:r w:rsidR="000D0D9C" w:rsidRPr="007151EE">
        <w:rPr>
          <w:lang w:val="en-US"/>
        </w:rPr>
        <w:t xml:space="preserve"> of decision-making</w:t>
      </w:r>
      <w:r w:rsidR="0033446E" w:rsidRPr="007151EE">
        <w:rPr>
          <w:lang w:val="en-US"/>
        </w:rPr>
        <w:t>, there is also the upside in increased knowledge and epistemic quality</w:t>
      </w:r>
      <w:r w:rsidR="000D0D9C" w:rsidRPr="007151EE">
        <w:rPr>
          <w:lang w:val="en-US"/>
        </w:rPr>
        <w:t xml:space="preserve">. </w:t>
      </w:r>
      <w:r w:rsidR="0033446E" w:rsidRPr="007151EE">
        <w:rPr>
          <w:lang w:val="en-US"/>
        </w:rPr>
        <w:t>Moreover</w:t>
      </w:r>
      <w:r w:rsidR="000D0D9C" w:rsidRPr="007151EE">
        <w:rPr>
          <w:lang w:val="en-US"/>
        </w:rPr>
        <w:t xml:space="preserve">, </w:t>
      </w:r>
      <w:r w:rsidR="0033446E" w:rsidRPr="007151EE">
        <w:rPr>
          <w:lang w:val="en-US"/>
        </w:rPr>
        <w:t xml:space="preserve">the principle </w:t>
      </w:r>
      <w:r w:rsidR="00816291" w:rsidRPr="007151EE">
        <w:rPr>
          <w:lang w:val="en-US"/>
        </w:rPr>
        <w:t xml:space="preserve">improves </w:t>
      </w:r>
      <w:r w:rsidR="0033446E" w:rsidRPr="007151EE">
        <w:rPr>
          <w:lang w:val="en-US"/>
        </w:rPr>
        <w:t xml:space="preserve">the </w:t>
      </w:r>
      <w:r w:rsidR="000D0D9C" w:rsidRPr="007151EE">
        <w:rPr>
          <w:lang w:val="en-US"/>
        </w:rPr>
        <w:t xml:space="preserve">participation strength of those </w:t>
      </w:r>
      <w:r w:rsidR="0033446E" w:rsidRPr="007151EE">
        <w:rPr>
          <w:lang w:val="en-US"/>
        </w:rPr>
        <w:t xml:space="preserve">whose security is </w:t>
      </w:r>
      <w:r w:rsidR="000D0D9C" w:rsidRPr="007151EE">
        <w:rPr>
          <w:lang w:val="en-US"/>
        </w:rPr>
        <w:t xml:space="preserve">disproportionately </w:t>
      </w:r>
      <w:r w:rsidR="00816291" w:rsidRPr="007151EE">
        <w:rPr>
          <w:lang w:val="en-US"/>
        </w:rPr>
        <w:t xml:space="preserve">more </w:t>
      </w:r>
      <w:r w:rsidR="000D0D9C" w:rsidRPr="007151EE">
        <w:rPr>
          <w:lang w:val="en-US"/>
        </w:rPr>
        <w:t xml:space="preserve">affected. </w:t>
      </w:r>
    </w:p>
    <w:p w14:paraId="3E53D7F9" w14:textId="6DB0EC74" w:rsidR="00A15B5F" w:rsidRPr="007151EE" w:rsidRDefault="006E78EF" w:rsidP="00B41753">
      <w:pPr>
        <w:spacing w:line="276" w:lineRule="auto"/>
        <w:jc w:val="both"/>
        <w:rPr>
          <w:lang w:val="en-US"/>
        </w:rPr>
      </w:pPr>
      <w:r w:rsidRPr="007151EE">
        <w:rPr>
          <w:lang w:val="en-US"/>
        </w:rPr>
        <w:t>Nonetheless, we assume that</w:t>
      </w:r>
      <w:r w:rsidR="006B2F6A" w:rsidRPr="007151EE">
        <w:rPr>
          <w:lang w:val="en-US"/>
        </w:rPr>
        <w:t xml:space="preserve"> highly technical decision-making</w:t>
      </w:r>
      <w:r w:rsidRPr="007151EE">
        <w:rPr>
          <w:lang w:val="en-US"/>
        </w:rPr>
        <w:t xml:space="preserve"> such as that related to the research</w:t>
      </w:r>
      <w:r w:rsidR="00537184" w:rsidRPr="007151EE">
        <w:rPr>
          <w:lang w:val="en-US"/>
        </w:rPr>
        <w:t xml:space="preserve"> </w:t>
      </w:r>
      <w:r w:rsidRPr="007151EE">
        <w:rPr>
          <w:lang w:val="en-US"/>
        </w:rPr>
        <w:t>&amp;</w:t>
      </w:r>
      <w:r w:rsidR="00537184" w:rsidRPr="007151EE">
        <w:rPr>
          <w:lang w:val="en-US"/>
        </w:rPr>
        <w:t xml:space="preserve"> </w:t>
      </w:r>
      <w:r w:rsidRPr="007151EE">
        <w:rPr>
          <w:lang w:val="en-US"/>
        </w:rPr>
        <w:t>development phase of space laser policy will attract a narrower,</w:t>
      </w:r>
      <w:r w:rsidR="006B2F6A" w:rsidRPr="007151EE">
        <w:rPr>
          <w:lang w:val="en-US"/>
        </w:rPr>
        <w:t xml:space="preserve"> epistemically qualified </w:t>
      </w:r>
      <w:r w:rsidR="006B2714" w:rsidRPr="007151EE">
        <w:rPr>
          <w:lang w:val="en-US"/>
        </w:rPr>
        <w:t xml:space="preserve">“technocratic” </w:t>
      </w:r>
      <w:r w:rsidR="006B2F6A" w:rsidRPr="007151EE">
        <w:rPr>
          <w:lang w:val="en-US"/>
        </w:rPr>
        <w:t xml:space="preserve">constituency </w:t>
      </w:r>
      <w:r w:rsidR="00ED6347" w:rsidRPr="007151EE">
        <w:rPr>
          <w:lang w:val="en-US"/>
        </w:rPr>
        <w:t xml:space="preserve">that can provide </w:t>
      </w:r>
      <w:r w:rsidR="006B2F6A" w:rsidRPr="007151EE">
        <w:rPr>
          <w:lang w:val="en-US"/>
        </w:rPr>
        <w:t xml:space="preserve">meaningful informed </w:t>
      </w:r>
      <w:r w:rsidR="00ED6347" w:rsidRPr="007151EE">
        <w:rPr>
          <w:lang w:val="en-US"/>
        </w:rPr>
        <w:t>consent</w:t>
      </w:r>
      <w:r w:rsidRPr="007151EE">
        <w:rPr>
          <w:lang w:val="en-US"/>
        </w:rPr>
        <w:t xml:space="preserve"> and thus boost </w:t>
      </w:r>
      <w:r w:rsidR="007B57F2" w:rsidRPr="007151EE">
        <w:rPr>
          <w:lang w:val="en-US"/>
        </w:rPr>
        <w:t xml:space="preserve">the </w:t>
      </w:r>
      <w:r w:rsidRPr="007151EE">
        <w:rPr>
          <w:lang w:val="en-US"/>
        </w:rPr>
        <w:t>effectiveness of the whole process</w:t>
      </w:r>
      <w:r w:rsidR="00ED6347" w:rsidRPr="007151EE">
        <w:rPr>
          <w:lang w:val="en-US"/>
        </w:rPr>
        <w:t xml:space="preserve">. </w:t>
      </w:r>
      <w:r w:rsidR="009C31A5" w:rsidRPr="007151EE">
        <w:rPr>
          <w:lang w:val="en-US"/>
        </w:rPr>
        <w:t xml:space="preserve">To employ our earlier terminology, because </w:t>
      </w:r>
      <w:r w:rsidR="006B2F6A" w:rsidRPr="007151EE">
        <w:rPr>
          <w:lang w:val="en-US"/>
        </w:rPr>
        <w:t xml:space="preserve">scientific questions </w:t>
      </w:r>
      <w:r w:rsidR="009C31A5" w:rsidRPr="007151EE">
        <w:rPr>
          <w:lang w:val="en-US"/>
        </w:rPr>
        <w:t xml:space="preserve">surrounding </w:t>
      </w:r>
      <w:r w:rsidR="006B2F6A" w:rsidRPr="007151EE">
        <w:rPr>
          <w:lang w:val="en-US"/>
        </w:rPr>
        <w:t xml:space="preserve">laser technology </w:t>
      </w:r>
      <w:r w:rsidR="009345F6" w:rsidRPr="007151EE">
        <w:rPr>
          <w:lang w:val="en-US"/>
        </w:rPr>
        <w:t xml:space="preserve">are less </w:t>
      </w:r>
      <w:r w:rsidR="00BB13AA" w:rsidRPr="007151EE">
        <w:rPr>
          <w:lang w:val="en-US"/>
        </w:rPr>
        <w:t>choice sensitive</w:t>
      </w:r>
      <w:r w:rsidR="009C31A5" w:rsidRPr="007151EE">
        <w:rPr>
          <w:lang w:val="en-US"/>
        </w:rPr>
        <w:t xml:space="preserve"> or outright choice-insensitive, an institutional constituency would </w:t>
      </w:r>
      <w:r w:rsidR="00E93078" w:rsidRPr="007151EE">
        <w:rPr>
          <w:lang w:val="en-US"/>
        </w:rPr>
        <w:t xml:space="preserve">be </w:t>
      </w:r>
      <w:r w:rsidR="009C31A5" w:rsidRPr="007151EE">
        <w:rPr>
          <w:lang w:val="en-US"/>
        </w:rPr>
        <w:t xml:space="preserve">unable to provide </w:t>
      </w:r>
      <w:r w:rsidR="00A76143" w:rsidRPr="007151EE">
        <w:rPr>
          <w:lang w:val="en-US"/>
        </w:rPr>
        <w:t>the desired</w:t>
      </w:r>
      <w:r w:rsidR="009C31A5" w:rsidRPr="007151EE">
        <w:rPr>
          <w:lang w:val="en-US"/>
        </w:rPr>
        <w:t xml:space="preserve"> solutions</w:t>
      </w:r>
      <w:r w:rsidR="00EC5413" w:rsidRPr="007151EE">
        <w:rPr>
          <w:lang w:val="en-US"/>
        </w:rPr>
        <w:t xml:space="preserve">. </w:t>
      </w:r>
      <w:r w:rsidR="00ED6347" w:rsidRPr="007151EE">
        <w:rPr>
          <w:lang w:val="en-US"/>
        </w:rPr>
        <w:t xml:space="preserve">This approach </w:t>
      </w:r>
      <w:r w:rsidR="009C31A5" w:rsidRPr="007151EE">
        <w:rPr>
          <w:lang w:val="en-US"/>
        </w:rPr>
        <w:t xml:space="preserve">thus </w:t>
      </w:r>
      <w:r w:rsidR="00ED6347" w:rsidRPr="007151EE">
        <w:rPr>
          <w:lang w:val="en-US"/>
        </w:rPr>
        <w:t xml:space="preserve">clearly shifts the balance towards </w:t>
      </w:r>
      <w:r w:rsidR="00940068" w:rsidRPr="007151EE">
        <w:rPr>
          <w:lang w:val="en-US"/>
        </w:rPr>
        <w:lastRenderedPageBreak/>
        <w:t>effectiveness</w:t>
      </w:r>
      <w:r w:rsidR="00ED6347" w:rsidRPr="007151EE">
        <w:rPr>
          <w:lang w:val="en-US"/>
        </w:rPr>
        <w:t xml:space="preserve"> while </w:t>
      </w:r>
      <w:r w:rsidR="006C68D8" w:rsidRPr="007151EE">
        <w:rPr>
          <w:lang w:val="en-US"/>
        </w:rPr>
        <w:t xml:space="preserve">still </w:t>
      </w:r>
      <w:r w:rsidR="00BB13AA" w:rsidRPr="007151EE">
        <w:rPr>
          <w:lang w:val="en-US"/>
        </w:rPr>
        <w:t>allowing</w:t>
      </w:r>
      <w:r w:rsidR="00ED6347" w:rsidRPr="007151EE">
        <w:rPr>
          <w:lang w:val="en-US"/>
        </w:rPr>
        <w:t xml:space="preserve"> some degree of openness. </w:t>
      </w:r>
      <w:r w:rsidR="00C61082" w:rsidRPr="007151EE">
        <w:rPr>
          <w:lang w:val="en-US"/>
        </w:rPr>
        <w:t xml:space="preserve">But there is a “normative floor”, too, furnished by the institutional constituency’s basic human rights which cannot be </w:t>
      </w:r>
      <w:r w:rsidR="007B57F2" w:rsidRPr="007151EE">
        <w:rPr>
          <w:lang w:val="en-US"/>
        </w:rPr>
        <w:t xml:space="preserve">(normally) </w:t>
      </w:r>
      <w:r w:rsidR="00C61082" w:rsidRPr="007151EE">
        <w:rPr>
          <w:lang w:val="en-US"/>
        </w:rPr>
        <w:t>violated.</w:t>
      </w:r>
      <w:r w:rsidR="007B57F2" w:rsidRPr="007151EE">
        <w:rPr>
          <w:rStyle w:val="FootnoteReference"/>
          <w:lang w:val="en-US"/>
        </w:rPr>
        <w:footnoteReference w:id="28"/>
      </w:r>
    </w:p>
    <w:p w14:paraId="376C1B46" w14:textId="77777777" w:rsidR="00192336" w:rsidRPr="007151EE" w:rsidRDefault="00192336" w:rsidP="00B41753">
      <w:pPr>
        <w:spacing w:line="276" w:lineRule="auto"/>
        <w:rPr>
          <w:lang w:val="en-US"/>
        </w:rPr>
      </w:pPr>
    </w:p>
    <w:p w14:paraId="5A9F4140" w14:textId="722BF54E" w:rsidR="00C70CC5" w:rsidRPr="007151EE" w:rsidRDefault="00192336" w:rsidP="009768D3">
      <w:pPr>
        <w:pStyle w:val="Heading2"/>
        <w:rPr>
          <w:lang w:val="en-US"/>
        </w:rPr>
      </w:pPr>
      <w:bookmarkStart w:id="9" w:name="_Toc48069785"/>
      <w:r w:rsidRPr="007151EE">
        <w:rPr>
          <w:lang w:val="en-US"/>
        </w:rPr>
        <w:t xml:space="preserve">b) </w:t>
      </w:r>
      <w:r w:rsidR="00BF104A" w:rsidRPr="007151EE">
        <w:rPr>
          <w:lang w:val="en-US"/>
        </w:rPr>
        <w:t xml:space="preserve">Issue </w:t>
      </w:r>
      <w:r w:rsidR="00C70CC5" w:rsidRPr="009768D3">
        <w:t>Criticality</w:t>
      </w:r>
      <w:bookmarkEnd w:id="9"/>
    </w:p>
    <w:p w14:paraId="0B84F866" w14:textId="33947917" w:rsidR="00B06CF3" w:rsidRPr="00D7669A" w:rsidRDefault="003A0A59" w:rsidP="00E87EC8">
      <w:pPr>
        <w:spacing w:line="276" w:lineRule="auto"/>
        <w:jc w:val="both"/>
        <w:rPr>
          <w:lang w:val="en-US"/>
        </w:rPr>
      </w:pPr>
      <w:r w:rsidRPr="007151EE">
        <w:rPr>
          <w:lang w:val="en-US"/>
        </w:rPr>
        <w:t xml:space="preserve">The severity of the issue at hand </w:t>
      </w:r>
      <w:r w:rsidR="00ED6347" w:rsidRPr="007151EE">
        <w:rPr>
          <w:lang w:val="en-US"/>
        </w:rPr>
        <w:t xml:space="preserve">is another element that can </w:t>
      </w:r>
      <w:r w:rsidRPr="007151EE">
        <w:rPr>
          <w:lang w:val="en-US"/>
        </w:rPr>
        <w:t xml:space="preserve">push </w:t>
      </w:r>
      <w:r w:rsidR="00ED6347" w:rsidRPr="007151EE">
        <w:rPr>
          <w:lang w:val="en-US"/>
        </w:rPr>
        <w:t xml:space="preserve">legitimacy trade-offs towards </w:t>
      </w:r>
      <w:r w:rsidR="00940068" w:rsidRPr="007151EE">
        <w:rPr>
          <w:lang w:val="en-US"/>
        </w:rPr>
        <w:t>effectiveness</w:t>
      </w:r>
      <w:r w:rsidR="00ED6347" w:rsidRPr="007151EE">
        <w:rPr>
          <w:lang w:val="en-US"/>
        </w:rPr>
        <w:t xml:space="preserve"> and away from inclusivity</w:t>
      </w:r>
      <w:r w:rsidR="000D0D9C" w:rsidRPr="007151EE">
        <w:rPr>
          <w:lang w:val="en-US"/>
        </w:rPr>
        <w:t xml:space="preserve">. In case of a critical need to address an emergency issue, output legitimacy or efficiency gains </w:t>
      </w:r>
      <w:r w:rsidR="000D0D9C" w:rsidRPr="00D7669A">
        <w:rPr>
          <w:lang w:val="en-US"/>
        </w:rPr>
        <w:t xml:space="preserve">priority </w:t>
      </w:r>
      <w:r w:rsidR="007D7281" w:rsidRPr="00D7669A">
        <w:rPr>
          <w:lang w:val="en-US"/>
        </w:rPr>
        <w:t>at</w:t>
      </w:r>
      <w:r w:rsidR="00AA636A" w:rsidRPr="00D7669A">
        <w:rPr>
          <w:lang w:val="en-US"/>
        </w:rPr>
        <w:t xml:space="preserve"> the expense of </w:t>
      </w:r>
      <w:r w:rsidR="000D0D9C" w:rsidRPr="00D7669A">
        <w:rPr>
          <w:lang w:val="en-US"/>
        </w:rPr>
        <w:t>input legitimacy</w:t>
      </w:r>
      <w:r w:rsidR="00ED6347" w:rsidRPr="00D7669A">
        <w:rPr>
          <w:lang w:val="en-US"/>
        </w:rPr>
        <w:t xml:space="preserve"> and inclusivity</w:t>
      </w:r>
      <w:r w:rsidR="000D0D9C" w:rsidRPr="00D7669A">
        <w:rPr>
          <w:lang w:val="en-US"/>
        </w:rPr>
        <w:t xml:space="preserve">. </w:t>
      </w:r>
      <w:r w:rsidR="00B06CF3" w:rsidRPr="00D7669A">
        <w:rPr>
          <w:lang w:val="en-US"/>
        </w:rPr>
        <w:t xml:space="preserve">Such criticality can rest on scientific objectivity, argue </w:t>
      </w:r>
      <w:proofErr w:type="spellStart"/>
      <w:r w:rsidR="00B06CF3" w:rsidRPr="00D7669A">
        <w:rPr>
          <w:lang w:val="en-US"/>
        </w:rPr>
        <w:t>Maffettone</w:t>
      </w:r>
      <w:proofErr w:type="spellEnd"/>
      <w:r w:rsidR="00B06CF3" w:rsidRPr="00D7669A">
        <w:rPr>
          <w:lang w:val="en-US"/>
        </w:rPr>
        <w:t xml:space="preserve"> and </w:t>
      </w:r>
      <w:proofErr w:type="spellStart"/>
      <w:r w:rsidR="00B06CF3" w:rsidRPr="00D7669A">
        <w:rPr>
          <w:lang w:val="en-US"/>
        </w:rPr>
        <w:t>Ulaş</w:t>
      </w:r>
      <w:proofErr w:type="spellEnd"/>
      <w:r w:rsidR="00FF6B58" w:rsidRPr="00D7669A">
        <w:rPr>
          <w:lang w:val="en-US"/>
        </w:rPr>
        <w:t>, and</w:t>
      </w:r>
      <w:r w:rsidR="00B06CF3" w:rsidRPr="00D7669A">
        <w:rPr>
          <w:lang w:val="en-US"/>
        </w:rPr>
        <w:t xml:space="preserve"> </w:t>
      </w:r>
      <w:r w:rsidR="00ED2FF1" w:rsidRPr="00D7669A">
        <w:rPr>
          <w:lang w:val="en-US"/>
        </w:rPr>
        <w:t>giv</w:t>
      </w:r>
      <w:r w:rsidR="00FF6B58" w:rsidRPr="00D7669A">
        <w:rPr>
          <w:lang w:val="en-US"/>
        </w:rPr>
        <w:t>e</w:t>
      </w:r>
      <w:r w:rsidR="00B06CF3" w:rsidRPr="00D7669A">
        <w:rPr>
          <w:lang w:val="en-US"/>
        </w:rPr>
        <w:t xml:space="preserve"> the example of </w:t>
      </w:r>
      <w:r w:rsidR="0080521D" w:rsidRPr="00D7669A">
        <w:rPr>
          <w:lang w:val="en-US"/>
        </w:rPr>
        <w:t>the</w:t>
      </w:r>
      <w:r w:rsidR="00B06CF3" w:rsidRPr="00D7669A">
        <w:rPr>
          <w:lang w:val="en-US"/>
        </w:rPr>
        <w:t xml:space="preserve"> scientifically justified </w:t>
      </w:r>
      <w:r w:rsidR="0080521D" w:rsidRPr="00D7669A">
        <w:rPr>
          <w:lang w:val="en-US"/>
        </w:rPr>
        <w:t xml:space="preserve">extension of </w:t>
      </w:r>
      <w:r w:rsidR="00B06CF3" w:rsidRPr="00D7669A">
        <w:rPr>
          <w:lang w:val="en-US"/>
        </w:rPr>
        <w:t>competences of the World Health Organization (WHO) in dealing with the 2003 SARS-CoV-1 epidemic</w:t>
      </w:r>
      <w:r w:rsidR="0080521D" w:rsidRPr="00D7669A">
        <w:rPr>
          <w:lang w:val="en-US"/>
        </w:rPr>
        <w:t>. S</w:t>
      </w:r>
      <w:r w:rsidR="00B06CF3" w:rsidRPr="00D7669A">
        <w:rPr>
          <w:lang w:val="en-US"/>
        </w:rPr>
        <w:t xml:space="preserve">tates themselves </w:t>
      </w:r>
      <w:r w:rsidR="0080521D" w:rsidRPr="00D7669A">
        <w:rPr>
          <w:lang w:val="en-US"/>
        </w:rPr>
        <w:t xml:space="preserve">retrospectively accepted and therefore legally </w:t>
      </w:r>
      <w:r w:rsidR="00B06CF3" w:rsidRPr="00D7669A">
        <w:rPr>
          <w:lang w:val="en-US"/>
        </w:rPr>
        <w:t>validate</w:t>
      </w:r>
      <w:r w:rsidR="0080521D" w:rsidRPr="00D7669A">
        <w:rPr>
          <w:lang w:val="en-US"/>
        </w:rPr>
        <w:t>d</w:t>
      </w:r>
      <w:r w:rsidR="00B06CF3" w:rsidRPr="00D7669A">
        <w:rPr>
          <w:lang w:val="en-US"/>
        </w:rPr>
        <w:t xml:space="preserve"> </w:t>
      </w:r>
      <w:r w:rsidR="0080521D" w:rsidRPr="00D7669A">
        <w:rPr>
          <w:lang w:val="en-US"/>
        </w:rPr>
        <w:t xml:space="preserve">the </w:t>
      </w:r>
      <w:r w:rsidR="005A1F44" w:rsidRPr="00D7669A">
        <w:rPr>
          <w:lang w:val="en-US"/>
        </w:rPr>
        <w:t>broadening</w:t>
      </w:r>
      <w:r w:rsidR="00600878" w:rsidRPr="00D7669A">
        <w:rPr>
          <w:lang w:val="en-US"/>
        </w:rPr>
        <w:t xml:space="preserve"> </w:t>
      </w:r>
      <w:r w:rsidR="00600878" w:rsidRPr="00D7669A">
        <w:rPr>
          <w:lang w:val="en-US"/>
        </w:rPr>
        <w:fldChar w:fldCharType="begin" w:fldLock="1"/>
      </w:r>
      <w:r w:rsidR="00600878" w:rsidRPr="00D7669A">
        <w:rPr>
          <w:lang w:val="en-US"/>
        </w:rPr>
        <w:instrText>ADDIN CSL_CITATION {"citationItems":[{"id":"ITEM-1","itemData":{"DOI":"10.1017/S1752971918000258","ISSN":"17529727","abstract":"This paper argues that the process of deriving legitimacy criteria for political institutions ought to be sensitive to features of the political context in which that process is to occur. The paper builds on Allen Buchanan's 'Metacoordination View' of legitimacy, which we explicate in the first section. While sympathetic to Buchanan's practical approach, we believe the idea of a metacoordination process to be underspecified across two dimensions, which we explain in the second section: (i) constituency and (ii) normativity. Both dimensions admit of differing specifications. In the third section, we suggest that how best to fill in these dimensions in any one instance depends upon the political context in which the metacoordination process is to occur. We highlight three relevant elements of a political decision context - criticality, institutional time point, and motivational landscape - and illustrate their significance by way of reference, respectively, to the World Health Organization, the European Economic and Monetary Union, and the Bank of International Settlements. The 'context-dependence' of the metacoordination process, and therefore of legitimacy, entails the possibility that institutions that are similar, even identical, in terms of their nature and function may nevertheless be held to differing legitimacy criteria in differing political contexts.","author":[{"dropping-particle":"","family":"Maffettone","given":"Pietro","non-dropping-particle":"","parse-names":false,"suffix":""},{"dropping-particle":"","family":"Ulaş","given":"Luke","non-dropping-particle":"","parse-names":false,"suffix":""}],"container-title":"International Theory","id":"ITEM-1","issue":"1","issued":{"date-parts":[["2019"]]},"note":"&amp;quot;In Buchanan's view, the political philo- sopher’s role is not unilaterally to settle the question of when an institution ought to be considered legitimate, but is instead to provide guidance for how a social process of seeking agreement on legitimacy criteria should proceed.&amp;quot;\n&amp;gt;the focus of this paper is not &amp;quot;what legitimizing criteria should be for specific institutions?&amp;quot; but &amp;quot;how the political context defines ways of agreeing on legitimizing criteria&amp;quot;. \n\n\n&amp;quot;when social respect is gained, institutions can function more efficently, than through coercion or self-interest.&amp;quot;","page":"81-109","title":"Legitimacy, metacoordination and context-dependence","type":"article-journal","volume":"11"},"locator":"94-95","uris":["http://www.mendeley.com/documents/?uuid=17a2e78b-7a1f-4e3d-a5c6-529530a134db"]}],"mendeley":{"formattedCitation":"(Maffettone &amp; Ulaş, 2019, pp. 94–95)","plainTextFormattedCitation":"(Maffettone &amp; Ulaş, 2019, pp. 94–95)"},"properties":{"noteIndex":0},"schema":"https://github.com/citation-style-language/schema/raw/master/csl-citation.json"}</w:instrText>
      </w:r>
      <w:r w:rsidR="00600878" w:rsidRPr="00D7669A">
        <w:rPr>
          <w:lang w:val="en-US"/>
        </w:rPr>
        <w:fldChar w:fldCharType="separate"/>
      </w:r>
      <w:r w:rsidR="00600878" w:rsidRPr="00D7669A">
        <w:rPr>
          <w:noProof/>
          <w:lang w:val="en-US"/>
        </w:rPr>
        <w:t>(Maffettone &amp; Ulaş, 2019, pp. 94–95)</w:t>
      </w:r>
      <w:r w:rsidR="00600878" w:rsidRPr="00D7669A">
        <w:rPr>
          <w:lang w:val="en-US"/>
        </w:rPr>
        <w:fldChar w:fldCharType="end"/>
      </w:r>
      <w:r w:rsidR="00600878" w:rsidRPr="00D7669A">
        <w:rPr>
          <w:lang w:val="en-US"/>
        </w:rPr>
        <w:t xml:space="preserve">. </w:t>
      </w:r>
      <w:r w:rsidR="00F81EDB" w:rsidRPr="00D7669A">
        <w:rPr>
          <w:lang w:val="en-US"/>
        </w:rPr>
        <w:t xml:space="preserve">What certainly helped the case </w:t>
      </w:r>
      <w:r w:rsidR="00377880" w:rsidRPr="00D7669A">
        <w:rPr>
          <w:lang w:val="en-US"/>
        </w:rPr>
        <w:t>was</w:t>
      </w:r>
      <w:r w:rsidR="00F81EDB" w:rsidRPr="00D7669A">
        <w:rPr>
          <w:lang w:val="en-US"/>
        </w:rPr>
        <w:t xml:space="preserve"> the empirically widely shared recognition of the seriousness of the threat, </w:t>
      </w:r>
      <w:r w:rsidR="00377880" w:rsidRPr="00D7669A">
        <w:rPr>
          <w:lang w:val="en-US"/>
        </w:rPr>
        <w:t xml:space="preserve">the </w:t>
      </w:r>
      <w:r w:rsidR="00F81EDB" w:rsidRPr="00D7669A">
        <w:rPr>
          <w:lang w:val="en-US"/>
        </w:rPr>
        <w:t xml:space="preserve">common interest in containing the virus, and </w:t>
      </w:r>
      <w:r w:rsidR="00377880" w:rsidRPr="00D7669A">
        <w:rPr>
          <w:lang w:val="en-US"/>
        </w:rPr>
        <w:t xml:space="preserve">the </w:t>
      </w:r>
      <w:r w:rsidR="00F81EDB" w:rsidRPr="00D7669A">
        <w:rPr>
          <w:lang w:val="en-US"/>
        </w:rPr>
        <w:t xml:space="preserve">prevalent trust that the WHO was well-equipped to deal with </w:t>
      </w:r>
      <w:r w:rsidR="00E41421" w:rsidRPr="00D7669A">
        <w:rPr>
          <w:lang w:val="en-US"/>
        </w:rPr>
        <w:t>it.</w:t>
      </w:r>
      <w:r w:rsidR="00E41421" w:rsidRPr="00D7669A">
        <w:rPr>
          <w:rStyle w:val="FootnoteReference"/>
          <w:lang w:val="en-US"/>
        </w:rPr>
        <w:footnoteReference w:id="29"/>
      </w:r>
      <w:r w:rsidR="001D2FD1" w:rsidRPr="00D7669A">
        <w:rPr>
          <w:lang w:val="en-US"/>
        </w:rPr>
        <w:t xml:space="preserve"> </w:t>
      </w:r>
      <w:r w:rsidR="009A0867" w:rsidRPr="00D7669A">
        <w:rPr>
          <w:lang w:val="en-US"/>
        </w:rPr>
        <w:t>I</w:t>
      </w:r>
      <w:r w:rsidR="001D2FD1" w:rsidRPr="00D7669A">
        <w:rPr>
          <w:lang w:val="en-US"/>
        </w:rPr>
        <w:t>magine a</w:t>
      </w:r>
      <w:r w:rsidR="009A0867" w:rsidRPr="00D7669A">
        <w:rPr>
          <w:lang w:val="en-US"/>
        </w:rPr>
        <w:t xml:space="preserve"> contrary</w:t>
      </w:r>
      <w:r w:rsidR="001D2FD1" w:rsidRPr="00D7669A">
        <w:rPr>
          <w:lang w:val="en-US"/>
        </w:rPr>
        <w:t xml:space="preserve"> scenario in which states generally resort</w:t>
      </w:r>
      <w:r w:rsidR="00377880" w:rsidRPr="00D7669A">
        <w:rPr>
          <w:lang w:val="en-US"/>
        </w:rPr>
        <w:t>ed</w:t>
      </w:r>
      <w:r w:rsidR="001D2FD1" w:rsidRPr="00D7669A">
        <w:rPr>
          <w:lang w:val="en-US"/>
        </w:rPr>
        <w:t xml:space="preserve"> to unilateral actions </w:t>
      </w:r>
      <w:r w:rsidR="00D906B1" w:rsidRPr="00D7669A">
        <w:rPr>
          <w:lang w:val="en-US"/>
        </w:rPr>
        <w:t>on the back of</w:t>
      </w:r>
      <w:r w:rsidR="001D2FD1" w:rsidRPr="00D7669A">
        <w:rPr>
          <w:lang w:val="en-US"/>
        </w:rPr>
        <w:t xml:space="preserve"> </w:t>
      </w:r>
      <w:r w:rsidR="00D906B1" w:rsidRPr="00D7669A">
        <w:rPr>
          <w:lang w:val="en-US"/>
        </w:rPr>
        <w:t>particular</w:t>
      </w:r>
      <w:r w:rsidR="0024603B" w:rsidRPr="00D7669A">
        <w:rPr>
          <w:lang w:val="en-US"/>
        </w:rPr>
        <w:t>istic</w:t>
      </w:r>
      <w:r w:rsidR="00D906B1" w:rsidRPr="00D7669A">
        <w:rPr>
          <w:lang w:val="en-US"/>
        </w:rPr>
        <w:t xml:space="preserve"> </w:t>
      </w:r>
      <w:r w:rsidR="00377880" w:rsidRPr="00D7669A">
        <w:rPr>
          <w:lang w:val="en-US"/>
        </w:rPr>
        <w:t xml:space="preserve">scientific recommendations </w:t>
      </w:r>
      <w:r w:rsidR="00D906B1" w:rsidRPr="00D7669A">
        <w:rPr>
          <w:lang w:val="en-US"/>
        </w:rPr>
        <w:t xml:space="preserve">and security perceptions dictated by national interests: effective coordinated solution would seem to be out of reach. We suggest </w:t>
      </w:r>
      <w:r w:rsidR="00B06CF3" w:rsidRPr="00D7669A">
        <w:rPr>
          <w:lang w:val="en-US"/>
        </w:rPr>
        <w:t xml:space="preserve">that the </w:t>
      </w:r>
      <w:r w:rsidR="007151EE" w:rsidRPr="00D7669A">
        <w:rPr>
          <w:lang w:val="en-US"/>
        </w:rPr>
        <w:t>behavior</w:t>
      </w:r>
      <w:r w:rsidR="00B06CF3" w:rsidRPr="00D7669A">
        <w:rPr>
          <w:lang w:val="en-US"/>
        </w:rPr>
        <w:t xml:space="preserve"> of many states, including China and the US</w:t>
      </w:r>
      <w:r w:rsidR="009A0867" w:rsidRPr="00D7669A">
        <w:rPr>
          <w:lang w:val="en-US"/>
        </w:rPr>
        <w:t>A</w:t>
      </w:r>
      <w:r w:rsidR="00B06CF3" w:rsidRPr="00D7669A">
        <w:rPr>
          <w:lang w:val="en-US"/>
        </w:rPr>
        <w:t xml:space="preserve">, </w:t>
      </w:r>
      <w:r w:rsidR="00D906B1" w:rsidRPr="00D7669A">
        <w:rPr>
          <w:lang w:val="en-US"/>
        </w:rPr>
        <w:t xml:space="preserve">in defiance of </w:t>
      </w:r>
      <w:r w:rsidR="00B06CF3" w:rsidRPr="00D7669A">
        <w:rPr>
          <w:lang w:val="en-US"/>
        </w:rPr>
        <w:t xml:space="preserve">the WHO guidelines or </w:t>
      </w:r>
      <w:proofErr w:type="gramStart"/>
      <w:r w:rsidR="00B06CF3" w:rsidRPr="00D7669A">
        <w:rPr>
          <w:lang w:val="en-US"/>
        </w:rPr>
        <w:t xml:space="preserve">in </w:t>
      </w:r>
      <w:r w:rsidR="00D906B1" w:rsidRPr="00D7669A">
        <w:rPr>
          <w:lang w:val="en-US"/>
        </w:rPr>
        <w:t xml:space="preserve">an </w:t>
      </w:r>
      <w:r w:rsidR="00B06CF3" w:rsidRPr="00D7669A">
        <w:rPr>
          <w:lang w:val="en-US"/>
        </w:rPr>
        <w:t>attempt to</w:t>
      </w:r>
      <w:proofErr w:type="gramEnd"/>
      <w:r w:rsidR="00B06CF3" w:rsidRPr="00D7669A">
        <w:rPr>
          <w:lang w:val="en-US"/>
        </w:rPr>
        <w:t xml:space="preserve"> influence WHO communication during ongoing SARS-CoV-2 pandemic</w:t>
      </w:r>
      <w:r w:rsidR="00D906B1" w:rsidRPr="00D7669A">
        <w:rPr>
          <w:lang w:val="en-US"/>
        </w:rPr>
        <w:t>,</w:t>
      </w:r>
      <w:r w:rsidR="00B06CF3" w:rsidRPr="00D7669A">
        <w:rPr>
          <w:lang w:val="en-US"/>
        </w:rPr>
        <w:t xml:space="preserve"> </w:t>
      </w:r>
      <w:r w:rsidR="003B3BEF" w:rsidRPr="00D7669A">
        <w:rPr>
          <w:lang w:val="en-US"/>
        </w:rPr>
        <w:t xml:space="preserve">was </w:t>
      </w:r>
      <w:r w:rsidR="00D906B1" w:rsidRPr="00D7669A">
        <w:rPr>
          <w:lang w:val="en-US"/>
        </w:rPr>
        <w:t>a clear example</w:t>
      </w:r>
      <w:r w:rsidR="00377880" w:rsidRPr="00D7669A">
        <w:rPr>
          <w:lang w:val="en-US"/>
        </w:rPr>
        <w:t xml:space="preserve"> of such a scenario</w:t>
      </w:r>
      <w:r w:rsidR="00B06CF3" w:rsidRPr="00D7669A">
        <w:rPr>
          <w:lang w:val="en-US"/>
        </w:rPr>
        <w:t>.</w:t>
      </w:r>
      <w:r w:rsidR="006C37DF" w:rsidRPr="00D7669A">
        <w:rPr>
          <w:lang w:val="en-US"/>
        </w:rPr>
        <w:t xml:space="preserve"> </w:t>
      </w:r>
      <w:r w:rsidR="003B3BEF" w:rsidRPr="00D7669A">
        <w:rPr>
          <w:lang w:val="en-US"/>
        </w:rPr>
        <w:t xml:space="preserve">It seems justified to link </w:t>
      </w:r>
      <w:r w:rsidR="00D06268" w:rsidRPr="00D7669A">
        <w:rPr>
          <w:lang w:val="en-US"/>
        </w:rPr>
        <w:t xml:space="preserve">their actions </w:t>
      </w:r>
      <w:r w:rsidR="003B3BEF" w:rsidRPr="00D7669A">
        <w:rPr>
          <w:lang w:val="en-US"/>
        </w:rPr>
        <w:t>to</w:t>
      </w:r>
      <w:r w:rsidR="00736177" w:rsidRPr="00D7669A">
        <w:rPr>
          <w:lang w:val="en-US"/>
        </w:rPr>
        <w:t xml:space="preserve"> </w:t>
      </w:r>
      <w:r w:rsidR="003B3BEF" w:rsidRPr="00D7669A">
        <w:rPr>
          <w:lang w:val="en-US"/>
        </w:rPr>
        <w:t xml:space="preserve">the </w:t>
      </w:r>
      <w:r w:rsidR="00736177" w:rsidRPr="00D7669A">
        <w:rPr>
          <w:lang w:val="en-US"/>
        </w:rPr>
        <w:t xml:space="preserve">underlying national dynamics </w:t>
      </w:r>
      <w:r w:rsidR="00795FF4" w:rsidRPr="00D7669A">
        <w:rPr>
          <w:lang w:val="en-US"/>
        </w:rPr>
        <w:t>that affect the direction of science or industry by</w:t>
      </w:r>
      <w:r w:rsidR="00400590" w:rsidRPr="00D7669A">
        <w:rPr>
          <w:lang w:val="en-US"/>
        </w:rPr>
        <w:t xml:space="preserve"> the power of the purse and national legislation. </w:t>
      </w:r>
      <w:r w:rsidR="003956E3" w:rsidRPr="00D7669A">
        <w:rPr>
          <w:lang w:val="en-US"/>
        </w:rPr>
        <w:t xml:space="preserve">Now it might be objected that precisely the fact that </w:t>
      </w:r>
      <w:r w:rsidR="00D90009" w:rsidRPr="00D7669A">
        <w:rPr>
          <w:lang w:val="en-US"/>
        </w:rPr>
        <w:t xml:space="preserve">many </w:t>
      </w:r>
      <w:r w:rsidR="003956E3" w:rsidRPr="00D7669A">
        <w:rPr>
          <w:lang w:val="en-US"/>
        </w:rPr>
        <w:t xml:space="preserve">states fell back on self-regarding motives and interests </w:t>
      </w:r>
      <w:r w:rsidR="00D90009" w:rsidRPr="00D7669A">
        <w:rPr>
          <w:lang w:val="en-US"/>
        </w:rPr>
        <w:t xml:space="preserve">in the 2020– pandemic </w:t>
      </w:r>
      <w:r w:rsidR="001F5937" w:rsidRPr="00D7669A">
        <w:rPr>
          <w:lang w:val="en-US"/>
        </w:rPr>
        <w:t>supports the (neo)realist geopolitical image of world politics, which is of course very inhospitable to cosmopolitan-inspired political goals.</w:t>
      </w:r>
      <w:r w:rsidR="001F5937" w:rsidRPr="00D7669A">
        <w:rPr>
          <w:rStyle w:val="FootnoteReference"/>
          <w:lang w:val="en-US"/>
        </w:rPr>
        <w:footnoteReference w:id="30"/>
      </w:r>
      <w:r w:rsidR="00D06268" w:rsidRPr="00D7669A">
        <w:rPr>
          <w:lang w:val="en-US"/>
        </w:rPr>
        <w:t xml:space="preserve"> However, the 2003 events and their aftermath </w:t>
      </w:r>
      <w:r w:rsidR="00D665FA" w:rsidRPr="00D7669A">
        <w:rPr>
          <w:lang w:val="en-US"/>
        </w:rPr>
        <w:t xml:space="preserve">seem to </w:t>
      </w:r>
      <w:r w:rsidR="00D06268" w:rsidRPr="00D7669A">
        <w:rPr>
          <w:lang w:val="en-US"/>
        </w:rPr>
        <w:t xml:space="preserve">reveal a more optimistic story. At </w:t>
      </w:r>
      <w:r w:rsidR="00BB5BB2" w:rsidRPr="00D7669A">
        <w:rPr>
          <w:lang w:val="en-US"/>
        </w:rPr>
        <w:t xml:space="preserve">a </w:t>
      </w:r>
      <w:r w:rsidR="00D06268" w:rsidRPr="00D7669A">
        <w:rPr>
          <w:lang w:val="en-US"/>
        </w:rPr>
        <w:t>minimum, therefore, the jury is still out</w:t>
      </w:r>
      <w:r w:rsidR="005E145E" w:rsidRPr="00D7669A">
        <w:rPr>
          <w:lang w:val="en-US"/>
        </w:rPr>
        <w:t>; we also want to stress that</w:t>
      </w:r>
      <w:r w:rsidR="00D665FA" w:rsidRPr="00D7669A">
        <w:rPr>
          <w:lang w:val="en-US"/>
        </w:rPr>
        <w:t xml:space="preserve"> </w:t>
      </w:r>
      <w:r w:rsidR="005E145E" w:rsidRPr="00D7669A">
        <w:rPr>
          <w:lang w:val="en-US"/>
        </w:rPr>
        <w:t xml:space="preserve">in this paper </w:t>
      </w:r>
      <w:r w:rsidR="00D665FA" w:rsidRPr="00D7669A">
        <w:rPr>
          <w:lang w:val="en-US"/>
        </w:rPr>
        <w:t xml:space="preserve">we </w:t>
      </w:r>
      <w:r w:rsidR="005E145E" w:rsidRPr="00D7669A">
        <w:rPr>
          <w:lang w:val="en-US"/>
        </w:rPr>
        <w:t xml:space="preserve">are not after </w:t>
      </w:r>
      <w:r w:rsidR="00D665FA" w:rsidRPr="00D7669A">
        <w:rPr>
          <w:lang w:val="en-US"/>
        </w:rPr>
        <w:t>a proposal for institutional design, as opposed to</w:t>
      </w:r>
      <w:r w:rsidR="00BB5BB2" w:rsidRPr="00D7669A">
        <w:rPr>
          <w:lang w:val="en-US"/>
        </w:rPr>
        <w:t xml:space="preserve"> the</w:t>
      </w:r>
      <w:r w:rsidR="00D665FA" w:rsidRPr="00D7669A">
        <w:rPr>
          <w:lang w:val="en-US"/>
        </w:rPr>
        <w:t xml:space="preserve"> conceptual exploration</w:t>
      </w:r>
      <w:r w:rsidR="005E145E" w:rsidRPr="00D7669A">
        <w:rPr>
          <w:lang w:val="en-US"/>
        </w:rPr>
        <w:t xml:space="preserve"> of legitimacy</w:t>
      </w:r>
      <w:r w:rsidR="00D665FA" w:rsidRPr="00D7669A">
        <w:rPr>
          <w:lang w:val="en-US"/>
        </w:rPr>
        <w:t xml:space="preserve"> inspired by </w:t>
      </w:r>
      <w:r w:rsidR="00C65CD1" w:rsidRPr="00D7669A">
        <w:rPr>
          <w:lang w:val="en-US"/>
        </w:rPr>
        <w:t xml:space="preserve">developments in </w:t>
      </w:r>
      <w:r w:rsidR="00D665FA" w:rsidRPr="00D7669A">
        <w:rPr>
          <w:lang w:val="en-US"/>
        </w:rPr>
        <w:t>an important policy sector.</w:t>
      </w:r>
    </w:p>
    <w:p w14:paraId="0644B9C7" w14:textId="0893BDEB" w:rsidR="00ED6347" w:rsidRPr="007151EE" w:rsidRDefault="00C65CD1" w:rsidP="00B41753">
      <w:pPr>
        <w:spacing w:line="276" w:lineRule="auto"/>
        <w:jc w:val="both"/>
        <w:rPr>
          <w:lang w:val="en-US"/>
        </w:rPr>
      </w:pPr>
      <w:r w:rsidRPr="00D7669A">
        <w:rPr>
          <w:lang w:val="en-US"/>
        </w:rPr>
        <w:t>At any rate, s</w:t>
      </w:r>
      <w:r w:rsidR="00B06CF3" w:rsidRPr="00D7669A">
        <w:rPr>
          <w:lang w:val="en-US"/>
        </w:rPr>
        <w:t>uch</w:t>
      </w:r>
      <w:r w:rsidR="00ED6347" w:rsidRPr="00D7669A">
        <w:rPr>
          <w:lang w:val="en-US"/>
        </w:rPr>
        <w:t xml:space="preserve"> </w:t>
      </w:r>
      <w:r w:rsidR="00377880" w:rsidRPr="00D7669A">
        <w:rPr>
          <w:lang w:val="en-US"/>
        </w:rPr>
        <w:t xml:space="preserve">exception-driven policies </w:t>
      </w:r>
      <w:r w:rsidRPr="00D7669A">
        <w:rPr>
          <w:lang w:val="en-US"/>
        </w:rPr>
        <w:t xml:space="preserve">carried out by whichever actor bring about </w:t>
      </w:r>
      <w:r w:rsidR="00ED6347" w:rsidRPr="007151EE">
        <w:rPr>
          <w:lang w:val="en-US"/>
        </w:rPr>
        <w:t xml:space="preserve">risks of </w:t>
      </w:r>
      <w:r w:rsidR="00377880" w:rsidRPr="007151EE">
        <w:rPr>
          <w:lang w:val="en-US"/>
        </w:rPr>
        <w:t xml:space="preserve">a </w:t>
      </w:r>
      <w:r w:rsidR="009A0867" w:rsidRPr="007151EE">
        <w:rPr>
          <w:lang w:val="en-US"/>
        </w:rPr>
        <w:t>“</w:t>
      </w:r>
      <w:r w:rsidR="007151EE" w:rsidRPr="007151EE">
        <w:rPr>
          <w:lang w:val="en-US"/>
        </w:rPr>
        <w:t>securitization</w:t>
      </w:r>
      <w:r w:rsidR="009A0867" w:rsidRPr="007151EE">
        <w:rPr>
          <w:lang w:val="en-US"/>
        </w:rPr>
        <w:t xml:space="preserve"> </w:t>
      </w:r>
      <w:r w:rsidR="00ED6347" w:rsidRPr="007151EE">
        <w:rPr>
          <w:lang w:val="en-US"/>
        </w:rPr>
        <w:t>creep</w:t>
      </w:r>
      <w:r w:rsidR="009A0867" w:rsidRPr="007151EE">
        <w:rPr>
          <w:lang w:val="en-US"/>
        </w:rPr>
        <w:t>”</w:t>
      </w:r>
      <w:r w:rsidR="00ED6347" w:rsidRPr="007151EE">
        <w:rPr>
          <w:lang w:val="en-US"/>
        </w:rPr>
        <w:t>, where</w:t>
      </w:r>
      <w:r w:rsidR="00377880" w:rsidRPr="007151EE">
        <w:rPr>
          <w:lang w:val="en-US"/>
        </w:rPr>
        <w:t>by the extraordinary measure</w:t>
      </w:r>
      <w:r w:rsidR="00757AEB" w:rsidRPr="007151EE">
        <w:rPr>
          <w:lang w:val="en-US"/>
        </w:rPr>
        <w:t>s become the new normal, thus</w:t>
      </w:r>
      <w:r w:rsidR="00ED6347" w:rsidRPr="007151EE">
        <w:rPr>
          <w:lang w:val="en-US"/>
        </w:rPr>
        <w:t xml:space="preserve"> gradually increas</w:t>
      </w:r>
      <w:r w:rsidR="00757AEB" w:rsidRPr="007151EE">
        <w:rPr>
          <w:lang w:val="en-US"/>
        </w:rPr>
        <w:t>ing the</w:t>
      </w:r>
      <w:r w:rsidR="00ED6347" w:rsidRPr="007151EE">
        <w:rPr>
          <w:lang w:val="en-US"/>
        </w:rPr>
        <w:t xml:space="preserve"> powers of securitizing actors. </w:t>
      </w:r>
      <w:r w:rsidR="00F8080F" w:rsidRPr="007151EE">
        <w:rPr>
          <w:lang w:val="en-US"/>
        </w:rPr>
        <w:t xml:space="preserve">To some degree, </w:t>
      </w:r>
      <w:proofErr w:type="spellStart"/>
      <w:r w:rsidR="00ED6347" w:rsidRPr="007151EE">
        <w:rPr>
          <w:lang w:val="en-US"/>
        </w:rPr>
        <w:t>Maffettone</w:t>
      </w:r>
      <w:proofErr w:type="spellEnd"/>
      <w:r w:rsidR="00ED6347" w:rsidRPr="007151EE">
        <w:rPr>
          <w:lang w:val="en-US"/>
        </w:rPr>
        <w:t xml:space="preserve"> and </w:t>
      </w:r>
      <w:proofErr w:type="spellStart"/>
      <w:r w:rsidR="00ED6347" w:rsidRPr="007151EE">
        <w:rPr>
          <w:lang w:val="en-US"/>
        </w:rPr>
        <w:t>Ulaş</w:t>
      </w:r>
      <w:proofErr w:type="spellEnd"/>
      <w:r w:rsidR="00B06CF3" w:rsidRPr="007151EE">
        <w:rPr>
          <w:lang w:val="en-US"/>
        </w:rPr>
        <w:t xml:space="preserve"> </w:t>
      </w:r>
      <w:r w:rsidR="00ED6347" w:rsidRPr="007151EE">
        <w:rPr>
          <w:lang w:val="en-US"/>
        </w:rPr>
        <w:t xml:space="preserve">acknowledge risks </w:t>
      </w:r>
      <w:r w:rsidR="00757AEB" w:rsidRPr="007151EE">
        <w:rPr>
          <w:lang w:val="en-US"/>
        </w:rPr>
        <w:t xml:space="preserve">inherent </w:t>
      </w:r>
      <w:r w:rsidR="00ED6347" w:rsidRPr="007151EE">
        <w:rPr>
          <w:lang w:val="en-US"/>
        </w:rPr>
        <w:t xml:space="preserve">in </w:t>
      </w:r>
      <w:r w:rsidR="00F8080F" w:rsidRPr="007151EE">
        <w:rPr>
          <w:lang w:val="en-US"/>
        </w:rPr>
        <w:t>relaxing</w:t>
      </w:r>
      <w:r w:rsidR="00ED6347" w:rsidRPr="007151EE">
        <w:rPr>
          <w:lang w:val="en-US"/>
        </w:rPr>
        <w:t xml:space="preserve"> </w:t>
      </w:r>
      <w:r w:rsidR="00023DCB" w:rsidRPr="007151EE">
        <w:rPr>
          <w:lang w:val="en-US"/>
        </w:rPr>
        <w:t xml:space="preserve">the </w:t>
      </w:r>
      <w:r w:rsidR="00ED6347" w:rsidRPr="007151EE">
        <w:rPr>
          <w:lang w:val="en-US"/>
        </w:rPr>
        <w:t>legitimacy criteria in critical situations</w:t>
      </w:r>
      <w:r w:rsidR="00F8080F" w:rsidRPr="007151EE">
        <w:rPr>
          <w:lang w:val="en-US"/>
        </w:rPr>
        <w:t xml:space="preserve">, </w:t>
      </w:r>
      <w:r w:rsidR="00757AEB" w:rsidRPr="007151EE">
        <w:rPr>
          <w:lang w:val="en-US"/>
        </w:rPr>
        <w:t>both</w:t>
      </w:r>
      <w:r w:rsidR="00F8080F" w:rsidRPr="007151EE">
        <w:rPr>
          <w:lang w:val="en-US"/>
        </w:rPr>
        <w:t xml:space="preserve"> as regards false negatives</w:t>
      </w:r>
      <w:r w:rsidR="00ED6347" w:rsidRPr="007151EE">
        <w:rPr>
          <w:lang w:val="en-US"/>
        </w:rPr>
        <w:t xml:space="preserve"> </w:t>
      </w:r>
      <w:r w:rsidR="00023DCB" w:rsidRPr="007151EE">
        <w:rPr>
          <w:lang w:val="en-US"/>
        </w:rPr>
        <w:t xml:space="preserve">(think of climate change) and false </w:t>
      </w:r>
      <w:r w:rsidR="00E53197" w:rsidRPr="007151EE">
        <w:rPr>
          <w:lang w:val="en-US"/>
        </w:rPr>
        <w:t>positives</w:t>
      </w:r>
      <w:r w:rsidR="001D091A" w:rsidRPr="007151EE">
        <w:rPr>
          <w:lang w:val="en-US"/>
        </w:rPr>
        <w:t xml:space="preserve">. On the international level, </w:t>
      </w:r>
      <w:r w:rsidR="00307FA3" w:rsidRPr="007151EE">
        <w:rPr>
          <w:lang w:val="en-US"/>
        </w:rPr>
        <w:t xml:space="preserve">the latter was felt </w:t>
      </w:r>
      <w:r w:rsidR="001D091A" w:rsidRPr="007151EE">
        <w:rPr>
          <w:lang w:val="en-US"/>
        </w:rPr>
        <w:t xml:space="preserve">in the debates about the </w:t>
      </w:r>
      <w:r w:rsidR="001D091A" w:rsidRPr="007151EE">
        <w:rPr>
          <w:i/>
          <w:iCs/>
          <w:lang w:val="en-US"/>
        </w:rPr>
        <w:t>Responsibility to Protect</w:t>
      </w:r>
      <w:r w:rsidR="001D091A" w:rsidRPr="007151EE">
        <w:rPr>
          <w:lang w:val="en-US"/>
        </w:rPr>
        <w:t xml:space="preserve"> doctrine after its invocation in </w:t>
      </w:r>
      <w:r w:rsidR="00757AEB" w:rsidRPr="007151EE">
        <w:rPr>
          <w:lang w:val="en-US"/>
        </w:rPr>
        <w:t xml:space="preserve">the </w:t>
      </w:r>
      <w:r w:rsidR="001D091A" w:rsidRPr="007151EE">
        <w:rPr>
          <w:lang w:val="en-US"/>
        </w:rPr>
        <w:t>Libya</w:t>
      </w:r>
      <w:r w:rsidR="00757AEB" w:rsidRPr="007151EE">
        <w:rPr>
          <w:lang w:val="en-US"/>
        </w:rPr>
        <w:t>n case</w:t>
      </w:r>
      <w:r w:rsidR="001D091A" w:rsidRPr="007151EE">
        <w:rPr>
          <w:lang w:val="en-US"/>
        </w:rPr>
        <w:t xml:space="preserve">. The </w:t>
      </w:r>
      <w:r w:rsidR="00B60DE9" w:rsidRPr="007151EE">
        <w:rPr>
          <w:lang w:val="en-US"/>
        </w:rPr>
        <w:t xml:space="preserve">unprecedented </w:t>
      </w:r>
      <w:r w:rsidR="001D091A" w:rsidRPr="007151EE">
        <w:rPr>
          <w:lang w:val="en-US"/>
        </w:rPr>
        <w:t xml:space="preserve">emergency </w:t>
      </w:r>
      <w:r w:rsidR="007151EE" w:rsidRPr="007151EE">
        <w:rPr>
          <w:lang w:val="en-US"/>
        </w:rPr>
        <w:t>legitimization</w:t>
      </w:r>
      <w:r w:rsidR="001D091A" w:rsidRPr="007151EE">
        <w:rPr>
          <w:lang w:val="en-US"/>
        </w:rPr>
        <w:t xml:space="preserve"> </w:t>
      </w:r>
      <w:r w:rsidR="00307FA3" w:rsidRPr="007151EE">
        <w:rPr>
          <w:lang w:val="en-US"/>
        </w:rPr>
        <w:t xml:space="preserve">invoked </w:t>
      </w:r>
      <w:r w:rsidR="001D091A" w:rsidRPr="007151EE">
        <w:rPr>
          <w:lang w:val="en-US"/>
        </w:rPr>
        <w:t>to breach s</w:t>
      </w:r>
      <w:r w:rsidR="00B60DE9" w:rsidRPr="007151EE">
        <w:rPr>
          <w:lang w:val="en-US"/>
        </w:rPr>
        <w:t>tate s</w:t>
      </w:r>
      <w:r w:rsidR="001D091A" w:rsidRPr="007151EE">
        <w:rPr>
          <w:lang w:val="en-US"/>
        </w:rPr>
        <w:t xml:space="preserve">overeignty </w:t>
      </w:r>
      <w:r w:rsidR="00B60DE9" w:rsidRPr="007151EE">
        <w:rPr>
          <w:lang w:val="en-US"/>
        </w:rPr>
        <w:t>for</w:t>
      </w:r>
      <w:r w:rsidR="001D091A" w:rsidRPr="007151EE">
        <w:rPr>
          <w:lang w:val="en-US"/>
        </w:rPr>
        <w:t xml:space="preserve"> </w:t>
      </w:r>
      <w:r w:rsidR="00D31B26" w:rsidRPr="007151EE">
        <w:rPr>
          <w:lang w:val="en-US"/>
        </w:rPr>
        <w:t xml:space="preserve">reasons of </w:t>
      </w:r>
      <w:r w:rsidR="001D091A" w:rsidRPr="007151EE">
        <w:rPr>
          <w:lang w:val="en-US"/>
        </w:rPr>
        <w:t xml:space="preserve">protection of human lives </w:t>
      </w:r>
      <w:r w:rsidR="00307FA3" w:rsidRPr="007151EE">
        <w:rPr>
          <w:lang w:val="en-US"/>
        </w:rPr>
        <w:t xml:space="preserve">(UN </w:t>
      </w:r>
      <w:r w:rsidR="001D091A" w:rsidRPr="007151EE">
        <w:rPr>
          <w:lang w:val="en-US"/>
        </w:rPr>
        <w:t>Security Council Resolution</w:t>
      </w:r>
      <w:r w:rsidR="00307FA3" w:rsidRPr="007151EE">
        <w:rPr>
          <w:lang w:val="en-US"/>
        </w:rPr>
        <w:t xml:space="preserve"> No.</w:t>
      </w:r>
      <w:r w:rsidR="001D091A" w:rsidRPr="007151EE">
        <w:rPr>
          <w:lang w:val="en-US"/>
        </w:rPr>
        <w:t xml:space="preserve"> 1973</w:t>
      </w:r>
      <w:r w:rsidR="00307FA3" w:rsidRPr="007151EE">
        <w:rPr>
          <w:lang w:val="en-US"/>
        </w:rPr>
        <w:t>)</w:t>
      </w:r>
      <w:r w:rsidR="001D091A" w:rsidRPr="007151EE">
        <w:rPr>
          <w:lang w:val="en-US"/>
        </w:rPr>
        <w:t xml:space="preserve"> </w:t>
      </w:r>
      <w:r w:rsidR="00B60DE9" w:rsidRPr="007151EE">
        <w:rPr>
          <w:lang w:val="en-US"/>
        </w:rPr>
        <w:t xml:space="preserve">arguably led to </w:t>
      </w:r>
      <w:r w:rsidR="001D091A" w:rsidRPr="007151EE">
        <w:rPr>
          <w:lang w:val="en-US"/>
        </w:rPr>
        <w:t>Western countries</w:t>
      </w:r>
      <w:r w:rsidR="008F5CBB" w:rsidRPr="007151EE">
        <w:rPr>
          <w:lang w:val="en-US"/>
        </w:rPr>
        <w:t>’</w:t>
      </w:r>
      <w:r w:rsidR="001D091A" w:rsidRPr="007151EE">
        <w:rPr>
          <w:lang w:val="en-US"/>
        </w:rPr>
        <w:t xml:space="preserve"> </w:t>
      </w:r>
      <w:r w:rsidR="00B60DE9" w:rsidRPr="007151EE">
        <w:rPr>
          <w:lang w:val="en-US"/>
        </w:rPr>
        <w:t>overstep</w:t>
      </w:r>
      <w:r w:rsidR="008F5CBB" w:rsidRPr="007151EE">
        <w:rPr>
          <w:lang w:val="en-US"/>
        </w:rPr>
        <w:t>ping</w:t>
      </w:r>
      <w:r w:rsidR="00B60DE9" w:rsidRPr="007151EE">
        <w:rPr>
          <w:lang w:val="en-US"/>
        </w:rPr>
        <w:t xml:space="preserve"> their mandate</w:t>
      </w:r>
      <w:r w:rsidR="008F5CBB" w:rsidRPr="007151EE">
        <w:rPr>
          <w:lang w:val="en-US"/>
        </w:rPr>
        <w:t>:</w:t>
      </w:r>
      <w:r w:rsidR="00B60DE9" w:rsidRPr="007151EE">
        <w:rPr>
          <w:lang w:val="en-US"/>
        </w:rPr>
        <w:t xml:space="preserve"> instead of protecti</w:t>
      </w:r>
      <w:r w:rsidR="008F5CBB" w:rsidRPr="007151EE">
        <w:rPr>
          <w:lang w:val="en-US"/>
        </w:rPr>
        <w:t>ng</w:t>
      </w:r>
      <w:r w:rsidR="00B60DE9" w:rsidRPr="007151EE">
        <w:rPr>
          <w:lang w:val="en-US"/>
        </w:rPr>
        <w:t xml:space="preserve"> lives</w:t>
      </w:r>
      <w:r w:rsidR="008F5CBB" w:rsidRPr="007151EE">
        <w:rPr>
          <w:lang w:val="en-US"/>
        </w:rPr>
        <w:t>, they</w:t>
      </w:r>
      <w:r w:rsidR="00B60DE9" w:rsidRPr="007151EE">
        <w:rPr>
          <w:lang w:val="en-US"/>
        </w:rPr>
        <w:t xml:space="preserve"> </w:t>
      </w:r>
      <w:r w:rsidR="008F5CBB" w:rsidRPr="007151EE">
        <w:rPr>
          <w:lang w:val="en-US"/>
        </w:rPr>
        <w:t xml:space="preserve">set their sights </w:t>
      </w:r>
      <w:r w:rsidR="00B60DE9" w:rsidRPr="007151EE">
        <w:rPr>
          <w:lang w:val="en-US"/>
        </w:rPr>
        <w:t>on r</w:t>
      </w:r>
      <w:r w:rsidR="001D091A" w:rsidRPr="007151EE">
        <w:rPr>
          <w:lang w:val="en-US"/>
        </w:rPr>
        <w:t>egime change</w:t>
      </w:r>
      <w:r w:rsidR="0049621C"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057/9781137273956_4","author":[{"dropping-particle":"","family":"Waal","given":"Alex","non-dropping-particle":"de","parse-names":false,"suffix":""}],"container-title":"Libya, the Responsibility to Protect and the Future of Humanitarian Intervention","id":"ITEM-1","issued":{"date-parts":[["2013"]]},"page":"58-82","publisher":"Palgrave Macmillan UK","publisher-place":"London","title":"‘My Fears, Alas, Were Not Unfounded’: Africa’s Responses to the Libya Conflict","type":"chapter"},"uris":["http://www.mendeley.com/documents/?uuid=18c956aa-87c2-4591-94b4-a7b70f5672dc"]}],"mendeley":{"formattedCitation":"(de Waal, 2013)","plainTextFormattedCitation":"(de Waal, 2013)","previouslyFormattedCitation":"(de Waal, 2013)"},"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de Waal, 2013)</w:t>
      </w:r>
      <w:r w:rsidR="00192336" w:rsidRPr="007151EE">
        <w:rPr>
          <w:rStyle w:val="FootnoteReference"/>
          <w:lang w:val="en-US"/>
        </w:rPr>
        <w:fldChar w:fldCharType="end"/>
      </w:r>
      <w:r w:rsidR="0049621C" w:rsidRPr="007151EE">
        <w:rPr>
          <w:lang w:val="en-US"/>
        </w:rPr>
        <w:t>.</w:t>
      </w:r>
      <w:r w:rsidR="001D091A" w:rsidRPr="007151EE">
        <w:rPr>
          <w:lang w:val="en-US"/>
        </w:rPr>
        <w:t xml:space="preserve"> </w:t>
      </w:r>
      <w:r w:rsidR="00B60DE9" w:rsidRPr="007151EE">
        <w:rPr>
          <w:lang w:val="en-US"/>
        </w:rPr>
        <w:t xml:space="preserve">In </w:t>
      </w:r>
      <w:r w:rsidR="00D31B26" w:rsidRPr="007151EE">
        <w:rPr>
          <w:lang w:val="en-US"/>
        </w:rPr>
        <w:t>response</w:t>
      </w:r>
      <w:r w:rsidR="00B60DE9" w:rsidRPr="007151EE">
        <w:rPr>
          <w:lang w:val="en-US"/>
        </w:rPr>
        <w:t xml:space="preserve">, the Brazilian diplomacy put forward a </w:t>
      </w:r>
      <w:r w:rsidR="001D091A" w:rsidRPr="007151EE">
        <w:rPr>
          <w:lang w:val="en-US"/>
        </w:rPr>
        <w:t>new concept</w:t>
      </w:r>
      <w:r w:rsidR="00B60DE9" w:rsidRPr="007151EE">
        <w:rPr>
          <w:lang w:val="en-US"/>
        </w:rPr>
        <w:t xml:space="preserve"> of </w:t>
      </w:r>
      <w:r w:rsidR="001D091A" w:rsidRPr="007151EE">
        <w:rPr>
          <w:i/>
          <w:iCs/>
          <w:lang w:val="en-US"/>
        </w:rPr>
        <w:t>Responsibility while Protecting</w:t>
      </w:r>
      <w:r w:rsidR="001D091A" w:rsidRPr="007151EE">
        <w:rPr>
          <w:lang w:val="en-US"/>
        </w:rPr>
        <w:t xml:space="preserve"> </w:t>
      </w:r>
      <w:r w:rsidR="00B60DE9" w:rsidRPr="007151EE">
        <w:rPr>
          <w:lang w:val="en-US"/>
        </w:rPr>
        <w:t>that</w:t>
      </w:r>
      <w:r w:rsidR="001D091A" w:rsidRPr="007151EE">
        <w:rPr>
          <w:lang w:val="en-US"/>
        </w:rPr>
        <w:t xml:space="preserve"> </w:t>
      </w:r>
      <w:r w:rsidR="001D091A" w:rsidRPr="007151EE">
        <w:rPr>
          <w:lang w:val="en-US"/>
        </w:rPr>
        <w:lastRenderedPageBreak/>
        <w:t xml:space="preserve">included additional </w:t>
      </w:r>
      <w:r w:rsidR="007151EE" w:rsidRPr="007151EE">
        <w:rPr>
          <w:lang w:val="en-US"/>
        </w:rPr>
        <w:t>legitimizing</w:t>
      </w:r>
      <w:r w:rsidR="001D091A" w:rsidRPr="007151EE">
        <w:rPr>
          <w:lang w:val="en-US"/>
        </w:rPr>
        <w:t xml:space="preserve"> mechanisms during the operations as well as after</w:t>
      </w:r>
      <w:r w:rsidR="00D31B26" w:rsidRPr="007151EE">
        <w:rPr>
          <w:lang w:val="en-US"/>
        </w:rPr>
        <w:t>wards,</w:t>
      </w:r>
      <w:r w:rsidR="00B60DE9" w:rsidRPr="007151EE">
        <w:rPr>
          <w:lang w:val="en-US"/>
        </w:rPr>
        <w:t xml:space="preserve"> in order to balance out the shift in </w:t>
      </w:r>
      <w:r w:rsidR="007151EE" w:rsidRPr="007151EE">
        <w:rPr>
          <w:lang w:val="en-US"/>
        </w:rPr>
        <w:t>legitimization</w:t>
      </w:r>
      <w:r w:rsidR="00B60DE9" w:rsidRPr="007151EE">
        <w:rPr>
          <w:lang w:val="en-US"/>
        </w:rPr>
        <w:t xml:space="preserve"> in critical situations</w:t>
      </w:r>
      <w:r w:rsidR="0049621C" w:rsidRPr="007151EE">
        <w:rPr>
          <w:lang w:val="en-US"/>
        </w:rPr>
        <w:t xml:space="preserve"> </w:t>
      </w:r>
      <w:r w:rsidR="00192336" w:rsidRPr="007151EE">
        <w:rPr>
          <w:rStyle w:val="FootnoteReference"/>
          <w:lang w:val="en-US"/>
        </w:rPr>
        <w:fldChar w:fldCharType="begin" w:fldLock="1"/>
      </w:r>
      <w:r w:rsidR="00627157" w:rsidRPr="007151EE">
        <w:rPr>
          <w:lang w:val="en-US"/>
        </w:rPr>
        <w:instrText>ADDIN CSL_CITATION {"citationItems":[{"id":"ITEM-1","itemData":{"DOI":"10.1080/13600826.2015.1094452","ISSN":"1360-0826","author":[{"dropping-particle":"","family":"Tourinho","given":"Marcos","non-dropping-particle":"","parse-names":false,"suffix":""},{"dropping-particle":"","family":"Stuenkel","given":"Oliver","non-dropping-particle":"","parse-names":false,"suffix":""},{"dropping-particle":"","family":"Brockmeier","given":"Sarah","non-dropping-particle":"","parse-names":false,"suffix":""}],"container-title":"Global Society","id":"ITEM-1","issue":"1","issued":{"date-parts":[["2016","1","2"]]},"note":"Beyond the veto power, informal differentiation is at the core of the Council’s operating procedures. Inevitably, elected members do not share the knowledge of past agreements that mark negotiations between perma- nent members. They are effectively excluded from informal negotiations where, in practice, many of the important decisions are taken. (David L. Bosco, Five to Rule Them All: The UN Security Council and the Making of the Modern World (Oxford: Oxford University Press, 2009).","page":"134-150","title":"“Responsibility while Protecting”: Reforming R2P Implementation","type":"article-journal","volume":"30"},"uris":["http://www.mendeley.com/documents/?uuid=50b4356d-1222-46f4-acae-5cc8fdf8fc9e"]}],"mendeley":{"formattedCitation":"(Tourinho et al., 2016)","plainTextFormattedCitation":"(Tourinho et al., 2016)","previouslyFormattedCitation":"(Tourinho et al., 2016)"},"properties":{"noteIndex":0},"schema":"https://github.com/citation-style-language/schema/raw/master/csl-citation.json"}</w:instrText>
      </w:r>
      <w:r w:rsidR="00192336" w:rsidRPr="007151EE">
        <w:rPr>
          <w:rStyle w:val="FootnoteReference"/>
          <w:lang w:val="en-US"/>
        </w:rPr>
        <w:fldChar w:fldCharType="separate"/>
      </w:r>
      <w:r w:rsidR="00192336" w:rsidRPr="007151EE">
        <w:rPr>
          <w:noProof/>
          <w:lang w:val="en-US"/>
        </w:rPr>
        <w:t>(Tourinho et al., 2016)</w:t>
      </w:r>
      <w:r w:rsidR="00192336" w:rsidRPr="007151EE">
        <w:rPr>
          <w:rStyle w:val="FootnoteReference"/>
          <w:lang w:val="en-US"/>
        </w:rPr>
        <w:fldChar w:fldCharType="end"/>
      </w:r>
      <w:r w:rsidR="0049621C" w:rsidRPr="007151EE">
        <w:rPr>
          <w:lang w:val="en-US"/>
        </w:rPr>
        <w:t>.</w:t>
      </w:r>
    </w:p>
    <w:p w14:paraId="71EB9E74" w14:textId="77777777" w:rsidR="00D7669A" w:rsidRDefault="00D7669A" w:rsidP="00B41753">
      <w:pPr>
        <w:pStyle w:val="Heading2"/>
        <w:spacing w:line="276" w:lineRule="auto"/>
        <w:rPr>
          <w:lang w:val="en-US"/>
        </w:rPr>
      </w:pPr>
      <w:bookmarkStart w:id="10" w:name="_Toc48069786"/>
    </w:p>
    <w:p w14:paraId="38EF9849" w14:textId="016745C1" w:rsidR="00201F77" w:rsidRPr="007151EE" w:rsidRDefault="00192336" w:rsidP="009768D3">
      <w:pPr>
        <w:pStyle w:val="Heading2"/>
        <w:rPr>
          <w:lang w:val="en-US"/>
        </w:rPr>
      </w:pPr>
      <w:r w:rsidRPr="007151EE">
        <w:rPr>
          <w:lang w:val="en-US"/>
        </w:rPr>
        <w:t xml:space="preserve">c) </w:t>
      </w:r>
      <w:r w:rsidR="00C70CC5" w:rsidRPr="009768D3">
        <w:t>Institutional</w:t>
      </w:r>
      <w:r w:rsidR="00C70CC5" w:rsidRPr="007151EE">
        <w:rPr>
          <w:lang w:val="en-US"/>
        </w:rPr>
        <w:t xml:space="preserve"> </w:t>
      </w:r>
      <w:r w:rsidR="003703DF" w:rsidRPr="007151EE">
        <w:rPr>
          <w:lang w:val="en-US"/>
        </w:rPr>
        <w:t>T</w:t>
      </w:r>
      <w:r w:rsidR="00C70CC5" w:rsidRPr="007151EE">
        <w:rPr>
          <w:lang w:val="en-US"/>
        </w:rPr>
        <w:t xml:space="preserve">ime </w:t>
      </w:r>
      <w:r w:rsidR="003703DF" w:rsidRPr="007151EE">
        <w:rPr>
          <w:lang w:val="en-US"/>
        </w:rPr>
        <w:t>P</w:t>
      </w:r>
      <w:r w:rsidR="00C70CC5" w:rsidRPr="007151EE">
        <w:rPr>
          <w:lang w:val="en-US"/>
        </w:rPr>
        <w:t>oint</w:t>
      </w:r>
      <w:bookmarkEnd w:id="10"/>
    </w:p>
    <w:p w14:paraId="61C545FA" w14:textId="1AFA39F6" w:rsidR="008432D5" w:rsidRPr="007151EE" w:rsidRDefault="009D4BAD" w:rsidP="00B41753">
      <w:pPr>
        <w:spacing w:line="276" w:lineRule="auto"/>
        <w:jc w:val="both"/>
        <w:rPr>
          <w:lang w:val="en-US"/>
        </w:rPr>
      </w:pPr>
      <w:r w:rsidRPr="007151EE">
        <w:rPr>
          <w:lang w:val="en-US"/>
        </w:rPr>
        <w:t>Finally,</w:t>
      </w:r>
      <w:r w:rsidR="000D0D9C" w:rsidRPr="007151EE">
        <w:rPr>
          <w:lang w:val="en-US"/>
        </w:rPr>
        <w:t xml:space="preserve"> </w:t>
      </w:r>
      <w:proofErr w:type="spellStart"/>
      <w:r w:rsidR="00357D98" w:rsidRPr="007151EE">
        <w:rPr>
          <w:lang w:val="en-US"/>
        </w:rPr>
        <w:t>Maffettone</w:t>
      </w:r>
      <w:proofErr w:type="spellEnd"/>
      <w:r w:rsidR="00357D98" w:rsidRPr="007151EE">
        <w:rPr>
          <w:lang w:val="en-US"/>
        </w:rPr>
        <w:t xml:space="preserve"> and </w:t>
      </w:r>
      <w:proofErr w:type="spellStart"/>
      <w:r w:rsidR="00357D98" w:rsidRPr="007151EE">
        <w:rPr>
          <w:lang w:val="en-US"/>
        </w:rPr>
        <w:t>Ulaş</w:t>
      </w:r>
      <w:proofErr w:type="spellEnd"/>
      <w:r w:rsidR="00357D98" w:rsidRPr="007151EE">
        <w:rPr>
          <w:lang w:val="en-US"/>
        </w:rPr>
        <w:t xml:space="preserve"> claim that </w:t>
      </w:r>
      <w:r w:rsidRPr="007151EE">
        <w:rPr>
          <w:lang w:val="en-US"/>
        </w:rPr>
        <w:t>l</w:t>
      </w:r>
      <w:r w:rsidR="002E727F" w:rsidRPr="007151EE">
        <w:rPr>
          <w:lang w:val="en-US"/>
        </w:rPr>
        <w:t xml:space="preserve">egitimacy </w:t>
      </w:r>
      <w:r w:rsidRPr="007151EE">
        <w:rPr>
          <w:lang w:val="en-US"/>
        </w:rPr>
        <w:t xml:space="preserve">should be </w:t>
      </w:r>
      <w:r w:rsidR="002E727F" w:rsidRPr="007151EE">
        <w:rPr>
          <w:lang w:val="en-US"/>
        </w:rPr>
        <w:t>judged different</w:t>
      </w:r>
      <w:r w:rsidRPr="007151EE">
        <w:rPr>
          <w:lang w:val="en-US"/>
        </w:rPr>
        <w:t>ly</w:t>
      </w:r>
      <w:r w:rsidR="002E727F" w:rsidRPr="007151EE">
        <w:rPr>
          <w:lang w:val="en-US"/>
        </w:rPr>
        <w:t xml:space="preserve"> for</w:t>
      </w:r>
      <w:r w:rsidR="000D0D9C" w:rsidRPr="007151EE">
        <w:rPr>
          <w:lang w:val="en-US"/>
        </w:rPr>
        <w:t xml:space="preserve"> new institution</w:t>
      </w:r>
      <w:r w:rsidR="002E727F" w:rsidRPr="007151EE">
        <w:rPr>
          <w:lang w:val="en-US"/>
        </w:rPr>
        <w:t>al authorit</w:t>
      </w:r>
      <w:r w:rsidRPr="007151EE">
        <w:rPr>
          <w:lang w:val="en-US"/>
        </w:rPr>
        <w:t>ies</w:t>
      </w:r>
      <w:r w:rsidR="002E727F" w:rsidRPr="007151EE">
        <w:rPr>
          <w:lang w:val="en-US"/>
        </w:rPr>
        <w:t xml:space="preserve"> </w:t>
      </w:r>
      <w:r w:rsidR="00BB13AA" w:rsidRPr="007151EE">
        <w:rPr>
          <w:lang w:val="en-US"/>
        </w:rPr>
        <w:t>than</w:t>
      </w:r>
      <w:r w:rsidR="002E727F" w:rsidRPr="007151EE">
        <w:rPr>
          <w:lang w:val="en-US"/>
        </w:rPr>
        <w:t xml:space="preserve"> for those that already exist. </w:t>
      </w:r>
      <w:r w:rsidR="00BB13AA" w:rsidRPr="007151EE">
        <w:rPr>
          <w:lang w:val="en-US"/>
        </w:rPr>
        <w:t>B</w:t>
      </w:r>
      <w:r w:rsidR="000D0D9C" w:rsidRPr="007151EE">
        <w:rPr>
          <w:lang w:val="en-US"/>
        </w:rPr>
        <w:t xml:space="preserve">ringing </w:t>
      </w:r>
      <w:r w:rsidR="00757AEB" w:rsidRPr="007151EE">
        <w:rPr>
          <w:lang w:val="en-US"/>
        </w:rPr>
        <w:t xml:space="preserve">subjects </w:t>
      </w:r>
      <w:r w:rsidR="000D0D9C" w:rsidRPr="007151EE">
        <w:rPr>
          <w:lang w:val="en-US"/>
        </w:rPr>
        <w:t xml:space="preserve">under a new authority </w:t>
      </w:r>
      <w:r w:rsidR="00CB27AE" w:rsidRPr="007151EE">
        <w:rPr>
          <w:lang w:val="en-US"/>
        </w:rPr>
        <w:t xml:space="preserve">calls for greater attention to </w:t>
      </w:r>
      <w:r w:rsidR="002E727F" w:rsidRPr="007151EE">
        <w:rPr>
          <w:lang w:val="en-US"/>
        </w:rPr>
        <w:t xml:space="preserve">the </w:t>
      </w:r>
      <w:r w:rsidR="00CB27AE" w:rsidRPr="007151EE">
        <w:rPr>
          <w:lang w:val="en-US"/>
        </w:rPr>
        <w:t xml:space="preserve">decision-making </w:t>
      </w:r>
      <w:r w:rsidR="002E727F" w:rsidRPr="007151EE">
        <w:rPr>
          <w:lang w:val="en-US"/>
        </w:rPr>
        <w:t xml:space="preserve">processes and overall governance design. </w:t>
      </w:r>
      <w:r w:rsidR="00CB27AE" w:rsidRPr="007151EE">
        <w:rPr>
          <w:lang w:val="en-US"/>
        </w:rPr>
        <w:t>In contrast</w:t>
      </w:r>
      <w:r w:rsidR="002E727F" w:rsidRPr="007151EE">
        <w:rPr>
          <w:lang w:val="en-US"/>
        </w:rPr>
        <w:t xml:space="preserve">, </w:t>
      </w:r>
      <w:r w:rsidR="000D0D9C" w:rsidRPr="007151EE">
        <w:rPr>
          <w:lang w:val="en-US"/>
        </w:rPr>
        <w:t xml:space="preserve">already existing institutions are evaluated </w:t>
      </w:r>
      <w:r w:rsidR="00CB27AE" w:rsidRPr="007151EE">
        <w:rPr>
          <w:lang w:val="en-US"/>
        </w:rPr>
        <w:t xml:space="preserve">rather </w:t>
      </w:r>
      <w:r w:rsidR="000D0D9C" w:rsidRPr="007151EE">
        <w:rPr>
          <w:lang w:val="en-US"/>
        </w:rPr>
        <w:t xml:space="preserve">on </w:t>
      </w:r>
      <w:r w:rsidR="00CB27AE" w:rsidRPr="007151EE">
        <w:rPr>
          <w:lang w:val="en-US"/>
        </w:rPr>
        <w:t xml:space="preserve">the quality of </w:t>
      </w:r>
      <w:r w:rsidR="000D0D9C" w:rsidRPr="007151EE">
        <w:rPr>
          <w:lang w:val="en-US"/>
        </w:rPr>
        <w:t>the</w:t>
      </w:r>
      <w:r w:rsidR="002E727F" w:rsidRPr="007151EE">
        <w:rPr>
          <w:lang w:val="en-US"/>
        </w:rPr>
        <w:t>ir</w:t>
      </w:r>
      <w:r w:rsidR="000D0D9C" w:rsidRPr="007151EE">
        <w:rPr>
          <w:lang w:val="en-US"/>
        </w:rPr>
        <w:t xml:space="preserve"> outcomes, </w:t>
      </w:r>
      <w:r w:rsidR="00CB27AE" w:rsidRPr="007151EE">
        <w:rPr>
          <w:lang w:val="en-US"/>
        </w:rPr>
        <w:t xml:space="preserve">not least </w:t>
      </w:r>
      <w:r w:rsidR="000D0D9C" w:rsidRPr="007151EE">
        <w:rPr>
          <w:lang w:val="en-US"/>
        </w:rPr>
        <w:t xml:space="preserve">because </w:t>
      </w:r>
      <w:r w:rsidR="00CB27AE" w:rsidRPr="007151EE">
        <w:rPr>
          <w:lang w:val="en-US"/>
        </w:rPr>
        <w:t xml:space="preserve">digging too deep into </w:t>
      </w:r>
      <w:r w:rsidR="00297296" w:rsidRPr="007151EE">
        <w:rPr>
          <w:lang w:val="en-US"/>
        </w:rPr>
        <w:t xml:space="preserve">well-established </w:t>
      </w:r>
      <w:r w:rsidR="000D0D9C" w:rsidRPr="007151EE">
        <w:rPr>
          <w:lang w:val="en-US"/>
        </w:rPr>
        <w:t xml:space="preserve">processes </w:t>
      </w:r>
      <w:r w:rsidR="00357D98" w:rsidRPr="007151EE">
        <w:rPr>
          <w:lang w:val="en-US"/>
        </w:rPr>
        <w:t xml:space="preserve">of decision-making </w:t>
      </w:r>
      <w:r w:rsidR="00CB27AE" w:rsidRPr="007151EE">
        <w:rPr>
          <w:lang w:val="en-US"/>
        </w:rPr>
        <w:t>may</w:t>
      </w:r>
      <w:r w:rsidR="002E727F" w:rsidRPr="007151EE">
        <w:rPr>
          <w:lang w:val="en-US"/>
        </w:rPr>
        <w:t xml:space="preserve"> </w:t>
      </w:r>
      <w:r w:rsidR="00D36944" w:rsidRPr="007151EE">
        <w:rPr>
          <w:lang w:val="en-US"/>
        </w:rPr>
        <w:t xml:space="preserve">subvert </w:t>
      </w:r>
      <w:r w:rsidR="002E727F" w:rsidRPr="007151EE">
        <w:rPr>
          <w:lang w:val="en-US"/>
        </w:rPr>
        <w:t xml:space="preserve">the </w:t>
      </w:r>
      <w:r w:rsidR="00D36944" w:rsidRPr="007151EE">
        <w:rPr>
          <w:lang w:val="en-US"/>
        </w:rPr>
        <w:t xml:space="preserve">very </w:t>
      </w:r>
      <w:r w:rsidR="00CB27AE" w:rsidRPr="007151EE">
        <w:rPr>
          <w:lang w:val="en-US"/>
        </w:rPr>
        <w:t xml:space="preserve">grounds of </w:t>
      </w:r>
      <w:r w:rsidR="002E51E7" w:rsidRPr="007151EE">
        <w:rPr>
          <w:lang w:val="en-US"/>
        </w:rPr>
        <w:t xml:space="preserve">the </w:t>
      </w:r>
      <w:r w:rsidR="002E727F" w:rsidRPr="007151EE">
        <w:rPr>
          <w:lang w:val="en-US"/>
        </w:rPr>
        <w:t xml:space="preserve">legitimacy of the institution and thus lead to its </w:t>
      </w:r>
      <w:r w:rsidR="000D0D9C" w:rsidRPr="007151EE">
        <w:rPr>
          <w:lang w:val="en-US"/>
        </w:rPr>
        <w:t>disintegration</w:t>
      </w:r>
      <w:r w:rsidR="00D36944" w:rsidRPr="007151EE">
        <w:rPr>
          <w:lang w:val="en-US"/>
        </w:rPr>
        <w:t xml:space="preserve"> – which will be oftentimes more calamitous</w:t>
      </w:r>
      <w:r w:rsidR="007A40CC" w:rsidRPr="007151EE">
        <w:rPr>
          <w:lang w:val="en-US"/>
        </w:rPr>
        <w:t xml:space="preserve"> than </w:t>
      </w:r>
      <w:r w:rsidR="00297296" w:rsidRPr="007151EE">
        <w:rPr>
          <w:lang w:val="en-US"/>
        </w:rPr>
        <w:t>its deficits in</w:t>
      </w:r>
      <w:r w:rsidR="007A40CC" w:rsidRPr="007151EE">
        <w:rPr>
          <w:lang w:val="en-US"/>
        </w:rPr>
        <w:t xml:space="preserve"> democratic inclusion</w:t>
      </w:r>
      <w:r w:rsidR="002E727F" w:rsidRPr="007151EE">
        <w:rPr>
          <w:lang w:val="en-US"/>
        </w:rPr>
        <w:t xml:space="preserve">. </w:t>
      </w:r>
      <w:r w:rsidR="00B77AD9" w:rsidRPr="007151EE">
        <w:rPr>
          <w:lang w:val="en-US"/>
        </w:rPr>
        <w:t xml:space="preserve">To </w:t>
      </w:r>
      <w:r w:rsidR="009D52F3" w:rsidRPr="007151EE">
        <w:rPr>
          <w:lang w:val="en-US"/>
        </w:rPr>
        <w:t xml:space="preserve">link </w:t>
      </w:r>
      <w:r w:rsidR="00B77AD9" w:rsidRPr="007151EE">
        <w:rPr>
          <w:lang w:val="en-US"/>
        </w:rPr>
        <w:t xml:space="preserve">this </w:t>
      </w:r>
      <w:r w:rsidR="009D52F3" w:rsidRPr="007151EE">
        <w:rPr>
          <w:lang w:val="en-US"/>
        </w:rPr>
        <w:t xml:space="preserve">aspect </w:t>
      </w:r>
      <w:r w:rsidR="00B77AD9" w:rsidRPr="007151EE">
        <w:rPr>
          <w:lang w:val="en-US"/>
        </w:rPr>
        <w:t xml:space="preserve">to the global governance dilemma, </w:t>
      </w:r>
      <w:r w:rsidR="00BB13AA" w:rsidRPr="007151EE">
        <w:rPr>
          <w:lang w:val="en-US"/>
        </w:rPr>
        <w:t>there are</w:t>
      </w:r>
      <w:r w:rsidR="00B77AD9" w:rsidRPr="007151EE">
        <w:rPr>
          <w:lang w:val="en-US"/>
        </w:rPr>
        <w:t xml:space="preserve"> arguably no globally inclusive decision-making mechanisms with appropriate social and political requisites </w:t>
      </w:r>
      <w:r w:rsidR="009D52F3" w:rsidRPr="007151EE">
        <w:rPr>
          <w:lang w:val="en-US"/>
        </w:rPr>
        <w:t xml:space="preserve">in place </w:t>
      </w:r>
      <w:r w:rsidR="00B77AD9" w:rsidRPr="007151EE">
        <w:rPr>
          <w:lang w:val="en-US"/>
        </w:rPr>
        <w:t>at this moment</w:t>
      </w:r>
      <w:r w:rsidR="009D52F3" w:rsidRPr="007151EE">
        <w:rPr>
          <w:lang w:val="en-US"/>
        </w:rPr>
        <w:t>,</w:t>
      </w:r>
      <w:r w:rsidR="00BB13AA" w:rsidRPr="007151EE">
        <w:rPr>
          <w:lang w:val="en-US"/>
        </w:rPr>
        <w:t xml:space="preserve"> </w:t>
      </w:r>
      <w:r w:rsidR="009D52F3" w:rsidRPr="007151EE">
        <w:rPr>
          <w:lang w:val="en-US"/>
        </w:rPr>
        <w:t>and neither are</w:t>
      </w:r>
      <w:r w:rsidR="00BB13AA" w:rsidRPr="007151EE">
        <w:rPr>
          <w:lang w:val="en-US"/>
        </w:rPr>
        <w:t xml:space="preserve"> international governance institutions </w:t>
      </w:r>
      <w:r w:rsidR="006E6FC6" w:rsidRPr="007151EE">
        <w:rPr>
          <w:lang w:val="en-US"/>
        </w:rPr>
        <w:t xml:space="preserve">for </w:t>
      </w:r>
      <w:r w:rsidR="00132C90" w:rsidRPr="007151EE">
        <w:rPr>
          <w:lang w:val="en-US"/>
        </w:rPr>
        <w:t xml:space="preserve">the use of </w:t>
      </w:r>
      <w:r w:rsidR="006E6FC6" w:rsidRPr="007151EE">
        <w:rPr>
          <w:lang w:val="en-US"/>
        </w:rPr>
        <w:t>high-power lasers in space</w:t>
      </w:r>
      <w:r w:rsidR="00201F77" w:rsidRPr="007151EE">
        <w:rPr>
          <w:lang w:val="en-US"/>
        </w:rPr>
        <w:t xml:space="preserve">. </w:t>
      </w:r>
      <w:r w:rsidR="006675EB" w:rsidRPr="007151EE">
        <w:rPr>
          <w:lang w:val="en-US"/>
        </w:rPr>
        <w:t>In contrast</w:t>
      </w:r>
      <w:r w:rsidR="00987B80" w:rsidRPr="007151EE">
        <w:rPr>
          <w:lang w:val="en-US"/>
        </w:rPr>
        <w:t>, the domestic infrastructures for research and development are well-evolved in many countries, often supported by scientific and administrative collaborati</w:t>
      </w:r>
      <w:r w:rsidR="00915AC7" w:rsidRPr="007151EE">
        <w:rPr>
          <w:lang w:val="en-US"/>
        </w:rPr>
        <w:t>ve networks</w:t>
      </w:r>
      <w:r w:rsidR="00987B80" w:rsidRPr="007151EE">
        <w:rPr>
          <w:lang w:val="en-US"/>
        </w:rPr>
        <w:t xml:space="preserve">. </w:t>
      </w:r>
    </w:p>
    <w:p w14:paraId="6DCA77FB" w14:textId="1D7B5602" w:rsidR="00201F77" w:rsidRPr="007151EE" w:rsidRDefault="006675EB" w:rsidP="00B41753">
      <w:pPr>
        <w:spacing w:line="276" w:lineRule="auto"/>
        <w:jc w:val="both"/>
        <w:rPr>
          <w:lang w:val="en-US"/>
        </w:rPr>
      </w:pPr>
      <w:r w:rsidRPr="007151EE">
        <w:rPr>
          <w:lang w:val="en-US"/>
        </w:rPr>
        <w:t>T</w:t>
      </w:r>
      <w:r w:rsidR="00945744" w:rsidRPr="007151EE">
        <w:rPr>
          <w:lang w:val="en-US"/>
        </w:rPr>
        <w:t xml:space="preserve">his is where </w:t>
      </w:r>
      <w:r w:rsidR="0034649B" w:rsidRPr="007151EE">
        <w:rPr>
          <w:lang w:val="en-US"/>
        </w:rPr>
        <w:t xml:space="preserve">LTSs </w:t>
      </w:r>
      <w:r w:rsidR="00945744" w:rsidRPr="007151EE">
        <w:rPr>
          <w:lang w:val="en-US"/>
        </w:rPr>
        <w:t>come into play again</w:t>
      </w:r>
      <w:r w:rsidR="007A038D" w:rsidRPr="007151EE">
        <w:rPr>
          <w:lang w:val="en-US"/>
        </w:rPr>
        <w:t>.</w:t>
      </w:r>
      <w:r w:rsidR="00945744" w:rsidRPr="007151EE">
        <w:rPr>
          <w:lang w:val="en-US"/>
        </w:rPr>
        <w:t xml:space="preserve"> </w:t>
      </w:r>
      <w:r w:rsidR="007A038D" w:rsidRPr="007151EE">
        <w:rPr>
          <w:lang w:val="en-US"/>
        </w:rPr>
        <w:t>A</w:t>
      </w:r>
      <w:r w:rsidR="00945744" w:rsidRPr="007151EE">
        <w:rPr>
          <w:lang w:val="en-US"/>
        </w:rPr>
        <w:t>s complex networks</w:t>
      </w:r>
      <w:r w:rsidR="007A038D" w:rsidRPr="007151EE">
        <w:rPr>
          <w:lang w:val="en-US"/>
        </w:rPr>
        <w:t>, they</w:t>
      </w:r>
      <w:r w:rsidR="00945744" w:rsidRPr="007151EE">
        <w:rPr>
          <w:lang w:val="en-US"/>
        </w:rPr>
        <w:t xml:space="preserve"> have the potential to </w:t>
      </w:r>
      <w:r w:rsidR="00EC3509" w:rsidRPr="007151EE">
        <w:rPr>
          <w:lang w:val="en-US"/>
        </w:rPr>
        <w:t xml:space="preserve">reinforce and sometimes create from scratch </w:t>
      </w:r>
      <w:r w:rsidR="00945744" w:rsidRPr="007151EE">
        <w:rPr>
          <w:lang w:val="en-US"/>
        </w:rPr>
        <w:t xml:space="preserve">the socio-technical structures of international order and global governance. Take as an example the internet or </w:t>
      </w:r>
      <w:r w:rsidR="00693E74" w:rsidRPr="007151EE">
        <w:rPr>
          <w:lang w:val="en-US"/>
        </w:rPr>
        <w:t xml:space="preserve">the </w:t>
      </w:r>
      <w:r w:rsidRPr="007151EE">
        <w:rPr>
          <w:lang w:val="en-US"/>
        </w:rPr>
        <w:t>International Space Station</w:t>
      </w:r>
      <w:r w:rsidR="00945744" w:rsidRPr="007151EE">
        <w:rPr>
          <w:lang w:val="en-US"/>
        </w:rPr>
        <w:t>:</w:t>
      </w:r>
      <w:r w:rsidR="00B77AD9" w:rsidRPr="007151EE">
        <w:rPr>
          <w:lang w:val="en-US"/>
        </w:rPr>
        <w:t xml:space="preserve"> </w:t>
      </w:r>
      <w:r w:rsidR="00945744" w:rsidRPr="007151EE">
        <w:rPr>
          <w:lang w:val="en-US"/>
        </w:rPr>
        <w:t>o</w:t>
      </w:r>
      <w:r w:rsidR="00201F77" w:rsidRPr="007151EE">
        <w:rPr>
          <w:lang w:val="en-US"/>
        </w:rPr>
        <w:t>ne component of th</w:t>
      </w:r>
      <w:r w:rsidR="00001792" w:rsidRPr="007151EE">
        <w:rPr>
          <w:lang w:val="en-US"/>
        </w:rPr>
        <w:t>eir</w:t>
      </w:r>
      <w:r w:rsidR="00201F77" w:rsidRPr="007151EE">
        <w:rPr>
          <w:lang w:val="en-US"/>
        </w:rPr>
        <w:t xml:space="preserve"> </w:t>
      </w:r>
      <w:r w:rsidR="00EC3509" w:rsidRPr="007151EE">
        <w:rPr>
          <w:lang w:val="en-US"/>
        </w:rPr>
        <w:t xml:space="preserve">impact </w:t>
      </w:r>
      <w:r w:rsidR="00201F77" w:rsidRPr="007151EE">
        <w:rPr>
          <w:lang w:val="en-US"/>
        </w:rPr>
        <w:t>is that they generate</w:t>
      </w:r>
      <w:r w:rsidR="00001792" w:rsidRPr="007151EE">
        <w:rPr>
          <w:lang w:val="en-US"/>
        </w:rPr>
        <w:t xml:space="preserve"> important</w:t>
      </w:r>
      <w:r w:rsidR="00201F77" w:rsidRPr="007151EE">
        <w:rPr>
          <w:lang w:val="en-US"/>
        </w:rPr>
        <w:t xml:space="preserve"> </w:t>
      </w:r>
      <w:r w:rsidR="00B77AD9" w:rsidRPr="007151EE">
        <w:rPr>
          <w:lang w:val="en-US"/>
        </w:rPr>
        <w:t>by-products</w:t>
      </w:r>
      <w:r w:rsidR="00201F77" w:rsidRPr="007151EE">
        <w:rPr>
          <w:lang w:val="en-US"/>
        </w:rPr>
        <w:t xml:space="preserve"> </w:t>
      </w:r>
      <w:r w:rsidR="00B77AD9" w:rsidRPr="007151EE">
        <w:rPr>
          <w:lang w:val="en-US"/>
        </w:rPr>
        <w:t>without an explicit consent</w:t>
      </w:r>
      <w:r w:rsidR="00EC3509" w:rsidRPr="007151EE">
        <w:rPr>
          <w:lang w:val="en-US"/>
        </w:rPr>
        <w:t>,</w:t>
      </w:r>
      <w:r w:rsidR="00E05400" w:rsidRPr="007151EE">
        <w:rPr>
          <w:lang w:val="en-US"/>
        </w:rPr>
        <w:t xml:space="preserve"> intention</w:t>
      </w:r>
      <w:r w:rsidR="00EC3509" w:rsidRPr="007151EE">
        <w:rPr>
          <w:lang w:val="en-US"/>
        </w:rPr>
        <w:t>, or even direct awareness</w:t>
      </w:r>
      <w:r w:rsidR="00E05400" w:rsidRPr="007151EE">
        <w:rPr>
          <w:lang w:val="en-US"/>
        </w:rPr>
        <w:t xml:space="preserve"> </w:t>
      </w:r>
      <w:r w:rsidR="00B77AD9" w:rsidRPr="007151EE">
        <w:rPr>
          <w:lang w:val="en-US"/>
        </w:rPr>
        <w:t xml:space="preserve">of </w:t>
      </w:r>
      <w:r w:rsidR="00E05400" w:rsidRPr="007151EE">
        <w:rPr>
          <w:lang w:val="en-US"/>
        </w:rPr>
        <w:t xml:space="preserve">the </w:t>
      </w:r>
      <w:r w:rsidR="00B77AD9" w:rsidRPr="007151EE">
        <w:rPr>
          <w:lang w:val="en-US"/>
        </w:rPr>
        <w:t xml:space="preserve">involved actors. </w:t>
      </w:r>
      <w:r w:rsidR="00EC3509" w:rsidRPr="007151EE">
        <w:rPr>
          <w:lang w:val="en-US"/>
        </w:rPr>
        <w:t>T</w:t>
      </w:r>
      <w:r w:rsidR="00B77AD9" w:rsidRPr="007151EE">
        <w:rPr>
          <w:lang w:val="en-US"/>
        </w:rPr>
        <w:t xml:space="preserve">he networked reality of </w:t>
      </w:r>
      <w:r w:rsidR="00001792" w:rsidRPr="007151EE">
        <w:rPr>
          <w:lang w:val="en-US"/>
        </w:rPr>
        <w:t xml:space="preserve">the given </w:t>
      </w:r>
      <w:r w:rsidR="00B77AD9" w:rsidRPr="007151EE">
        <w:rPr>
          <w:lang w:val="en-US"/>
        </w:rPr>
        <w:t xml:space="preserve">LTS </w:t>
      </w:r>
      <w:r w:rsidR="00001792" w:rsidRPr="007151EE">
        <w:rPr>
          <w:lang w:val="en-US"/>
        </w:rPr>
        <w:t>disregard</w:t>
      </w:r>
      <w:r w:rsidR="00EC3509" w:rsidRPr="007151EE">
        <w:rPr>
          <w:lang w:val="en-US"/>
        </w:rPr>
        <w:t>s</w:t>
      </w:r>
      <w:r w:rsidR="00001792" w:rsidRPr="007151EE">
        <w:rPr>
          <w:lang w:val="en-US"/>
        </w:rPr>
        <w:t xml:space="preserve"> state </w:t>
      </w:r>
      <w:r w:rsidR="00B77AD9" w:rsidRPr="007151EE">
        <w:rPr>
          <w:lang w:val="en-US"/>
        </w:rPr>
        <w:t>sovereignty and national interests a</w:t>
      </w:r>
      <w:r w:rsidR="00201F77" w:rsidRPr="007151EE">
        <w:rPr>
          <w:lang w:val="en-US"/>
        </w:rPr>
        <w:t>s</w:t>
      </w:r>
      <w:r w:rsidR="00B77AD9" w:rsidRPr="007151EE">
        <w:rPr>
          <w:lang w:val="en-US"/>
        </w:rPr>
        <w:t xml:space="preserve"> </w:t>
      </w:r>
      <w:r w:rsidR="00EC3509" w:rsidRPr="007151EE">
        <w:rPr>
          <w:lang w:val="en-US"/>
        </w:rPr>
        <w:t xml:space="preserve">the </w:t>
      </w:r>
      <w:r w:rsidR="00001792" w:rsidRPr="007151EE">
        <w:rPr>
          <w:lang w:val="en-US"/>
        </w:rPr>
        <w:t xml:space="preserve">otherwise dominant </w:t>
      </w:r>
      <w:r w:rsidR="00B77AD9" w:rsidRPr="007151EE">
        <w:rPr>
          <w:lang w:val="en-US"/>
        </w:rPr>
        <w:t xml:space="preserve">guiding principles of </w:t>
      </w:r>
      <w:r w:rsidR="00001792" w:rsidRPr="007151EE">
        <w:rPr>
          <w:lang w:val="en-US"/>
        </w:rPr>
        <w:t xml:space="preserve">political </w:t>
      </w:r>
      <w:r w:rsidR="00B77AD9" w:rsidRPr="007151EE">
        <w:rPr>
          <w:lang w:val="en-US"/>
        </w:rPr>
        <w:t xml:space="preserve">processes and practices. </w:t>
      </w:r>
      <w:r w:rsidR="00201F77" w:rsidRPr="007151EE">
        <w:rPr>
          <w:lang w:val="en-US"/>
        </w:rPr>
        <w:t>Instead, the</w:t>
      </w:r>
      <w:r w:rsidR="00B77AD9" w:rsidRPr="007151EE">
        <w:rPr>
          <w:lang w:val="en-US"/>
        </w:rPr>
        <w:t xml:space="preserve"> sociability of LTS</w:t>
      </w:r>
      <w:r w:rsidR="008E3157" w:rsidRPr="007151EE">
        <w:rPr>
          <w:lang w:val="en-US"/>
        </w:rPr>
        <w:t>s</w:t>
      </w:r>
      <w:r w:rsidR="00B77AD9" w:rsidRPr="007151EE">
        <w:rPr>
          <w:lang w:val="en-US"/>
        </w:rPr>
        <w:t xml:space="preserve"> creates </w:t>
      </w:r>
      <w:r w:rsidR="00531A88" w:rsidRPr="007151EE">
        <w:rPr>
          <w:lang w:val="en-US"/>
        </w:rPr>
        <w:t xml:space="preserve">a </w:t>
      </w:r>
      <w:r w:rsidR="00B77AD9" w:rsidRPr="007151EE">
        <w:rPr>
          <w:lang w:val="en-US"/>
        </w:rPr>
        <w:t xml:space="preserve">new networked </w:t>
      </w:r>
      <w:r w:rsidR="00201F77" w:rsidRPr="007151EE">
        <w:rPr>
          <w:lang w:val="en-US"/>
        </w:rPr>
        <w:t>social environment a</w:t>
      </w:r>
      <w:r w:rsidR="008E3157" w:rsidRPr="007151EE">
        <w:rPr>
          <w:lang w:val="en-US"/>
        </w:rPr>
        <w:t>s well as normative</w:t>
      </w:r>
      <w:r w:rsidR="00201F77" w:rsidRPr="007151EE">
        <w:rPr>
          <w:lang w:val="en-US"/>
        </w:rPr>
        <w:t xml:space="preserve"> principles for its workings. </w:t>
      </w:r>
      <w:r w:rsidR="003D4F3D" w:rsidRPr="007151EE">
        <w:rPr>
          <w:lang w:val="en-US"/>
        </w:rPr>
        <w:t>LTSs</w:t>
      </w:r>
      <w:r w:rsidR="00531A88" w:rsidRPr="007151EE">
        <w:rPr>
          <w:lang w:val="en-US"/>
        </w:rPr>
        <w:t>, therefore,</w:t>
      </w:r>
      <w:r w:rsidR="003D4F3D" w:rsidRPr="007151EE">
        <w:rPr>
          <w:lang w:val="en-US"/>
        </w:rPr>
        <w:t xml:space="preserve"> combine both time points: </w:t>
      </w:r>
      <w:r w:rsidRPr="007151EE">
        <w:rPr>
          <w:lang w:val="en-US"/>
        </w:rPr>
        <w:t xml:space="preserve">first, </w:t>
      </w:r>
      <w:r w:rsidR="00201F77" w:rsidRPr="007151EE">
        <w:rPr>
          <w:lang w:val="en-US"/>
        </w:rPr>
        <w:t xml:space="preserve">the </w:t>
      </w:r>
      <w:r w:rsidR="006E6FC6" w:rsidRPr="007151EE">
        <w:rPr>
          <w:lang w:val="en-US"/>
        </w:rPr>
        <w:t xml:space="preserve">desirable </w:t>
      </w:r>
      <w:r w:rsidR="00201F77" w:rsidRPr="007151EE">
        <w:rPr>
          <w:lang w:val="en-US"/>
        </w:rPr>
        <w:t xml:space="preserve">creation of a new </w:t>
      </w:r>
      <w:r w:rsidR="00890337" w:rsidRPr="007151EE">
        <w:rPr>
          <w:lang w:val="en-US"/>
        </w:rPr>
        <w:t xml:space="preserve">global </w:t>
      </w:r>
      <w:r w:rsidR="00201F77" w:rsidRPr="007151EE">
        <w:rPr>
          <w:lang w:val="en-US"/>
        </w:rPr>
        <w:t xml:space="preserve">institution </w:t>
      </w:r>
      <w:r w:rsidR="003D4F3D" w:rsidRPr="007151EE">
        <w:rPr>
          <w:lang w:val="en-US"/>
        </w:rPr>
        <w:t xml:space="preserve">(body) </w:t>
      </w:r>
      <w:r w:rsidR="00201F77" w:rsidRPr="007151EE">
        <w:rPr>
          <w:lang w:val="en-US"/>
        </w:rPr>
        <w:t xml:space="preserve">to govern </w:t>
      </w:r>
      <w:r w:rsidR="003D4F3D" w:rsidRPr="007151EE">
        <w:rPr>
          <w:lang w:val="en-US"/>
        </w:rPr>
        <w:t xml:space="preserve">an </w:t>
      </w:r>
      <w:r w:rsidR="00201F77" w:rsidRPr="007151EE">
        <w:rPr>
          <w:lang w:val="en-US"/>
        </w:rPr>
        <w:t xml:space="preserve">LTS such as a </w:t>
      </w:r>
      <w:r w:rsidR="003D4F3D" w:rsidRPr="007151EE">
        <w:rPr>
          <w:lang w:val="en-US"/>
        </w:rPr>
        <w:t xml:space="preserve">space </w:t>
      </w:r>
      <w:r w:rsidR="00201F77" w:rsidRPr="007151EE">
        <w:rPr>
          <w:lang w:val="en-US"/>
        </w:rPr>
        <w:t xml:space="preserve">laser system is likely to focus on </w:t>
      </w:r>
      <w:r w:rsidR="00037678" w:rsidRPr="007151EE">
        <w:rPr>
          <w:lang w:val="en-US"/>
        </w:rPr>
        <w:t xml:space="preserve">the </w:t>
      </w:r>
      <w:r w:rsidR="00EC3509" w:rsidRPr="007151EE">
        <w:rPr>
          <w:lang w:val="en-US"/>
        </w:rPr>
        <w:t xml:space="preserve">input-related </w:t>
      </w:r>
      <w:r w:rsidR="00201F77" w:rsidRPr="007151EE">
        <w:rPr>
          <w:lang w:val="en-US"/>
        </w:rPr>
        <w:t xml:space="preserve">procedures and processes. </w:t>
      </w:r>
      <w:r w:rsidR="00037678" w:rsidRPr="007151EE">
        <w:rPr>
          <w:lang w:val="en-US"/>
        </w:rPr>
        <w:t>O</w:t>
      </w:r>
      <w:r w:rsidR="00201F77" w:rsidRPr="007151EE">
        <w:rPr>
          <w:lang w:val="en-US"/>
        </w:rPr>
        <w:t>nce established, the focus shifts to its outcomes</w:t>
      </w:r>
      <w:r w:rsidR="00037678" w:rsidRPr="007151EE">
        <w:rPr>
          <w:lang w:val="en-US"/>
        </w:rPr>
        <w:t xml:space="preserve">. Importantly, however, this </w:t>
      </w:r>
      <w:r w:rsidR="00890337" w:rsidRPr="007151EE">
        <w:rPr>
          <w:lang w:val="en-US"/>
        </w:rPr>
        <w:t xml:space="preserve">second step </w:t>
      </w:r>
      <w:r w:rsidR="00037678" w:rsidRPr="007151EE">
        <w:rPr>
          <w:lang w:val="en-US"/>
        </w:rPr>
        <w:t xml:space="preserve">happens </w:t>
      </w:r>
      <w:r w:rsidR="00201F77" w:rsidRPr="007151EE">
        <w:rPr>
          <w:lang w:val="en-US"/>
        </w:rPr>
        <w:t xml:space="preserve">in </w:t>
      </w:r>
      <w:r w:rsidR="00890337" w:rsidRPr="007151EE">
        <w:rPr>
          <w:lang w:val="en-US"/>
        </w:rPr>
        <w:t xml:space="preserve">an </w:t>
      </w:r>
      <w:r w:rsidR="00037678" w:rsidRPr="007151EE">
        <w:rPr>
          <w:lang w:val="en-US"/>
        </w:rPr>
        <w:t xml:space="preserve">already </w:t>
      </w:r>
      <w:r w:rsidR="00201F77" w:rsidRPr="007151EE">
        <w:rPr>
          <w:lang w:val="en-US"/>
        </w:rPr>
        <w:t>networked environment</w:t>
      </w:r>
      <w:r w:rsidR="00890337" w:rsidRPr="007151EE">
        <w:rPr>
          <w:lang w:val="en-US"/>
        </w:rPr>
        <w:t>, held together by normatively regulated procedures</w:t>
      </w:r>
      <w:r w:rsidR="00201F77" w:rsidRPr="007151EE">
        <w:rPr>
          <w:lang w:val="en-US"/>
        </w:rPr>
        <w:t>.</w:t>
      </w:r>
    </w:p>
    <w:p w14:paraId="735FEE5C" w14:textId="77777777" w:rsidR="009C1B44" w:rsidRPr="007151EE" w:rsidRDefault="009C1B44" w:rsidP="00B41753">
      <w:pPr>
        <w:pStyle w:val="Heading1"/>
        <w:spacing w:line="276" w:lineRule="auto"/>
        <w:rPr>
          <w:lang w:val="en-US"/>
        </w:rPr>
      </w:pPr>
      <w:bookmarkStart w:id="11" w:name="_Toc48069787"/>
      <w:r w:rsidRPr="007151EE">
        <w:rPr>
          <w:lang w:val="en-US"/>
        </w:rPr>
        <w:t>Two Phases of Space Laser Policy</w:t>
      </w:r>
      <w:bookmarkEnd w:id="11"/>
    </w:p>
    <w:p w14:paraId="4E8F9B69" w14:textId="13D52794" w:rsidR="00424331" w:rsidRPr="00D7669A" w:rsidRDefault="00F615FC" w:rsidP="00955F49">
      <w:pPr>
        <w:spacing w:line="276" w:lineRule="auto"/>
        <w:jc w:val="both"/>
        <w:rPr>
          <w:lang w:val="en-US"/>
        </w:rPr>
      </w:pPr>
      <w:r w:rsidRPr="007151EE">
        <w:rPr>
          <w:lang w:val="en-US"/>
        </w:rPr>
        <w:t xml:space="preserve">We can now finally </w:t>
      </w:r>
      <w:r w:rsidR="007151EE" w:rsidRPr="007151EE">
        <w:rPr>
          <w:lang w:val="en-US"/>
        </w:rPr>
        <w:t>synthesize</w:t>
      </w:r>
      <w:r w:rsidRPr="007151EE">
        <w:rPr>
          <w:lang w:val="en-US"/>
        </w:rPr>
        <w:t xml:space="preserve"> </w:t>
      </w:r>
      <w:r w:rsidR="00DB29A2" w:rsidRPr="007151EE">
        <w:rPr>
          <w:lang w:val="en-US"/>
        </w:rPr>
        <w:t xml:space="preserve">our conceptual fix on </w:t>
      </w:r>
      <w:r w:rsidR="00DB29A2" w:rsidRPr="00D7669A">
        <w:rPr>
          <w:lang w:val="en-US"/>
        </w:rPr>
        <w:t xml:space="preserve">the trade-offs between </w:t>
      </w:r>
      <w:r w:rsidRPr="00D7669A">
        <w:rPr>
          <w:lang w:val="en-US"/>
        </w:rPr>
        <w:t>inclusivity and effectiveness</w:t>
      </w:r>
      <w:r w:rsidR="00F43C2A" w:rsidRPr="00D7669A">
        <w:rPr>
          <w:lang w:val="en-US"/>
        </w:rPr>
        <w:t xml:space="preserve">, </w:t>
      </w:r>
      <w:r w:rsidR="00C80AFC" w:rsidRPr="00D7669A">
        <w:rPr>
          <w:lang w:val="en-US"/>
        </w:rPr>
        <w:t xml:space="preserve">read </w:t>
      </w:r>
      <w:r w:rsidR="00F43C2A" w:rsidRPr="00D7669A">
        <w:rPr>
          <w:lang w:val="en-US"/>
        </w:rPr>
        <w:t xml:space="preserve">against the contextual background of </w:t>
      </w:r>
      <w:r w:rsidR="00DB29A2" w:rsidRPr="00D7669A">
        <w:rPr>
          <w:lang w:val="en-US"/>
        </w:rPr>
        <w:t>technical complexity</w:t>
      </w:r>
      <w:r w:rsidR="00F43C2A" w:rsidRPr="00D7669A">
        <w:rPr>
          <w:lang w:val="en-US"/>
        </w:rPr>
        <w:t xml:space="preserve"> and </w:t>
      </w:r>
      <w:r w:rsidR="00DB29A2" w:rsidRPr="00D7669A">
        <w:rPr>
          <w:lang w:val="en-US"/>
        </w:rPr>
        <w:t xml:space="preserve">security sensitivity. </w:t>
      </w:r>
      <w:r w:rsidR="00FD462D" w:rsidRPr="00D7669A">
        <w:rPr>
          <w:lang w:val="en-US"/>
        </w:rPr>
        <w:t xml:space="preserve">We have already hinted that space laser policy, </w:t>
      </w:r>
      <w:r w:rsidR="004F4AC5" w:rsidRPr="00D7669A">
        <w:rPr>
          <w:lang w:val="en-US"/>
        </w:rPr>
        <w:t>as well as</w:t>
      </w:r>
      <w:r w:rsidR="00FD462D" w:rsidRPr="00D7669A">
        <w:rPr>
          <w:lang w:val="en-US"/>
        </w:rPr>
        <w:t xml:space="preserve"> the related </w:t>
      </w:r>
      <w:r w:rsidR="00DB29A2" w:rsidRPr="00D7669A">
        <w:rPr>
          <w:lang w:val="en-US"/>
        </w:rPr>
        <w:t>governance framework</w:t>
      </w:r>
      <w:r w:rsidR="00FD462D" w:rsidRPr="00D7669A">
        <w:rPr>
          <w:lang w:val="en-US"/>
        </w:rPr>
        <w:t xml:space="preserve">, can be divided into the </w:t>
      </w:r>
      <w:r w:rsidR="00DB29A2" w:rsidRPr="00D7669A">
        <w:rPr>
          <w:lang w:val="en-US"/>
        </w:rPr>
        <w:t>development and deployment phases</w:t>
      </w:r>
      <w:r w:rsidR="00FD462D" w:rsidRPr="00D7669A">
        <w:rPr>
          <w:lang w:val="en-US"/>
        </w:rPr>
        <w:t xml:space="preserve">. </w:t>
      </w:r>
      <w:r w:rsidR="00082365" w:rsidRPr="00D7669A">
        <w:rPr>
          <w:lang w:val="en-US"/>
        </w:rPr>
        <w:t xml:space="preserve">The development phase is concerned with the governance of the research and development of high-power lasers for space; the goal here is to reach the highest possible level of technology readiness and </w:t>
      </w:r>
      <w:proofErr w:type="spellStart"/>
      <w:r w:rsidR="00082365" w:rsidRPr="00D7669A">
        <w:rPr>
          <w:lang w:val="en-US"/>
        </w:rPr>
        <w:t>deployability</w:t>
      </w:r>
      <w:proofErr w:type="spellEnd"/>
      <w:r w:rsidR="00082365" w:rsidRPr="00D7669A">
        <w:rPr>
          <w:lang w:val="en-US"/>
        </w:rPr>
        <w:t xml:space="preserve">. The deployment phase concerns the governance of legitimate use of this powerful technology for the global benefit of humankind by various actors. In the two following subsections, we explain how these phases differ, linking them to what has been said in the paper so far. </w:t>
      </w:r>
      <w:r w:rsidR="00FD462D" w:rsidRPr="00D7669A">
        <w:rPr>
          <w:lang w:val="en-US"/>
        </w:rPr>
        <w:t>There are two reasons for this distinction.</w:t>
      </w:r>
      <w:r w:rsidR="00DB29A2" w:rsidRPr="00D7669A">
        <w:rPr>
          <w:lang w:val="en-US"/>
        </w:rPr>
        <w:t xml:space="preserve"> </w:t>
      </w:r>
      <w:r w:rsidR="00FD462D" w:rsidRPr="00D7669A">
        <w:rPr>
          <w:lang w:val="en-US"/>
        </w:rPr>
        <w:t>F</w:t>
      </w:r>
      <w:r w:rsidR="00DB29A2" w:rsidRPr="00D7669A">
        <w:rPr>
          <w:lang w:val="en-US"/>
        </w:rPr>
        <w:t>irst</w:t>
      </w:r>
      <w:r w:rsidR="00FD462D" w:rsidRPr="00D7669A">
        <w:rPr>
          <w:lang w:val="en-US"/>
        </w:rPr>
        <w:t>,</w:t>
      </w:r>
      <w:r w:rsidR="00DB29A2" w:rsidRPr="00D7669A">
        <w:rPr>
          <w:lang w:val="en-US"/>
        </w:rPr>
        <w:t xml:space="preserve"> </w:t>
      </w:r>
      <w:r w:rsidR="00FD462D" w:rsidRPr="00D7669A">
        <w:rPr>
          <w:lang w:val="en-US"/>
        </w:rPr>
        <w:t xml:space="preserve">because </w:t>
      </w:r>
      <w:r w:rsidR="00DB29A2" w:rsidRPr="00D7669A">
        <w:rPr>
          <w:lang w:val="en-US"/>
        </w:rPr>
        <w:t>each provides different outputs</w:t>
      </w:r>
      <w:r w:rsidR="00FD462D" w:rsidRPr="00D7669A">
        <w:rPr>
          <w:lang w:val="en-US"/>
        </w:rPr>
        <w:t>,</w:t>
      </w:r>
      <w:r w:rsidR="00DB29A2" w:rsidRPr="00D7669A">
        <w:rPr>
          <w:lang w:val="en-US"/>
        </w:rPr>
        <w:t xml:space="preserve"> they </w:t>
      </w:r>
      <w:r w:rsidR="00FD462D" w:rsidRPr="00D7669A">
        <w:rPr>
          <w:lang w:val="en-US"/>
        </w:rPr>
        <w:t xml:space="preserve">also </w:t>
      </w:r>
      <w:r w:rsidR="00DB29A2" w:rsidRPr="00D7669A">
        <w:rPr>
          <w:lang w:val="en-US"/>
        </w:rPr>
        <w:t xml:space="preserve">require different inputs and thus different legitimacy requirements. Secondly, the two phases mutually complement each other and compensate for each </w:t>
      </w:r>
      <w:r w:rsidR="00DB29A2" w:rsidRPr="00D7669A">
        <w:rPr>
          <w:lang w:val="en-US"/>
        </w:rPr>
        <w:lastRenderedPageBreak/>
        <w:t>other’s</w:t>
      </w:r>
      <w:r w:rsidR="00735961" w:rsidRPr="00D7669A">
        <w:rPr>
          <w:lang w:val="en-US"/>
        </w:rPr>
        <w:t xml:space="preserve"> deficiencies</w:t>
      </w:r>
      <w:r w:rsidR="00DB29A2" w:rsidRPr="00D7669A">
        <w:rPr>
          <w:lang w:val="en-US"/>
        </w:rPr>
        <w:t xml:space="preserve">. </w:t>
      </w:r>
      <w:r w:rsidR="00424331" w:rsidRPr="00D7669A">
        <w:rPr>
          <w:lang w:val="en-US"/>
        </w:rPr>
        <w:t xml:space="preserve">In this regard, </w:t>
      </w:r>
      <w:r w:rsidR="00082365" w:rsidRPr="00D7669A">
        <w:rPr>
          <w:lang w:val="en-US"/>
        </w:rPr>
        <w:t>the</w:t>
      </w:r>
      <w:r w:rsidR="00424331" w:rsidRPr="00D7669A">
        <w:rPr>
          <w:lang w:val="en-US"/>
        </w:rPr>
        <w:t xml:space="preserve"> trade-off between inclusivity and effectivity </w:t>
      </w:r>
      <w:r w:rsidR="00082365" w:rsidRPr="00D7669A">
        <w:rPr>
          <w:lang w:val="en-US"/>
        </w:rPr>
        <w:t xml:space="preserve">only exists </w:t>
      </w:r>
      <w:r w:rsidR="00424331" w:rsidRPr="00D7669A">
        <w:rPr>
          <w:lang w:val="en-US"/>
        </w:rPr>
        <w:t>within each phase</w:t>
      </w:r>
      <w:r w:rsidR="00D8123D" w:rsidRPr="00D7669A">
        <w:rPr>
          <w:lang w:val="en-US"/>
        </w:rPr>
        <w:t xml:space="preserve"> based on its characteristics. However, </w:t>
      </w:r>
      <w:r w:rsidR="00594317" w:rsidRPr="00D7669A">
        <w:rPr>
          <w:lang w:val="en-US"/>
        </w:rPr>
        <w:t xml:space="preserve">rather than basing </w:t>
      </w:r>
      <w:r w:rsidR="00B572B6" w:rsidRPr="00D7669A">
        <w:rPr>
          <w:lang w:val="en-US"/>
        </w:rPr>
        <w:t>th</w:t>
      </w:r>
      <w:r w:rsidR="005E4698" w:rsidRPr="00D7669A">
        <w:rPr>
          <w:lang w:val="en-US"/>
        </w:rPr>
        <w:t xml:space="preserve">e legitimacy mechanisms of the entire governance </w:t>
      </w:r>
      <w:r w:rsidR="00594317" w:rsidRPr="00D7669A">
        <w:rPr>
          <w:lang w:val="en-US"/>
        </w:rPr>
        <w:t xml:space="preserve">model </w:t>
      </w:r>
      <w:r w:rsidR="005E4698" w:rsidRPr="00D7669A">
        <w:rPr>
          <w:lang w:val="en-US"/>
        </w:rPr>
        <w:t xml:space="preserve">(in other words of the </w:t>
      </w:r>
      <w:r w:rsidR="00B572B6" w:rsidRPr="00D7669A">
        <w:rPr>
          <w:lang w:val="en-US"/>
        </w:rPr>
        <w:t>two phases together</w:t>
      </w:r>
      <w:r w:rsidR="005E4698" w:rsidRPr="00D7669A">
        <w:rPr>
          <w:lang w:val="en-US"/>
        </w:rPr>
        <w:t xml:space="preserve">) on </w:t>
      </w:r>
      <w:r w:rsidR="00D8123D" w:rsidRPr="00D7669A">
        <w:rPr>
          <w:lang w:val="en-US"/>
        </w:rPr>
        <w:t xml:space="preserve">a </w:t>
      </w:r>
      <w:r w:rsidR="00B572B6" w:rsidRPr="00D7669A">
        <w:rPr>
          <w:lang w:val="en-US"/>
        </w:rPr>
        <w:t>trade-off</w:t>
      </w:r>
      <w:r w:rsidR="00D8123D" w:rsidRPr="00D7669A">
        <w:rPr>
          <w:lang w:val="en-US"/>
        </w:rPr>
        <w:t xml:space="preserve">, which favors inclusivity for effectivity or vice-versa, </w:t>
      </w:r>
      <w:r w:rsidR="005E4698" w:rsidRPr="00D7669A">
        <w:rPr>
          <w:lang w:val="en-US"/>
        </w:rPr>
        <w:t xml:space="preserve">we base it on a trade-in, in which </w:t>
      </w:r>
      <w:r w:rsidR="00A348EF" w:rsidRPr="00D7669A">
        <w:rPr>
          <w:lang w:val="en-US"/>
        </w:rPr>
        <w:t xml:space="preserve">an </w:t>
      </w:r>
      <w:r w:rsidR="005E4698" w:rsidRPr="00D7669A">
        <w:rPr>
          <w:lang w:val="en-US"/>
        </w:rPr>
        <w:t xml:space="preserve">emphasis on inclusivity in one phase is compensated by </w:t>
      </w:r>
      <w:r w:rsidR="00A348EF" w:rsidRPr="00D7669A">
        <w:rPr>
          <w:lang w:val="en-US"/>
        </w:rPr>
        <w:t xml:space="preserve">an emphasis on effectivity in the other. We thus leave the idea of an irreconcilable dilemma. </w:t>
      </w:r>
    </w:p>
    <w:p w14:paraId="4CA67998" w14:textId="77777777" w:rsidR="00192336" w:rsidRPr="00D7669A" w:rsidRDefault="00192336" w:rsidP="00B41753">
      <w:pPr>
        <w:spacing w:line="276" w:lineRule="auto"/>
        <w:rPr>
          <w:lang w:val="en-US"/>
        </w:rPr>
      </w:pPr>
    </w:p>
    <w:p w14:paraId="2A84AFC6" w14:textId="3BB4DDB0" w:rsidR="008F4AC9" w:rsidRPr="00D7669A" w:rsidRDefault="00192336" w:rsidP="009768D3">
      <w:pPr>
        <w:pStyle w:val="Heading2"/>
        <w:rPr>
          <w:lang w:val="en-US"/>
        </w:rPr>
      </w:pPr>
      <w:bookmarkStart w:id="12" w:name="_Toc48069788"/>
      <w:r w:rsidRPr="00D7669A">
        <w:rPr>
          <w:lang w:val="en-US"/>
        </w:rPr>
        <w:t xml:space="preserve">a) </w:t>
      </w:r>
      <w:r w:rsidR="009C1B44" w:rsidRPr="00D7669A">
        <w:rPr>
          <w:lang w:val="en-US"/>
        </w:rPr>
        <w:t xml:space="preserve">The </w:t>
      </w:r>
      <w:r w:rsidR="008F4AC9" w:rsidRPr="009768D3">
        <w:t>Development</w:t>
      </w:r>
      <w:r w:rsidR="008F4AC9" w:rsidRPr="00D7669A">
        <w:rPr>
          <w:lang w:val="en-US"/>
        </w:rPr>
        <w:t xml:space="preserve"> </w:t>
      </w:r>
      <w:r w:rsidR="002C6567" w:rsidRPr="00D7669A">
        <w:rPr>
          <w:lang w:val="en-US"/>
        </w:rPr>
        <w:t>Phase</w:t>
      </w:r>
      <w:bookmarkEnd w:id="12"/>
      <w:r w:rsidR="002C6567" w:rsidRPr="00D7669A">
        <w:rPr>
          <w:lang w:val="en-US"/>
        </w:rPr>
        <w:t xml:space="preserve"> </w:t>
      </w:r>
    </w:p>
    <w:p w14:paraId="68C28FBD" w14:textId="40797802" w:rsidR="00BB4FB8" w:rsidRPr="007151EE" w:rsidRDefault="001E3CAA" w:rsidP="000A6415">
      <w:pPr>
        <w:spacing w:line="276" w:lineRule="auto"/>
        <w:jc w:val="both"/>
        <w:rPr>
          <w:lang w:val="en-US"/>
        </w:rPr>
      </w:pPr>
      <w:r w:rsidRPr="00D7669A">
        <w:rPr>
          <w:lang w:val="en-US"/>
        </w:rPr>
        <w:t xml:space="preserve">The main goal of the development phase is </w:t>
      </w:r>
      <w:r w:rsidR="00EE5A87" w:rsidRPr="00D7669A">
        <w:rPr>
          <w:lang w:val="en-US"/>
        </w:rPr>
        <w:t xml:space="preserve">effective and </w:t>
      </w:r>
      <w:r w:rsidR="00BD29A7" w:rsidRPr="00D7669A">
        <w:rPr>
          <w:lang w:val="en-US"/>
        </w:rPr>
        <w:t xml:space="preserve">perhaps ground-breaking </w:t>
      </w:r>
      <w:r w:rsidR="00D9190A" w:rsidRPr="00D7669A">
        <w:rPr>
          <w:lang w:val="en-US"/>
        </w:rPr>
        <w:t xml:space="preserve">advancement </w:t>
      </w:r>
      <w:r w:rsidR="00EE5A87" w:rsidRPr="00D7669A">
        <w:rPr>
          <w:lang w:val="en-US"/>
        </w:rPr>
        <w:t>of new technologies</w:t>
      </w:r>
      <w:r w:rsidR="00D9190A" w:rsidRPr="00D7669A">
        <w:rPr>
          <w:lang w:val="en-US"/>
        </w:rPr>
        <w:t>, on the back of</w:t>
      </w:r>
      <w:r w:rsidR="00EE5A87" w:rsidRPr="00D7669A">
        <w:rPr>
          <w:lang w:val="en-US"/>
        </w:rPr>
        <w:t xml:space="preserve"> global collaboration of multiple stakeholders across research institutes, universities, national agencies, </w:t>
      </w:r>
      <w:r w:rsidR="009B22FE" w:rsidRPr="00D7669A">
        <w:rPr>
          <w:lang w:val="en-US"/>
        </w:rPr>
        <w:t xml:space="preserve">and </w:t>
      </w:r>
      <w:r w:rsidR="00EE5A87" w:rsidRPr="00D7669A">
        <w:rPr>
          <w:lang w:val="en-US"/>
        </w:rPr>
        <w:t xml:space="preserve">private companies. </w:t>
      </w:r>
      <w:r w:rsidR="002D4766" w:rsidRPr="00D7669A">
        <w:rPr>
          <w:lang w:val="en-US"/>
        </w:rPr>
        <w:t>The legitimacy trade-offs we propose closely follow t</w:t>
      </w:r>
      <w:r w:rsidR="006E6FC6" w:rsidRPr="00D7669A">
        <w:rPr>
          <w:lang w:val="en-US"/>
        </w:rPr>
        <w:t>he characteristics of the development phase guide</w:t>
      </w:r>
      <w:r w:rsidR="002D4766" w:rsidRPr="00D7669A">
        <w:rPr>
          <w:lang w:val="en-US"/>
        </w:rPr>
        <w:t xml:space="preserve"> – that is, the context of legitimacy</w:t>
      </w:r>
      <w:r w:rsidR="006E6FC6" w:rsidRPr="00D7669A">
        <w:rPr>
          <w:lang w:val="en-US"/>
        </w:rPr>
        <w:t xml:space="preserve">. </w:t>
      </w:r>
      <w:r w:rsidR="00D9190A" w:rsidRPr="00D7669A">
        <w:rPr>
          <w:lang w:val="en-US"/>
        </w:rPr>
        <w:t>F</w:t>
      </w:r>
      <w:r w:rsidR="00F079E8" w:rsidRPr="00D7669A">
        <w:rPr>
          <w:lang w:val="en-US"/>
        </w:rPr>
        <w:t xml:space="preserve">irstly, </w:t>
      </w:r>
      <w:r w:rsidR="006E6FC6" w:rsidRPr="00D7669A">
        <w:rPr>
          <w:lang w:val="en-US"/>
        </w:rPr>
        <w:t xml:space="preserve">the development is </w:t>
      </w:r>
      <w:r w:rsidR="00F079E8" w:rsidRPr="00D7669A">
        <w:rPr>
          <w:lang w:val="en-US"/>
        </w:rPr>
        <w:t xml:space="preserve">technically very complex </w:t>
      </w:r>
      <w:r w:rsidR="00776C36" w:rsidRPr="00D7669A">
        <w:rPr>
          <w:lang w:val="en-US"/>
        </w:rPr>
        <w:t>and, in many aspects,</w:t>
      </w:r>
      <w:r w:rsidR="00F079E8" w:rsidRPr="00D7669A">
        <w:rPr>
          <w:lang w:val="en-US"/>
        </w:rPr>
        <w:t xml:space="preserve"> </w:t>
      </w:r>
      <w:proofErr w:type="gramStart"/>
      <w:r w:rsidR="00F079E8" w:rsidRPr="00D7669A">
        <w:rPr>
          <w:lang w:val="en-US"/>
        </w:rPr>
        <w:t>choice</w:t>
      </w:r>
      <w:r w:rsidR="00776C36" w:rsidRPr="00D7669A">
        <w:rPr>
          <w:lang w:val="en-US"/>
        </w:rPr>
        <w:t>-</w:t>
      </w:r>
      <w:r w:rsidR="00F079E8" w:rsidRPr="00D7669A">
        <w:rPr>
          <w:lang w:val="en-US"/>
        </w:rPr>
        <w:t>insensitive</w:t>
      </w:r>
      <w:proofErr w:type="gramEnd"/>
      <w:r w:rsidR="00F079E8" w:rsidRPr="00D7669A">
        <w:rPr>
          <w:lang w:val="en-US"/>
        </w:rPr>
        <w:t>. Secondly, it carr</w:t>
      </w:r>
      <w:r w:rsidR="006511DC" w:rsidRPr="00D7669A">
        <w:rPr>
          <w:lang w:val="en-US"/>
        </w:rPr>
        <w:t>ies lower</w:t>
      </w:r>
      <w:r w:rsidR="00F079E8" w:rsidRPr="00D7669A">
        <w:rPr>
          <w:lang w:val="en-US"/>
        </w:rPr>
        <w:t xml:space="preserve"> risks of security misuse compared to the deployment phase</w:t>
      </w:r>
      <w:r w:rsidR="00D9190A" w:rsidRPr="00D7669A">
        <w:rPr>
          <w:lang w:val="en-US"/>
        </w:rPr>
        <w:t>, because</w:t>
      </w:r>
      <w:r w:rsidR="00F079E8" w:rsidRPr="00D7669A">
        <w:rPr>
          <w:lang w:val="en-US"/>
        </w:rPr>
        <w:t xml:space="preserve"> the research itself is benign </w:t>
      </w:r>
      <w:r w:rsidR="00D9190A" w:rsidRPr="00D7669A">
        <w:rPr>
          <w:lang w:val="en-US"/>
        </w:rPr>
        <w:t xml:space="preserve">in comparison to the subsequent </w:t>
      </w:r>
      <w:r w:rsidR="00F079E8" w:rsidRPr="00D7669A">
        <w:rPr>
          <w:lang w:val="en-US"/>
        </w:rPr>
        <w:t xml:space="preserve">use of powerful technology. </w:t>
      </w:r>
      <w:r w:rsidR="000A6415" w:rsidRPr="00D7669A">
        <w:rPr>
          <w:lang w:val="en-US"/>
        </w:rPr>
        <w:t xml:space="preserve"> Decisions pertaining to the process and conditions of scientific discovery are more easily shielded off against misuse or hijacking under the pretense of criticality. This means that in the development phase of space laser policy, greater generosity as regards the room for technocratic decision-making can be afforded. Of course, there might be some rogue regime employing top scientists with the purpose of developing space laser technology for its own purposes, while happily disregarding any internationally negotiated norms which are meant to regulate research in the given scientific area. But such evil plans would go on even if we subjected all other actors to democratic mechanisms. The more general point is that there are more efficient instruments of control of/over critical issues in research and development itself than broad democratic inclusion.</w:t>
      </w:r>
      <w:r w:rsidR="000A6415" w:rsidRPr="00D7669A">
        <w:rPr>
          <w:rStyle w:val="FootnoteReference"/>
          <w:lang w:val="en-US"/>
        </w:rPr>
        <w:footnoteReference w:id="31"/>
      </w:r>
      <w:r w:rsidR="000A6415" w:rsidRPr="00D7669A">
        <w:rPr>
          <w:lang w:val="en-US"/>
        </w:rPr>
        <w:t xml:space="preserve"> On the other hand, deployment of powerful laser technology brings about much larger risks which would put in question not only regular security interests (as regards space debris removal) but, in the case of planetary defense against asteroids, ultimately also the overall survival of some actors, simply due to the hugely powerful technology involved. Here, a much more elaborate mechanism of global democratic oversight and control seems necessary.</w:t>
      </w:r>
      <w:r w:rsidR="00CD5043" w:rsidRPr="00D7669A">
        <w:rPr>
          <w:lang w:val="en-US"/>
        </w:rPr>
        <w:t xml:space="preserve"> </w:t>
      </w:r>
      <w:r w:rsidR="000A6415" w:rsidRPr="00D7669A">
        <w:rPr>
          <w:lang w:val="en-US"/>
        </w:rPr>
        <w:t>And t</w:t>
      </w:r>
      <w:r w:rsidR="00F079E8" w:rsidRPr="00D7669A">
        <w:rPr>
          <w:lang w:val="en-US"/>
        </w:rPr>
        <w:t xml:space="preserve">hirdly, </w:t>
      </w:r>
      <w:r w:rsidR="000F263D" w:rsidRPr="00D7669A">
        <w:rPr>
          <w:lang w:val="en-US"/>
        </w:rPr>
        <w:t xml:space="preserve">the outcomes of development </w:t>
      </w:r>
      <w:r w:rsidR="00ED02B3" w:rsidRPr="00D7669A">
        <w:rPr>
          <w:lang w:val="en-US"/>
        </w:rPr>
        <w:t xml:space="preserve">are of </w:t>
      </w:r>
      <w:r w:rsidR="000F263D" w:rsidRPr="00D7669A">
        <w:rPr>
          <w:lang w:val="en-US"/>
        </w:rPr>
        <w:t>greater</w:t>
      </w:r>
      <w:r w:rsidR="00F079E8" w:rsidRPr="00D7669A">
        <w:rPr>
          <w:lang w:val="en-US"/>
        </w:rPr>
        <w:t xml:space="preserve"> importance </w:t>
      </w:r>
      <w:r w:rsidR="000F263D" w:rsidRPr="00D7669A">
        <w:rPr>
          <w:lang w:val="en-US"/>
        </w:rPr>
        <w:t xml:space="preserve">than wide-ranging inclusion in the </w:t>
      </w:r>
      <w:r w:rsidR="00F079E8" w:rsidRPr="00D7669A">
        <w:rPr>
          <w:lang w:val="en-US"/>
        </w:rPr>
        <w:t>process</w:t>
      </w:r>
      <w:r w:rsidR="000F263D" w:rsidRPr="00D7669A">
        <w:rPr>
          <w:lang w:val="en-US"/>
        </w:rPr>
        <w:t xml:space="preserve"> itself</w:t>
      </w:r>
      <w:r w:rsidR="00F079E8" w:rsidRPr="00D7669A">
        <w:rPr>
          <w:lang w:val="en-US"/>
        </w:rPr>
        <w:t>.</w:t>
      </w:r>
      <w:r w:rsidR="006E6FC6" w:rsidRPr="00D7669A">
        <w:rPr>
          <w:lang w:val="en-US"/>
        </w:rPr>
        <w:t xml:space="preserve"> </w:t>
      </w:r>
      <w:r w:rsidR="004E743A" w:rsidRPr="00D7669A">
        <w:rPr>
          <w:lang w:val="en-US"/>
        </w:rPr>
        <w:t>Accordingly, t</w:t>
      </w:r>
      <w:r w:rsidR="00BA0EC4" w:rsidRPr="00D7669A">
        <w:rPr>
          <w:lang w:val="en-US"/>
        </w:rPr>
        <w:t>he technically complex and choice</w:t>
      </w:r>
      <w:r w:rsidR="00776C36" w:rsidRPr="00D7669A">
        <w:rPr>
          <w:lang w:val="en-US"/>
        </w:rPr>
        <w:t>-</w:t>
      </w:r>
      <w:r w:rsidR="00BA0EC4" w:rsidRPr="00D7669A">
        <w:rPr>
          <w:lang w:val="en-US"/>
        </w:rPr>
        <w:t xml:space="preserve">insensitive area of development </w:t>
      </w:r>
      <w:r w:rsidR="004E743A" w:rsidRPr="00D7669A">
        <w:rPr>
          <w:lang w:val="en-US"/>
        </w:rPr>
        <w:t xml:space="preserve">clicks with </w:t>
      </w:r>
      <w:r w:rsidR="00BA0EC4" w:rsidRPr="00D7669A">
        <w:rPr>
          <w:lang w:val="en-US"/>
        </w:rPr>
        <w:t xml:space="preserve">the less inclusive </w:t>
      </w:r>
      <w:r w:rsidR="00F079E8" w:rsidRPr="00D7669A">
        <w:rPr>
          <w:lang w:val="en-US"/>
        </w:rPr>
        <w:t>practical constituency</w:t>
      </w:r>
      <w:r w:rsidR="0099029D" w:rsidRPr="00D7669A">
        <w:rPr>
          <w:lang w:val="en-US"/>
        </w:rPr>
        <w:t xml:space="preserve">, calling for the application of the </w:t>
      </w:r>
      <w:r w:rsidR="0099029D" w:rsidRPr="00D7669A">
        <w:rPr>
          <w:i/>
          <w:iCs/>
          <w:lang w:val="en-US"/>
        </w:rPr>
        <w:t>all-involved principle</w:t>
      </w:r>
      <w:r w:rsidR="00BA0EC4" w:rsidRPr="00D7669A">
        <w:rPr>
          <w:lang w:val="en-US"/>
        </w:rPr>
        <w:t xml:space="preserve">. </w:t>
      </w:r>
      <w:r w:rsidR="006E6FC6" w:rsidRPr="00D7669A">
        <w:rPr>
          <w:lang w:val="en-US"/>
        </w:rPr>
        <w:t>While open</w:t>
      </w:r>
      <w:r w:rsidR="00035D77" w:rsidRPr="00D7669A">
        <w:rPr>
          <w:lang w:val="en-US"/>
        </w:rPr>
        <w:t xml:space="preserve"> in principle</w:t>
      </w:r>
      <w:r w:rsidR="006E6FC6" w:rsidRPr="00D7669A">
        <w:rPr>
          <w:lang w:val="en-US"/>
        </w:rPr>
        <w:t xml:space="preserve">, </w:t>
      </w:r>
      <w:r w:rsidR="00035D77" w:rsidRPr="00D7669A">
        <w:rPr>
          <w:lang w:val="en-US"/>
        </w:rPr>
        <w:t xml:space="preserve">the </w:t>
      </w:r>
      <w:r w:rsidR="00BA0EC4" w:rsidRPr="007151EE">
        <w:rPr>
          <w:lang w:val="en-US"/>
        </w:rPr>
        <w:t>practical</w:t>
      </w:r>
      <w:r w:rsidR="006E6FC6" w:rsidRPr="007151EE">
        <w:rPr>
          <w:lang w:val="en-US"/>
        </w:rPr>
        <w:t xml:space="preserve"> constituency </w:t>
      </w:r>
      <w:r w:rsidR="00035D77" w:rsidRPr="007151EE">
        <w:rPr>
          <w:lang w:val="en-US"/>
        </w:rPr>
        <w:t xml:space="preserve">normally includes </w:t>
      </w:r>
      <w:r w:rsidR="006E6FC6" w:rsidRPr="007151EE">
        <w:rPr>
          <w:lang w:val="en-US"/>
        </w:rPr>
        <w:t xml:space="preserve">those </w:t>
      </w:r>
      <w:r w:rsidR="00035D77" w:rsidRPr="007151EE">
        <w:rPr>
          <w:lang w:val="en-US"/>
        </w:rPr>
        <w:t>actors who</w:t>
      </w:r>
      <w:r w:rsidR="006E6FC6" w:rsidRPr="007151EE">
        <w:rPr>
          <w:lang w:val="en-US"/>
        </w:rPr>
        <w:t xml:space="preserve"> provide some investment in terms of capital, human resources, knowledge or infrastructure.</w:t>
      </w:r>
    </w:p>
    <w:p w14:paraId="5457BEC5" w14:textId="6A4E1A15" w:rsidR="00BA0EC4" w:rsidRPr="00D7669A" w:rsidRDefault="00BA0EC4" w:rsidP="00B41753">
      <w:pPr>
        <w:spacing w:line="276" w:lineRule="auto"/>
        <w:jc w:val="both"/>
        <w:rPr>
          <w:lang w:val="en-US"/>
        </w:rPr>
      </w:pPr>
      <w:r w:rsidRPr="007151EE">
        <w:rPr>
          <w:lang w:val="en-US"/>
        </w:rPr>
        <w:t xml:space="preserve">One could </w:t>
      </w:r>
      <w:r w:rsidR="00BB4FB8" w:rsidRPr="007151EE">
        <w:rPr>
          <w:lang w:val="en-US"/>
        </w:rPr>
        <w:t xml:space="preserve">object </w:t>
      </w:r>
      <w:r w:rsidRPr="007151EE">
        <w:rPr>
          <w:lang w:val="en-US"/>
        </w:rPr>
        <w:t xml:space="preserve">that the development phase </w:t>
      </w:r>
      <w:r w:rsidR="008B6576" w:rsidRPr="007151EE">
        <w:rPr>
          <w:lang w:val="en-US"/>
        </w:rPr>
        <w:t xml:space="preserve">ultimately </w:t>
      </w:r>
      <w:r w:rsidRPr="007151EE">
        <w:rPr>
          <w:lang w:val="en-US"/>
        </w:rPr>
        <w:t xml:space="preserve">concerns </w:t>
      </w:r>
      <w:r w:rsidR="00BA4CBF" w:rsidRPr="007151EE">
        <w:rPr>
          <w:lang w:val="en-US"/>
        </w:rPr>
        <w:t xml:space="preserve">also </w:t>
      </w:r>
      <w:r w:rsidR="008B6576" w:rsidRPr="007151EE">
        <w:rPr>
          <w:lang w:val="en-US"/>
        </w:rPr>
        <w:t xml:space="preserve">the </w:t>
      </w:r>
      <w:r w:rsidRPr="007151EE">
        <w:rPr>
          <w:lang w:val="en-US"/>
        </w:rPr>
        <w:t>all-affected or all-subjected constituenc</w:t>
      </w:r>
      <w:r w:rsidR="008B6576" w:rsidRPr="007151EE">
        <w:rPr>
          <w:lang w:val="en-US"/>
        </w:rPr>
        <w:t xml:space="preserve">ies, </w:t>
      </w:r>
      <w:proofErr w:type="gramStart"/>
      <w:r w:rsidR="008B6576" w:rsidRPr="007151EE">
        <w:rPr>
          <w:lang w:val="en-US"/>
        </w:rPr>
        <w:t>as long as</w:t>
      </w:r>
      <w:proofErr w:type="gramEnd"/>
      <w:r w:rsidRPr="007151EE">
        <w:rPr>
          <w:lang w:val="en-US"/>
        </w:rPr>
        <w:t xml:space="preserve"> the good or bad consequences of this new powerful technology </w:t>
      </w:r>
      <w:r w:rsidR="008B6576" w:rsidRPr="007151EE">
        <w:rPr>
          <w:lang w:val="en-US"/>
        </w:rPr>
        <w:t>befall them</w:t>
      </w:r>
      <w:r w:rsidR="006B7EA7" w:rsidRPr="007151EE">
        <w:rPr>
          <w:lang w:val="en-US"/>
        </w:rPr>
        <w:t xml:space="preserve">, </w:t>
      </w:r>
      <w:r w:rsidR="00BA4CBF" w:rsidRPr="007151EE">
        <w:rPr>
          <w:lang w:val="en-US"/>
        </w:rPr>
        <w:t xml:space="preserve">intended </w:t>
      </w:r>
      <w:r w:rsidR="006B7EA7" w:rsidRPr="007151EE">
        <w:rPr>
          <w:lang w:val="en-US"/>
        </w:rPr>
        <w:t>or not</w:t>
      </w:r>
      <w:r w:rsidR="008B6576" w:rsidRPr="007151EE">
        <w:rPr>
          <w:lang w:val="en-US"/>
        </w:rPr>
        <w:t>. Such a constituency</w:t>
      </w:r>
      <w:r w:rsidR="0017286B" w:rsidRPr="007151EE">
        <w:rPr>
          <w:lang w:val="en-US"/>
        </w:rPr>
        <w:t>, in fact,</w:t>
      </w:r>
      <w:r w:rsidRPr="007151EE">
        <w:rPr>
          <w:lang w:val="en-US"/>
        </w:rPr>
        <w:t xml:space="preserve"> </w:t>
      </w:r>
      <w:r w:rsidR="008B6576" w:rsidRPr="007151EE">
        <w:rPr>
          <w:lang w:val="en-US"/>
        </w:rPr>
        <w:t xml:space="preserve">would have to </w:t>
      </w:r>
      <w:r w:rsidRPr="007151EE">
        <w:rPr>
          <w:lang w:val="en-US"/>
        </w:rPr>
        <w:t xml:space="preserve">include also future generations since once the technology is </w:t>
      </w:r>
      <w:r w:rsidR="001D77A5" w:rsidRPr="007151EE">
        <w:rPr>
          <w:lang w:val="en-US"/>
        </w:rPr>
        <w:t>born</w:t>
      </w:r>
      <w:r w:rsidRPr="007151EE">
        <w:rPr>
          <w:lang w:val="en-US"/>
        </w:rPr>
        <w:t xml:space="preserve">, it cannot be undeveloped. However, </w:t>
      </w:r>
      <w:r w:rsidR="004A3804" w:rsidRPr="007151EE">
        <w:rPr>
          <w:lang w:val="en-US"/>
        </w:rPr>
        <w:t xml:space="preserve">nipping </w:t>
      </w:r>
      <w:r w:rsidR="004A3804" w:rsidRPr="00D7669A">
        <w:rPr>
          <w:lang w:val="en-US"/>
        </w:rPr>
        <w:t xml:space="preserve">the research of highly promising technology in the bud just because there is some danger of its future misuse </w:t>
      </w:r>
      <w:r w:rsidR="00607FD0" w:rsidRPr="00D7669A">
        <w:rPr>
          <w:lang w:val="en-US"/>
        </w:rPr>
        <w:t>seems</w:t>
      </w:r>
      <w:r w:rsidR="004A3804" w:rsidRPr="00D7669A">
        <w:rPr>
          <w:lang w:val="en-US"/>
        </w:rPr>
        <w:t xml:space="preserve"> absurd</w:t>
      </w:r>
      <w:r w:rsidR="00CC4B7E" w:rsidRPr="00D7669A">
        <w:rPr>
          <w:lang w:val="en-US"/>
        </w:rPr>
        <w:t xml:space="preserve"> (after all, there is always also the possibility of highly beneficial use for those excluded). It is the </w:t>
      </w:r>
      <w:r w:rsidRPr="00D7669A">
        <w:rPr>
          <w:lang w:val="en-US"/>
        </w:rPr>
        <w:t xml:space="preserve">social environment, circumstances and normative frameworks </w:t>
      </w:r>
      <w:r w:rsidR="00CC4B7E" w:rsidRPr="00D7669A">
        <w:rPr>
          <w:lang w:val="en-US"/>
        </w:rPr>
        <w:t xml:space="preserve">which </w:t>
      </w:r>
      <w:r w:rsidRPr="00D7669A">
        <w:rPr>
          <w:lang w:val="en-US"/>
        </w:rPr>
        <w:t xml:space="preserve">imprint </w:t>
      </w:r>
      <w:r w:rsidR="00CC4B7E" w:rsidRPr="00D7669A">
        <w:rPr>
          <w:lang w:val="en-US"/>
        </w:rPr>
        <w:t xml:space="preserve">technologies </w:t>
      </w:r>
      <w:r w:rsidRPr="00D7669A">
        <w:rPr>
          <w:lang w:val="en-US"/>
        </w:rPr>
        <w:t xml:space="preserve">with </w:t>
      </w:r>
      <w:r w:rsidR="00CC4B7E" w:rsidRPr="00D7669A">
        <w:rPr>
          <w:lang w:val="en-US"/>
        </w:rPr>
        <w:t xml:space="preserve">certain </w:t>
      </w:r>
      <w:r w:rsidRPr="00D7669A">
        <w:rPr>
          <w:lang w:val="en-US"/>
        </w:rPr>
        <w:lastRenderedPageBreak/>
        <w:t>ethic</w:t>
      </w:r>
      <w:r w:rsidR="00CC4B7E" w:rsidRPr="00D7669A">
        <w:rPr>
          <w:lang w:val="en-US"/>
        </w:rPr>
        <w:t>al qualities</w:t>
      </w:r>
      <w:r w:rsidR="0049621C" w:rsidRPr="00D7669A">
        <w:rPr>
          <w:lang w:val="en-US"/>
        </w:rPr>
        <w:t xml:space="preserve"> </w:t>
      </w:r>
      <w:r w:rsidR="00192336" w:rsidRPr="00D7669A">
        <w:rPr>
          <w:rStyle w:val="FootnoteReference"/>
          <w:lang w:val="en-US"/>
        </w:rPr>
        <w:fldChar w:fldCharType="begin" w:fldLock="1"/>
      </w:r>
      <w:r w:rsidR="00627157" w:rsidRPr="00D7669A">
        <w:rPr>
          <w:lang w:val="en-US"/>
        </w:rPr>
        <w:instrText>ADDIN CSL_CITATION {"citationItems":[{"id":"ITEM-1","itemData":{"author":[{"dropping-particle":"","family":"Rees","given":"Martin","non-dropping-particle":"","parse-names":false,"suffix":""}],"id":"ITEM-1","issued":{"date-parts":[["2004"]]},"number-of-pages":"240","publisher":"Arrow Books Ltd","title":"Our Final Century: The 50/50 Threat to Humanity's Survival","type":"book"},"uris":["http://www.mendeley.com/documents/?uuid=5503bc51-1d9c-4723-bf85-adb604c5a651"]}],"mendeley":{"formattedCitation":"(Rees, 2004)","plainTextFormattedCitation":"(Rees, 2004)","previouslyFormattedCitation":"(Rees, 2004)"},"properties":{"noteIndex":0},"schema":"https://github.com/citation-style-language/schema/raw/master/csl-citation.json"}</w:instrText>
      </w:r>
      <w:r w:rsidR="00192336" w:rsidRPr="00D7669A">
        <w:rPr>
          <w:rStyle w:val="FootnoteReference"/>
          <w:lang w:val="en-US"/>
        </w:rPr>
        <w:fldChar w:fldCharType="separate"/>
      </w:r>
      <w:r w:rsidR="00192336" w:rsidRPr="00D7669A">
        <w:rPr>
          <w:noProof/>
          <w:lang w:val="en-US"/>
        </w:rPr>
        <w:t>(Rees, 2004)</w:t>
      </w:r>
      <w:r w:rsidR="00192336" w:rsidRPr="00D7669A">
        <w:rPr>
          <w:rStyle w:val="FootnoteReference"/>
          <w:lang w:val="en-US"/>
        </w:rPr>
        <w:fldChar w:fldCharType="end"/>
      </w:r>
      <w:r w:rsidR="0049621C" w:rsidRPr="00D7669A">
        <w:rPr>
          <w:lang w:val="en-US"/>
        </w:rPr>
        <w:t>.</w:t>
      </w:r>
      <w:r w:rsidRPr="00D7669A">
        <w:rPr>
          <w:lang w:val="en-US"/>
        </w:rPr>
        <w:t xml:space="preserve"> </w:t>
      </w:r>
      <w:proofErr w:type="gramStart"/>
      <w:r w:rsidR="00CC4B7E" w:rsidRPr="00D7669A">
        <w:rPr>
          <w:lang w:val="en-US"/>
        </w:rPr>
        <w:t>This is why</w:t>
      </w:r>
      <w:proofErr w:type="gramEnd"/>
      <w:r w:rsidR="00CC4B7E" w:rsidRPr="00D7669A">
        <w:rPr>
          <w:lang w:val="en-US"/>
        </w:rPr>
        <w:t xml:space="preserve"> we </w:t>
      </w:r>
      <w:r w:rsidR="00D364C5" w:rsidRPr="00D7669A">
        <w:rPr>
          <w:lang w:val="en-US"/>
        </w:rPr>
        <w:t xml:space="preserve">suggest </w:t>
      </w:r>
      <w:r w:rsidR="00CC4B7E" w:rsidRPr="00D7669A">
        <w:rPr>
          <w:lang w:val="en-US"/>
        </w:rPr>
        <w:t xml:space="preserve">that </w:t>
      </w:r>
      <w:r w:rsidR="00F16DF1" w:rsidRPr="00D7669A">
        <w:rPr>
          <w:lang w:val="en-US"/>
        </w:rPr>
        <w:t xml:space="preserve">ethical questions be </w:t>
      </w:r>
      <w:r w:rsidR="00056646" w:rsidRPr="00D7669A">
        <w:rPr>
          <w:lang w:val="en-US"/>
        </w:rPr>
        <w:t xml:space="preserve">predominantly </w:t>
      </w:r>
      <w:r w:rsidR="00482BC3" w:rsidRPr="00D7669A">
        <w:rPr>
          <w:lang w:val="en-US"/>
        </w:rPr>
        <w:t xml:space="preserve">publicly </w:t>
      </w:r>
      <w:r w:rsidR="00F16DF1" w:rsidRPr="00D7669A">
        <w:rPr>
          <w:lang w:val="en-US"/>
        </w:rPr>
        <w:t xml:space="preserve">addressed and dealt with in the </w:t>
      </w:r>
      <w:r w:rsidRPr="00D7669A">
        <w:rPr>
          <w:lang w:val="en-US"/>
        </w:rPr>
        <w:t>deployment</w:t>
      </w:r>
      <w:r w:rsidR="00F16DF1" w:rsidRPr="00D7669A">
        <w:rPr>
          <w:lang w:val="en-US"/>
        </w:rPr>
        <w:t xml:space="preserve"> phase</w:t>
      </w:r>
      <w:r w:rsidRPr="00D7669A">
        <w:rPr>
          <w:lang w:val="en-US"/>
        </w:rPr>
        <w:t xml:space="preserve">, where </w:t>
      </w:r>
      <w:r w:rsidR="00F16DF1" w:rsidRPr="00D7669A">
        <w:rPr>
          <w:lang w:val="en-US"/>
        </w:rPr>
        <w:t xml:space="preserve">inclusive </w:t>
      </w:r>
      <w:r w:rsidRPr="00D7669A">
        <w:rPr>
          <w:lang w:val="en-US"/>
        </w:rPr>
        <w:t xml:space="preserve">democratic participation is easier to achieve </w:t>
      </w:r>
      <w:r w:rsidR="00056646" w:rsidRPr="00D7669A">
        <w:rPr>
          <w:lang w:val="en-US"/>
        </w:rPr>
        <w:t xml:space="preserve">thanks </w:t>
      </w:r>
      <w:r w:rsidRPr="00D7669A">
        <w:rPr>
          <w:lang w:val="en-US"/>
        </w:rPr>
        <w:t>to lower technical complexity</w:t>
      </w:r>
      <w:r w:rsidR="00FD1135" w:rsidRPr="00D7669A">
        <w:rPr>
          <w:lang w:val="en-US"/>
        </w:rPr>
        <w:t xml:space="preserve"> of the subject matter</w:t>
      </w:r>
      <w:r w:rsidRPr="00D7669A">
        <w:rPr>
          <w:lang w:val="en-US"/>
        </w:rPr>
        <w:t xml:space="preserve">. </w:t>
      </w:r>
      <w:r w:rsidR="00922D75" w:rsidRPr="00D7669A">
        <w:rPr>
          <w:lang w:val="en-US"/>
        </w:rPr>
        <w:t>To cite two historical examples</w:t>
      </w:r>
      <w:r w:rsidRPr="00D7669A">
        <w:rPr>
          <w:lang w:val="en-US"/>
        </w:rPr>
        <w:t xml:space="preserve">, we </w:t>
      </w:r>
      <w:r w:rsidR="00922D75" w:rsidRPr="00D7669A">
        <w:rPr>
          <w:lang w:val="en-US"/>
        </w:rPr>
        <w:t xml:space="preserve">should not </w:t>
      </w:r>
      <w:r w:rsidRPr="00D7669A">
        <w:rPr>
          <w:lang w:val="en-US"/>
        </w:rPr>
        <w:t xml:space="preserve">blame millions of deaths on the discoverers of nuclear reaction or ammonia but on the deployers of </w:t>
      </w:r>
      <w:r w:rsidR="00177134" w:rsidRPr="00D7669A">
        <w:rPr>
          <w:lang w:val="en-US"/>
        </w:rPr>
        <w:t xml:space="preserve">the </w:t>
      </w:r>
      <w:r w:rsidRPr="00D7669A">
        <w:rPr>
          <w:lang w:val="en-US"/>
        </w:rPr>
        <w:t xml:space="preserve">technology, especially given the fact the discoverers unlocked </w:t>
      </w:r>
      <w:r w:rsidR="00922D75" w:rsidRPr="00D7669A">
        <w:rPr>
          <w:lang w:val="en-US"/>
        </w:rPr>
        <w:t xml:space="preserve">a highly </w:t>
      </w:r>
      <w:r w:rsidRPr="00D7669A">
        <w:rPr>
          <w:lang w:val="en-US"/>
        </w:rPr>
        <w:t xml:space="preserve">efficient source of energy as well as fertilizers that </w:t>
      </w:r>
      <w:r w:rsidR="00922D75" w:rsidRPr="00D7669A">
        <w:rPr>
          <w:lang w:val="en-US"/>
        </w:rPr>
        <w:t>helped</w:t>
      </w:r>
      <w:r w:rsidRPr="00D7669A">
        <w:rPr>
          <w:lang w:val="en-US"/>
        </w:rPr>
        <w:t xml:space="preserve"> feed </w:t>
      </w:r>
      <w:r w:rsidR="00FA5A40" w:rsidRPr="00D7669A">
        <w:rPr>
          <w:lang w:val="en-US"/>
        </w:rPr>
        <w:t xml:space="preserve">and save </w:t>
      </w:r>
      <w:r w:rsidRPr="00D7669A">
        <w:rPr>
          <w:lang w:val="en-US"/>
        </w:rPr>
        <w:t xml:space="preserve">billions of people. </w:t>
      </w:r>
      <w:r w:rsidR="00E62A9A" w:rsidRPr="00D7669A">
        <w:rPr>
          <w:lang w:val="en-US"/>
        </w:rPr>
        <w:t xml:space="preserve">Of course, one cannot </w:t>
      </w:r>
      <w:r w:rsidR="00E62A9A" w:rsidRPr="00D7669A">
        <w:rPr>
          <w:i/>
          <w:iCs/>
          <w:lang w:val="en-US"/>
        </w:rPr>
        <w:t>in principle</w:t>
      </w:r>
      <w:r w:rsidR="00E62A9A" w:rsidRPr="00D7669A">
        <w:rPr>
          <w:lang w:val="en-US"/>
        </w:rPr>
        <w:t xml:space="preserve"> prohibit democratic publics from addressing matters of scientific research and development. However, experience suggests that while the public can easily become interested in the results of scientific discoveries, it largely leaves the </w:t>
      </w:r>
      <w:r w:rsidR="003B7419" w:rsidRPr="00D7669A">
        <w:rPr>
          <w:lang w:val="en-US"/>
        </w:rPr>
        <w:t xml:space="preserve">administration of LTSs to </w:t>
      </w:r>
      <w:r w:rsidR="00F54A2E" w:rsidRPr="00D7669A">
        <w:rPr>
          <w:lang w:val="en-US"/>
        </w:rPr>
        <w:t xml:space="preserve">the </w:t>
      </w:r>
      <w:r w:rsidR="003B7419" w:rsidRPr="00D7669A">
        <w:rPr>
          <w:lang w:val="en-US"/>
        </w:rPr>
        <w:t>presumed experts.</w:t>
      </w:r>
      <w:r w:rsidR="00EB419C" w:rsidRPr="00D7669A">
        <w:rPr>
          <w:lang w:val="en-US"/>
        </w:rPr>
        <w:t xml:space="preserve"> </w:t>
      </w:r>
      <w:r w:rsidR="0021042E" w:rsidRPr="00D7669A">
        <w:rPr>
          <w:lang w:val="en-US"/>
        </w:rPr>
        <w:t xml:space="preserve">For example, </w:t>
      </w:r>
      <w:r w:rsidR="00FF5B38" w:rsidRPr="00D7669A">
        <w:rPr>
          <w:lang w:val="en-US"/>
        </w:rPr>
        <w:t xml:space="preserve">while </w:t>
      </w:r>
      <w:r w:rsidR="0021042E" w:rsidRPr="00D7669A">
        <w:rPr>
          <w:lang w:val="en-US"/>
        </w:rPr>
        <w:t xml:space="preserve">the fundamental scientific knowledge delivered by </w:t>
      </w:r>
      <w:r w:rsidR="00115B42" w:rsidRPr="00D7669A">
        <w:rPr>
          <w:lang w:val="en-US"/>
        </w:rPr>
        <w:t xml:space="preserve">the </w:t>
      </w:r>
      <w:r w:rsidR="0021042E" w:rsidRPr="00D7669A">
        <w:rPr>
          <w:lang w:val="en-US"/>
        </w:rPr>
        <w:t xml:space="preserve">LHC project </w:t>
      </w:r>
      <w:r w:rsidR="00FF5B38" w:rsidRPr="00D7669A">
        <w:rPr>
          <w:lang w:val="en-US"/>
        </w:rPr>
        <w:t xml:space="preserve">routinely attracts the attention of wide </w:t>
      </w:r>
      <w:r w:rsidR="004A2879" w:rsidRPr="00D7669A">
        <w:rPr>
          <w:lang w:val="en-US"/>
        </w:rPr>
        <w:t xml:space="preserve">lay </w:t>
      </w:r>
      <w:r w:rsidR="00FF5B38" w:rsidRPr="00D7669A">
        <w:rPr>
          <w:lang w:val="en-US"/>
        </w:rPr>
        <w:t>audience</w:t>
      </w:r>
      <w:r w:rsidR="004A2879" w:rsidRPr="00D7669A">
        <w:rPr>
          <w:lang w:val="en-US"/>
        </w:rPr>
        <w:t>s</w:t>
      </w:r>
      <w:r w:rsidR="00115B42" w:rsidRPr="00D7669A">
        <w:rPr>
          <w:lang w:val="en-US"/>
        </w:rPr>
        <w:t xml:space="preserve">, </w:t>
      </w:r>
      <w:r w:rsidR="00FF5B38" w:rsidRPr="00D7669A">
        <w:rPr>
          <w:lang w:val="en-US"/>
        </w:rPr>
        <w:t xml:space="preserve">we do not hear calls for greater democratic control of what is going on in the labs </w:t>
      </w:r>
      <w:r w:rsidR="00A404F1" w:rsidRPr="00D7669A">
        <w:rPr>
          <w:lang w:val="en-US"/>
        </w:rPr>
        <w:t>an</w:t>
      </w:r>
      <w:r w:rsidR="002F70BD" w:rsidRPr="00D7669A">
        <w:rPr>
          <w:lang w:val="en-US"/>
        </w:rPr>
        <w:t>d</w:t>
      </w:r>
      <w:r w:rsidR="00A404F1" w:rsidRPr="00D7669A">
        <w:rPr>
          <w:lang w:val="en-US"/>
        </w:rPr>
        <w:t xml:space="preserve"> tunnels </w:t>
      </w:r>
      <w:r w:rsidR="00FB0813" w:rsidRPr="00D7669A">
        <w:rPr>
          <w:lang w:val="en-US"/>
        </w:rPr>
        <w:t>at the outskirts of Geneva.</w:t>
      </w:r>
    </w:p>
    <w:p w14:paraId="794EC01D" w14:textId="2C6E3333" w:rsidR="006C3259" w:rsidRPr="00D7669A" w:rsidRDefault="00F64A65" w:rsidP="00B41753">
      <w:pPr>
        <w:spacing w:line="276" w:lineRule="auto"/>
        <w:jc w:val="both"/>
        <w:rPr>
          <w:lang w:val="en-US"/>
        </w:rPr>
      </w:pPr>
      <w:r w:rsidRPr="00D7669A">
        <w:rPr>
          <w:lang w:val="en-US"/>
        </w:rPr>
        <w:t>The practical constituency of all-</w:t>
      </w:r>
      <w:r w:rsidR="00AE0EA3" w:rsidRPr="00D7669A">
        <w:rPr>
          <w:lang w:val="en-US"/>
        </w:rPr>
        <w:t xml:space="preserve">involved </w:t>
      </w:r>
      <w:r w:rsidRPr="00D7669A">
        <w:rPr>
          <w:lang w:val="en-US"/>
        </w:rPr>
        <w:t xml:space="preserve">actors </w:t>
      </w:r>
      <w:r w:rsidR="00676C10" w:rsidRPr="00D7669A">
        <w:rPr>
          <w:lang w:val="en-US"/>
        </w:rPr>
        <w:t xml:space="preserve">nonetheless </w:t>
      </w:r>
      <w:r w:rsidRPr="00D7669A">
        <w:rPr>
          <w:lang w:val="en-US"/>
        </w:rPr>
        <w:t xml:space="preserve">carries a </w:t>
      </w:r>
      <w:r w:rsidR="00676C10" w:rsidRPr="00D7669A">
        <w:rPr>
          <w:lang w:val="en-US"/>
        </w:rPr>
        <w:t xml:space="preserve">substantial </w:t>
      </w:r>
      <w:r w:rsidRPr="00D7669A">
        <w:rPr>
          <w:lang w:val="en-US"/>
        </w:rPr>
        <w:t xml:space="preserve">coordination cost. </w:t>
      </w:r>
      <w:r w:rsidR="00BA0EC4" w:rsidRPr="00D7669A">
        <w:rPr>
          <w:lang w:val="en-US"/>
        </w:rPr>
        <w:t xml:space="preserve">National agencies can be motivated by the threat of debris or </w:t>
      </w:r>
      <w:r w:rsidR="00F32D10" w:rsidRPr="00D7669A">
        <w:rPr>
          <w:lang w:val="en-US"/>
        </w:rPr>
        <w:t xml:space="preserve">acquisition of </w:t>
      </w:r>
      <w:r w:rsidR="00BA0EC4" w:rsidRPr="00D7669A">
        <w:rPr>
          <w:lang w:val="en-US"/>
        </w:rPr>
        <w:t xml:space="preserve">powerful technology, commercial entities by the marketability of new technologies or </w:t>
      </w:r>
      <w:r w:rsidR="007151EE" w:rsidRPr="00D7669A">
        <w:rPr>
          <w:lang w:val="en-US"/>
        </w:rPr>
        <w:t>utilization</w:t>
      </w:r>
      <w:r w:rsidR="00BA0EC4" w:rsidRPr="00D7669A">
        <w:rPr>
          <w:lang w:val="en-US"/>
        </w:rPr>
        <w:t xml:space="preserve"> of untapped space resources, philanthropes by funding noble pet-projects of interstellar travel</w:t>
      </w:r>
      <w:r w:rsidR="00F32D10" w:rsidRPr="00D7669A">
        <w:rPr>
          <w:lang w:val="en-US"/>
        </w:rPr>
        <w:t>,</w:t>
      </w:r>
      <w:r w:rsidR="00BA0EC4" w:rsidRPr="00D7669A">
        <w:rPr>
          <w:lang w:val="en-US"/>
        </w:rPr>
        <w:t xml:space="preserve"> and scientific institutions by unique research opportunities. </w:t>
      </w:r>
      <w:r w:rsidR="008646B2" w:rsidRPr="00D7669A">
        <w:rPr>
          <w:lang w:val="en-US"/>
        </w:rPr>
        <w:t xml:space="preserve">Such </w:t>
      </w:r>
      <w:r w:rsidRPr="00D7669A">
        <w:rPr>
          <w:lang w:val="en-US"/>
        </w:rPr>
        <w:t xml:space="preserve">motivations come with different </w:t>
      </w:r>
      <w:r w:rsidR="008646B2" w:rsidRPr="00D7669A">
        <w:rPr>
          <w:lang w:val="en-US"/>
        </w:rPr>
        <w:t>purposes</w:t>
      </w:r>
      <w:r w:rsidR="00ED450B" w:rsidRPr="00D7669A">
        <w:rPr>
          <w:lang w:val="en-US"/>
        </w:rPr>
        <w:t>.</w:t>
      </w:r>
      <w:r w:rsidRPr="00D7669A">
        <w:rPr>
          <w:lang w:val="en-US"/>
        </w:rPr>
        <w:t xml:space="preserve"> </w:t>
      </w:r>
      <w:r w:rsidR="00ED450B" w:rsidRPr="00D7669A">
        <w:rPr>
          <w:lang w:val="en-US"/>
        </w:rPr>
        <w:t xml:space="preserve">This </w:t>
      </w:r>
      <w:r w:rsidR="008257C9" w:rsidRPr="00D7669A">
        <w:rPr>
          <w:lang w:val="en-US"/>
        </w:rPr>
        <w:t xml:space="preserve">obviously applies, on the one hand, to commercial entities and </w:t>
      </w:r>
      <w:r w:rsidRPr="00D7669A">
        <w:rPr>
          <w:lang w:val="en-US"/>
        </w:rPr>
        <w:t>national security-</w:t>
      </w:r>
      <w:r w:rsidR="008257C9" w:rsidRPr="00D7669A">
        <w:rPr>
          <w:lang w:val="en-US"/>
        </w:rPr>
        <w:t xml:space="preserve">focused actors who are both concerned with </w:t>
      </w:r>
      <w:r w:rsidRPr="00D7669A">
        <w:rPr>
          <w:lang w:val="en-US"/>
        </w:rPr>
        <w:t xml:space="preserve">competition </w:t>
      </w:r>
      <w:r w:rsidR="008257C9" w:rsidRPr="00D7669A">
        <w:rPr>
          <w:lang w:val="en-US"/>
        </w:rPr>
        <w:t xml:space="preserve">in some sense, </w:t>
      </w:r>
      <w:r w:rsidRPr="00D7669A">
        <w:rPr>
          <w:lang w:val="en-US"/>
        </w:rPr>
        <w:t xml:space="preserve">and public good-oriented entities </w:t>
      </w:r>
      <w:r w:rsidR="008257C9" w:rsidRPr="00D7669A">
        <w:rPr>
          <w:lang w:val="en-US"/>
        </w:rPr>
        <w:t xml:space="preserve">who </w:t>
      </w:r>
      <w:r w:rsidR="007151EE" w:rsidRPr="00D7669A">
        <w:rPr>
          <w:lang w:val="en-US"/>
        </w:rPr>
        <w:t>prioritize</w:t>
      </w:r>
      <w:r w:rsidRPr="00D7669A">
        <w:rPr>
          <w:lang w:val="en-US"/>
        </w:rPr>
        <w:t xml:space="preserve"> collaboration</w:t>
      </w:r>
      <w:r w:rsidR="008257C9" w:rsidRPr="00D7669A">
        <w:rPr>
          <w:lang w:val="en-US"/>
        </w:rPr>
        <w:t xml:space="preserve"> on the other</w:t>
      </w:r>
      <w:r w:rsidRPr="00D7669A">
        <w:rPr>
          <w:lang w:val="en-US"/>
        </w:rPr>
        <w:t xml:space="preserve">. Geopolitical as well as commercial competition can be at odds with collaboration, information sharing, and open access to knowledge and data </w:t>
      </w:r>
      <w:r w:rsidR="007D1AC3" w:rsidRPr="00D7669A">
        <w:rPr>
          <w:lang w:val="en-US"/>
        </w:rPr>
        <w:t xml:space="preserve">that make such </w:t>
      </w:r>
      <w:r w:rsidRPr="00D7669A">
        <w:rPr>
          <w:lang w:val="en-US"/>
        </w:rPr>
        <w:t xml:space="preserve">collaborative initiative </w:t>
      </w:r>
      <w:r w:rsidR="007D1AC3" w:rsidRPr="00D7669A">
        <w:rPr>
          <w:lang w:val="en-US"/>
        </w:rPr>
        <w:t>possible in the first place</w:t>
      </w:r>
      <w:r w:rsidRPr="00D7669A">
        <w:rPr>
          <w:lang w:val="en-US"/>
        </w:rPr>
        <w:t xml:space="preserve">. While competition drives innovation, collaboration enables it. </w:t>
      </w:r>
      <w:r w:rsidR="004C4C51" w:rsidRPr="00D7669A">
        <w:rPr>
          <w:lang w:val="en-US"/>
        </w:rPr>
        <w:t xml:space="preserve">To deal with the collaboration-competition dilemma, the </w:t>
      </w:r>
      <w:r w:rsidR="00845BE0" w:rsidRPr="00D7669A">
        <w:rPr>
          <w:lang w:val="en-US"/>
        </w:rPr>
        <w:t>European Organization for Nuclear Research (CERN), arguably the biggest existing scientific collaboration</w:t>
      </w:r>
      <w:r w:rsidR="004C4C51" w:rsidRPr="00D7669A">
        <w:rPr>
          <w:lang w:val="en-US"/>
        </w:rPr>
        <w:t xml:space="preserve">, </w:t>
      </w:r>
      <w:r w:rsidR="00BD4991" w:rsidRPr="00D7669A">
        <w:rPr>
          <w:lang w:val="en-US"/>
        </w:rPr>
        <w:t>uses</w:t>
      </w:r>
      <w:r w:rsidR="00812C3D" w:rsidRPr="00D7669A">
        <w:rPr>
          <w:lang w:val="en-US"/>
        </w:rPr>
        <w:t xml:space="preserve"> healthy competition </w:t>
      </w:r>
      <w:r w:rsidR="00BD4991" w:rsidRPr="00D7669A">
        <w:rPr>
          <w:lang w:val="en-US"/>
        </w:rPr>
        <w:t xml:space="preserve">over certain parts of research </w:t>
      </w:r>
      <w:r w:rsidR="00812C3D" w:rsidRPr="00D7669A">
        <w:rPr>
          <w:lang w:val="en-US"/>
        </w:rPr>
        <w:t xml:space="preserve">between different research teams </w:t>
      </w:r>
      <w:r w:rsidR="00BD4991" w:rsidRPr="00D7669A">
        <w:rPr>
          <w:lang w:val="en-US"/>
        </w:rPr>
        <w:t>as a tool to increase effectivity of the</w:t>
      </w:r>
      <w:r w:rsidR="006D5579" w:rsidRPr="00D7669A">
        <w:rPr>
          <w:lang w:val="en-US"/>
        </w:rPr>
        <w:t xml:space="preserve"> scientific collaboration</w:t>
      </w:r>
      <w:r w:rsidR="00634D00" w:rsidRPr="00D7669A">
        <w:rPr>
          <w:lang w:val="en-US"/>
        </w:rPr>
        <w:t xml:space="preserve"> (</w:t>
      </w:r>
      <w:r w:rsidR="00192336" w:rsidRPr="00D7669A">
        <w:rPr>
          <w:rStyle w:val="FootnoteReference"/>
          <w:lang w:val="en-US"/>
        </w:rPr>
        <w:fldChar w:fldCharType="begin" w:fldLock="1"/>
      </w:r>
      <w:r w:rsidR="00634D00" w:rsidRPr="00D7669A">
        <w:rPr>
          <w:lang w:val="en-US"/>
        </w:rPr>
        <w:instrText>ADDIN CSL_CITATION {"citationItems":[{"id":"ITEM-1","itemData":{"DOI":"10.1111/1758-5899.12608","ISSN":"17585899","abstract":"Gridlock is a term to describe the breakdown in cooperation of countries in international institutions to address policy problems that span borders; it refers both to deadlock in existing organisations and the difficulty of countries to come to new agreements as issues arise. Global science mega-projects and their communities have seemingly been remarkably effective in evolving complex processes and mechanisms to enable collaboration. Previous research into CERN has focused on recounting the stories of CERN's scientific feats and technical innovations. This research has investigated the reasons behind these triumphs from a social sciences’ perspective to see why it is an exemplar of organisational success. The CERN communities’ governance and leadership regimes are examined. Extensive field work has added insights into two themes that emerge from the literature: the primacy of the state and the employment of combined routes through and beyond gridlock. Through exercising consensual governance with its Member States to manage multi-polarity and using a light leadership approach with collaborative partners and international staff, CERN consistently achieves outstanding results. This research contributes to the global gridlock debate by being part of the examination of pathways and mechanisms in successful international collaborations. © 2018 University of Durham and John Wiley &amp; Sons, Ltd","author":[{"dropping-particle":"","family":"Robinson","given":"Mark","non-dropping-particle":"","parse-names":false,"suffix":""}],"container-title":"Global Policy","id":"ITEM-1","issue":"1","issued":{"date-parts":[["2019"]]},"page":"41-51","title":"The CERN Community; A Mechanism for Effective Global Collaboration?","type":"article-journal","volume":"10"},"locator":"44","uris":["http://www.mendeley.com/documents/?uuid=45577b74-46fa-42ef-9193-cee7f940c99d"]}],"mendeley":{"formattedCitation":"(Robinson, 2019, p. 44)","manualFormatting":"Robinson, 2019, p. 44).","plainTextFormattedCitation":"(Robinson, 2019, p. 44)","previouslyFormattedCitation":"(Robinson, 2019, p. 44)"},"properties":{"noteIndex":0},"schema":"https://github.com/citation-style-language/schema/raw/master/csl-citation.json"}</w:instrText>
      </w:r>
      <w:r w:rsidR="00192336" w:rsidRPr="00D7669A">
        <w:rPr>
          <w:rStyle w:val="FootnoteReference"/>
          <w:lang w:val="en-US"/>
        </w:rPr>
        <w:fldChar w:fldCharType="separate"/>
      </w:r>
      <w:r w:rsidR="00192336" w:rsidRPr="00D7669A">
        <w:rPr>
          <w:noProof/>
          <w:lang w:val="en-US"/>
        </w:rPr>
        <w:t>Robinson</w:t>
      </w:r>
      <w:r w:rsidR="00634D00" w:rsidRPr="00D7669A">
        <w:rPr>
          <w:noProof/>
          <w:lang w:val="en-US"/>
        </w:rPr>
        <w:t>,</w:t>
      </w:r>
      <w:r w:rsidR="00192336" w:rsidRPr="00D7669A">
        <w:rPr>
          <w:noProof/>
          <w:lang w:val="en-US"/>
        </w:rPr>
        <w:t xml:space="preserve"> 2019, </w:t>
      </w:r>
      <w:r w:rsidR="00634D00" w:rsidRPr="00D7669A">
        <w:rPr>
          <w:noProof/>
          <w:lang w:val="en-US"/>
        </w:rPr>
        <w:t xml:space="preserve">p. </w:t>
      </w:r>
      <w:r w:rsidR="00192336" w:rsidRPr="00D7669A">
        <w:rPr>
          <w:noProof/>
          <w:lang w:val="en-US"/>
        </w:rPr>
        <w:t>44</w:t>
      </w:r>
      <w:r w:rsidR="00634D00" w:rsidRPr="00D7669A">
        <w:rPr>
          <w:noProof/>
          <w:lang w:val="en-US"/>
        </w:rPr>
        <w:t>)</w:t>
      </w:r>
      <w:r w:rsidR="00192336" w:rsidRPr="00D7669A">
        <w:rPr>
          <w:noProof/>
          <w:lang w:val="en-US"/>
        </w:rPr>
        <w:t>.</w:t>
      </w:r>
      <w:r w:rsidR="00192336" w:rsidRPr="00D7669A">
        <w:rPr>
          <w:rStyle w:val="FootnoteReference"/>
          <w:lang w:val="en-US"/>
        </w:rPr>
        <w:fldChar w:fldCharType="end"/>
      </w:r>
      <w:r w:rsidR="00845BE0" w:rsidRPr="00D7669A">
        <w:rPr>
          <w:lang w:val="en-US"/>
        </w:rPr>
        <w:t xml:space="preserve"> </w:t>
      </w:r>
      <w:r w:rsidR="006D5579" w:rsidRPr="00D7669A">
        <w:rPr>
          <w:lang w:val="en-US"/>
        </w:rPr>
        <w:t xml:space="preserve">Best practices </w:t>
      </w:r>
      <w:r w:rsidR="00AD0D20" w:rsidRPr="00D7669A">
        <w:rPr>
          <w:lang w:val="en-US"/>
        </w:rPr>
        <w:t>of existing international</w:t>
      </w:r>
      <w:r w:rsidR="00756071" w:rsidRPr="00D7669A">
        <w:rPr>
          <w:lang w:val="en-US"/>
        </w:rPr>
        <w:t xml:space="preserve"> scientific </w:t>
      </w:r>
      <w:r w:rsidR="00AD0D20" w:rsidRPr="00D7669A">
        <w:rPr>
          <w:lang w:val="en-US"/>
        </w:rPr>
        <w:t>projects l</w:t>
      </w:r>
      <w:r w:rsidR="00756071" w:rsidRPr="00D7669A">
        <w:rPr>
          <w:lang w:val="en-US"/>
        </w:rPr>
        <w:t>ike the</w:t>
      </w:r>
      <w:r w:rsidR="00F136A7" w:rsidRPr="00D7669A">
        <w:rPr>
          <w:lang w:val="en-US"/>
        </w:rPr>
        <w:t xml:space="preserve"> International Thermonuclear Experimental Reactor (ITER), International Space Station (ISS) or Internet Corporation for Assigned Names and Numbers (ICANN) </w:t>
      </w:r>
      <w:r w:rsidR="005A3DC5" w:rsidRPr="00D7669A">
        <w:rPr>
          <w:lang w:val="en-US"/>
        </w:rPr>
        <w:t>o</w:t>
      </w:r>
      <w:r w:rsidR="00F136A7" w:rsidRPr="00D7669A">
        <w:rPr>
          <w:lang w:val="en-US"/>
        </w:rPr>
        <w:t>ffer a plethora of such valuable mechanisms that go beyond this paper.</w:t>
      </w:r>
    </w:p>
    <w:p w14:paraId="3584E34F" w14:textId="0C8BF126" w:rsidR="00F64A65" w:rsidRPr="00D7669A" w:rsidRDefault="00F64A65" w:rsidP="00B41753">
      <w:pPr>
        <w:spacing w:line="276" w:lineRule="auto"/>
        <w:jc w:val="both"/>
        <w:rPr>
          <w:lang w:val="en-US"/>
        </w:rPr>
      </w:pPr>
      <w:r w:rsidRPr="00D7669A">
        <w:rPr>
          <w:lang w:val="en-US"/>
        </w:rPr>
        <w:t>Further</w:t>
      </w:r>
      <w:r w:rsidR="00527895" w:rsidRPr="00D7669A">
        <w:rPr>
          <w:lang w:val="en-US"/>
        </w:rPr>
        <w:t>more</w:t>
      </w:r>
      <w:r w:rsidRPr="00D7669A">
        <w:rPr>
          <w:lang w:val="en-US"/>
        </w:rPr>
        <w:t xml:space="preserve">, </w:t>
      </w:r>
      <w:r w:rsidR="00527895" w:rsidRPr="00D7669A">
        <w:rPr>
          <w:lang w:val="en-US"/>
        </w:rPr>
        <w:t>the involved a</w:t>
      </w:r>
      <w:r w:rsidRPr="00D7669A">
        <w:rPr>
          <w:lang w:val="en-US"/>
        </w:rPr>
        <w:t xml:space="preserve">ctors are understandably keen to participate in the development of high-tech elements and sensitive parts of the infrastructure, either in order to have greater access to the created valuable knowledge or because such added-value tasks have higher returns. </w:t>
      </w:r>
      <w:r w:rsidR="00527895" w:rsidRPr="00D7669A">
        <w:rPr>
          <w:lang w:val="en-US"/>
        </w:rPr>
        <w:t>Still, o</w:t>
      </w:r>
      <w:r w:rsidRPr="00D7669A">
        <w:rPr>
          <w:lang w:val="en-US"/>
        </w:rPr>
        <w:t xml:space="preserve">ne </w:t>
      </w:r>
      <w:r w:rsidR="00D61C53" w:rsidRPr="00D7669A">
        <w:rPr>
          <w:lang w:val="en-US"/>
        </w:rPr>
        <w:t xml:space="preserve">outstanding </w:t>
      </w:r>
      <w:r w:rsidRPr="00D7669A">
        <w:rPr>
          <w:lang w:val="en-US"/>
        </w:rPr>
        <w:t xml:space="preserve">issue is that a mechanism that divides </w:t>
      </w:r>
      <w:r w:rsidR="007151EE" w:rsidRPr="00D7669A">
        <w:rPr>
          <w:lang w:val="en-US"/>
        </w:rPr>
        <w:t>labor</w:t>
      </w:r>
      <w:r w:rsidRPr="00D7669A">
        <w:rPr>
          <w:lang w:val="en-US"/>
        </w:rPr>
        <w:t xml:space="preserve"> </w:t>
      </w:r>
      <w:r w:rsidR="005146F0" w:rsidRPr="00D7669A">
        <w:rPr>
          <w:lang w:val="en-US"/>
        </w:rPr>
        <w:t xml:space="preserve">according to </w:t>
      </w:r>
      <w:r w:rsidRPr="00D7669A">
        <w:rPr>
          <w:lang w:val="en-US"/>
        </w:rPr>
        <w:t xml:space="preserve">members’ existing capabilities would </w:t>
      </w:r>
      <w:r w:rsidR="007151EE" w:rsidRPr="00D7669A">
        <w:rPr>
          <w:lang w:val="en-US"/>
        </w:rPr>
        <w:t>favor</w:t>
      </w:r>
      <w:r w:rsidRPr="00D7669A">
        <w:rPr>
          <w:lang w:val="en-US"/>
        </w:rPr>
        <w:t xml:space="preserve"> stronger players. Should all produced knowledge be made fully free, then </w:t>
      </w:r>
      <w:r w:rsidR="00E6180E" w:rsidRPr="00D7669A">
        <w:rPr>
          <w:lang w:val="en-US"/>
        </w:rPr>
        <w:t>some</w:t>
      </w:r>
      <w:r w:rsidR="006F1907" w:rsidRPr="00D7669A">
        <w:rPr>
          <w:lang w:val="en-US"/>
        </w:rPr>
        <w:t xml:space="preserve"> </w:t>
      </w:r>
      <w:r w:rsidRPr="00D7669A">
        <w:rPr>
          <w:lang w:val="en-US"/>
        </w:rPr>
        <w:t xml:space="preserve">actors could </w:t>
      </w:r>
      <w:proofErr w:type="gramStart"/>
      <w:r w:rsidRPr="00D7669A">
        <w:rPr>
          <w:lang w:val="en-US"/>
        </w:rPr>
        <w:t>free-ride</w:t>
      </w:r>
      <w:proofErr w:type="gramEnd"/>
      <w:r w:rsidRPr="00D7669A">
        <w:rPr>
          <w:lang w:val="en-US"/>
        </w:rPr>
        <w:t xml:space="preserve"> </w:t>
      </w:r>
      <w:r w:rsidR="00D61C53" w:rsidRPr="00D7669A">
        <w:rPr>
          <w:lang w:val="en-US"/>
        </w:rPr>
        <w:t xml:space="preserve">by </w:t>
      </w:r>
      <w:r w:rsidR="006F1907" w:rsidRPr="00D7669A">
        <w:rPr>
          <w:lang w:val="en-US"/>
        </w:rPr>
        <w:t>securing</w:t>
      </w:r>
      <w:r w:rsidRPr="00D7669A">
        <w:rPr>
          <w:lang w:val="en-US"/>
        </w:rPr>
        <w:t xml:space="preserve"> mundane and cheap tasks</w:t>
      </w:r>
      <w:r w:rsidR="00D61C53" w:rsidRPr="00D7669A">
        <w:rPr>
          <w:lang w:val="en-US"/>
        </w:rPr>
        <w:t>, while leaving the difficult and risky to others</w:t>
      </w:r>
      <w:r w:rsidRPr="00D7669A">
        <w:rPr>
          <w:lang w:val="en-US"/>
        </w:rPr>
        <w:t xml:space="preserve">, generating an environment where everyone gets everything no matter their contribution. </w:t>
      </w:r>
      <w:r w:rsidR="00DB7D2E" w:rsidRPr="00D7669A">
        <w:rPr>
          <w:lang w:val="en-US"/>
        </w:rPr>
        <w:t xml:space="preserve">Such </w:t>
      </w:r>
      <w:r w:rsidR="0017286B" w:rsidRPr="00D7669A">
        <w:rPr>
          <w:lang w:val="en-US"/>
        </w:rPr>
        <w:t xml:space="preserve">an </w:t>
      </w:r>
      <w:r w:rsidR="00DB7D2E" w:rsidRPr="00D7669A">
        <w:rPr>
          <w:lang w:val="en-US"/>
        </w:rPr>
        <w:t xml:space="preserve">environment would prove self-undermining, in the sense of preventing effective collective action. </w:t>
      </w:r>
      <w:proofErr w:type="gramStart"/>
      <w:r w:rsidR="006D7113" w:rsidRPr="00D7669A">
        <w:rPr>
          <w:lang w:val="en-US"/>
        </w:rPr>
        <w:t>This is why</w:t>
      </w:r>
      <w:proofErr w:type="gramEnd"/>
      <w:r w:rsidRPr="00D7669A">
        <w:rPr>
          <w:lang w:val="en-US"/>
        </w:rPr>
        <w:t xml:space="preserve"> there needs to be a threshold that separates freely available techno</w:t>
      </w:r>
      <w:r w:rsidR="0081388A" w:rsidRPr="00D7669A">
        <w:rPr>
          <w:lang w:val="en-US"/>
        </w:rPr>
        <w:t>-</w:t>
      </w:r>
      <w:r w:rsidRPr="00D7669A">
        <w:rPr>
          <w:lang w:val="en-US"/>
        </w:rPr>
        <w:t xml:space="preserve">knowledge from </w:t>
      </w:r>
      <w:r w:rsidR="0081388A" w:rsidRPr="00D7669A">
        <w:rPr>
          <w:lang w:val="en-US"/>
        </w:rPr>
        <w:t xml:space="preserve">that </w:t>
      </w:r>
      <w:r w:rsidRPr="00D7669A">
        <w:rPr>
          <w:lang w:val="en-US"/>
        </w:rPr>
        <w:t xml:space="preserve">which all actors can benefit </w:t>
      </w:r>
      <w:r w:rsidR="0081388A" w:rsidRPr="00D7669A">
        <w:rPr>
          <w:lang w:val="en-US"/>
        </w:rPr>
        <w:t xml:space="preserve">from </w:t>
      </w:r>
      <w:r w:rsidRPr="00D7669A">
        <w:rPr>
          <w:lang w:val="en-US"/>
        </w:rPr>
        <w:t xml:space="preserve">but </w:t>
      </w:r>
      <w:r w:rsidR="005F5E1E" w:rsidRPr="00D7669A">
        <w:rPr>
          <w:lang w:val="en-US"/>
        </w:rPr>
        <w:t>also can</w:t>
      </w:r>
      <w:r w:rsidR="006D44FA" w:rsidRPr="00D7669A">
        <w:rPr>
          <w:lang w:val="en-US"/>
        </w:rPr>
        <w:t xml:space="preserve"> </w:t>
      </w:r>
      <w:r w:rsidRPr="00D7669A">
        <w:rPr>
          <w:lang w:val="en-US"/>
        </w:rPr>
        <w:t xml:space="preserve">compete in its innovative applications. </w:t>
      </w:r>
      <w:r w:rsidR="000737CB" w:rsidRPr="00D7669A">
        <w:rPr>
          <w:lang w:val="en-US"/>
        </w:rPr>
        <w:t>In this model</w:t>
      </w:r>
      <w:r w:rsidR="008F218E" w:rsidRPr="00D7669A">
        <w:rPr>
          <w:lang w:val="en-US"/>
        </w:rPr>
        <w:t>,</w:t>
      </w:r>
      <w:r w:rsidR="002444A2" w:rsidRPr="00D7669A">
        <w:rPr>
          <w:lang w:val="en-US"/>
        </w:rPr>
        <w:t xml:space="preserve"> careful </w:t>
      </w:r>
      <w:r w:rsidR="00FB1FAF" w:rsidRPr="00D7669A">
        <w:rPr>
          <w:lang w:val="en-US"/>
        </w:rPr>
        <w:t>distribution of knowledge, tasks</w:t>
      </w:r>
      <w:r w:rsidR="002759FE" w:rsidRPr="00D7669A">
        <w:rPr>
          <w:lang w:val="en-US"/>
        </w:rPr>
        <w:t>,</w:t>
      </w:r>
      <w:r w:rsidR="00FB1FAF" w:rsidRPr="00D7669A">
        <w:rPr>
          <w:lang w:val="en-US"/>
        </w:rPr>
        <w:t xml:space="preserve"> and capabilities would </w:t>
      </w:r>
      <w:r w:rsidR="00806F34" w:rsidRPr="00D7669A">
        <w:rPr>
          <w:lang w:val="en-US"/>
        </w:rPr>
        <w:t xml:space="preserve">prevent a single actor </w:t>
      </w:r>
      <w:r w:rsidR="00E24D57" w:rsidRPr="00D7669A">
        <w:rPr>
          <w:lang w:val="en-US"/>
        </w:rPr>
        <w:t>from gaining the knowledge of the complete sy</w:t>
      </w:r>
      <w:r w:rsidR="0040413E" w:rsidRPr="00D7669A">
        <w:rPr>
          <w:lang w:val="en-US"/>
        </w:rPr>
        <w:t>stem</w:t>
      </w:r>
      <w:r w:rsidR="00E24D57" w:rsidRPr="00D7669A">
        <w:rPr>
          <w:lang w:val="en-US"/>
        </w:rPr>
        <w:t>.</w:t>
      </w:r>
      <w:r w:rsidR="00BB2F93" w:rsidRPr="00D7669A">
        <w:rPr>
          <w:lang w:val="en-US"/>
        </w:rPr>
        <w:t xml:space="preserve"> In sensitive areas, this division would have to be carefully designed in order not to threaten </w:t>
      </w:r>
      <w:r w:rsidR="00D971A7" w:rsidRPr="00D7669A">
        <w:rPr>
          <w:lang w:val="en-US"/>
        </w:rPr>
        <w:t>the national</w:t>
      </w:r>
      <w:r w:rsidR="002759FE" w:rsidRPr="00D7669A">
        <w:rPr>
          <w:lang w:val="en-US"/>
        </w:rPr>
        <w:t xml:space="preserve"> </w:t>
      </w:r>
      <w:r w:rsidR="00D971A7" w:rsidRPr="00D7669A">
        <w:rPr>
          <w:lang w:val="en-US"/>
        </w:rPr>
        <w:t>security or competitiveness of involved developers.</w:t>
      </w:r>
      <w:r w:rsidR="00E24D57" w:rsidRPr="00D7669A">
        <w:rPr>
          <w:lang w:val="en-US"/>
        </w:rPr>
        <w:t xml:space="preserve"> </w:t>
      </w:r>
      <w:r w:rsidR="008B04E1" w:rsidRPr="00D7669A">
        <w:rPr>
          <w:lang w:val="en-US"/>
        </w:rPr>
        <w:t xml:space="preserve">An example of such </w:t>
      </w:r>
      <w:r w:rsidR="002759FE" w:rsidRPr="00D7669A">
        <w:rPr>
          <w:lang w:val="en-US"/>
        </w:rPr>
        <w:t xml:space="preserve">an </w:t>
      </w:r>
      <w:r w:rsidR="008B04E1" w:rsidRPr="00D7669A">
        <w:rPr>
          <w:lang w:val="en-US"/>
        </w:rPr>
        <w:t xml:space="preserve">approach is the EU’s Copernicus and Galileo satellite programs that make their data freely available for commercialization. Meanwhile, more security-sensitive data are reserved only for the </w:t>
      </w:r>
      <w:r w:rsidR="008B04E1" w:rsidRPr="00D7669A">
        <w:rPr>
          <w:lang w:val="en-US"/>
        </w:rPr>
        <w:lastRenderedPageBreak/>
        <w:t xml:space="preserve">security authorities of the EU member states. </w:t>
      </w:r>
      <w:r w:rsidR="00744D2B" w:rsidRPr="00D7669A">
        <w:rPr>
          <w:lang w:val="en-US"/>
        </w:rPr>
        <w:t xml:space="preserve">All in all, </w:t>
      </w:r>
      <w:r w:rsidRPr="00D7669A">
        <w:rPr>
          <w:lang w:val="en-US"/>
        </w:rPr>
        <w:t xml:space="preserve">practices </w:t>
      </w:r>
      <w:r w:rsidR="00744D2B" w:rsidRPr="00D7669A">
        <w:rPr>
          <w:lang w:val="en-US"/>
        </w:rPr>
        <w:t xml:space="preserve">which </w:t>
      </w:r>
      <w:r w:rsidRPr="00D7669A">
        <w:rPr>
          <w:lang w:val="en-US"/>
        </w:rPr>
        <w:t xml:space="preserve">coordinate different motivations </w:t>
      </w:r>
      <w:r w:rsidR="00744D2B" w:rsidRPr="00D7669A">
        <w:rPr>
          <w:lang w:val="en-US"/>
        </w:rPr>
        <w:t xml:space="preserve">towards </w:t>
      </w:r>
      <w:r w:rsidRPr="00D7669A">
        <w:rPr>
          <w:lang w:val="en-US"/>
        </w:rPr>
        <w:t xml:space="preserve">a functioning LTS are to stand at the forefront of the legitimacy discussion in the development phase. </w:t>
      </w:r>
    </w:p>
    <w:p w14:paraId="49FC6A14" w14:textId="49A0B912" w:rsidR="00467ABE" w:rsidRPr="00D7669A" w:rsidRDefault="00BA0EC4" w:rsidP="00B41753">
      <w:pPr>
        <w:spacing w:line="276" w:lineRule="auto"/>
        <w:jc w:val="both"/>
        <w:rPr>
          <w:lang w:val="en-US"/>
        </w:rPr>
      </w:pPr>
      <w:r w:rsidRPr="00D7669A">
        <w:rPr>
          <w:lang w:val="en-US"/>
        </w:rPr>
        <w:t>The</w:t>
      </w:r>
      <w:r w:rsidR="00F64A65" w:rsidRPr="00D7669A">
        <w:rPr>
          <w:lang w:val="en-US"/>
        </w:rPr>
        <w:t xml:space="preserve"> processes and practices that will be adopted to address the coordination issues over </w:t>
      </w:r>
      <w:r w:rsidR="00386C6A" w:rsidRPr="00D7669A">
        <w:rPr>
          <w:lang w:val="en-US"/>
        </w:rPr>
        <w:t>space lasers</w:t>
      </w:r>
      <w:r w:rsidR="00F64A65" w:rsidRPr="00D7669A">
        <w:rPr>
          <w:lang w:val="en-US"/>
        </w:rPr>
        <w:t xml:space="preserve"> </w:t>
      </w:r>
      <w:r w:rsidR="00916FCB" w:rsidRPr="00D7669A">
        <w:rPr>
          <w:lang w:val="en-US"/>
        </w:rPr>
        <w:t xml:space="preserve">will </w:t>
      </w:r>
      <w:r w:rsidRPr="00D7669A">
        <w:rPr>
          <w:lang w:val="en-US"/>
        </w:rPr>
        <w:t xml:space="preserve">define the social structure of this </w:t>
      </w:r>
      <w:r w:rsidR="00386C6A" w:rsidRPr="00D7669A">
        <w:rPr>
          <w:lang w:val="en-US"/>
        </w:rPr>
        <w:t>LTS</w:t>
      </w:r>
      <w:r w:rsidRPr="00D7669A">
        <w:rPr>
          <w:lang w:val="en-US"/>
        </w:rPr>
        <w:t xml:space="preserve">. </w:t>
      </w:r>
      <w:r w:rsidR="00916FCB" w:rsidRPr="00D7669A">
        <w:rPr>
          <w:lang w:val="en-US"/>
        </w:rPr>
        <w:t xml:space="preserve">They will constitute </w:t>
      </w:r>
      <w:r w:rsidRPr="00D7669A">
        <w:rPr>
          <w:lang w:val="en-US"/>
        </w:rPr>
        <w:t xml:space="preserve">the networked reality </w:t>
      </w:r>
      <w:r w:rsidR="005E20FD" w:rsidRPr="00D7669A">
        <w:rPr>
          <w:lang w:val="en-US"/>
        </w:rPr>
        <w:t xml:space="preserve">shared by </w:t>
      </w:r>
      <w:r w:rsidRPr="00D7669A">
        <w:rPr>
          <w:lang w:val="en-US"/>
        </w:rPr>
        <w:t xml:space="preserve">all stakeholders, </w:t>
      </w:r>
      <w:r w:rsidR="0024603B" w:rsidRPr="00D7669A">
        <w:rPr>
          <w:lang w:val="en-US"/>
        </w:rPr>
        <w:t xml:space="preserve">embedding </w:t>
      </w:r>
      <w:r w:rsidR="00E83DC6" w:rsidRPr="00D7669A">
        <w:rPr>
          <w:lang w:val="en-US"/>
        </w:rPr>
        <w:t xml:space="preserve">the </w:t>
      </w:r>
      <w:r w:rsidR="0024603B" w:rsidRPr="00D7669A">
        <w:rPr>
          <w:lang w:val="en-US"/>
        </w:rPr>
        <w:t xml:space="preserve">particularistic </w:t>
      </w:r>
      <w:r w:rsidR="00E83DC6" w:rsidRPr="00D7669A">
        <w:rPr>
          <w:lang w:val="en-US"/>
        </w:rPr>
        <w:t>(</w:t>
      </w:r>
      <w:r w:rsidRPr="00D7669A">
        <w:rPr>
          <w:lang w:val="en-US"/>
        </w:rPr>
        <w:t>national</w:t>
      </w:r>
      <w:r w:rsidR="00916FCB" w:rsidRPr="00D7669A">
        <w:rPr>
          <w:lang w:val="en-US"/>
        </w:rPr>
        <w:t>, commercial</w:t>
      </w:r>
      <w:r w:rsidR="00E83DC6" w:rsidRPr="00D7669A">
        <w:rPr>
          <w:lang w:val="en-US"/>
        </w:rPr>
        <w:t>,</w:t>
      </w:r>
      <w:r w:rsidR="00916FCB" w:rsidRPr="00D7669A">
        <w:rPr>
          <w:lang w:val="en-US"/>
        </w:rPr>
        <w:t xml:space="preserve"> philanthropic</w:t>
      </w:r>
      <w:r w:rsidR="00E83DC6" w:rsidRPr="00D7669A">
        <w:rPr>
          <w:lang w:val="en-US"/>
        </w:rPr>
        <w:t>)</w:t>
      </w:r>
      <w:r w:rsidRPr="00D7669A">
        <w:rPr>
          <w:lang w:val="en-US"/>
        </w:rPr>
        <w:t xml:space="preserve"> interests </w:t>
      </w:r>
      <w:r w:rsidR="00916FCB" w:rsidRPr="00D7669A">
        <w:rPr>
          <w:lang w:val="en-US"/>
        </w:rPr>
        <w:t xml:space="preserve">of </w:t>
      </w:r>
      <w:r w:rsidR="00966639" w:rsidRPr="00D7669A">
        <w:rPr>
          <w:lang w:val="en-US"/>
        </w:rPr>
        <w:t xml:space="preserve">the respective </w:t>
      </w:r>
      <w:r w:rsidR="00916FCB" w:rsidRPr="00D7669A">
        <w:rPr>
          <w:lang w:val="en-US"/>
        </w:rPr>
        <w:t>actors</w:t>
      </w:r>
      <w:r w:rsidR="0024603B" w:rsidRPr="00D7669A">
        <w:rPr>
          <w:lang w:val="en-US"/>
        </w:rPr>
        <w:t xml:space="preserve"> in a collaborative enterprise</w:t>
      </w:r>
      <w:r w:rsidR="00916FCB" w:rsidRPr="00D7669A">
        <w:rPr>
          <w:lang w:val="en-US"/>
        </w:rPr>
        <w:t>.</w:t>
      </w:r>
      <w:r w:rsidRPr="00D7669A">
        <w:rPr>
          <w:lang w:val="en-US"/>
        </w:rPr>
        <w:t xml:space="preserve"> </w:t>
      </w:r>
      <w:r w:rsidR="00916FCB" w:rsidRPr="00D7669A">
        <w:rPr>
          <w:lang w:val="en-US"/>
        </w:rPr>
        <w:t xml:space="preserve">This </w:t>
      </w:r>
      <w:r w:rsidR="0010661F" w:rsidRPr="00D7669A">
        <w:rPr>
          <w:lang w:val="en-US"/>
        </w:rPr>
        <w:t xml:space="preserve">is the </w:t>
      </w:r>
      <w:r w:rsidR="00916FCB" w:rsidRPr="00D7669A">
        <w:rPr>
          <w:lang w:val="en-US"/>
        </w:rPr>
        <w:t xml:space="preserve">shift of the </w:t>
      </w:r>
      <w:r w:rsidRPr="00D7669A">
        <w:rPr>
          <w:lang w:val="en-US"/>
        </w:rPr>
        <w:t xml:space="preserve">underlying social dynamics </w:t>
      </w:r>
      <w:r w:rsidR="0010661F" w:rsidRPr="00D7669A">
        <w:rPr>
          <w:lang w:val="en-US"/>
        </w:rPr>
        <w:t xml:space="preserve">brought about by LTSs, </w:t>
      </w:r>
      <w:r w:rsidR="00E83DC6" w:rsidRPr="00D7669A">
        <w:rPr>
          <w:lang w:val="en-US"/>
        </w:rPr>
        <w:t xml:space="preserve">one which leads </w:t>
      </w:r>
      <w:r w:rsidRPr="00D7669A">
        <w:rPr>
          <w:lang w:val="en-US"/>
        </w:rPr>
        <w:t xml:space="preserve">away from power constellations of international politics </w:t>
      </w:r>
      <w:r w:rsidR="0010661F" w:rsidRPr="00D7669A">
        <w:rPr>
          <w:lang w:val="en-US"/>
        </w:rPr>
        <w:t xml:space="preserve">which are </w:t>
      </w:r>
      <w:r w:rsidRPr="00D7669A">
        <w:rPr>
          <w:lang w:val="en-US"/>
        </w:rPr>
        <w:t xml:space="preserve">locked in by national interests and </w:t>
      </w:r>
      <w:r w:rsidR="0010661F" w:rsidRPr="00D7669A">
        <w:rPr>
          <w:lang w:val="en-US"/>
        </w:rPr>
        <w:t xml:space="preserve">state </w:t>
      </w:r>
      <w:r w:rsidRPr="00D7669A">
        <w:rPr>
          <w:lang w:val="en-US"/>
        </w:rPr>
        <w:t>sovereignty</w:t>
      </w:r>
      <w:r w:rsidR="0049621C" w:rsidRPr="00D7669A">
        <w:rPr>
          <w:lang w:val="en-US"/>
        </w:rPr>
        <w:t xml:space="preserve"> (</w:t>
      </w:r>
      <w:r w:rsidR="00192336" w:rsidRPr="00D7669A">
        <w:rPr>
          <w:rStyle w:val="FootnoteReference"/>
          <w:lang w:val="en-US"/>
        </w:rPr>
        <w:fldChar w:fldCharType="begin" w:fldLock="1"/>
      </w:r>
      <w:r w:rsidR="0049621C" w:rsidRPr="00D7669A">
        <w:rPr>
          <w:lang w:val="en-US"/>
        </w:rPr>
        <w:instrText>ADDIN CSL_CITATION {"citationItems":[{"id":"ITEM-1","itemData":{"DOI":"10.1177/0305829814561540","ISSN":"03058298","abstract":"The importance of technology in global affairs is visible to the naked and uninitiated eye. Yet International Relations (IR) still lacks a more systematic and critical attention to the role of technological infrastructures in contemporary global governance dynamics. Here, we seek to prompt IR scholars to move ‘large technical systems’ (LTSs) from the contours of IR narratives to a centre stage, as they hold the potential to respond to pressing challenges for IR scholarship. Employing LTSs to respond to recent publications on the challenge that ‘global governance’ poses to IR, we highlight that an STS-IR encounter can, first, revitalise ‘grand questions’ at the heart of IR and, second, help coping with the complexity of global governance. While this encounter does not offer a ready-tailored panacea for the troubles of IR, a more systematic inquiry into LTSs is a powerful step beyond theoretical and methodological impasses, towards greater inter-disciplinary collaboration.","author":[{"dropping-particle":"","family":"Mayer","given":"Maximilian","non-dropping-particle":"","parse-names":false,"suffix":""},{"dropping-particle":"","family":"Acuto","given":"Michele","non-dropping-particle":"","parse-names":false,"suffix":""}],"container-title":"Millennium: Journal of International Studies","id":"ITEM-1","issue":"2","issued":{"date-parts":[["2015"]]},"note":"LTS are socio-technical complex system, where human and non-human elements matterr. \n*therefore, we need accountability to keep it in check.\n\n\nLTS can manifest transformation of itnernational order *on our case, especially the space area as extra territorial domain, which give us key hints for the necessary borderless and geographically unbound forms of global governance. \n\n\nLTS can PARTICIPATE in the making of power politics, or disrupt global governance. They can stabilize, coordinate social relations and greatly impact geography and global governance. \n\nLTS highlight the socio-technical dimension of power, which in space and lasers is global. Typical accounts of sovereignty have different role here.\n\nSocial outcome occurs without explicit consent and as a by-product of LTS, therefore, the power relatiions are not necessarily there. \n\n*It can overcome soverignty, which as a prior agreed standard imposes practices and processes. Meanwhile, LTS and its networking and sociability in a netwroked space produces as a by-product without explicit consent new social outcomes.\n\n\nOrganized ignorance (Mayer/Acuto), unconfortable knowledge (Steve Rayner), Civic Epistemologies (Jasanoff) *Self-Licking ice-cream? etc.","page":"660-683","title":"The global governance of large technical systems","type":"article-journal","volume":"43"},"locator":"672-673","uris":["http://www.mendeley.com/documents/?uuid=553b65c4-ef8a-4b43-acfd-27c979617897"]}],"mendeley":{"formattedCitation":"(Mayer &amp; Acuto, 2015, pp. 672–673)","manualFormatting":"Mayer &amp; Acuto, 2015, p. 672–73)","plainTextFormattedCitation":"(Mayer &amp; Acuto, 2015, pp. 672–673)","previouslyFormattedCitation":"(Mayer &amp; Acuto, 2015, pp. 672–673)"},"properties":{"noteIndex":0},"schema":"https://github.com/citation-style-language/schema/raw/master/csl-citation.json"}</w:instrText>
      </w:r>
      <w:r w:rsidR="00192336" w:rsidRPr="00D7669A">
        <w:rPr>
          <w:rStyle w:val="FootnoteReference"/>
          <w:lang w:val="en-US"/>
        </w:rPr>
        <w:fldChar w:fldCharType="separate"/>
      </w:r>
      <w:r w:rsidR="00192336" w:rsidRPr="00D7669A">
        <w:rPr>
          <w:noProof/>
          <w:lang w:val="en-US"/>
        </w:rPr>
        <w:t xml:space="preserve">Mayer </w:t>
      </w:r>
      <w:r w:rsidR="0049621C" w:rsidRPr="00D7669A">
        <w:rPr>
          <w:noProof/>
          <w:lang w:val="en-US"/>
        </w:rPr>
        <w:t>&amp;</w:t>
      </w:r>
      <w:r w:rsidR="00192336" w:rsidRPr="00D7669A">
        <w:rPr>
          <w:noProof/>
          <w:lang w:val="en-US"/>
        </w:rPr>
        <w:t xml:space="preserve"> Acuto</w:t>
      </w:r>
      <w:r w:rsidR="0049621C" w:rsidRPr="00D7669A">
        <w:rPr>
          <w:noProof/>
          <w:lang w:val="en-US"/>
        </w:rPr>
        <w:t>,</w:t>
      </w:r>
      <w:r w:rsidR="00192336" w:rsidRPr="00D7669A">
        <w:rPr>
          <w:noProof/>
          <w:lang w:val="en-US"/>
        </w:rPr>
        <w:t xml:space="preserve"> 2015, </w:t>
      </w:r>
      <w:r w:rsidR="0049621C" w:rsidRPr="00D7669A">
        <w:rPr>
          <w:noProof/>
          <w:lang w:val="en-US"/>
        </w:rPr>
        <w:t xml:space="preserve">p. </w:t>
      </w:r>
      <w:r w:rsidR="00192336" w:rsidRPr="00D7669A">
        <w:rPr>
          <w:noProof/>
          <w:lang w:val="en-US"/>
        </w:rPr>
        <w:t>672–73</w:t>
      </w:r>
      <w:r w:rsidR="0049621C" w:rsidRPr="00D7669A">
        <w:rPr>
          <w:noProof/>
          <w:lang w:val="en-US"/>
        </w:rPr>
        <w:t>)</w:t>
      </w:r>
      <w:r w:rsidR="00192336" w:rsidRPr="00D7669A">
        <w:rPr>
          <w:rStyle w:val="FootnoteReference"/>
          <w:lang w:val="en-US"/>
        </w:rPr>
        <w:fldChar w:fldCharType="end"/>
      </w:r>
      <w:r w:rsidR="0049621C" w:rsidRPr="00D7669A">
        <w:rPr>
          <w:lang w:val="en-US"/>
        </w:rPr>
        <w:t>.</w:t>
      </w:r>
      <w:r w:rsidRPr="00D7669A">
        <w:rPr>
          <w:lang w:val="en-US"/>
        </w:rPr>
        <w:t xml:space="preserve"> In </w:t>
      </w:r>
      <w:r w:rsidRPr="00D7669A">
        <w:rPr>
          <w:i/>
          <w:iCs/>
          <w:lang w:val="en-US"/>
        </w:rPr>
        <w:t>security</w:t>
      </w:r>
      <w:r w:rsidR="00006A5F" w:rsidRPr="00D7669A">
        <w:rPr>
          <w:i/>
          <w:iCs/>
          <w:lang w:val="en-US"/>
        </w:rPr>
        <w:t>-</w:t>
      </w:r>
      <w:r w:rsidR="00CC2164" w:rsidRPr="00D7669A">
        <w:rPr>
          <w:i/>
          <w:iCs/>
          <w:lang w:val="en-US"/>
        </w:rPr>
        <w:t>sensitivity</w:t>
      </w:r>
      <w:r w:rsidRPr="00D7669A">
        <w:rPr>
          <w:lang w:val="en-US"/>
        </w:rPr>
        <w:t xml:space="preserve"> terms, the multi-stakeholder networked environment of shared practices, processes, and procedures is </w:t>
      </w:r>
      <w:proofErr w:type="gramStart"/>
      <w:r w:rsidRPr="00D7669A">
        <w:rPr>
          <w:lang w:val="en-US"/>
        </w:rPr>
        <w:t>in itself socially</w:t>
      </w:r>
      <w:proofErr w:type="gramEnd"/>
      <w:r w:rsidRPr="00D7669A">
        <w:rPr>
          <w:lang w:val="en-US"/>
        </w:rPr>
        <w:t xml:space="preserve"> constitutive, </w:t>
      </w:r>
      <w:r w:rsidR="00D10C73" w:rsidRPr="00D7669A">
        <w:rPr>
          <w:lang w:val="en-US"/>
        </w:rPr>
        <w:t xml:space="preserve">bringing closer together the </w:t>
      </w:r>
      <w:r w:rsidRPr="00D7669A">
        <w:rPr>
          <w:lang w:val="en-US"/>
        </w:rPr>
        <w:t>perceptions of involved stakeholders.</w:t>
      </w:r>
      <w:r w:rsidR="00467ABE" w:rsidRPr="00D7669A">
        <w:rPr>
          <w:lang w:val="en-US"/>
        </w:rPr>
        <w:t xml:space="preserve"> This </w:t>
      </w:r>
      <w:r w:rsidR="00AE1DA4" w:rsidRPr="00D7669A">
        <w:rPr>
          <w:lang w:val="en-US"/>
        </w:rPr>
        <w:t xml:space="preserve">does not </w:t>
      </w:r>
      <w:r w:rsidR="00467ABE" w:rsidRPr="00D7669A">
        <w:rPr>
          <w:lang w:val="en-US"/>
        </w:rPr>
        <w:t xml:space="preserve">mean </w:t>
      </w:r>
      <w:r w:rsidR="00AE1DA4" w:rsidRPr="00D7669A">
        <w:rPr>
          <w:lang w:val="en-US"/>
        </w:rPr>
        <w:t>that</w:t>
      </w:r>
      <w:r w:rsidR="00467ABE" w:rsidRPr="00D7669A">
        <w:rPr>
          <w:lang w:val="en-US"/>
        </w:rPr>
        <w:t xml:space="preserve"> conflicting national perspectives</w:t>
      </w:r>
      <w:r w:rsidR="00AE1DA4" w:rsidRPr="00D7669A">
        <w:rPr>
          <w:lang w:val="en-US"/>
        </w:rPr>
        <w:t xml:space="preserve"> will suddenly align under shared interests (as we have witnessed </w:t>
      </w:r>
      <w:r w:rsidR="00FE5AA0" w:rsidRPr="00D7669A">
        <w:rPr>
          <w:lang w:val="en-US"/>
        </w:rPr>
        <w:t xml:space="preserve">with </w:t>
      </w:r>
      <w:r w:rsidR="00AE1DA4" w:rsidRPr="00D7669A">
        <w:rPr>
          <w:lang w:val="en-US"/>
        </w:rPr>
        <w:t>the</w:t>
      </w:r>
      <w:r w:rsidR="000218B6" w:rsidRPr="00D7669A">
        <w:rPr>
          <w:lang w:val="en-US"/>
        </w:rPr>
        <w:t xml:space="preserve"> recent CoV-SARS-2 pandemic </w:t>
      </w:r>
      <w:r w:rsidR="00FE5AA0" w:rsidRPr="00D7669A">
        <w:rPr>
          <w:lang w:val="en-US"/>
        </w:rPr>
        <w:t xml:space="preserve">which </w:t>
      </w:r>
      <w:r w:rsidR="00343305" w:rsidRPr="00D7669A">
        <w:rPr>
          <w:lang w:val="en-US"/>
        </w:rPr>
        <w:t>initia</w:t>
      </w:r>
      <w:r w:rsidR="00FE5AA0" w:rsidRPr="00D7669A">
        <w:rPr>
          <w:lang w:val="en-US"/>
        </w:rPr>
        <w:t xml:space="preserve">lly </w:t>
      </w:r>
      <w:r w:rsidR="000218B6" w:rsidRPr="00D7669A">
        <w:rPr>
          <w:lang w:val="en-US"/>
        </w:rPr>
        <w:t>creat</w:t>
      </w:r>
      <w:r w:rsidR="00FE5AA0" w:rsidRPr="00D7669A">
        <w:rPr>
          <w:lang w:val="en-US"/>
        </w:rPr>
        <w:t xml:space="preserve">ed </w:t>
      </w:r>
      <w:r w:rsidR="000218B6" w:rsidRPr="00D7669A">
        <w:rPr>
          <w:lang w:val="en-US"/>
        </w:rPr>
        <w:t xml:space="preserve">more geopolitical rivalry </w:t>
      </w:r>
      <w:r w:rsidR="00FE5AA0" w:rsidRPr="00D7669A">
        <w:rPr>
          <w:lang w:val="en-US"/>
        </w:rPr>
        <w:t xml:space="preserve">rather </w:t>
      </w:r>
      <w:r w:rsidR="000218B6" w:rsidRPr="00D7669A">
        <w:rPr>
          <w:lang w:val="en-US"/>
        </w:rPr>
        <w:t>than cooperation)</w:t>
      </w:r>
      <w:r w:rsidR="00865131" w:rsidRPr="00D7669A">
        <w:rPr>
          <w:lang w:val="en-US"/>
        </w:rPr>
        <w:t>. Rather, the multi-</w:t>
      </w:r>
      <w:proofErr w:type="spellStart"/>
      <w:r w:rsidR="00865131" w:rsidRPr="00D7669A">
        <w:rPr>
          <w:lang w:val="en-US"/>
        </w:rPr>
        <w:t>stakeholderism</w:t>
      </w:r>
      <w:proofErr w:type="spellEnd"/>
      <w:r w:rsidR="00865131" w:rsidRPr="00D7669A">
        <w:rPr>
          <w:lang w:val="en-US"/>
        </w:rPr>
        <w:t xml:space="preserve"> will </w:t>
      </w:r>
      <w:r w:rsidR="00467ABE" w:rsidRPr="00D7669A">
        <w:rPr>
          <w:lang w:val="en-US"/>
        </w:rPr>
        <w:t>giv</w:t>
      </w:r>
      <w:r w:rsidR="00865131" w:rsidRPr="00D7669A">
        <w:rPr>
          <w:lang w:val="en-US"/>
        </w:rPr>
        <w:t>e</w:t>
      </w:r>
      <w:r w:rsidR="00467ABE" w:rsidRPr="00D7669A">
        <w:rPr>
          <w:lang w:val="en-US"/>
        </w:rPr>
        <w:t xml:space="preserve"> a bigger voice and power to </w:t>
      </w:r>
      <w:r w:rsidR="00F47EA9" w:rsidRPr="00D7669A">
        <w:rPr>
          <w:lang w:val="en-US"/>
        </w:rPr>
        <w:t>commercial and philanthropic</w:t>
      </w:r>
      <w:r w:rsidR="00467ABE" w:rsidRPr="00D7669A">
        <w:rPr>
          <w:lang w:val="en-US"/>
        </w:rPr>
        <w:t xml:space="preserve"> actors</w:t>
      </w:r>
      <w:r w:rsidR="00004B3E" w:rsidRPr="00D7669A">
        <w:rPr>
          <w:lang w:val="en-US"/>
        </w:rPr>
        <w:t xml:space="preserve">, who are becoming </w:t>
      </w:r>
      <w:r w:rsidR="00351751" w:rsidRPr="00D7669A">
        <w:rPr>
          <w:lang w:val="en-US"/>
        </w:rPr>
        <w:t xml:space="preserve">more </w:t>
      </w:r>
      <w:r w:rsidR="006B3FAC" w:rsidRPr="00D7669A">
        <w:rPr>
          <w:lang w:val="en-US"/>
        </w:rPr>
        <w:t>resourceful</w:t>
      </w:r>
      <w:r w:rsidR="00004B3E" w:rsidRPr="00D7669A">
        <w:rPr>
          <w:lang w:val="en-US"/>
        </w:rPr>
        <w:t xml:space="preserve"> and </w:t>
      </w:r>
      <w:r w:rsidR="006B3FAC" w:rsidRPr="00D7669A">
        <w:rPr>
          <w:lang w:val="en-US"/>
        </w:rPr>
        <w:t>influen</w:t>
      </w:r>
      <w:r w:rsidR="00004B3E" w:rsidRPr="00D7669A">
        <w:rPr>
          <w:lang w:val="en-US"/>
        </w:rPr>
        <w:t>tial</w:t>
      </w:r>
      <w:r w:rsidR="00D002B3" w:rsidRPr="00D7669A">
        <w:rPr>
          <w:lang w:val="en-US"/>
        </w:rPr>
        <w:t xml:space="preserve"> (for example in the areas of Space Safety).</w:t>
      </w:r>
      <w:r w:rsidR="006B3FAC" w:rsidRPr="00D7669A">
        <w:rPr>
          <w:lang w:val="en-US"/>
        </w:rPr>
        <w:t xml:space="preserve"> This is a trend we can see especially </w:t>
      </w:r>
      <w:r w:rsidR="008323FC" w:rsidRPr="00D7669A">
        <w:rPr>
          <w:lang w:val="en-US"/>
        </w:rPr>
        <w:t xml:space="preserve">with the rise of new private </w:t>
      </w:r>
      <w:r w:rsidR="00AB12B5" w:rsidRPr="00D7669A">
        <w:rPr>
          <w:lang w:val="en-US"/>
        </w:rPr>
        <w:t xml:space="preserve">(commercial and philanthropic) </w:t>
      </w:r>
      <w:r w:rsidR="008323FC" w:rsidRPr="00D7669A">
        <w:rPr>
          <w:lang w:val="en-US"/>
        </w:rPr>
        <w:t>actors in space, who</w:t>
      </w:r>
      <w:r w:rsidR="00B14D51" w:rsidRPr="00D7669A">
        <w:rPr>
          <w:lang w:val="en-US"/>
        </w:rPr>
        <w:t>,</w:t>
      </w:r>
      <w:r w:rsidR="008323FC" w:rsidRPr="00D7669A">
        <w:rPr>
          <w:lang w:val="en-US"/>
        </w:rPr>
        <w:t xml:space="preserve"> thank</w:t>
      </w:r>
      <w:r w:rsidR="00AB12B5" w:rsidRPr="00D7669A">
        <w:rPr>
          <w:lang w:val="en-US"/>
        </w:rPr>
        <w:t>s</w:t>
      </w:r>
      <w:r w:rsidR="008323FC" w:rsidRPr="00D7669A">
        <w:rPr>
          <w:lang w:val="en-US"/>
        </w:rPr>
        <w:t xml:space="preserve"> to their </w:t>
      </w:r>
      <w:r w:rsidR="00AB12B5" w:rsidRPr="00D7669A">
        <w:rPr>
          <w:lang w:val="en-US"/>
        </w:rPr>
        <w:t>hard-to-match</w:t>
      </w:r>
      <w:r w:rsidR="00421FB0" w:rsidRPr="00D7669A">
        <w:rPr>
          <w:lang w:val="en-US"/>
        </w:rPr>
        <w:t xml:space="preserve"> </w:t>
      </w:r>
      <w:r w:rsidR="00AB12B5" w:rsidRPr="00D7669A">
        <w:rPr>
          <w:lang w:val="en-US"/>
        </w:rPr>
        <w:t>financial</w:t>
      </w:r>
      <w:r w:rsidR="00421FB0" w:rsidRPr="00D7669A">
        <w:rPr>
          <w:lang w:val="en-US"/>
        </w:rPr>
        <w:t xml:space="preserve"> </w:t>
      </w:r>
      <w:r w:rsidR="00AB12B5" w:rsidRPr="00D7669A">
        <w:rPr>
          <w:lang w:val="en-US"/>
        </w:rPr>
        <w:t xml:space="preserve">power </w:t>
      </w:r>
      <w:r w:rsidR="00421FB0" w:rsidRPr="00D7669A">
        <w:rPr>
          <w:lang w:val="en-US"/>
        </w:rPr>
        <w:t xml:space="preserve">and technological </w:t>
      </w:r>
      <w:r w:rsidR="00AB12B5" w:rsidRPr="00D7669A">
        <w:rPr>
          <w:lang w:val="en-US"/>
        </w:rPr>
        <w:t>breakthroughs</w:t>
      </w:r>
      <w:r w:rsidR="00B14D51" w:rsidRPr="00D7669A">
        <w:rPr>
          <w:lang w:val="en-US"/>
        </w:rPr>
        <w:t>,</w:t>
      </w:r>
      <w:r w:rsidR="00421FB0" w:rsidRPr="00D7669A">
        <w:rPr>
          <w:lang w:val="en-US"/>
        </w:rPr>
        <w:t xml:space="preserve"> become </w:t>
      </w:r>
      <w:r w:rsidR="00BC0565" w:rsidRPr="00D7669A">
        <w:rPr>
          <w:lang w:val="en-US"/>
        </w:rPr>
        <w:t>highly influential in shaping the international rules</w:t>
      </w:r>
      <w:r w:rsidR="00231F49" w:rsidRPr="00D7669A">
        <w:rPr>
          <w:lang w:val="en-US"/>
        </w:rPr>
        <w:t>, practices</w:t>
      </w:r>
      <w:r w:rsidR="00D248A9" w:rsidRPr="00D7669A">
        <w:rPr>
          <w:lang w:val="en-US"/>
        </w:rPr>
        <w:t>,</w:t>
      </w:r>
      <w:r w:rsidR="00231F49" w:rsidRPr="00D7669A">
        <w:rPr>
          <w:lang w:val="en-US"/>
        </w:rPr>
        <w:t xml:space="preserve"> </w:t>
      </w:r>
      <w:r w:rsidR="00BC0565" w:rsidRPr="00D7669A">
        <w:rPr>
          <w:lang w:val="en-US"/>
        </w:rPr>
        <w:t>and dynamics</w:t>
      </w:r>
      <w:r w:rsidR="00231F49" w:rsidRPr="00D7669A">
        <w:rPr>
          <w:lang w:val="en-US"/>
        </w:rPr>
        <w:t xml:space="preserve"> in </w:t>
      </w:r>
      <w:r w:rsidR="00C90485" w:rsidRPr="00D7669A">
        <w:rPr>
          <w:lang w:val="en-US"/>
        </w:rPr>
        <w:t>the outer space domain</w:t>
      </w:r>
      <w:r w:rsidR="00BC0565" w:rsidRPr="00D7669A">
        <w:rPr>
          <w:lang w:val="en-US"/>
        </w:rPr>
        <w:t xml:space="preserve">. </w:t>
      </w:r>
      <w:r w:rsidR="00F47EA9" w:rsidRPr="00D7669A">
        <w:rPr>
          <w:lang w:val="en-US"/>
        </w:rPr>
        <w:t xml:space="preserve">The </w:t>
      </w:r>
      <w:r w:rsidR="00BE3B81" w:rsidRPr="00D7669A">
        <w:rPr>
          <w:lang w:val="en-US"/>
        </w:rPr>
        <w:t xml:space="preserve">networked reality of the </w:t>
      </w:r>
      <w:r w:rsidR="00F47EA9" w:rsidRPr="00D7669A">
        <w:rPr>
          <w:lang w:val="en-US"/>
        </w:rPr>
        <w:t xml:space="preserve">multi-stakeholder </w:t>
      </w:r>
      <w:r w:rsidR="006B3EA1" w:rsidRPr="00D7669A">
        <w:rPr>
          <w:lang w:val="en-US"/>
        </w:rPr>
        <w:t>environment</w:t>
      </w:r>
      <w:r w:rsidR="00AB12B5" w:rsidRPr="00D7669A">
        <w:rPr>
          <w:lang w:val="en-US"/>
        </w:rPr>
        <w:t xml:space="preserve"> </w:t>
      </w:r>
      <w:r w:rsidR="00BE3B81" w:rsidRPr="00D7669A">
        <w:rPr>
          <w:lang w:val="en-US"/>
        </w:rPr>
        <w:t>would thus shift with their direct involvement.</w:t>
      </w:r>
      <w:r w:rsidR="00343305" w:rsidRPr="00D7669A">
        <w:rPr>
          <w:lang w:val="en-US"/>
        </w:rPr>
        <w:t xml:space="preserve"> </w:t>
      </w:r>
      <w:r w:rsidR="00FE4870" w:rsidRPr="00D7669A">
        <w:rPr>
          <w:lang w:val="en-US"/>
        </w:rPr>
        <w:t xml:space="preserve">Equipped with </w:t>
      </w:r>
      <w:r w:rsidR="00D9276B" w:rsidRPr="00D7669A">
        <w:rPr>
          <w:lang w:val="en-US"/>
        </w:rPr>
        <w:t xml:space="preserve">a modicum of constructivist optimism regarding the malleability of actors’ identities and interests, we may plausibly expect </w:t>
      </w:r>
      <w:r w:rsidR="006971E1" w:rsidRPr="00D7669A">
        <w:rPr>
          <w:lang w:val="en-US"/>
        </w:rPr>
        <w:t xml:space="preserve">national </w:t>
      </w:r>
      <w:r w:rsidR="00322E9F" w:rsidRPr="00D7669A">
        <w:rPr>
          <w:lang w:val="en-US"/>
        </w:rPr>
        <w:t xml:space="preserve">security </w:t>
      </w:r>
      <w:r w:rsidR="006971E1" w:rsidRPr="00D7669A">
        <w:rPr>
          <w:lang w:val="en-US"/>
        </w:rPr>
        <w:t>preferences and priorities to change as well</w:t>
      </w:r>
      <w:r w:rsidR="006004DC" w:rsidRPr="00D7669A">
        <w:rPr>
          <w:lang w:val="en-US"/>
        </w:rPr>
        <w:t>, even though possibly not to an identical degree or direction</w:t>
      </w:r>
      <w:r w:rsidR="006971E1" w:rsidRPr="00D7669A">
        <w:rPr>
          <w:lang w:val="en-US"/>
        </w:rPr>
        <w:t>.</w:t>
      </w:r>
    </w:p>
    <w:p w14:paraId="6DFDFBDA" w14:textId="7AEA0932" w:rsidR="00BA0EC4" w:rsidRPr="007151EE" w:rsidRDefault="00BA0EC4" w:rsidP="00B41753">
      <w:pPr>
        <w:spacing w:line="276" w:lineRule="auto"/>
        <w:jc w:val="both"/>
        <w:rPr>
          <w:lang w:val="en-US"/>
        </w:rPr>
      </w:pPr>
      <w:r w:rsidRPr="00D7669A">
        <w:rPr>
          <w:lang w:val="en-US"/>
        </w:rPr>
        <w:t xml:space="preserve">In terms of </w:t>
      </w:r>
      <w:r w:rsidRPr="00D7669A">
        <w:rPr>
          <w:i/>
          <w:iCs/>
          <w:lang w:val="en-US"/>
        </w:rPr>
        <w:t>technical complexity</w:t>
      </w:r>
      <w:r w:rsidRPr="00D7669A">
        <w:rPr>
          <w:lang w:val="en-US"/>
        </w:rPr>
        <w:t xml:space="preserve">, </w:t>
      </w:r>
      <w:r w:rsidR="006217C9" w:rsidRPr="00D7669A">
        <w:rPr>
          <w:lang w:val="en-US"/>
        </w:rPr>
        <w:t xml:space="preserve">multi-stakeholder environment </w:t>
      </w:r>
      <w:r w:rsidRPr="00D7669A">
        <w:rPr>
          <w:lang w:val="en-US"/>
        </w:rPr>
        <w:t xml:space="preserve">enables </w:t>
      </w:r>
      <w:r w:rsidR="003065CE" w:rsidRPr="00D7669A">
        <w:rPr>
          <w:lang w:val="en-US"/>
        </w:rPr>
        <w:t>exploiting</w:t>
      </w:r>
      <w:r w:rsidRPr="00D7669A">
        <w:rPr>
          <w:lang w:val="en-US"/>
        </w:rPr>
        <w:t xml:space="preserve"> </w:t>
      </w:r>
      <w:r w:rsidR="003065CE" w:rsidRPr="00D7669A">
        <w:rPr>
          <w:lang w:val="en-US"/>
        </w:rPr>
        <w:t xml:space="preserve">the </w:t>
      </w:r>
      <w:r w:rsidRPr="00D7669A">
        <w:rPr>
          <w:lang w:val="en-US"/>
        </w:rPr>
        <w:t xml:space="preserve">epistemic diversity </w:t>
      </w:r>
      <w:r w:rsidR="003065CE" w:rsidRPr="00D7669A">
        <w:rPr>
          <w:lang w:val="en-US"/>
        </w:rPr>
        <w:t xml:space="preserve">that comes with varied </w:t>
      </w:r>
      <w:r w:rsidRPr="00D7669A">
        <w:rPr>
          <w:lang w:val="en-US"/>
        </w:rPr>
        <w:t>sources of dispersed knowledge</w:t>
      </w:r>
      <w:r w:rsidR="00023841" w:rsidRPr="00D7669A">
        <w:rPr>
          <w:lang w:val="en-US"/>
        </w:rPr>
        <w:t>, thus</w:t>
      </w:r>
      <w:r w:rsidRPr="00D7669A">
        <w:rPr>
          <w:lang w:val="en-US"/>
        </w:rPr>
        <w:t xml:space="preserve"> increas</w:t>
      </w:r>
      <w:r w:rsidR="00023841" w:rsidRPr="00D7669A">
        <w:rPr>
          <w:lang w:val="en-US"/>
        </w:rPr>
        <w:t xml:space="preserve">ing </w:t>
      </w:r>
      <w:r w:rsidRPr="00D7669A">
        <w:rPr>
          <w:lang w:val="en-US"/>
        </w:rPr>
        <w:t xml:space="preserve">the effectiveness of research. </w:t>
      </w:r>
      <w:r w:rsidR="00AA6FE4" w:rsidRPr="00D7669A">
        <w:rPr>
          <w:lang w:val="en-US"/>
        </w:rPr>
        <w:t>The</w:t>
      </w:r>
      <w:r w:rsidRPr="00D7669A">
        <w:rPr>
          <w:lang w:val="en-US"/>
        </w:rPr>
        <w:t xml:space="preserve"> development phase </w:t>
      </w:r>
      <w:r w:rsidR="00112653" w:rsidRPr="00D7669A">
        <w:rPr>
          <w:lang w:val="en-US"/>
        </w:rPr>
        <w:t>is likely to produce technology with spin-off uses on the commercial market, which</w:t>
      </w:r>
      <w:r w:rsidR="00BA037F" w:rsidRPr="00D7669A">
        <w:rPr>
          <w:lang w:val="en-US"/>
        </w:rPr>
        <w:t xml:space="preserve"> will </w:t>
      </w:r>
      <w:r w:rsidR="00E83DC6" w:rsidRPr="00D7669A">
        <w:rPr>
          <w:lang w:val="en-US"/>
        </w:rPr>
        <w:t>e</w:t>
      </w:r>
      <w:r w:rsidR="0068014D" w:rsidRPr="00D7669A">
        <w:rPr>
          <w:lang w:val="en-US"/>
        </w:rPr>
        <w:t xml:space="preserve">ntice </w:t>
      </w:r>
      <w:r w:rsidRPr="00D7669A">
        <w:rPr>
          <w:lang w:val="en-US"/>
        </w:rPr>
        <w:t>the involvement of private actors</w:t>
      </w:r>
      <w:r w:rsidR="00BA037F" w:rsidRPr="00D7669A">
        <w:rPr>
          <w:lang w:val="en-US"/>
        </w:rPr>
        <w:t xml:space="preserve"> and therefore </w:t>
      </w:r>
      <w:r w:rsidR="0068014D" w:rsidRPr="00D7669A">
        <w:rPr>
          <w:lang w:val="en-US"/>
        </w:rPr>
        <w:t>incorporate</w:t>
      </w:r>
      <w:r w:rsidR="00BA037F" w:rsidRPr="00D7669A">
        <w:rPr>
          <w:lang w:val="en-US"/>
        </w:rPr>
        <w:t xml:space="preserve"> p</w:t>
      </w:r>
      <w:r w:rsidRPr="00D7669A">
        <w:rPr>
          <w:lang w:val="en-US"/>
        </w:rPr>
        <w:t xml:space="preserve">rofit-driven innovation and effective </w:t>
      </w:r>
      <w:r w:rsidR="007151EE" w:rsidRPr="00D7669A">
        <w:rPr>
          <w:lang w:val="en-US"/>
        </w:rPr>
        <w:t>utilization</w:t>
      </w:r>
      <w:r w:rsidRPr="00D7669A">
        <w:rPr>
          <w:lang w:val="en-US"/>
        </w:rPr>
        <w:t xml:space="preserve"> </w:t>
      </w:r>
      <w:r w:rsidR="00172DA9" w:rsidRPr="00D7669A">
        <w:rPr>
          <w:lang w:val="en-US"/>
        </w:rPr>
        <w:t xml:space="preserve">of the </w:t>
      </w:r>
      <w:r w:rsidRPr="00D7669A">
        <w:rPr>
          <w:lang w:val="en-US"/>
        </w:rPr>
        <w:t>technology</w:t>
      </w:r>
      <w:r w:rsidR="009C7120" w:rsidRPr="00D7669A">
        <w:rPr>
          <w:lang w:val="en-US"/>
        </w:rPr>
        <w:t xml:space="preserve"> (</w:t>
      </w:r>
      <w:r w:rsidR="00172DA9" w:rsidRPr="00D7669A">
        <w:rPr>
          <w:lang w:val="en-US"/>
        </w:rPr>
        <w:t>also</w:t>
      </w:r>
      <w:r w:rsidR="009C7120" w:rsidRPr="00D7669A">
        <w:rPr>
          <w:lang w:val="en-US"/>
        </w:rPr>
        <w:t xml:space="preserve">, private stakeholders often </w:t>
      </w:r>
      <w:r w:rsidR="009C7120" w:rsidRPr="007151EE">
        <w:rPr>
          <w:lang w:val="en-US"/>
        </w:rPr>
        <w:t xml:space="preserve">seek </w:t>
      </w:r>
      <w:r w:rsidR="006521FB" w:rsidRPr="007151EE">
        <w:rPr>
          <w:lang w:val="en-US"/>
        </w:rPr>
        <w:t xml:space="preserve">external </w:t>
      </w:r>
      <w:r w:rsidR="007151EE" w:rsidRPr="007151EE">
        <w:rPr>
          <w:lang w:val="en-US"/>
        </w:rPr>
        <w:t>legitimization</w:t>
      </w:r>
      <w:r w:rsidR="009C7120" w:rsidRPr="007151EE">
        <w:rPr>
          <w:lang w:val="en-US"/>
        </w:rPr>
        <w:t xml:space="preserve"> for their commercial activities)</w:t>
      </w:r>
      <w:r w:rsidRPr="007151EE">
        <w:rPr>
          <w:lang w:val="en-US"/>
        </w:rPr>
        <w:t xml:space="preserve">. </w:t>
      </w:r>
      <w:r w:rsidR="00DC6442" w:rsidRPr="007151EE">
        <w:rPr>
          <w:lang w:val="en-US"/>
        </w:rPr>
        <w:t xml:space="preserve">Such </w:t>
      </w:r>
      <w:r w:rsidRPr="007151EE">
        <w:rPr>
          <w:lang w:val="en-US"/>
        </w:rPr>
        <w:t>spin-off use, whether in the medical, heavy industry or communication sectors, represent</w:t>
      </w:r>
      <w:r w:rsidR="00DC6442" w:rsidRPr="007151EE">
        <w:rPr>
          <w:lang w:val="en-US"/>
        </w:rPr>
        <w:t>s</w:t>
      </w:r>
      <w:r w:rsidRPr="007151EE">
        <w:rPr>
          <w:lang w:val="en-US"/>
        </w:rPr>
        <w:t xml:space="preserve"> </w:t>
      </w:r>
      <w:r w:rsidR="00006A5F" w:rsidRPr="007151EE">
        <w:rPr>
          <w:lang w:val="en-US"/>
        </w:rPr>
        <w:t xml:space="preserve">an </w:t>
      </w:r>
      <w:r w:rsidRPr="007151EE">
        <w:rPr>
          <w:lang w:val="en-US"/>
        </w:rPr>
        <w:t xml:space="preserve">important </w:t>
      </w:r>
      <w:r w:rsidR="00DC6442" w:rsidRPr="007151EE">
        <w:rPr>
          <w:lang w:val="en-US"/>
        </w:rPr>
        <w:t>reason</w:t>
      </w:r>
      <w:r w:rsidRPr="007151EE">
        <w:rPr>
          <w:lang w:val="en-US"/>
        </w:rPr>
        <w:t xml:space="preserve"> for both private and public</w:t>
      </w:r>
      <w:r w:rsidR="00735867" w:rsidRPr="007151EE">
        <w:rPr>
          <w:lang w:val="en-US"/>
        </w:rPr>
        <w:t xml:space="preserve">, commercial and non-commercial </w:t>
      </w:r>
      <w:r w:rsidR="00DC6442" w:rsidRPr="007151EE">
        <w:rPr>
          <w:lang w:val="en-US"/>
        </w:rPr>
        <w:t xml:space="preserve">actors to invest </w:t>
      </w:r>
      <w:r w:rsidRPr="007151EE">
        <w:rPr>
          <w:lang w:val="en-US"/>
        </w:rPr>
        <w:t xml:space="preserve">in </w:t>
      </w:r>
      <w:r w:rsidR="00DC6442" w:rsidRPr="007151EE">
        <w:rPr>
          <w:lang w:val="en-US"/>
        </w:rPr>
        <w:t>basic research and development</w:t>
      </w:r>
      <w:r w:rsidRPr="007151EE">
        <w:rPr>
          <w:lang w:val="en-US"/>
        </w:rPr>
        <w:t>.</w:t>
      </w:r>
    </w:p>
    <w:p w14:paraId="396DFDEF" w14:textId="08660303" w:rsidR="00AA6E25" w:rsidRPr="007151EE" w:rsidRDefault="00EE5A87" w:rsidP="00B41753">
      <w:pPr>
        <w:spacing w:line="276" w:lineRule="auto"/>
        <w:jc w:val="both"/>
        <w:rPr>
          <w:lang w:val="en-US"/>
        </w:rPr>
      </w:pPr>
      <w:r w:rsidRPr="007151EE">
        <w:rPr>
          <w:lang w:val="en-US"/>
        </w:rPr>
        <w:t xml:space="preserve">The three </w:t>
      </w:r>
      <w:r w:rsidR="00CF1658" w:rsidRPr="007151EE">
        <w:rPr>
          <w:lang w:val="en-US"/>
        </w:rPr>
        <w:t xml:space="preserve">types of application </w:t>
      </w:r>
      <w:r w:rsidRPr="007151EE">
        <w:rPr>
          <w:lang w:val="en-US"/>
        </w:rPr>
        <w:t xml:space="preserve">of lasers in space </w:t>
      </w:r>
      <w:r w:rsidR="009746B9" w:rsidRPr="007151EE">
        <w:rPr>
          <w:lang w:val="en-US"/>
        </w:rPr>
        <w:t xml:space="preserve">– orbital debris removal, </w:t>
      </w:r>
      <w:r w:rsidR="007151EE">
        <w:rPr>
          <w:lang w:val="en-US"/>
        </w:rPr>
        <w:t>defense</w:t>
      </w:r>
      <w:r w:rsidR="009746B9" w:rsidRPr="007151EE">
        <w:rPr>
          <w:lang w:val="en-US"/>
        </w:rPr>
        <w:t xml:space="preserve"> of Earth against comets and asteroids, and space exploration and space resource </w:t>
      </w:r>
      <w:r w:rsidR="007151EE">
        <w:rPr>
          <w:lang w:val="en-US"/>
        </w:rPr>
        <w:t>utilization</w:t>
      </w:r>
      <w:r w:rsidR="009746B9" w:rsidRPr="007151EE">
        <w:rPr>
          <w:lang w:val="en-US"/>
        </w:rPr>
        <w:t xml:space="preserve"> – </w:t>
      </w:r>
      <w:r w:rsidR="001B3F41" w:rsidRPr="007151EE">
        <w:rPr>
          <w:lang w:val="en-US"/>
        </w:rPr>
        <w:t xml:space="preserve">each </w:t>
      </w:r>
      <w:r w:rsidR="00084623" w:rsidRPr="007151EE">
        <w:rPr>
          <w:lang w:val="en-US"/>
        </w:rPr>
        <w:t>come with</w:t>
      </w:r>
      <w:r w:rsidR="001B3F41" w:rsidRPr="007151EE">
        <w:rPr>
          <w:lang w:val="en-US"/>
        </w:rPr>
        <w:t xml:space="preserve"> </w:t>
      </w:r>
      <w:r w:rsidRPr="007151EE">
        <w:rPr>
          <w:lang w:val="en-US"/>
        </w:rPr>
        <w:t>a different level of technology readiness. While some require dramatic progress in their technology readiness level (TRL) beyond critical first steps, others face a different set of challenges.</w:t>
      </w:r>
      <w:r w:rsidRPr="007151EE">
        <w:rPr>
          <w:rStyle w:val="FootnoteReference"/>
          <w:lang w:val="en-US"/>
        </w:rPr>
        <w:footnoteReference w:id="32"/>
      </w:r>
      <w:r w:rsidRPr="007151EE">
        <w:rPr>
          <w:lang w:val="en-US"/>
        </w:rPr>
        <w:t xml:space="preserve"> </w:t>
      </w:r>
      <w:r w:rsidR="00492971" w:rsidRPr="007151EE">
        <w:rPr>
          <w:lang w:val="en-US"/>
        </w:rPr>
        <w:t>TRL progress</w:t>
      </w:r>
      <w:r w:rsidR="00D43641" w:rsidRPr="007151EE">
        <w:rPr>
          <w:lang w:val="en-US"/>
        </w:rPr>
        <w:t xml:space="preserve"> as the core</w:t>
      </w:r>
      <w:r w:rsidRPr="007151EE">
        <w:rPr>
          <w:lang w:val="en-US"/>
        </w:rPr>
        <w:t xml:space="preserve"> </w:t>
      </w:r>
      <w:r w:rsidR="007D6513" w:rsidRPr="007151EE">
        <w:rPr>
          <w:lang w:val="en-US"/>
        </w:rPr>
        <w:t>measurable</w:t>
      </w:r>
      <w:r w:rsidRPr="007151EE">
        <w:rPr>
          <w:lang w:val="en-US"/>
        </w:rPr>
        <w:t xml:space="preserve"> output in this phase </w:t>
      </w:r>
      <w:r w:rsidR="00D43641" w:rsidRPr="007151EE">
        <w:rPr>
          <w:lang w:val="en-US"/>
        </w:rPr>
        <w:t xml:space="preserve">is to be evaluated </w:t>
      </w:r>
      <w:r w:rsidR="003E15E4" w:rsidRPr="007151EE">
        <w:rPr>
          <w:lang w:val="en-US"/>
        </w:rPr>
        <w:t xml:space="preserve">against a list of </w:t>
      </w:r>
      <w:r w:rsidRPr="007151EE">
        <w:rPr>
          <w:lang w:val="en-US"/>
        </w:rPr>
        <w:t xml:space="preserve">critical </w:t>
      </w:r>
      <w:r w:rsidR="00492971" w:rsidRPr="007151EE">
        <w:rPr>
          <w:lang w:val="en-US"/>
        </w:rPr>
        <w:t>checkpoints</w:t>
      </w:r>
      <w:r w:rsidRPr="007151EE">
        <w:rPr>
          <w:lang w:val="en-US"/>
        </w:rPr>
        <w:t xml:space="preserve"> set by the epistemic community</w:t>
      </w:r>
      <w:r w:rsidR="003E15E4" w:rsidRPr="007151EE">
        <w:rPr>
          <w:lang w:val="en-US"/>
        </w:rPr>
        <w:t xml:space="preserve">; this will be facilitated </w:t>
      </w:r>
      <w:r w:rsidRPr="007151EE">
        <w:rPr>
          <w:lang w:val="en-US"/>
        </w:rPr>
        <w:t xml:space="preserve">by regular independent reports on </w:t>
      </w:r>
      <w:r w:rsidR="00C56DD0" w:rsidRPr="007151EE">
        <w:rPr>
          <w:lang w:val="en-US"/>
        </w:rPr>
        <w:t xml:space="preserve">scientific </w:t>
      </w:r>
      <w:r w:rsidRPr="007151EE">
        <w:rPr>
          <w:lang w:val="en-US"/>
        </w:rPr>
        <w:t xml:space="preserve">progress. </w:t>
      </w:r>
      <w:r w:rsidR="00507DF3" w:rsidRPr="007151EE">
        <w:rPr>
          <w:lang w:val="en-US"/>
        </w:rPr>
        <w:t>For all these reasons, t</w:t>
      </w:r>
      <w:r w:rsidR="00AA6E25" w:rsidRPr="007151EE">
        <w:rPr>
          <w:lang w:val="en-US"/>
        </w:rPr>
        <w:t xml:space="preserve">he trade-off between </w:t>
      </w:r>
      <w:r w:rsidR="00940068" w:rsidRPr="007151EE">
        <w:rPr>
          <w:lang w:val="en-US"/>
        </w:rPr>
        <w:t>effectiveness</w:t>
      </w:r>
      <w:r w:rsidR="00AA6E25" w:rsidRPr="007151EE">
        <w:rPr>
          <w:lang w:val="en-US"/>
        </w:rPr>
        <w:t xml:space="preserve"> and inclusivity </w:t>
      </w:r>
      <w:r w:rsidR="00916FCB" w:rsidRPr="007151EE">
        <w:rPr>
          <w:lang w:val="en-US"/>
        </w:rPr>
        <w:t xml:space="preserve">in the development phase </w:t>
      </w:r>
      <w:r w:rsidR="00AA6E25" w:rsidRPr="007151EE">
        <w:rPr>
          <w:lang w:val="en-US"/>
        </w:rPr>
        <w:t>is tilted towards the former</w:t>
      </w:r>
      <w:r w:rsidR="00D466D1" w:rsidRPr="007151EE">
        <w:rPr>
          <w:lang w:val="en-US"/>
        </w:rPr>
        <w:t>. T</w:t>
      </w:r>
      <w:r w:rsidR="001534D8" w:rsidRPr="007151EE">
        <w:rPr>
          <w:lang w:val="en-US"/>
        </w:rPr>
        <w:t xml:space="preserve">he lack of </w:t>
      </w:r>
      <w:r w:rsidR="00AA6E25" w:rsidRPr="007151EE">
        <w:rPr>
          <w:lang w:val="en-US"/>
        </w:rPr>
        <w:t xml:space="preserve">democratic </w:t>
      </w:r>
      <w:r w:rsidR="00563039" w:rsidRPr="007151EE">
        <w:rPr>
          <w:lang w:val="en-US"/>
        </w:rPr>
        <w:t xml:space="preserve">input and </w:t>
      </w:r>
      <w:r w:rsidR="00AA6E25" w:rsidRPr="007151EE">
        <w:rPr>
          <w:lang w:val="en-US"/>
        </w:rPr>
        <w:t>accountability can be compensated for in the deployment phase</w:t>
      </w:r>
      <w:r w:rsidR="00D466D1" w:rsidRPr="007151EE">
        <w:rPr>
          <w:lang w:val="en-US"/>
        </w:rPr>
        <w:t xml:space="preserve">, thanks to </w:t>
      </w:r>
      <w:r w:rsidR="007D78C8" w:rsidRPr="007151EE">
        <w:rPr>
          <w:lang w:val="en-US"/>
        </w:rPr>
        <w:t xml:space="preserve">its </w:t>
      </w:r>
      <w:r w:rsidR="001534D8" w:rsidRPr="007151EE">
        <w:rPr>
          <w:lang w:val="en-US"/>
        </w:rPr>
        <w:t xml:space="preserve">lower </w:t>
      </w:r>
      <w:r w:rsidR="00AA6E25" w:rsidRPr="007151EE">
        <w:rPr>
          <w:lang w:val="en-US"/>
        </w:rPr>
        <w:t xml:space="preserve">technical complexity </w:t>
      </w:r>
      <w:r w:rsidR="001534D8" w:rsidRPr="007151EE">
        <w:rPr>
          <w:lang w:val="en-US"/>
        </w:rPr>
        <w:t xml:space="preserve">but also </w:t>
      </w:r>
      <w:r w:rsidR="00D466D1" w:rsidRPr="007151EE">
        <w:rPr>
          <w:lang w:val="en-US"/>
        </w:rPr>
        <w:t xml:space="preserve">the </w:t>
      </w:r>
      <w:r w:rsidR="001534D8" w:rsidRPr="007151EE">
        <w:rPr>
          <w:lang w:val="en-US"/>
        </w:rPr>
        <w:t xml:space="preserve">already globally networked social space of </w:t>
      </w:r>
      <w:r w:rsidR="00D466D1" w:rsidRPr="007151EE">
        <w:rPr>
          <w:lang w:val="en-US"/>
        </w:rPr>
        <w:t>high-power space lasers</w:t>
      </w:r>
      <w:r w:rsidR="006C5EC0" w:rsidRPr="007151EE">
        <w:rPr>
          <w:lang w:val="en-US"/>
        </w:rPr>
        <w:t xml:space="preserve"> development</w:t>
      </w:r>
      <w:r w:rsidR="001534D8" w:rsidRPr="007151EE">
        <w:rPr>
          <w:lang w:val="en-US"/>
        </w:rPr>
        <w:t xml:space="preserve">. </w:t>
      </w:r>
      <w:r w:rsidR="00AA6E25" w:rsidRPr="007151EE">
        <w:rPr>
          <w:lang w:val="en-US"/>
        </w:rPr>
        <w:t xml:space="preserve">While the nuts and </w:t>
      </w:r>
      <w:r w:rsidR="00AA6E25" w:rsidRPr="007151EE">
        <w:rPr>
          <w:lang w:val="en-US"/>
        </w:rPr>
        <w:lastRenderedPageBreak/>
        <w:t xml:space="preserve">bolts of development cannot be </w:t>
      </w:r>
      <w:r w:rsidR="00A01B09" w:rsidRPr="007151EE">
        <w:rPr>
          <w:lang w:val="en-US"/>
        </w:rPr>
        <w:t xml:space="preserve">fully </w:t>
      </w:r>
      <w:r w:rsidR="00AA6E25" w:rsidRPr="007151EE">
        <w:rPr>
          <w:lang w:val="en-US"/>
        </w:rPr>
        <w:t>understood by the wider public, they can be translated into choice-sensitive decisions</w:t>
      </w:r>
      <w:r w:rsidR="001534D8" w:rsidRPr="007151EE">
        <w:rPr>
          <w:lang w:val="en-US"/>
        </w:rPr>
        <w:t xml:space="preserve"> about the deployment of the LTS,</w:t>
      </w:r>
      <w:r w:rsidR="00AA6E25" w:rsidRPr="007151EE">
        <w:rPr>
          <w:lang w:val="en-US"/>
        </w:rPr>
        <w:t xml:space="preserve"> </w:t>
      </w:r>
      <w:r w:rsidR="00A21CB8" w:rsidRPr="007151EE">
        <w:rPr>
          <w:lang w:val="en-US"/>
        </w:rPr>
        <w:t xml:space="preserve">for which </w:t>
      </w:r>
      <w:r w:rsidR="00AA6E25" w:rsidRPr="007151EE">
        <w:rPr>
          <w:lang w:val="en-US"/>
        </w:rPr>
        <w:t>a</w:t>
      </w:r>
      <w:r w:rsidR="00A21CB8" w:rsidRPr="007151EE">
        <w:rPr>
          <w:lang w:val="en-US"/>
        </w:rPr>
        <w:t xml:space="preserve"> sufficiently</w:t>
      </w:r>
      <w:r w:rsidR="00AA6E25" w:rsidRPr="007151EE">
        <w:rPr>
          <w:lang w:val="en-US"/>
        </w:rPr>
        <w:t xml:space="preserve"> informed consent of the public seems </w:t>
      </w:r>
      <w:r w:rsidR="00A21CB8" w:rsidRPr="007151EE">
        <w:rPr>
          <w:lang w:val="en-US"/>
        </w:rPr>
        <w:t>more likely</w:t>
      </w:r>
      <w:r w:rsidR="00AA6E25" w:rsidRPr="007151EE">
        <w:rPr>
          <w:lang w:val="en-US"/>
        </w:rPr>
        <w:t xml:space="preserve">.  </w:t>
      </w:r>
    </w:p>
    <w:p w14:paraId="534AA957" w14:textId="77777777" w:rsidR="00192336" w:rsidRPr="007151EE" w:rsidRDefault="00192336" w:rsidP="00B41753">
      <w:pPr>
        <w:spacing w:line="276" w:lineRule="auto"/>
        <w:rPr>
          <w:lang w:val="en-US"/>
        </w:rPr>
      </w:pPr>
    </w:p>
    <w:p w14:paraId="0BEB02BC" w14:textId="2913E166" w:rsidR="00D853AA" w:rsidRPr="007151EE" w:rsidRDefault="00192336" w:rsidP="009768D3">
      <w:pPr>
        <w:pStyle w:val="Heading2"/>
        <w:rPr>
          <w:lang w:val="en-US"/>
        </w:rPr>
      </w:pPr>
      <w:bookmarkStart w:id="13" w:name="_Toc48069789"/>
      <w:r w:rsidRPr="007151EE">
        <w:rPr>
          <w:lang w:val="en-US"/>
        </w:rPr>
        <w:t xml:space="preserve">b) </w:t>
      </w:r>
      <w:r w:rsidR="009C1B44" w:rsidRPr="007151EE">
        <w:rPr>
          <w:lang w:val="en-US"/>
        </w:rPr>
        <w:t xml:space="preserve">The </w:t>
      </w:r>
      <w:r w:rsidR="00D853AA" w:rsidRPr="009768D3">
        <w:t>Deployment</w:t>
      </w:r>
      <w:r w:rsidR="00D853AA" w:rsidRPr="007151EE">
        <w:rPr>
          <w:lang w:val="en-US"/>
        </w:rPr>
        <w:t xml:space="preserve"> </w:t>
      </w:r>
      <w:r w:rsidR="002C6567" w:rsidRPr="007151EE">
        <w:rPr>
          <w:lang w:val="en-US"/>
        </w:rPr>
        <w:t>P</w:t>
      </w:r>
      <w:r w:rsidR="00D853AA" w:rsidRPr="007151EE">
        <w:rPr>
          <w:lang w:val="en-US"/>
        </w:rPr>
        <w:t>hase</w:t>
      </w:r>
      <w:bookmarkEnd w:id="13"/>
    </w:p>
    <w:p w14:paraId="0E3D5C5D" w14:textId="7ABAC4B1" w:rsidR="00CA7298" w:rsidRPr="007151EE" w:rsidRDefault="00A77D83" w:rsidP="00B41753">
      <w:pPr>
        <w:spacing w:line="276" w:lineRule="auto"/>
        <w:jc w:val="both"/>
        <w:rPr>
          <w:lang w:val="en-US"/>
        </w:rPr>
      </w:pPr>
      <w:r w:rsidRPr="007151EE">
        <w:rPr>
          <w:lang w:val="en-US"/>
        </w:rPr>
        <w:t xml:space="preserve">The deployment phase concerns the use of the laser system for the three </w:t>
      </w:r>
      <w:r w:rsidR="009746B9" w:rsidRPr="007151EE">
        <w:rPr>
          <w:lang w:val="en-US"/>
        </w:rPr>
        <w:t xml:space="preserve">types of </w:t>
      </w:r>
      <w:r w:rsidR="00CF1658" w:rsidRPr="007151EE">
        <w:rPr>
          <w:lang w:val="en-US"/>
        </w:rPr>
        <w:t>task</w:t>
      </w:r>
      <w:r w:rsidRPr="007151EE">
        <w:rPr>
          <w:lang w:val="en-US"/>
        </w:rPr>
        <w:t xml:space="preserve">. </w:t>
      </w:r>
      <w:r w:rsidR="00CF1658" w:rsidRPr="007151EE">
        <w:rPr>
          <w:lang w:val="en-US"/>
        </w:rPr>
        <w:t xml:space="preserve">Our </w:t>
      </w:r>
      <w:r w:rsidR="006509AA" w:rsidRPr="007151EE">
        <w:rPr>
          <w:lang w:val="en-US"/>
        </w:rPr>
        <w:t>core</w:t>
      </w:r>
      <w:r w:rsidR="00CF1658" w:rsidRPr="007151EE">
        <w:rPr>
          <w:lang w:val="en-US"/>
        </w:rPr>
        <w:t xml:space="preserve"> idea is that t</w:t>
      </w:r>
      <w:r w:rsidR="00CA7298" w:rsidRPr="007151EE">
        <w:rPr>
          <w:lang w:val="en-US"/>
        </w:rPr>
        <w:t xml:space="preserve">he </w:t>
      </w:r>
      <w:r w:rsidR="00CF1658" w:rsidRPr="007151EE">
        <w:rPr>
          <w:lang w:val="en-US"/>
        </w:rPr>
        <w:t xml:space="preserve">related legitimacy </w:t>
      </w:r>
      <w:r w:rsidR="00CA7298" w:rsidRPr="007151EE">
        <w:rPr>
          <w:lang w:val="en-US"/>
        </w:rPr>
        <w:t xml:space="preserve">trade-offs </w:t>
      </w:r>
      <w:r w:rsidR="00CF1658" w:rsidRPr="007151EE">
        <w:rPr>
          <w:lang w:val="en-US"/>
        </w:rPr>
        <w:t xml:space="preserve">can </w:t>
      </w:r>
      <w:r w:rsidR="00CA7298" w:rsidRPr="007151EE">
        <w:rPr>
          <w:lang w:val="en-US"/>
        </w:rPr>
        <w:t xml:space="preserve">balance out the </w:t>
      </w:r>
      <w:r w:rsidR="00CF1658" w:rsidRPr="007151EE">
        <w:rPr>
          <w:lang w:val="en-US"/>
        </w:rPr>
        <w:t xml:space="preserve">output tilt </w:t>
      </w:r>
      <w:r w:rsidR="008E4AD8" w:rsidRPr="007151EE">
        <w:rPr>
          <w:lang w:val="en-US"/>
        </w:rPr>
        <w:t>of</w:t>
      </w:r>
      <w:r w:rsidR="00CF1658" w:rsidRPr="007151EE">
        <w:rPr>
          <w:lang w:val="en-US"/>
        </w:rPr>
        <w:t xml:space="preserve"> the </w:t>
      </w:r>
      <w:r w:rsidR="00CA7298" w:rsidRPr="007151EE">
        <w:rPr>
          <w:lang w:val="en-US"/>
        </w:rPr>
        <w:t>development phase</w:t>
      </w:r>
      <w:r w:rsidR="0002326E" w:rsidRPr="007151EE">
        <w:rPr>
          <w:lang w:val="en-US"/>
        </w:rPr>
        <w:t>,</w:t>
      </w:r>
      <w:r w:rsidR="008E4AD8" w:rsidRPr="007151EE">
        <w:rPr>
          <w:lang w:val="en-US"/>
        </w:rPr>
        <w:t xml:space="preserve"> because </w:t>
      </w:r>
      <w:r w:rsidR="00CA7298" w:rsidRPr="007151EE">
        <w:rPr>
          <w:lang w:val="en-US"/>
        </w:rPr>
        <w:t xml:space="preserve">deployment </w:t>
      </w:r>
      <w:r w:rsidR="008E4AD8" w:rsidRPr="007151EE">
        <w:rPr>
          <w:lang w:val="en-US"/>
        </w:rPr>
        <w:t xml:space="preserve">encompasses </w:t>
      </w:r>
      <w:r w:rsidR="00CA7298" w:rsidRPr="007151EE">
        <w:rPr>
          <w:lang w:val="en-US"/>
        </w:rPr>
        <w:t xml:space="preserve">more choice-sensitive issues </w:t>
      </w:r>
      <w:r w:rsidR="00C47F1F" w:rsidRPr="007151EE">
        <w:rPr>
          <w:lang w:val="en-US"/>
        </w:rPr>
        <w:t xml:space="preserve">which are already embedded in a </w:t>
      </w:r>
      <w:r w:rsidR="00CA7298" w:rsidRPr="007151EE">
        <w:rPr>
          <w:lang w:val="en-US"/>
        </w:rPr>
        <w:t xml:space="preserve">globally networked environment of the </w:t>
      </w:r>
      <w:r w:rsidR="00C47F1F" w:rsidRPr="007151EE">
        <w:rPr>
          <w:lang w:val="en-US"/>
        </w:rPr>
        <w:t xml:space="preserve">given </w:t>
      </w:r>
      <w:r w:rsidR="00CA7298" w:rsidRPr="007151EE">
        <w:rPr>
          <w:lang w:val="en-US"/>
        </w:rPr>
        <w:t>LTS</w:t>
      </w:r>
      <w:r w:rsidR="0002326E" w:rsidRPr="007151EE">
        <w:rPr>
          <w:lang w:val="en-US"/>
        </w:rPr>
        <w:t xml:space="preserve"> (</w:t>
      </w:r>
      <w:r w:rsidR="00C47F1F" w:rsidRPr="007151EE">
        <w:rPr>
          <w:lang w:val="en-US"/>
        </w:rPr>
        <w:t xml:space="preserve">as it </w:t>
      </w:r>
      <w:r w:rsidR="000B730D" w:rsidRPr="007151EE">
        <w:rPr>
          <w:lang w:val="en-US"/>
        </w:rPr>
        <w:t xml:space="preserve">has </w:t>
      </w:r>
      <w:r w:rsidR="00C47F1F" w:rsidRPr="007151EE">
        <w:rPr>
          <w:lang w:val="en-US"/>
        </w:rPr>
        <w:t>emerge</w:t>
      </w:r>
      <w:r w:rsidR="000B730D" w:rsidRPr="007151EE">
        <w:rPr>
          <w:lang w:val="en-US"/>
        </w:rPr>
        <w:t>d</w:t>
      </w:r>
      <w:r w:rsidR="00C47F1F" w:rsidRPr="007151EE">
        <w:rPr>
          <w:lang w:val="en-US"/>
        </w:rPr>
        <w:t xml:space="preserve"> during</w:t>
      </w:r>
      <w:r w:rsidR="00CA7298" w:rsidRPr="007151EE">
        <w:rPr>
          <w:lang w:val="en-US"/>
        </w:rPr>
        <w:t xml:space="preserve"> </w:t>
      </w:r>
      <w:r w:rsidR="00F66519" w:rsidRPr="007151EE">
        <w:rPr>
          <w:lang w:val="en-US"/>
        </w:rPr>
        <w:t xml:space="preserve">research and </w:t>
      </w:r>
      <w:r w:rsidR="00CA7298" w:rsidRPr="007151EE">
        <w:rPr>
          <w:lang w:val="en-US"/>
        </w:rPr>
        <w:t>development</w:t>
      </w:r>
      <w:r w:rsidR="0002326E" w:rsidRPr="007151EE">
        <w:rPr>
          <w:lang w:val="en-US"/>
        </w:rPr>
        <w:t>)</w:t>
      </w:r>
      <w:r w:rsidR="00CA7298" w:rsidRPr="007151EE">
        <w:rPr>
          <w:lang w:val="en-US"/>
        </w:rPr>
        <w:t xml:space="preserve">. The combination of </w:t>
      </w:r>
      <w:r w:rsidR="0062737E" w:rsidRPr="007151EE">
        <w:rPr>
          <w:lang w:val="en-US"/>
        </w:rPr>
        <w:t xml:space="preserve">broader </w:t>
      </w:r>
      <w:r w:rsidR="00CA7298" w:rsidRPr="007151EE">
        <w:rPr>
          <w:lang w:val="en-US"/>
        </w:rPr>
        <w:t>technical accessibility, higher security risks</w:t>
      </w:r>
      <w:r w:rsidR="0062737E" w:rsidRPr="007151EE">
        <w:rPr>
          <w:lang w:val="en-US"/>
        </w:rPr>
        <w:t>,</w:t>
      </w:r>
      <w:r w:rsidR="00CA7298" w:rsidRPr="007151EE">
        <w:rPr>
          <w:lang w:val="en-US"/>
        </w:rPr>
        <w:t xml:space="preserve"> and networked </w:t>
      </w:r>
      <w:r w:rsidR="0062737E" w:rsidRPr="007151EE">
        <w:rPr>
          <w:lang w:val="en-US"/>
        </w:rPr>
        <w:t>environment transcending</w:t>
      </w:r>
      <w:r w:rsidR="00CA7298" w:rsidRPr="007151EE">
        <w:rPr>
          <w:lang w:val="en-US"/>
        </w:rPr>
        <w:t xml:space="preserve"> </w:t>
      </w:r>
      <w:r w:rsidR="0062737E" w:rsidRPr="007151EE">
        <w:rPr>
          <w:lang w:val="en-US"/>
        </w:rPr>
        <w:t xml:space="preserve">borders both </w:t>
      </w:r>
      <w:r w:rsidR="00CA7298" w:rsidRPr="007151EE">
        <w:rPr>
          <w:lang w:val="en-US"/>
        </w:rPr>
        <w:t>enable and require</w:t>
      </w:r>
      <w:r w:rsidR="0062737E" w:rsidRPr="007151EE">
        <w:rPr>
          <w:lang w:val="en-US"/>
        </w:rPr>
        <w:t xml:space="preserve"> a</w:t>
      </w:r>
      <w:r w:rsidR="00CA7298" w:rsidRPr="007151EE">
        <w:rPr>
          <w:lang w:val="en-US"/>
        </w:rPr>
        <w:t xml:space="preserve"> more inclusive constituency. </w:t>
      </w:r>
      <w:proofErr w:type="gramStart"/>
      <w:r w:rsidR="004F2ED9" w:rsidRPr="007151EE">
        <w:rPr>
          <w:lang w:val="en-US"/>
        </w:rPr>
        <w:t>This is why</w:t>
      </w:r>
      <w:proofErr w:type="gramEnd"/>
      <w:r w:rsidR="004F2ED9" w:rsidRPr="007151EE">
        <w:rPr>
          <w:lang w:val="en-US"/>
        </w:rPr>
        <w:t xml:space="preserve"> </w:t>
      </w:r>
      <w:r w:rsidR="00CA7298" w:rsidRPr="007151EE">
        <w:rPr>
          <w:lang w:val="en-US"/>
        </w:rPr>
        <w:t xml:space="preserve">institutional constituency, whether in its all-affected or all-subjected forms, </w:t>
      </w:r>
      <w:r w:rsidR="004F2ED9" w:rsidRPr="007151EE">
        <w:rPr>
          <w:lang w:val="en-US"/>
        </w:rPr>
        <w:t xml:space="preserve">becomes </w:t>
      </w:r>
      <w:r w:rsidR="00CA7298" w:rsidRPr="007151EE">
        <w:rPr>
          <w:lang w:val="en-US"/>
        </w:rPr>
        <w:t>both possible</w:t>
      </w:r>
      <w:r w:rsidR="004F2ED9" w:rsidRPr="007151EE">
        <w:rPr>
          <w:lang w:val="en-US"/>
        </w:rPr>
        <w:t xml:space="preserve"> and desirable in this phase</w:t>
      </w:r>
      <w:r w:rsidR="00CA7298" w:rsidRPr="007151EE">
        <w:rPr>
          <w:lang w:val="en-US"/>
        </w:rPr>
        <w:t xml:space="preserve">. </w:t>
      </w:r>
    </w:p>
    <w:p w14:paraId="59A7F5F1" w14:textId="55982208" w:rsidR="00CA7298" w:rsidRPr="007151EE" w:rsidRDefault="00A77D83" w:rsidP="00B41753">
      <w:pPr>
        <w:spacing w:line="276" w:lineRule="auto"/>
        <w:jc w:val="both"/>
        <w:rPr>
          <w:lang w:val="en-US"/>
        </w:rPr>
      </w:pPr>
      <w:r w:rsidRPr="007151EE">
        <w:rPr>
          <w:lang w:val="en-US"/>
        </w:rPr>
        <w:t>F</w:t>
      </w:r>
      <w:r w:rsidR="00E9089B" w:rsidRPr="007151EE">
        <w:rPr>
          <w:lang w:val="en-US"/>
        </w:rPr>
        <w:t xml:space="preserve">irst, decisions about the use of the high-power laser system present lower technical complexity and thus </w:t>
      </w:r>
      <w:r w:rsidR="001D766C" w:rsidRPr="007151EE">
        <w:rPr>
          <w:lang w:val="en-US"/>
        </w:rPr>
        <w:t>require</w:t>
      </w:r>
      <w:r w:rsidR="00E9089B" w:rsidRPr="007151EE">
        <w:rPr>
          <w:lang w:val="en-US"/>
        </w:rPr>
        <w:t xml:space="preserve"> less expert knowledge </w:t>
      </w:r>
      <w:r w:rsidR="00412058" w:rsidRPr="007151EE">
        <w:rPr>
          <w:lang w:val="en-US"/>
        </w:rPr>
        <w:t xml:space="preserve">from the </w:t>
      </w:r>
      <w:r w:rsidR="00E9089B" w:rsidRPr="007151EE">
        <w:rPr>
          <w:lang w:val="en-US"/>
        </w:rPr>
        <w:t>constituency</w:t>
      </w:r>
      <w:r w:rsidR="006E775E" w:rsidRPr="007151EE">
        <w:rPr>
          <w:lang w:val="en-US"/>
        </w:rPr>
        <w:t>, broadening its potential scope</w:t>
      </w:r>
      <w:r w:rsidR="00E9089B" w:rsidRPr="007151EE">
        <w:rPr>
          <w:lang w:val="en-US"/>
        </w:rPr>
        <w:t>.</w:t>
      </w:r>
      <w:r w:rsidR="00CA7298" w:rsidRPr="007151EE">
        <w:rPr>
          <w:lang w:val="en-US"/>
        </w:rPr>
        <w:t xml:space="preserve"> </w:t>
      </w:r>
      <w:r w:rsidR="00CC464B" w:rsidRPr="007151EE">
        <w:rPr>
          <w:lang w:val="en-US"/>
        </w:rPr>
        <w:t xml:space="preserve">In the </w:t>
      </w:r>
      <w:r w:rsidR="00004224" w:rsidRPr="007151EE">
        <w:rPr>
          <w:lang w:val="en-US"/>
        </w:rPr>
        <w:t xml:space="preserve">development </w:t>
      </w:r>
      <w:r w:rsidR="00CC464B" w:rsidRPr="007151EE">
        <w:rPr>
          <w:lang w:val="en-US"/>
        </w:rPr>
        <w:t xml:space="preserve">phase, it seems </w:t>
      </w:r>
      <w:r w:rsidR="00CA7298" w:rsidRPr="007151EE">
        <w:rPr>
          <w:lang w:val="en-US"/>
        </w:rPr>
        <w:t xml:space="preserve">justifiable to tilt the trade-off towards </w:t>
      </w:r>
      <w:r w:rsidR="00940068" w:rsidRPr="007151EE">
        <w:rPr>
          <w:lang w:val="en-US"/>
        </w:rPr>
        <w:t>effectiveness</w:t>
      </w:r>
      <w:r w:rsidR="00CA7298" w:rsidRPr="007151EE">
        <w:rPr>
          <w:lang w:val="en-US"/>
        </w:rPr>
        <w:t xml:space="preserve"> </w:t>
      </w:r>
      <w:r w:rsidR="006E775E" w:rsidRPr="007151EE">
        <w:rPr>
          <w:lang w:val="en-US"/>
        </w:rPr>
        <w:t xml:space="preserve">secured by a </w:t>
      </w:r>
      <w:r w:rsidR="00CA7298" w:rsidRPr="007151EE">
        <w:rPr>
          <w:lang w:val="en-US"/>
        </w:rPr>
        <w:t>less inclusive scientific development authority</w:t>
      </w:r>
      <w:r w:rsidR="00CC464B" w:rsidRPr="007151EE">
        <w:rPr>
          <w:lang w:val="en-US"/>
        </w:rPr>
        <w:t>,</w:t>
      </w:r>
      <w:r w:rsidR="00CA7298" w:rsidRPr="007151EE">
        <w:rPr>
          <w:lang w:val="en-US"/>
        </w:rPr>
        <w:t xml:space="preserve"> </w:t>
      </w:r>
      <w:r w:rsidR="006E775E" w:rsidRPr="007151EE">
        <w:rPr>
          <w:lang w:val="en-US"/>
        </w:rPr>
        <w:t xml:space="preserve">because it </w:t>
      </w:r>
      <w:r w:rsidR="00CA7298" w:rsidRPr="007151EE">
        <w:rPr>
          <w:lang w:val="en-US"/>
        </w:rPr>
        <w:t>does</w:t>
      </w:r>
      <w:r w:rsidR="00E9089B" w:rsidRPr="007151EE">
        <w:rPr>
          <w:lang w:val="en-US"/>
        </w:rPr>
        <w:t xml:space="preserve"> not </w:t>
      </w:r>
      <w:r w:rsidR="00CA7298" w:rsidRPr="007151EE">
        <w:rPr>
          <w:lang w:val="en-US"/>
        </w:rPr>
        <w:t xml:space="preserve">directly </w:t>
      </w:r>
      <w:r w:rsidR="006E775E" w:rsidRPr="007151EE">
        <w:rPr>
          <w:lang w:val="en-US"/>
        </w:rPr>
        <w:t xml:space="preserve">affect </w:t>
      </w:r>
      <w:r w:rsidR="00E9089B" w:rsidRPr="007151EE">
        <w:rPr>
          <w:lang w:val="en-US"/>
        </w:rPr>
        <w:t xml:space="preserve">the </w:t>
      </w:r>
      <w:r w:rsidR="006E775E" w:rsidRPr="007151EE">
        <w:rPr>
          <w:lang w:val="en-US"/>
        </w:rPr>
        <w:t xml:space="preserve">basic </w:t>
      </w:r>
      <w:r w:rsidR="00E9089B" w:rsidRPr="007151EE">
        <w:rPr>
          <w:lang w:val="en-US"/>
        </w:rPr>
        <w:t>rights and security of all</w:t>
      </w:r>
      <w:r w:rsidR="006E775E" w:rsidRPr="007151EE">
        <w:rPr>
          <w:lang w:val="en-US"/>
        </w:rPr>
        <w:t xml:space="preserve"> affected or subjected individuals</w:t>
      </w:r>
      <w:r w:rsidR="00CC464B" w:rsidRPr="007151EE">
        <w:rPr>
          <w:lang w:val="en-US"/>
        </w:rPr>
        <w:t>. In contrast,</w:t>
      </w:r>
      <w:r w:rsidR="00E9089B" w:rsidRPr="007151EE">
        <w:rPr>
          <w:lang w:val="en-US"/>
        </w:rPr>
        <w:t xml:space="preserve"> the deployment</w:t>
      </w:r>
      <w:r w:rsidR="00CA7298" w:rsidRPr="007151EE">
        <w:rPr>
          <w:lang w:val="en-US"/>
        </w:rPr>
        <w:t xml:space="preserve"> of laser technology for </w:t>
      </w:r>
      <w:r w:rsidR="00B74E60" w:rsidRPr="007151EE">
        <w:rPr>
          <w:lang w:val="en-US"/>
        </w:rPr>
        <w:t xml:space="preserve">orbital safety, </w:t>
      </w:r>
      <w:r w:rsidR="00CA7298" w:rsidRPr="007151EE">
        <w:rPr>
          <w:lang w:val="en-US"/>
        </w:rPr>
        <w:t xml:space="preserve">planetary </w:t>
      </w:r>
      <w:r w:rsidR="007151EE">
        <w:rPr>
          <w:lang w:val="en-US"/>
        </w:rPr>
        <w:t>defense</w:t>
      </w:r>
      <w:r w:rsidR="00CA7298" w:rsidRPr="007151EE">
        <w:rPr>
          <w:lang w:val="en-US"/>
        </w:rPr>
        <w:t>, or space exploration</w:t>
      </w:r>
      <w:r w:rsidR="00B74E60" w:rsidRPr="007151EE">
        <w:rPr>
          <w:lang w:val="en-US"/>
        </w:rPr>
        <w:t xml:space="preserve"> quite obviously </w:t>
      </w:r>
      <w:r w:rsidR="00CA7298" w:rsidRPr="007151EE">
        <w:rPr>
          <w:i/>
          <w:iCs/>
          <w:lang w:val="en-US"/>
        </w:rPr>
        <w:t>does</w:t>
      </w:r>
      <w:r w:rsidR="00CA7298" w:rsidRPr="007151EE">
        <w:rPr>
          <w:lang w:val="en-US"/>
        </w:rPr>
        <w:t xml:space="preserve"> </w:t>
      </w:r>
      <w:r w:rsidR="00B74E60" w:rsidRPr="007151EE">
        <w:rPr>
          <w:lang w:val="en-US"/>
        </w:rPr>
        <w:t>concern all of humankind</w:t>
      </w:r>
      <w:r w:rsidR="004115F4" w:rsidRPr="007151EE">
        <w:rPr>
          <w:lang w:val="en-US"/>
        </w:rPr>
        <w:t>,</w:t>
      </w:r>
      <w:r w:rsidR="00B74E60" w:rsidRPr="007151EE">
        <w:rPr>
          <w:lang w:val="en-US"/>
        </w:rPr>
        <w:t xml:space="preserve"> whether </w:t>
      </w:r>
      <w:r w:rsidR="004115F4" w:rsidRPr="007151EE">
        <w:rPr>
          <w:lang w:val="en-US"/>
        </w:rPr>
        <w:t xml:space="preserve">viewed through </w:t>
      </w:r>
      <w:r w:rsidR="00C01823" w:rsidRPr="007151EE">
        <w:rPr>
          <w:lang w:val="en-US"/>
        </w:rPr>
        <w:t xml:space="preserve">a </w:t>
      </w:r>
      <w:r w:rsidR="00CA7298" w:rsidRPr="007151EE">
        <w:rPr>
          <w:lang w:val="en-US"/>
        </w:rPr>
        <w:t>legal, political</w:t>
      </w:r>
      <w:r w:rsidR="00B74E60" w:rsidRPr="007151EE">
        <w:rPr>
          <w:lang w:val="en-US"/>
        </w:rPr>
        <w:t xml:space="preserve">, </w:t>
      </w:r>
      <w:r w:rsidR="00A63E6E" w:rsidRPr="007151EE">
        <w:rPr>
          <w:lang w:val="en-US"/>
        </w:rPr>
        <w:t xml:space="preserve">economic, </w:t>
      </w:r>
      <w:r w:rsidR="00B74E60" w:rsidRPr="007151EE">
        <w:rPr>
          <w:lang w:val="en-US"/>
        </w:rPr>
        <w:t xml:space="preserve">or </w:t>
      </w:r>
      <w:r w:rsidR="00CA7298" w:rsidRPr="007151EE">
        <w:rPr>
          <w:lang w:val="en-US"/>
        </w:rPr>
        <w:t>ethical</w:t>
      </w:r>
      <w:r w:rsidR="004115F4" w:rsidRPr="007151EE">
        <w:rPr>
          <w:lang w:val="en-US"/>
        </w:rPr>
        <w:t xml:space="preserve"> lens</w:t>
      </w:r>
      <w:r w:rsidRPr="007151EE">
        <w:rPr>
          <w:lang w:val="en-US"/>
        </w:rPr>
        <w:t xml:space="preserve">. </w:t>
      </w:r>
    </w:p>
    <w:p w14:paraId="70F97E5E" w14:textId="5936D5AB" w:rsidR="00CA7298" w:rsidRPr="007151EE" w:rsidRDefault="00E9089B" w:rsidP="00B41753">
      <w:pPr>
        <w:spacing w:line="276" w:lineRule="auto"/>
        <w:jc w:val="both"/>
        <w:rPr>
          <w:lang w:val="en-US"/>
        </w:rPr>
      </w:pPr>
      <w:r w:rsidRPr="007151EE">
        <w:rPr>
          <w:lang w:val="en-US"/>
        </w:rPr>
        <w:t xml:space="preserve">Second, the </w:t>
      </w:r>
      <w:r w:rsidR="00D853AA" w:rsidRPr="007151EE">
        <w:rPr>
          <w:lang w:val="en-US"/>
        </w:rPr>
        <w:t xml:space="preserve">deployment phase during which extremely powerful technology will be </w:t>
      </w:r>
      <w:r w:rsidR="00004224" w:rsidRPr="007151EE">
        <w:rPr>
          <w:lang w:val="en-US"/>
        </w:rPr>
        <w:t xml:space="preserve">put in use </w:t>
      </w:r>
      <w:r w:rsidR="008472B5" w:rsidRPr="007151EE">
        <w:rPr>
          <w:lang w:val="en-US"/>
        </w:rPr>
        <w:t xml:space="preserve">presents a much higher risk of premature unilateral </w:t>
      </w:r>
      <w:r w:rsidR="007151EE" w:rsidRPr="007151EE">
        <w:rPr>
          <w:lang w:val="en-US"/>
        </w:rPr>
        <w:t>securitization</w:t>
      </w:r>
      <w:r w:rsidR="008472B5" w:rsidRPr="007151EE">
        <w:rPr>
          <w:lang w:val="en-US"/>
        </w:rPr>
        <w:t xml:space="preserve">, which is why such decisions </w:t>
      </w:r>
      <w:r w:rsidR="00D853AA" w:rsidRPr="007151EE">
        <w:rPr>
          <w:lang w:val="en-US"/>
        </w:rPr>
        <w:t xml:space="preserve">require a </w:t>
      </w:r>
      <w:r w:rsidR="00CC464B" w:rsidRPr="007151EE">
        <w:rPr>
          <w:lang w:val="en-US"/>
        </w:rPr>
        <w:t xml:space="preserve">much </w:t>
      </w:r>
      <w:r w:rsidR="00D853AA" w:rsidRPr="007151EE">
        <w:rPr>
          <w:lang w:val="en-US"/>
        </w:rPr>
        <w:t>high</w:t>
      </w:r>
      <w:r w:rsidR="00CC464B" w:rsidRPr="007151EE">
        <w:rPr>
          <w:lang w:val="en-US"/>
        </w:rPr>
        <w:t>er</w:t>
      </w:r>
      <w:r w:rsidR="00D853AA" w:rsidRPr="007151EE">
        <w:rPr>
          <w:lang w:val="en-US"/>
        </w:rPr>
        <w:t xml:space="preserve"> degree of accountability</w:t>
      </w:r>
      <w:r w:rsidR="008472B5" w:rsidRPr="007151EE">
        <w:rPr>
          <w:lang w:val="en-US"/>
        </w:rPr>
        <w:t xml:space="preserve"> to the subjects</w:t>
      </w:r>
      <w:r w:rsidRPr="007151EE">
        <w:rPr>
          <w:lang w:val="en-US"/>
        </w:rPr>
        <w:t xml:space="preserve">. As </w:t>
      </w:r>
      <w:r w:rsidR="00625461" w:rsidRPr="007151EE">
        <w:rPr>
          <w:lang w:val="en-US"/>
        </w:rPr>
        <w:t>explained earlier</w:t>
      </w:r>
      <w:r w:rsidRPr="007151EE">
        <w:rPr>
          <w:lang w:val="en-US"/>
        </w:rPr>
        <w:t xml:space="preserve">, security perceptions are determined by the context, processes, and actors involved in the social construction of security. </w:t>
      </w:r>
      <w:r w:rsidR="00DB4845" w:rsidRPr="007151EE">
        <w:rPr>
          <w:lang w:val="en-US"/>
        </w:rPr>
        <w:t xml:space="preserve">Making the </w:t>
      </w:r>
      <w:r w:rsidRPr="007151EE">
        <w:rPr>
          <w:lang w:val="en-US"/>
        </w:rPr>
        <w:t xml:space="preserve">process </w:t>
      </w:r>
      <w:r w:rsidR="00DB4845" w:rsidRPr="007151EE">
        <w:rPr>
          <w:lang w:val="en-US"/>
        </w:rPr>
        <w:t xml:space="preserve">as inclusive as possible helps </w:t>
      </w:r>
      <w:r w:rsidRPr="007151EE">
        <w:rPr>
          <w:lang w:val="en-US"/>
        </w:rPr>
        <w:t xml:space="preserve">avoid </w:t>
      </w:r>
      <w:r w:rsidR="00DB4845" w:rsidRPr="007151EE">
        <w:rPr>
          <w:lang w:val="en-US"/>
        </w:rPr>
        <w:t xml:space="preserve">irreconcilable – that is, </w:t>
      </w:r>
      <w:r w:rsidRPr="007151EE">
        <w:rPr>
          <w:i/>
          <w:iCs/>
          <w:lang w:val="en-US"/>
        </w:rPr>
        <w:t>essentially</w:t>
      </w:r>
      <w:r w:rsidRPr="007151EE">
        <w:rPr>
          <w:lang w:val="en-US"/>
        </w:rPr>
        <w:t xml:space="preserve"> contested</w:t>
      </w:r>
      <w:r w:rsidR="00DB4845" w:rsidRPr="007151EE">
        <w:rPr>
          <w:lang w:val="en-US"/>
        </w:rPr>
        <w:t xml:space="preserve"> – perceptions of (in)security</w:t>
      </w:r>
      <w:r w:rsidRPr="007151EE">
        <w:rPr>
          <w:lang w:val="en-US"/>
        </w:rPr>
        <w:t xml:space="preserve">, opening the door to </w:t>
      </w:r>
      <w:r w:rsidRPr="007151EE">
        <w:rPr>
          <w:i/>
          <w:iCs/>
          <w:lang w:val="en-US"/>
        </w:rPr>
        <w:t>contingent</w:t>
      </w:r>
      <w:r w:rsidR="00DB4845" w:rsidRPr="007151EE">
        <w:rPr>
          <w:i/>
          <w:iCs/>
          <w:lang w:val="en-US"/>
        </w:rPr>
        <w:t>ly</w:t>
      </w:r>
      <w:r w:rsidRPr="007151EE">
        <w:rPr>
          <w:lang w:val="en-US"/>
        </w:rPr>
        <w:t xml:space="preserve"> contest</w:t>
      </w:r>
      <w:r w:rsidR="00DB4845" w:rsidRPr="007151EE">
        <w:rPr>
          <w:lang w:val="en-US"/>
        </w:rPr>
        <w:t xml:space="preserve">ed </w:t>
      </w:r>
      <w:r w:rsidR="00A63E6E" w:rsidRPr="007151EE">
        <w:rPr>
          <w:lang w:val="en-US"/>
        </w:rPr>
        <w:t xml:space="preserve">(= </w:t>
      </w:r>
      <w:r w:rsidR="00DB4845" w:rsidRPr="007151EE">
        <w:rPr>
          <w:lang w:val="en-US"/>
        </w:rPr>
        <w:t>reconcilable</w:t>
      </w:r>
      <w:r w:rsidR="00A63E6E" w:rsidRPr="007151EE">
        <w:rPr>
          <w:lang w:val="en-US"/>
        </w:rPr>
        <w:t>)</w:t>
      </w:r>
      <w:r w:rsidR="00DB4845" w:rsidRPr="007151EE">
        <w:rPr>
          <w:lang w:val="en-US"/>
        </w:rPr>
        <w:t xml:space="preserve"> perceptions</w:t>
      </w:r>
      <w:r w:rsidRPr="007151EE">
        <w:rPr>
          <w:lang w:val="en-US"/>
        </w:rPr>
        <w:t xml:space="preserve">. Higher democratic control </w:t>
      </w:r>
      <w:r w:rsidR="00A63E6E" w:rsidRPr="007151EE">
        <w:rPr>
          <w:lang w:val="en-US"/>
        </w:rPr>
        <w:t xml:space="preserve">increases the probability that </w:t>
      </w:r>
      <w:r w:rsidRPr="007151EE">
        <w:rPr>
          <w:lang w:val="en-US"/>
        </w:rPr>
        <w:t xml:space="preserve">the technical system is not hijacked by a particular stakeholder </w:t>
      </w:r>
      <w:r w:rsidR="00DB4845" w:rsidRPr="007151EE">
        <w:rPr>
          <w:lang w:val="en-US"/>
        </w:rPr>
        <w:t xml:space="preserve">for his or her particular security </w:t>
      </w:r>
      <w:r w:rsidR="000D363E" w:rsidRPr="007151EE">
        <w:rPr>
          <w:lang w:val="en-US"/>
        </w:rPr>
        <w:t>interests but</w:t>
      </w:r>
      <w:r w:rsidRPr="007151EE">
        <w:rPr>
          <w:lang w:val="en-US"/>
        </w:rPr>
        <w:t xml:space="preserve"> is </w:t>
      </w:r>
      <w:r w:rsidR="007151EE" w:rsidRPr="007151EE">
        <w:rPr>
          <w:lang w:val="en-US"/>
        </w:rPr>
        <w:t>utilized</w:t>
      </w:r>
      <w:r w:rsidRPr="007151EE">
        <w:rPr>
          <w:lang w:val="en-US"/>
        </w:rPr>
        <w:t xml:space="preserve"> within a normative framework </w:t>
      </w:r>
      <w:r w:rsidR="00471637" w:rsidRPr="007151EE">
        <w:rPr>
          <w:lang w:val="en-US"/>
        </w:rPr>
        <w:t xml:space="preserve">of shared (preferably </w:t>
      </w:r>
      <w:r w:rsidRPr="007151EE">
        <w:rPr>
          <w:lang w:val="en-US"/>
        </w:rPr>
        <w:t>global</w:t>
      </w:r>
      <w:r w:rsidR="00471637" w:rsidRPr="007151EE">
        <w:rPr>
          <w:lang w:val="en-US"/>
        </w:rPr>
        <w:t>)</w:t>
      </w:r>
      <w:r w:rsidRPr="007151EE">
        <w:rPr>
          <w:lang w:val="en-US"/>
        </w:rPr>
        <w:t xml:space="preserve"> security</w:t>
      </w:r>
      <w:r w:rsidR="00471637" w:rsidRPr="007151EE">
        <w:rPr>
          <w:lang w:val="en-US"/>
        </w:rPr>
        <w:t xml:space="preserve"> perceptions</w:t>
      </w:r>
      <w:r w:rsidRPr="007151EE">
        <w:rPr>
          <w:lang w:val="en-US"/>
        </w:rPr>
        <w:t xml:space="preserve">. </w:t>
      </w:r>
      <w:r w:rsidR="005C33AD" w:rsidRPr="007151EE">
        <w:rPr>
          <w:lang w:val="en-US"/>
        </w:rPr>
        <w:t xml:space="preserve">But this still leaves sufficient room for </w:t>
      </w:r>
      <w:r w:rsidRPr="007151EE">
        <w:rPr>
          <w:lang w:val="en-US"/>
        </w:rPr>
        <w:t>emergency</w:t>
      </w:r>
      <w:r w:rsidR="005C33AD" w:rsidRPr="007151EE">
        <w:rPr>
          <w:lang w:val="en-US"/>
        </w:rPr>
        <w:t xml:space="preserve"> (“critical”) cases</w:t>
      </w:r>
      <w:r w:rsidRPr="007151EE">
        <w:rPr>
          <w:lang w:val="en-US"/>
        </w:rPr>
        <w:t xml:space="preserve"> </w:t>
      </w:r>
      <w:r w:rsidR="005C33AD" w:rsidRPr="007151EE">
        <w:rPr>
          <w:lang w:val="en-US"/>
        </w:rPr>
        <w:t>which</w:t>
      </w:r>
      <w:r w:rsidR="00CA7298" w:rsidRPr="007151EE">
        <w:rPr>
          <w:lang w:val="en-US"/>
        </w:rPr>
        <w:t xml:space="preserve"> </w:t>
      </w:r>
      <w:r w:rsidRPr="007151EE">
        <w:rPr>
          <w:lang w:val="en-US"/>
        </w:rPr>
        <w:t xml:space="preserve">justify </w:t>
      </w:r>
      <w:r w:rsidR="005C33AD" w:rsidRPr="007151EE">
        <w:rPr>
          <w:lang w:val="en-US"/>
        </w:rPr>
        <w:t xml:space="preserve">exceptional </w:t>
      </w:r>
      <w:r w:rsidRPr="007151EE">
        <w:rPr>
          <w:lang w:val="en-US"/>
        </w:rPr>
        <w:t xml:space="preserve">legitimacy trade-offs in </w:t>
      </w:r>
      <w:r w:rsidR="007151EE" w:rsidRPr="007151EE">
        <w:rPr>
          <w:lang w:val="en-US"/>
        </w:rPr>
        <w:t>favor</w:t>
      </w:r>
      <w:r w:rsidRPr="007151EE">
        <w:rPr>
          <w:lang w:val="en-US"/>
        </w:rPr>
        <w:t xml:space="preserve"> </w:t>
      </w:r>
      <w:r w:rsidR="00940068" w:rsidRPr="007151EE">
        <w:rPr>
          <w:lang w:val="en-US"/>
        </w:rPr>
        <w:t>effectiveness</w:t>
      </w:r>
      <w:r w:rsidRPr="007151EE">
        <w:rPr>
          <w:lang w:val="en-US"/>
        </w:rPr>
        <w:t xml:space="preserve">. </w:t>
      </w:r>
      <w:r w:rsidR="009777A2" w:rsidRPr="007151EE">
        <w:rPr>
          <w:lang w:val="en-US"/>
        </w:rPr>
        <w:t>Of course</w:t>
      </w:r>
      <w:r w:rsidRPr="007151EE">
        <w:rPr>
          <w:lang w:val="en-US"/>
        </w:rPr>
        <w:t xml:space="preserve">, there </w:t>
      </w:r>
      <w:r w:rsidR="005C33AD" w:rsidRPr="007151EE">
        <w:rPr>
          <w:lang w:val="en-US"/>
        </w:rPr>
        <w:t>can</w:t>
      </w:r>
      <w:r w:rsidRPr="007151EE">
        <w:rPr>
          <w:lang w:val="en-US"/>
        </w:rPr>
        <w:t xml:space="preserve">not be a blank </w:t>
      </w:r>
      <w:r w:rsidR="009777A2" w:rsidRPr="007151EE">
        <w:rPr>
          <w:lang w:val="en-US"/>
        </w:rPr>
        <w:t xml:space="preserve">emergency </w:t>
      </w:r>
      <w:r w:rsidRPr="007151EE">
        <w:rPr>
          <w:lang w:val="en-US"/>
        </w:rPr>
        <w:t>cheque for the deploying authority</w:t>
      </w:r>
      <w:r w:rsidR="005C33AD" w:rsidRPr="007151EE">
        <w:rPr>
          <w:lang w:val="en-US"/>
        </w:rPr>
        <w:t xml:space="preserve">, </w:t>
      </w:r>
      <w:r w:rsidR="009777A2" w:rsidRPr="007151EE">
        <w:rPr>
          <w:lang w:val="en-US"/>
        </w:rPr>
        <w:t xml:space="preserve">which is why </w:t>
      </w:r>
      <w:r w:rsidRPr="007151EE">
        <w:rPr>
          <w:lang w:val="en-US"/>
        </w:rPr>
        <w:t xml:space="preserve">each decision to use the laser system needs to be </w:t>
      </w:r>
      <w:r w:rsidR="007151EE" w:rsidRPr="007151EE">
        <w:rPr>
          <w:lang w:val="en-US"/>
        </w:rPr>
        <w:t>scrutinized</w:t>
      </w:r>
      <w:r w:rsidR="001F01AE" w:rsidRPr="007151EE">
        <w:rPr>
          <w:lang w:val="en-US"/>
        </w:rPr>
        <w:t>, at minimum,</w:t>
      </w:r>
      <w:r w:rsidRPr="007151EE">
        <w:rPr>
          <w:lang w:val="en-US"/>
        </w:rPr>
        <w:t xml:space="preserve"> retrospective</w:t>
      </w:r>
      <w:r w:rsidR="001F01AE" w:rsidRPr="007151EE">
        <w:rPr>
          <w:lang w:val="en-US"/>
        </w:rPr>
        <w:t>ly</w:t>
      </w:r>
      <w:r w:rsidRPr="007151EE">
        <w:rPr>
          <w:lang w:val="en-US"/>
        </w:rPr>
        <w:t xml:space="preserve"> once the situation </w:t>
      </w:r>
      <w:r w:rsidR="001F01AE" w:rsidRPr="007151EE">
        <w:rPr>
          <w:lang w:val="en-US"/>
        </w:rPr>
        <w:t>eases up</w:t>
      </w:r>
      <w:r w:rsidRPr="007151EE">
        <w:rPr>
          <w:lang w:val="en-US"/>
        </w:rPr>
        <w:t xml:space="preserve"> </w:t>
      </w:r>
      <w:r w:rsidR="001F01AE" w:rsidRPr="007151EE">
        <w:rPr>
          <w:lang w:val="en-US"/>
        </w:rPr>
        <w:t>(</w:t>
      </w:r>
      <w:r w:rsidRPr="007151EE">
        <w:rPr>
          <w:lang w:val="en-US"/>
        </w:rPr>
        <w:t xml:space="preserve">as </w:t>
      </w:r>
      <w:r w:rsidR="00A63E6E" w:rsidRPr="007151EE">
        <w:rPr>
          <w:lang w:val="en-US"/>
        </w:rPr>
        <w:t xml:space="preserve">also </w:t>
      </w:r>
      <w:r w:rsidRPr="007151EE">
        <w:rPr>
          <w:lang w:val="en-US"/>
        </w:rPr>
        <w:t xml:space="preserve">suggested by </w:t>
      </w:r>
      <w:proofErr w:type="spellStart"/>
      <w:r w:rsidRPr="007151EE">
        <w:rPr>
          <w:lang w:val="en-US"/>
        </w:rPr>
        <w:t>Maffettone</w:t>
      </w:r>
      <w:proofErr w:type="spellEnd"/>
      <w:r w:rsidRPr="007151EE">
        <w:rPr>
          <w:lang w:val="en-US"/>
        </w:rPr>
        <w:t xml:space="preserve"> and </w:t>
      </w:r>
      <w:proofErr w:type="spellStart"/>
      <w:r w:rsidRPr="007151EE">
        <w:rPr>
          <w:lang w:val="en-US"/>
        </w:rPr>
        <w:t>Ulaş</w:t>
      </w:r>
      <w:proofErr w:type="spellEnd"/>
      <w:r w:rsidR="001F01AE" w:rsidRPr="007151EE">
        <w:rPr>
          <w:lang w:val="en-US"/>
        </w:rPr>
        <w:t>)</w:t>
      </w:r>
      <w:r w:rsidRPr="007151EE">
        <w:rPr>
          <w:lang w:val="en-US"/>
        </w:rPr>
        <w:t>.</w:t>
      </w:r>
      <w:r w:rsidR="00CA7298" w:rsidRPr="007151EE">
        <w:rPr>
          <w:lang w:val="en-US"/>
        </w:rPr>
        <w:t xml:space="preserve"> </w:t>
      </w:r>
      <w:r w:rsidR="00A77D83" w:rsidRPr="007151EE">
        <w:rPr>
          <w:lang w:val="en-US"/>
        </w:rPr>
        <w:t xml:space="preserve"> </w:t>
      </w:r>
    </w:p>
    <w:p w14:paraId="0C278BE8" w14:textId="2CDCF3F7" w:rsidR="002F446C" w:rsidRPr="007151EE" w:rsidRDefault="00172C46" w:rsidP="00B41753">
      <w:pPr>
        <w:spacing w:line="276" w:lineRule="auto"/>
        <w:jc w:val="both"/>
        <w:rPr>
          <w:lang w:val="en-US"/>
        </w:rPr>
      </w:pPr>
      <w:r w:rsidRPr="007151EE">
        <w:rPr>
          <w:lang w:val="en-US"/>
        </w:rPr>
        <w:t>Third, the institutional timepoint</w:t>
      </w:r>
      <w:r w:rsidR="00482AA3" w:rsidRPr="007151EE">
        <w:rPr>
          <w:lang w:val="en-US"/>
        </w:rPr>
        <w:t xml:space="preserve"> criterion</w:t>
      </w:r>
      <w:r w:rsidR="006A702D" w:rsidRPr="007151EE">
        <w:rPr>
          <w:lang w:val="en-US"/>
        </w:rPr>
        <w:t xml:space="preserve"> allows combining input and output legitimacy</w:t>
      </w:r>
      <w:r w:rsidR="00A63E6E" w:rsidRPr="007151EE">
        <w:rPr>
          <w:lang w:val="en-US"/>
        </w:rPr>
        <w:t xml:space="preserve"> in yet another manner</w:t>
      </w:r>
      <w:r w:rsidR="00CF3296" w:rsidRPr="007151EE">
        <w:rPr>
          <w:lang w:val="en-US"/>
        </w:rPr>
        <w:t xml:space="preserve">. On the one hand, </w:t>
      </w:r>
      <w:r w:rsidR="00B11373" w:rsidRPr="007151EE">
        <w:rPr>
          <w:lang w:val="en-US"/>
        </w:rPr>
        <w:t xml:space="preserve">multi-stakeholder governance of the LTS during the development phase creates the socially </w:t>
      </w:r>
      <w:r w:rsidR="00A05F5C" w:rsidRPr="007151EE">
        <w:rPr>
          <w:lang w:val="en-US"/>
        </w:rPr>
        <w:t xml:space="preserve">shared perceptions, practices and processes – </w:t>
      </w:r>
      <w:r w:rsidR="00B11373" w:rsidRPr="007151EE">
        <w:rPr>
          <w:lang w:val="en-US"/>
        </w:rPr>
        <w:t xml:space="preserve">networked environment </w:t>
      </w:r>
      <w:r w:rsidR="00A05F5C" w:rsidRPr="007151EE">
        <w:rPr>
          <w:lang w:val="en-US"/>
        </w:rPr>
        <w:t xml:space="preserve">– </w:t>
      </w:r>
      <w:r w:rsidR="00B11373" w:rsidRPr="007151EE">
        <w:rPr>
          <w:lang w:val="en-US"/>
        </w:rPr>
        <w:t xml:space="preserve">that generate, as </w:t>
      </w:r>
      <w:r w:rsidR="00A05F5C" w:rsidRPr="007151EE">
        <w:rPr>
          <w:lang w:val="en-US"/>
        </w:rPr>
        <w:t xml:space="preserve">their </w:t>
      </w:r>
      <w:r w:rsidR="00B11373" w:rsidRPr="007151EE">
        <w:rPr>
          <w:lang w:val="en-US"/>
        </w:rPr>
        <w:t xml:space="preserve">by-product, the social conditions </w:t>
      </w:r>
      <w:r w:rsidR="00A05F5C" w:rsidRPr="007151EE">
        <w:rPr>
          <w:lang w:val="en-US"/>
        </w:rPr>
        <w:t xml:space="preserve">necessary </w:t>
      </w:r>
      <w:r w:rsidR="00B11373" w:rsidRPr="007151EE">
        <w:rPr>
          <w:lang w:val="en-US"/>
        </w:rPr>
        <w:t xml:space="preserve">for global democratic institutions. </w:t>
      </w:r>
      <w:r w:rsidR="00A05F5C" w:rsidRPr="007151EE">
        <w:rPr>
          <w:lang w:val="en-US"/>
        </w:rPr>
        <w:t xml:space="preserve">We have argued that these are </w:t>
      </w:r>
      <w:r w:rsidR="00B11373" w:rsidRPr="007151EE">
        <w:rPr>
          <w:lang w:val="en-US"/>
        </w:rPr>
        <w:t xml:space="preserve">necessary for </w:t>
      </w:r>
      <w:r w:rsidR="00C01823" w:rsidRPr="007151EE">
        <w:rPr>
          <w:lang w:val="en-US"/>
        </w:rPr>
        <w:t xml:space="preserve">the </w:t>
      </w:r>
      <w:r w:rsidR="00B11373" w:rsidRPr="007151EE">
        <w:rPr>
          <w:lang w:val="en-US"/>
        </w:rPr>
        <w:t xml:space="preserve">legitimate deployment of </w:t>
      </w:r>
      <w:r w:rsidR="00A05F5C" w:rsidRPr="007151EE">
        <w:rPr>
          <w:lang w:val="en-US"/>
        </w:rPr>
        <w:t xml:space="preserve">a </w:t>
      </w:r>
      <w:r w:rsidR="00B11373" w:rsidRPr="007151EE">
        <w:rPr>
          <w:lang w:val="en-US"/>
        </w:rPr>
        <w:t>high-power laser system</w:t>
      </w:r>
      <w:r w:rsidR="003D1C6B" w:rsidRPr="007151EE">
        <w:rPr>
          <w:lang w:val="en-US"/>
        </w:rPr>
        <w:t xml:space="preserve"> in space. On the other hand, desirable outcomes </w:t>
      </w:r>
      <w:r w:rsidRPr="007151EE">
        <w:rPr>
          <w:lang w:val="en-US"/>
        </w:rPr>
        <w:t xml:space="preserve">in terms of global </w:t>
      </w:r>
      <w:r w:rsidR="003D1C6B" w:rsidRPr="007151EE">
        <w:rPr>
          <w:lang w:val="en-US"/>
        </w:rPr>
        <w:t xml:space="preserve">public </w:t>
      </w:r>
      <w:r w:rsidRPr="007151EE">
        <w:rPr>
          <w:lang w:val="en-US"/>
        </w:rPr>
        <w:t xml:space="preserve">goods, </w:t>
      </w:r>
      <w:r w:rsidR="003D1C6B" w:rsidRPr="007151EE">
        <w:rPr>
          <w:lang w:val="en-US"/>
        </w:rPr>
        <w:t xml:space="preserve">be it orbital safety, </w:t>
      </w:r>
      <w:r w:rsidR="007151EE">
        <w:rPr>
          <w:lang w:val="en-US"/>
        </w:rPr>
        <w:t>defense</w:t>
      </w:r>
      <w:r w:rsidRPr="007151EE">
        <w:rPr>
          <w:lang w:val="en-US"/>
        </w:rPr>
        <w:t xml:space="preserve"> </w:t>
      </w:r>
      <w:r w:rsidR="003D1C6B" w:rsidRPr="007151EE">
        <w:rPr>
          <w:lang w:val="en-US"/>
        </w:rPr>
        <w:t>against asteroids</w:t>
      </w:r>
      <w:r w:rsidRPr="007151EE">
        <w:rPr>
          <w:lang w:val="en-US"/>
        </w:rPr>
        <w:t xml:space="preserve"> or space exploration </w:t>
      </w:r>
      <w:r w:rsidR="005D7AF2" w:rsidRPr="007151EE">
        <w:rPr>
          <w:lang w:val="en-US"/>
        </w:rPr>
        <w:t xml:space="preserve">are </w:t>
      </w:r>
      <w:r w:rsidR="00D41171" w:rsidRPr="007151EE">
        <w:rPr>
          <w:lang w:val="en-US"/>
        </w:rPr>
        <w:t>a</w:t>
      </w:r>
      <w:r w:rsidR="006E505D" w:rsidRPr="007151EE">
        <w:rPr>
          <w:lang w:val="en-US"/>
        </w:rPr>
        <w:t>n indirect</w:t>
      </w:r>
      <w:r w:rsidR="00D41171" w:rsidRPr="007151EE">
        <w:rPr>
          <w:lang w:val="en-US"/>
        </w:rPr>
        <w:t xml:space="preserve"> consequence of the very existence of these networks</w:t>
      </w:r>
      <w:r w:rsidRPr="007151EE">
        <w:rPr>
          <w:lang w:val="en-US"/>
        </w:rPr>
        <w:t xml:space="preserve">. </w:t>
      </w:r>
      <w:r w:rsidR="00B91360" w:rsidRPr="007151EE">
        <w:rPr>
          <w:lang w:val="en-US"/>
        </w:rPr>
        <w:t xml:space="preserve">Moreover, these objectives are also </w:t>
      </w:r>
      <w:r w:rsidR="00BA5597" w:rsidRPr="007151EE">
        <w:rPr>
          <w:lang w:val="en-US"/>
        </w:rPr>
        <w:t>well-specified</w:t>
      </w:r>
      <w:r w:rsidR="001E1F9C" w:rsidRPr="007151EE">
        <w:rPr>
          <w:lang w:val="en-US"/>
        </w:rPr>
        <w:t xml:space="preserve"> </w:t>
      </w:r>
      <w:r w:rsidR="00B91360" w:rsidRPr="007151EE">
        <w:rPr>
          <w:lang w:val="en-US"/>
        </w:rPr>
        <w:t xml:space="preserve">which makes achieving them more </w:t>
      </w:r>
      <w:r w:rsidR="00B91360" w:rsidRPr="007151EE">
        <w:rPr>
          <w:lang w:val="en-US"/>
        </w:rPr>
        <w:lastRenderedPageBreak/>
        <w:t xml:space="preserve">easily </w:t>
      </w:r>
      <w:r w:rsidR="001E1F9C" w:rsidRPr="007151EE">
        <w:rPr>
          <w:lang w:val="en-US"/>
        </w:rPr>
        <w:t xml:space="preserve">measurable and </w:t>
      </w:r>
      <w:r w:rsidR="005F519E" w:rsidRPr="007151EE">
        <w:rPr>
          <w:lang w:val="en-US"/>
        </w:rPr>
        <w:t xml:space="preserve">publicly </w:t>
      </w:r>
      <w:r w:rsidR="001E1F9C" w:rsidRPr="007151EE">
        <w:rPr>
          <w:lang w:val="en-US"/>
        </w:rPr>
        <w:t xml:space="preserve">verifiable. </w:t>
      </w:r>
      <w:r w:rsidR="00BA5597" w:rsidRPr="007151EE">
        <w:rPr>
          <w:lang w:val="en-US"/>
        </w:rPr>
        <w:t>For example, r</w:t>
      </w:r>
      <w:r w:rsidR="001E1F9C" w:rsidRPr="007151EE">
        <w:rPr>
          <w:lang w:val="en-US"/>
        </w:rPr>
        <w:t xml:space="preserve">emote laser-ablation would </w:t>
      </w:r>
      <w:r w:rsidR="002B6DE0" w:rsidRPr="007151EE">
        <w:rPr>
          <w:lang w:val="en-US"/>
        </w:rPr>
        <w:t xml:space="preserve">facilitate </w:t>
      </w:r>
      <w:r w:rsidR="001E1F9C" w:rsidRPr="007151EE">
        <w:rPr>
          <w:lang w:val="en-US"/>
        </w:rPr>
        <w:t xml:space="preserve">physical and chemical analysis of regolith </w:t>
      </w:r>
      <w:r w:rsidR="002B6DE0" w:rsidRPr="007151EE">
        <w:rPr>
          <w:lang w:val="en-US"/>
        </w:rPr>
        <w:t xml:space="preserve">found on Celestial bodies, which is necessary </w:t>
      </w:r>
      <w:r w:rsidR="001E1F9C" w:rsidRPr="007151EE">
        <w:rPr>
          <w:lang w:val="en-US"/>
        </w:rPr>
        <w:t xml:space="preserve">for </w:t>
      </w:r>
      <w:r w:rsidR="002B6DE0" w:rsidRPr="007151EE">
        <w:rPr>
          <w:lang w:val="en-US"/>
        </w:rPr>
        <w:t xml:space="preserve">subsequent </w:t>
      </w:r>
      <w:r w:rsidR="001E1F9C" w:rsidRPr="007151EE">
        <w:rPr>
          <w:lang w:val="en-US"/>
        </w:rPr>
        <w:t xml:space="preserve">resource </w:t>
      </w:r>
      <w:r w:rsidR="007151EE">
        <w:rPr>
          <w:lang w:val="en-US"/>
        </w:rPr>
        <w:t>utilization</w:t>
      </w:r>
      <w:r w:rsidR="001E1F9C" w:rsidRPr="007151EE">
        <w:rPr>
          <w:lang w:val="en-US"/>
        </w:rPr>
        <w:t>, scientific understanding of the Solar System’s past, or select</w:t>
      </w:r>
      <w:r w:rsidR="002B6DE0" w:rsidRPr="007151EE">
        <w:rPr>
          <w:lang w:val="en-US"/>
        </w:rPr>
        <w:t>ion of</w:t>
      </w:r>
      <w:r w:rsidR="001E1F9C" w:rsidRPr="007151EE">
        <w:rPr>
          <w:lang w:val="en-US"/>
        </w:rPr>
        <w:t xml:space="preserve"> an appropriate asteroid deflection method in case </w:t>
      </w:r>
      <w:r w:rsidR="002B6DE0" w:rsidRPr="007151EE">
        <w:rPr>
          <w:lang w:val="en-US"/>
        </w:rPr>
        <w:t>such need arises</w:t>
      </w:r>
      <w:r w:rsidR="001E1F9C" w:rsidRPr="007151EE">
        <w:rPr>
          <w:lang w:val="en-US"/>
        </w:rPr>
        <w:t xml:space="preserve">. </w:t>
      </w:r>
    </w:p>
    <w:p w14:paraId="0E43B794" w14:textId="36B56634" w:rsidR="005D7730" w:rsidRPr="007151EE" w:rsidRDefault="00CE1831" w:rsidP="00B41753">
      <w:pPr>
        <w:spacing w:line="276" w:lineRule="auto"/>
        <w:jc w:val="both"/>
        <w:rPr>
          <w:lang w:val="en-US"/>
        </w:rPr>
      </w:pPr>
      <w:r>
        <w:rPr>
          <w:lang w:val="en-US"/>
        </w:rPr>
        <w:t>A</w:t>
      </w:r>
      <w:r w:rsidR="00D9434C" w:rsidRPr="007151EE">
        <w:rPr>
          <w:lang w:val="en-US"/>
        </w:rPr>
        <w:t xml:space="preserve">ll these objectives </w:t>
      </w:r>
      <w:r>
        <w:rPr>
          <w:lang w:val="en-US"/>
        </w:rPr>
        <w:t>would need to be</w:t>
      </w:r>
      <w:r w:rsidRPr="007151EE">
        <w:rPr>
          <w:lang w:val="en-US"/>
        </w:rPr>
        <w:t xml:space="preserve"> </w:t>
      </w:r>
      <w:r w:rsidR="00D9434C" w:rsidRPr="007151EE">
        <w:rPr>
          <w:lang w:val="en-US"/>
        </w:rPr>
        <w:t>quantifi</w:t>
      </w:r>
      <w:r>
        <w:rPr>
          <w:lang w:val="en-US"/>
        </w:rPr>
        <w:t>able</w:t>
      </w:r>
      <w:r w:rsidR="00D9434C" w:rsidRPr="007151EE">
        <w:rPr>
          <w:lang w:val="en-US"/>
        </w:rPr>
        <w:t>, verifi</w:t>
      </w:r>
      <w:r>
        <w:rPr>
          <w:lang w:val="en-US"/>
        </w:rPr>
        <w:t>able</w:t>
      </w:r>
      <w:r w:rsidR="00D9434C" w:rsidRPr="007151EE">
        <w:rPr>
          <w:lang w:val="en-US"/>
        </w:rPr>
        <w:t xml:space="preserve">, and </w:t>
      </w:r>
      <w:r w:rsidR="009E682E">
        <w:rPr>
          <w:lang w:val="en-US"/>
        </w:rPr>
        <w:t xml:space="preserve">subject to </w:t>
      </w:r>
      <w:r w:rsidR="00D9434C" w:rsidRPr="007151EE">
        <w:rPr>
          <w:lang w:val="en-US"/>
        </w:rPr>
        <w:t>independent auditing</w:t>
      </w:r>
      <w:r w:rsidR="00916B67">
        <w:rPr>
          <w:lang w:val="en-US"/>
        </w:rPr>
        <w:t xml:space="preserve">. </w:t>
      </w:r>
      <w:r w:rsidR="00D9434C" w:rsidRPr="007151EE">
        <w:rPr>
          <w:lang w:val="en-US"/>
        </w:rPr>
        <w:t xml:space="preserve"> </w:t>
      </w:r>
      <w:r w:rsidR="00421694">
        <w:rPr>
          <w:lang w:val="en-US"/>
        </w:rPr>
        <w:t>The</w:t>
      </w:r>
      <w:r w:rsidR="00C65E8B" w:rsidRPr="007151EE">
        <w:rPr>
          <w:lang w:val="en-US"/>
        </w:rPr>
        <w:t xml:space="preserve"> commodification of space debris removal or prospecting of threatening asteroids, for example by assigning to these otherwise non-profitable public goods s either a financial value (as exemplified by the carbon emission market), or use of tradable certificates enabling space resources </w:t>
      </w:r>
      <w:r w:rsidR="007151EE">
        <w:rPr>
          <w:lang w:val="en-US"/>
        </w:rPr>
        <w:t>utilization</w:t>
      </w:r>
      <w:r w:rsidR="00C65E8B" w:rsidRPr="007151EE">
        <w:rPr>
          <w:lang w:val="en-US"/>
        </w:rPr>
        <w:t>, can provide a source of funding for the high-power laser system, while also provide a new legal framework for these three laser-related areas. Avoid</w:t>
      </w:r>
      <w:r w:rsidR="00551782" w:rsidRPr="007151EE">
        <w:rPr>
          <w:lang w:val="en-US"/>
        </w:rPr>
        <w:t>ing</w:t>
      </w:r>
      <w:r w:rsidR="00C65E8B" w:rsidRPr="007151EE">
        <w:rPr>
          <w:lang w:val="en-US"/>
        </w:rPr>
        <w:t xml:space="preserve"> the specifics, the main contribution </w:t>
      </w:r>
      <w:r w:rsidR="00551782" w:rsidRPr="007151EE">
        <w:rPr>
          <w:lang w:val="en-US"/>
        </w:rPr>
        <w:t>of our framework is t</w:t>
      </w:r>
      <w:r w:rsidR="003562DB" w:rsidRPr="007151EE">
        <w:rPr>
          <w:lang w:val="en-US"/>
        </w:rPr>
        <w:t xml:space="preserve">he establishment of </w:t>
      </w:r>
      <w:r w:rsidR="00F1298E" w:rsidRPr="007151EE">
        <w:rPr>
          <w:lang w:val="en-US"/>
        </w:rPr>
        <w:t xml:space="preserve">a </w:t>
      </w:r>
      <w:r w:rsidR="003562DB" w:rsidRPr="007151EE">
        <w:rPr>
          <w:lang w:val="en-US"/>
        </w:rPr>
        <w:t>shared global mechanisms of input legitimacy and accountability</w:t>
      </w:r>
      <w:r w:rsidR="00F1298E" w:rsidRPr="007151EE">
        <w:rPr>
          <w:lang w:val="en-US"/>
        </w:rPr>
        <w:t xml:space="preserve"> which</w:t>
      </w:r>
      <w:r w:rsidR="003562DB" w:rsidRPr="007151EE">
        <w:rPr>
          <w:lang w:val="en-US"/>
        </w:rPr>
        <w:t xml:space="preserve"> would move us closer to breaking through the current gridlock, by pushing the mechanisms we have been </w:t>
      </w:r>
      <w:r w:rsidR="007151EE" w:rsidRPr="007151EE">
        <w:rPr>
          <w:lang w:val="en-US"/>
        </w:rPr>
        <w:t>analyzing</w:t>
      </w:r>
      <w:r w:rsidR="008B5E49" w:rsidRPr="007151EE">
        <w:rPr>
          <w:lang w:val="en-US"/>
        </w:rPr>
        <w:t>. These include</w:t>
      </w:r>
      <w:r w:rsidR="003562DB" w:rsidRPr="007151EE">
        <w:rPr>
          <w:lang w:val="en-US"/>
        </w:rPr>
        <w:t xml:space="preserve"> facilitati</w:t>
      </w:r>
      <w:r w:rsidR="008B5E49" w:rsidRPr="007151EE">
        <w:rPr>
          <w:lang w:val="en-US"/>
        </w:rPr>
        <w:t>on of</w:t>
      </w:r>
      <w:r w:rsidR="003562DB" w:rsidRPr="007151EE">
        <w:rPr>
          <w:lang w:val="en-US"/>
        </w:rPr>
        <w:t xml:space="preserve"> closer and perhaps even shared threat perceptions, moderati</w:t>
      </w:r>
      <w:r w:rsidR="008B5E49" w:rsidRPr="007151EE">
        <w:rPr>
          <w:lang w:val="en-US"/>
        </w:rPr>
        <w:t>on</w:t>
      </w:r>
      <w:r w:rsidR="003562DB" w:rsidRPr="007151EE">
        <w:rPr>
          <w:lang w:val="en-US"/>
        </w:rPr>
        <w:t xml:space="preserve"> </w:t>
      </w:r>
      <w:r w:rsidR="008B5E49" w:rsidRPr="007151EE">
        <w:rPr>
          <w:lang w:val="en-US"/>
        </w:rPr>
        <w:t xml:space="preserve">of </w:t>
      </w:r>
      <w:r w:rsidR="003562DB" w:rsidRPr="007151EE">
        <w:rPr>
          <w:lang w:val="en-US"/>
        </w:rPr>
        <w:t xml:space="preserve">the security dilemma, or reframing </w:t>
      </w:r>
      <w:r w:rsidR="008B5E49" w:rsidRPr="007151EE">
        <w:rPr>
          <w:lang w:val="en-US"/>
        </w:rPr>
        <w:t xml:space="preserve">of </w:t>
      </w:r>
      <w:r w:rsidR="003562DB" w:rsidRPr="007151EE">
        <w:rPr>
          <w:lang w:val="en-US"/>
        </w:rPr>
        <w:t>national interests as contingently contested.</w:t>
      </w:r>
      <w:r w:rsidR="00D52A8C" w:rsidRPr="007151EE">
        <w:rPr>
          <w:lang w:val="en-US"/>
        </w:rPr>
        <w:t xml:space="preserve"> </w:t>
      </w:r>
      <w:r w:rsidR="004301C7" w:rsidRPr="007151EE">
        <w:rPr>
          <w:lang w:val="en-US"/>
        </w:rPr>
        <w:t xml:space="preserve">Table 1 </w:t>
      </w:r>
      <w:r w:rsidR="007151EE" w:rsidRPr="007151EE">
        <w:rPr>
          <w:lang w:val="en-US"/>
        </w:rPr>
        <w:t>summarizes</w:t>
      </w:r>
      <w:r w:rsidR="004301C7" w:rsidRPr="007151EE">
        <w:rPr>
          <w:lang w:val="en-US"/>
        </w:rPr>
        <w:t xml:space="preserve"> </w:t>
      </w:r>
      <w:r w:rsidR="008B5E49" w:rsidRPr="007151EE">
        <w:rPr>
          <w:lang w:val="en-US"/>
        </w:rPr>
        <w:t xml:space="preserve">the elements of </w:t>
      </w:r>
      <w:r w:rsidR="004301C7" w:rsidRPr="007151EE">
        <w:rPr>
          <w:lang w:val="en-US"/>
        </w:rPr>
        <w:t>our discussion.</w:t>
      </w:r>
    </w:p>
    <w:p w14:paraId="574469B5" w14:textId="77777777" w:rsidR="00E86334" w:rsidRPr="007151EE" w:rsidRDefault="00E86334" w:rsidP="00B41753">
      <w:pPr>
        <w:spacing w:line="276" w:lineRule="auto"/>
        <w:rPr>
          <w:lang w:val="en-US"/>
        </w:rPr>
      </w:pPr>
    </w:p>
    <w:p w14:paraId="3DDF6134" w14:textId="59F011AE" w:rsidR="002D1DCC" w:rsidRPr="007151EE" w:rsidRDefault="002D1DCC" w:rsidP="00B41753">
      <w:pPr>
        <w:pStyle w:val="Caption"/>
        <w:keepNext/>
        <w:spacing w:line="276" w:lineRule="auto"/>
        <w:rPr>
          <w:sz w:val="22"/>
          <w:szCs w:val="22"/>
          <w:lang w:val="en-US"/>
        </w:rPr>
      </w:pPr>
      <w:r w:rsidRPr="007151EE">
        <w:rPr>
          <w:sz w:val="22"/>
          <w:szCs w:val="22"/>
          <w:lang w:val="en-US"/>
        </w:rPr>
        <w:t xml:space="preserve">Table </w:t>
      </w:r>
      <w:r w:rsidR="001A129D" w:rsidRPr="007151EE">
        <w:rPr>
          <w:sz w:val="22"/>
          <w:szCs w:val="22"/>
          <w:lang w:val="en-US"/>
        </w:rPr>
        <w:fldChar w:fldCharType="begin"/>
      </w:r>
      <w:r w:rsidR="001A129D" w:rsidRPr="007151EE">
        <w:rPr>
          <w:sz w:val="22"/>
          <w:szCs w:val="22"/>
          <w:lang w:val="en-US"/>
        </w:rPr>
        <w:instrText xml:space="preserve"> SEQ Table \* ARABIC </w:instrText>
      </w:r>
      <w:r w:rsidR="001A129D" w:rsidRPr="007151EE">
        <w:rPr>
          <w:sz w:val="22"/>
          <w:szCs w:val="22"/>
          <w:lang w:val="en-US"/>
        </w:rPr>
        <w:fldChar w:fldCharType="separate"/>
      </w:r>
      <w:r w:rsidR="008E7359" w:rsidRPr="007151EE">
        <w:rPr>
          <w:noProof/>
          <w:sz w:val="22"/>
          <w:szCs w:val="22"/>
          <w:lang w:val="en-US"/>
        </w:rPr>
        <w:t>1</w:t>
      </w:r>
      <w:r w:rsidR="001A129D" w:rsidRPr="007151EE">
        <w:rPr>
          <w:noProof/>
          <w:sz w:val="22"/>
          <w:szCs w:val="22"/>
          <w:lang w:val="en-US"/>
        </w:rPr>
        <w:fldChar w:fldCharType="end"/>
      </w:r>
      <w:r w:rsidRPr="007151EE">
        <w:rPr>
          <w:sz w:val="22"/>
          <w:szCs w:val="22"/>
          <w:lang w:val="en-US"/>
        </w:rPr>
        <w:t xml:space="preserve">: </w:t>
      </w:r>
      <w:r w:rsidR="00172C46" w:rsidRPr="007151EE">
        <w:rPr>
          <w:sz w:val="22"/>
          <w:szCs w:val="22"/>
          <w:lang w:val="en-US"/>
        </w:rPr>
        <w:t>Legitimacy Trade-Offs Between Development and Deployment Phases</w:t>
      </w:r>
    </w:p>
    <w:tbl>
      <w:tblPr>
        <w:tblStyle w:val="TableGrid"/>
        <w:tblW w:w="9031" w:type="dxa"/>
        <w:jc w:val="center"/>
        <w:tblLook w:val="04A0" w:firstRow="1" w:lastRow="0" w:firstColumn="1" w:lastColumn="0" w:noHBand="0" w:noVBand="1"/>
      </w:tblPr>
      <w:tblGrid>
        <w:gridCol w:w="1343"/>
        <w:gridCol w:w="2530"/>
        <w:gridCol w:w="2232"/>
        <w:gridCol w:w="1396"/>
        <w:gridCol w:w="1530"/>
      </w:tblGrid>
      <w:tr w:rsidR="006E6FC6" w:rsidRPr="007151EE" w14:paraId="2F61A717" w14:textId="3E58936E" w:rsidTr="000C4716">
        <w:trPr>
          <w:trHeight w:val="53"/>
          <w:jc w:val="center"/>
        </w:trPr>
        <w:tc>
          <w:tcPr>
            <w:tcW w:w="1064" w:type="dxa"/>
          </w:tcPr>
          <w:p w14:paraId="45C31DFA" w14:textId="50375C99" w:rsidR="00B714EB" w:rsidRPr="007151EE" w:rsidRDefault="00B714EB" w:rsidP="00B41753">
            <w:pPr>
              <w:keepNext/>
              <w:spacing w:after="120" w:line="276" w:lineRule="auto"/>
              <w:rPr>
                <w:sz w:val="20"/>
                <w:szCs w:val="20"/>
                <w:lang w:val="en-US"/>
              </w:rPr>
            </w:pPr>
          </w:p>
        </w:tc>
        <w:tc>
          <w:tcPr>
            <w:tcW w:w="2662" w:type="dxa"/>
          </w:tcPr>
          <w:p w14:paraId="6961D337" w14:textId="10E4C60E" w:rsidR="00B714EB" w:rsidRPr="007151EE" w:rsidRDefault="00B714EB" w:rsidP="00B41753">
            <w:pPr>
              <w:keepNext/>
              <w:spacing w:after="120" w:line="276" w:lineRule="auto"/>
              <w:rPr>
                <w:i/>
                <w:iCs/>
                <w:sz w:val="20"/>
                <w:szCs w:val="20"/>
                <w:lang w:val="en-US"/>
              </w:rPr>
            </w:pPr>
            <w:r w:rsidRPr="007151EE">
              <w:rPr>
                <w:i/>
                <w:iCs/>
                <w:sz w:val="20"/>
                <w:szCs w:val="20"/>
                <w:lang w:val="en-US"/>
              </w:rPr>
              <w:t>Choice-sensitivity</w:t>
            </w:r>
          </w:p>
        </w:tc>
        <w:tc>
          <w:tcPr>
            <w:tcW w:w="2337" w:type="dxa"/>
          </w:tcPr>
          <w:p w14:paraId="0535F04A" w14:textId="37CB07E6" w:rsidR="00B714EB" w:rsidRPr="007151EE" w:rsidRDefault="00B714EB" w:rsidP="00B41753">
            <w:pPr>
              <w:keepNext/>
              <w:spacing w:after="120" w:line="276" w:lineRule="auto"/>
              <w:rPr>
                <w:i/>
                <w:iCs/>
                <w:sz w:val="20"/>
                <w:szCs w:val="20"/>
                <w:lang w:val="en-US"/>
              </w:rPr>
            </w:pPr>
            <w:r w:rsidRPr="007151EE">
              <w:rPr>
                <w:i/>
                <w:iCs/>
                <w:sz w:val="20"/>
                <w:szCs w:val="20"/>
                <w:lang w:val="en-US"/>
              </w:rPr>
              <w:t>Social environment</w:t>
            </w:r>
          </w:p>
        </w:tc>
        <w:tc>
          <w:tcPr>
            <w:tcW w:w="1411" w:type="dxa"/>
          </w:tcPr>
          <w:p w14:paraId="384BEEA8" w14:textId="2516232C" w:rsidR="00B714EB" w:rsidRPr="007151EE" w:rsidRDefault="00B714EB" w:rsidP="00B41753">
            <w:pPr>
              <w:keepNext/>
              <w:spacing w:after="120" w:line="276" w:lineRule="auto"/>
              <w:rPr>
                <w:sz w:val="20"/>
                <w:szCs w:val="20"/>
                <w:lang w:val="en-US"/>
              </w:rPr>
            </w:pPr>
            <w:r w:rsidRPr="007151EE">
              <w:rPr>
                <w:i/>
                <w:iCs/>
                <w:sz w:val="20"/>
                <w:szCs w:val="20"/>
                <w:lang w:val="en-US"/>
              </w:rPr>
              <w:t>Constituency</w:t>
            </w:r>
          </w:p>
        </w:tc>
        <w:tc>
          <w:tcPr>
            <w:tcW w:w="1557" w:type="dxa"/>
          </w:tcPr>
          <w:p w14:paraId="68F0C530" w14:textId="69E324C3" w:rsidR="00B714EB" w:rsidRPr="007151EE" w:rsidRDefault="00974452" w:rsidP="00B41753">
            <w:pPr>
              <w:keepNext/>
              <w:spacing w:after="120" w:line="276" w:lineRule="auto"/>
              <w:rPr>
                <w:i/>
                <w:iCs/>
                <w:sz w:val="20"/>
                <w:szCs w:val="20"/>
                <w:lang w:val="en-US"/>
              </w:rPr>
            </w:pPr>
            <w:r w:rsidRPr="007151EE">
              <w:rPr>
                <w:i/>
                <w:iCs/>
                <w:sz w:val="20"/>
                <w:szCs w:val="20"/>
                <w:lang w:val="en-US"/>
              </w:rPr>
              <w:t>T</w:t>
            </w:r>
            <w:r w:rsidR="00B714EB" w:rsidRPr="007151EE">
              <w:rPr>
                <w:i/>
                <w:iCs/>
                <w:sz w:val="20"/>
                <w:szCs w:val="20"/>
                <w:lang w:val="en-US"/>
              </w:rPr>
              <w:t>rade-off</w:t>
            </w:r>
            <w:r w:rsidR="00706ECC" w:rsidRPr="007151EE">
              <w:rPr>
                <w:i/>
                <w:iCs/>
                <w:sz w:val="20"/>
                <w:szCs w:val="20"/>
                <w:lang w:val="en-US"/>
              </w:rPr>
              <w:t xml:space="preserve"> priority</w:t>
            </w:r>
          </w:p>
        </w:tc>
      </w:tr>
      <w:tr w:rsidR="006E6FC6" w:rsidRPr="007151EE" w14:paraId="715ECC69" w14:textId="02E7C368" w:rsidTr="000C4716">
        <w:trPr>
          <w:trHeight w:val="115"/>
          <w:jc w:val="center"/>
        </w:trPr>
        <w:tc>
          <w:tcPr>
            <w:tcW w:w="1064" w:type="dxa"/>
          </w:tcPr>
          <w:p w14:paraId="5053D840" w14:textId="77777777" w:rsidR="00B714EB" w:rsidRPr="007151EE" w:rsidRDefault="00B714EB" w:rsidP="00B41753">
            <w:pPr>
              <w:keepNext/>
              <w:spacing w:after="120" w:line="276" w:lineRule="auto"/>
              <w:rPr>
                <w:b/>
                <w:bCs/>
                <w:sz w:val="20"/>
                <w:szCs w:val="20"/>
                <w:lang w:val="en-US"/>
              </w:rPr>
            </w:pPr>
            <w:r w:rsidRPr="007151EE">
              <w:rPr>
                <w:b/>
                <w:bCs/>
                <w:sz w:val="20"/>
                <w:szCs w:val="20"/>
                <w:lang w:val="en-US"/>
              </w:rPr>
              <w:t>Development phase</w:t>
            </w:r>
          </w:p>
        </w:tc>
        <w:tc>
          <w:tcPr>
            <w:tcW w:w="2662" w:type="dxa"/>
          </w:tcPr>
          <w:p w14:paraId="65F6B849" w14:textId="6A317D19" w:rsidR="00B714EB" w:rsidRPr="007151EE" w:rsidRDefault="00B714EB" w:rsidP="00B41753">
            <w:pPr>
              <w:keepNext/>
              <w:spacing w:after="120" w:line="276" w:lineRule="auto"/>
              <w:rPr>
                <w:sz w:val="20"/>
                <w:szCs w:val="20"/>
                <w:lang w:val="en-US"/>
              </w:rPr>
            </w:pPr>
            <w:r w:rsidRPr="007151EE">
              <w:rPr>
                <w:sz w:val="20"/>
                <w:szCs w:val="20"/>
                <w:lang w:val="en-US"/>
              </w:rPr>
              <w:t>Lower due to higher technical complexity, lower risk of securitization and criticality</w:t>
            </w:r>
          </w:p>
        </w:tc>
        <w:tc>
          <w:tcPr>
            <w:tcW w:w="2337" w:type="dxa"/>
          </w:tcPr>
          <w:p w14:paraId="75EDD9F3" w14:textId="64ADFFFF" w:rsidR="00B714EB" w:rsidRPr="007151EE" w:rsidRDefault="00B714EB" w:rsidP="00B41753">
            <w:pPr>
              <w:keepNext/>
              <w:spacing w:after="120" w:line="276" w:lineRule="auto"/>
              <w:rPr>
                <w:sz w:val="20"/>
                <w:szCs w:val="20"/>
                <w:lang w:val="en-US"/>
              </w:rPr>
            </w:pPr>
            <w:r w:rsidRPr="007151EE">
              <w:rPr>
                <w:sz w:val="20"/>
                <w:szCs w:val="20"/>
                <w:lang w:val="en-US"/>
              </w:rPr>
              <w:t xml:space="preserve">Multiple stakeholders with different interests </w:t>
            </w:r>
            <w:r w:rsidR="00974452" w:rsidRPr="007151EE">
              <w:rPr>
                <w:sz w:val="20"/>
                <w:szCs w:val="20"/>
                <w:lang w:val="en-US"/>
              </w:rPr>
              <w:t>and motivations</w:t>
            </w:r>
          </w:p>
        </w:tc>
        <w:tc>
          <w:tcPr>
            <w:tcW w:w="1411" w:type="dxa"/>
          </w:tcPr>
          <w:p w14:paraId="5D5006CE" w14:textId="6B2A7919" w:rsidR="00B714EB" w:rsidRPr="007151EE" w:rsidRDefault="00B714EB" w:rsidP="00B41753">
            <w:pPr>
              <w:keepNext/>
              <w:spacing w:after="120" w:line="276" w:lineRule="auto"/>
              <w:rPr>
                <w:sz w:val="20"/>
                <w:szCs w:val="20"/>
                <w:lang w:val="en-US"/>
              </w:rPr>
            </w:pPr>
            <w:r w:rsidRPr="007151EE">
              <w:rPr>
                <w:sz w:val="20"/>
                <w:szCs w:val="20"/>
                <w:lang w:val="en-US"/>
              </w:rPr>
              <w:t>Practical constituency</w:t>
            </w:r>
            <w:r w:rsidR="004301C7" w:rsidRPr="007151EE">
              <w:rPr>
                <w:sz w:val="20"/>
                <w:szCs w:val="20"/>
                <w:lang w:val="en-US"/>
              </w:rPr>
              <w:t xml:space="preserve"> (all-involved)</w:t>
            </w:r>
          </w:p>
          <w:p w14:paraId="72D715EE" w14:textId="77777777" w:rsidR="00B714EB" w:rsidRPr="007151EE" w:rsidRDefault="00B714EB" w:rsidP="00B41753">
            <w:pPr>
              <w:keepNext/>
              <w:spacing w:after="120" w:line="276" w:lineRule="auto"/>
              <w:rPr>
                <w:sz w:val="20"/>
                <w:szCs w:val="20"/>
                <w:lang w:val="en-US"/>
              </w:rPr>
            </w:pPr>
          </w:p>
        </w:tc>
        <w:tc>
          <w:tcPr>
            <w:tcW w:w="1557" w:type="dxa"/>
          </w:tcPr>
          <w:p w14:paraId="4508BBD6" w14:textId="6D67C071" w:rsidR="00B714EB" w:rsidRPr="007151EE" w:rsidRDefault="00A942FC" w:rsidP="00B41753">
            <w:pPr>
              <w:keepNext/>
              <w:spacing w:after="120" w:line="276" w:lineRule="auto"/>
              <w:rPr>
                <w:sz w:val="20"/>
                <w:szCs w:val="20"/>
                <w:lang w:val="en-US"/>
              </w:rPr>
            </w:pPr>
            <w:r w:rsidRPr="007151EE">
              <w:rPr>
                <w:sz w:val="20"/>
                <w:szCs w:val="20"/>
                <w:lang w:val="en-US"/>
              </w:rPr>
              <w:t>Effectiveness (o</w:t>
            </w:r>
            <w:r w:rsidR="00B714EB" w:rsidRPr="007151EE">
              <w:rPr>
                <w:sz w:val="20"/>
                <w:szCs w:val="20"/>
                <w:lang w:val="en-US"/>
              </w:rPr>
              <w:t>utput-oriented legitimacy</w:t>
            </w:r>
            <w:r w:rsidRPr="007151EE">
              <w:rPr>
                <w:sz w:val="20"/>
                <w:szCs w:val="20"/>
                <w:lang w:val="en-US"/>
              </w:rPr>
              <w:t>)</w:t>
            </w:r>
          </w:p>
        </w:tc>
      </w:tr>
      <w:tr w:rsidR="006E6FC6" w:rsidRPr="007151EE" w14:paraId="652D1995" w14:textId="24BE08CD" w:rsidTr="000C4716">
        <w:trPr>
          <w:trHeight w:val="115"/>
          <w:jc w:val="center"/>
        </w:trPr>
        <w:tc>
          <w:tcPr>
            <w:tcW w:w="1064" w:type="dxa"/>
          </w:tcPr>
          <w:p w14:paraId="5CD4C923" w14:textId="77777777" w:rsidR="00B714EB" w:rsidRPr="007151EE" w:rsidRDefault="00B714EB" w:rsidP="00B41753">
            <w:pPr>
              <w:keepNext/>
              <w:spacing w:after="120" w:line="276" w:lineRule="auto"/>
              <w:rPr>
                <w:b/>
                <w:bCs/>
                <w:sz w:val="20"/>
                <w:szCs w:val="20"/>
                <w:lang w:val="en-US"/>
              </w:rPr>
            </w:pPr>
            <w:r w:rsidRPr="007151EE">
              <w:rPr>
                <w:b/>
                <w:bCs/>
                <w:sz w:val="20"/>
                <w:szCs w:val="20"/>
                <w:lang w:val="en-US"/>
              </w:rPr>
              <w:t>Deployment phase</w:t>
            </w:r>
          </w:p>
        </w:tc>
        <w:tc>
          <w:tcPr>
            <w:tcW w:w="2662" w:type="dxa"/>
          </w:tcPr>
          <w:p w14:paraId="123D27F4" w14:textId="4AFCD77D" w:rsidR="00B714EB" w:rsidRPr="007151EE" w:rsidRDefault="00B714EB" w:rsidP="00B41753">
            <w:pPr>
              <w:keepNext/>
              <w:spacing w:after="120" w:line="276" w:lineRule="auto"/>
              <w:rPr>
                <w:sz w:val="20"/>
                <w:szCs w:val="20"/>
                <w:lang w:val="en-US"/>
              </w:rPr>
            </w:pPr>
            <w:r w:rsidRPr="007151EE">
              <w:rPr>
                <w:sz w:val="20"/>
                <w:szCs w:val="20"/>
                <w:lang w:val="en-US"/>
              </w:rPr>
              <w:t>Higher due to lower technical complexity, higher risk of securitization and criticality</w:t>
            </w:r>
          </w:p>
        </w:tc>
        <w:tc>
          <w:tcPr>
            <w:tcW w:w="2337" w:type="dxa"/>
          </w:tcPr>
          <w:p w14:paraId="6A476905" w14:textId="03E59F80" w:rsidR="00B714EB" w:rsidRPr="007151EE" w:rsidRDefault="00B714EB" w:rsidP="00B41753">
            <w:pPr>
              <w:keepNext/>
              <w:spacing w:after="120" w:line="276" w:lineRule="auto"/>
              <w:rPr>
                <w:sz w:val="20"/>
                <w:szCs w:val="20"/>
                <w:lang w:val="en-US"/>
              </w:rPr>
            </w:pPr>
            <w:r w:rsidRPr="007151EE">
              <w:rPr>
                <w:sz w:val="20"/>
                <w:szCs w:val="20"/>
                <w:lang w:val="en-US"/>
              </w:rPr>
              <w:t xml:space="preserve">Globally networked </w:t>
            </w:r>
            <w:r w:rsidR="00974452" w:rsidRPr="007151EE">
              <w:rPr>
                <w:sz w:val="20"/>
                <w:szCs w:val="20"/>
                <w:lang w:val="en-US"/>
              </w:rPr>
              <w:t>large technical system</w:t>
            </w:r>
          </w:p>
        </w:tc>
        <w:tc>
          <w:tcPr>
            <w:tcW w:w="1411" w:type="dxa"/>
          </w:tcPr>
          <w:p w14:paraId="520F5181" w14:textId="41AAFC50" w:rsidR="00B714EB" w:rsidRPr="007151EE" w:rsidRDefault="00B714EB" w:rsidP="00B41753">
            <w:pPr>
              <w:keepNext/>
              <w:spacing w:after="120" w:line="276" w:lineRule="auto"/>
              <w:rPr>
                <w:sz w:val="20"/>
                <w:szCs w:val="20"/>
                <w:lang w:val="en-US"/>
              </w:rPr>
            </w:pPr>
            <w:r w:rsidRPr="007151EE">
              <w:rPr>
                <w:sz w:val="20"/>
                <w:szCs w:val="20"/>
                <w:lang w:val="en-US"/>
              </w:rPr>
              <w:t xml:space="preserve">Institutional constituency </w:t>
            </w:r>
            <w:r w:rsidR="004301C7" w:rsidRPr="007151EE">
              <w:rPr>
                <w:sz w:val="20"/>
                <w:szCs w:val="20"/>
                <w:lang w:val="en-US"/>
              </w:rPr>
              <w:t>(all-affected or all-subjected)</w:t>
            </w:r>
          </w:p>
        </w:tc>
        <w:tc>
          <w:tcPr>
            <w:tcW w:w="1557" w:type="dxa"/>
          </w:tcPr>
          <w:p w14:paraId="4F32642D" w14:textId="404EB2DA" w:rsidR="00B714EB" w:rsidRPr="007151EE" w:rsidRDefault="00A942FC" w:rsidP="00B41753">
            <w:pPr>
              <w:keepNext/>
              <w:spacing w:after="120" w:line="276" w:lineRule="auto"/>
              <w:rPr>
                <w:sz w:val="20"/>
                <w:szCs w:val="20"/>
                <w:lang w:val="en-US"/>
              </w:rPr>
            </w:pPr>
            <w:r w:rsidRPr="007151EE">
              <w:rPr>
                <w:sz w:val="20"/>
                <w:szCs w:val="20"/>
                <w:lang w:val="en-US"/>
              </w:rPr>
              <w:t>Inclusivity (i</w:t>
            </w:r>
            <w:r w:rsidR="00B714EB" w:rsidRPr="007151EE">
              <w:rPr>
                <w:sz w:val="20"/>
                <w:szCs w:val="20"/>
                <w:lang w:val="en-US"/>
              </w:rPr>
              <w:t>nput-oriented legitimacy</w:t>
            </w:r>
            <w:r w:rsidRPr="007151EE">
              <w:rPr>
                <w:sz w:val="20"/>
                <w:szCs w:val="20"/>
                <w:lang w:val="en-US"/>
              </w:rPr>
              <w:t>)</w:t>
            </w:r>
          </w:p>
        </w:tc>
      </w:tr>
    </w:tbl>
    <w:p w14:paraId="38C1949E" w14:textId="7F039893" w:rsidR="00162A7F" w:rsidRPr="00D7669A" w:rsidRDefault="004E34B5" w:rsidP="009768D3">
      <w:pPr>
        <w:pStyle w:val="Heading1"/>
        <w:rPr>
          <w:lang w:val="en-US"/>
        </w:rPr>
      </w:pPr>
      <w:bookmarkStart w:id="14" w:name="_Toc48069790"/>
      <w:r w:rsidRPr="009768D3">
        <w:t>Conclusion</w:t>
      </w:r>
      <w:bookmarkEnd w:id="14"/>
      <w:r w:rsidR="00DD54EC" w:rsidRPr="00D7669A">
        <w:rPr>
          <w:lang w:val="en-US"/>
        </w:rPr>
        <w:t xml:space="preserve">: </w:t>
      </w:r>
      <w:r w:rsidR="003540FD" w:rsidRPr="00D7669A">
        <w:rPr>
          <w:lang w:val="en-US"/>
        </w:rPr>
        <w:t>LTSs as a Way Towards Networked Social Reality</w:t>
      </w:r>
    </w:p>
    <w:p w14:paraId="150B84BA" w14:textId="7B339305" w:rsidR="00237537" w:rsidRPr="00D7669A" w:rsidRDefault="00B27994" w:rsidP="00237537">
      <w:pPr>
        <w:spacing w:line="276" w:lineRule="auto"/>
        <w:jc w:val="both"/>
        <w:rPr>
          <w:lang w:val="en-US"/>
        </w:rPr>
      </w:pPr>
      <w:r w:rsidRPr="00D7669A">
        <w:rPr>
          <w:lang w:val="en-US"/>
        </w:rPr>
        <w:t xml:space="preserve">The </w:t>
      </w:r>
      <w:r w:rsidR="00056F20" w:rsidRPr="00D7669A">
        <w:rPr>
          <w:lang w:val="en-US"/>
        </w:rPr>
        <w:t xml:space="preserve">ongoing changes </w:t>
      </w:r>
      <w:r w:rsidRPr="00D7669A">
        <w:rPr>
          <w:lang w:val="en-US"/>
        </w:rPr>
        <w:t xml:space="preserve">of the world, </w:t>
      </w:r>
      <w:r w:rsidR="00056F20" w:rsidRPr="00D7669A">
        <w:rPr>
          <w:lang w:val="en-US"/>
        </w:rPr>
        <w:t xml:space="preserve">as </w:t>
      </w:r>
      <w:r w:rsidR="008A3E23" w:rsidRPr="00D7669A">
        <w:rPr>
          <w:lang w:val="en-US"/>
        </w:rPr>
        <w:t xml:space="preserve">a </w:t>
      </w:r>
      <w:r w:rsidR="00F05379" w:rsidRPr="00D7669A">
        <w:rPr>
          <w:lang w:val="en-US"/>
        </w:rPr>
        <w:t>result of the technological advances</w:t>
      </w:r>
      <w:r w:rsidR="00A32C40" w:rsidRPr="00D7669A">
        <w:rPr>
          <w:lang w:val="en-US"/>
        </w:rPr>
        <w:t>, dominance of profit economy</w:t>
      </w:r>
      <w:r w:rsidR="00C847F9" w:rsidRPr="00D7669A">
        <w:rPr>
          <w:lang w:val="en-US"/>
        </w:rPr>
        <w:t>,</w:t>
      </w:r>
      <w:r w:rsidR="00A32C40" w:rsidRPr="00D7669A">
        <w:rPr>
          <w:lang w:val="en-US"/>
        </w:rPr>
        <w:t xml:space="preserve"> and </w:t>
      </w:r>
      <w:r w:rsidR="00056F20" w:rsidRPr="00D7669A">
        <w:rPr>
          <w:lang w:val="en-US"/>
        </w:rPr>
        <w:t xml:space="preserve">variety of </w:t>
      </w:r>
      <w:r w:rsidR="00F05379" w:rsidRPr="00D7669A">
        <w:rPr>
          <w:lang w:val="en-US"/>
        </w:rPr>
        <w:t>globalization</w:t>
      </w:r>
      <w:r w:rsidRPr="00D7669A">
        <w:rPr>
          <w:lang w:val="en-US"/>
        </w:rPr>
        <w:t xml:space="preserve">, </w:t>
      </w:r>
      <w:r w:rsidR="004D4D37" w:rsidRPr="00D7669A">
        <w:rPr>
          <w:lang w:val="en-US"/>
        </w:rPr>
        <w:t xml:space="preserve">have been described </w:t>
      </w:r>
      <w:r w:rsidR="00F23571" w:rsidRPr="00D7669A">
        <w:rPr>
          <w:lang w:val="en-US"/>
        </w:rPr>
        <w:t xml:space="preserve">by </w:t>
      </w:r>
      <w:r w:rsidR="00F05379" w:rsidRPr="00D7669A">
        <w:rPr>
          <w:lang w:val="en-US"/>
        </w:rPr>
        <w:t>Ulrich Beck</w:t>
      </w:r>
      <w:r w:rsidR="00230EEA" w:rsidRPr="00D7669A">
        <w:rPr>
          <w:lang w:val="en-US"/>
        </w:rPr>
        <w:t xml:space="preserve"> as </w:t>
      </w:r>
      <w:r w:rsidR="008A3E23" w:rsidRPr="00D7669A">
        <w:rPr>
          <w:lang w:val="en-US"/>
        </w:rPr>
        <w:t>a value-free metamorphosis of the world</w:t>
      </w:r>
      <w:r w:rsidR="0049621C" w:rsidRPr="00D7669A">
        <w:rPr>
          <w:lang w:val="en-US"/>
        </w:rPr>
        <w:t xml:space="preserve"> </w:t>
      </w:r>
      <w:r w:rsidR="00192336" w:rsidRPr="00D7669A">
        <w:rPr>
          <w:rStyle w:val="FootnoteReference"/>
          <w:lang w:val="en-US"/>
        </w:rPr>
        <w:fldChar w:fldCharType="begin" w:fldLock="1"/>
      </w:r>
      <w:r w:rsidR="00627157" w:rsidRPr="00D7669A">
        <w:rPr>
          <w:lang w:val="en-US"/>
        </w:rPr>
        <w:instrText>ADDIN CSL_CITATION {"citationItems":[{"id":"ITEM-1","itemData":{"ISBN":"987-0-7456-9021-6","author":[{"dropping-particle":"","family":"Beck","given":"Ulrich","non-dropping-particle":"","parse-names":false,"suffix":""}],"edition":"First","id":"ITEM-1","issued":{"date-parts":[["2016"]]},"number-of-pages":"223","publisher":"Polity Press","publisher-place":"Cambridge","title":"The Metamorphosis of the World","type":"book"},"uris":["http://www.mendeley.com/documents/?uuid=054b8a1c-a702-465f-bc95-50dc30586a79"]}],"mendeley":{"formattedCitation":"(Beck, 2016)","plainTextFormattedCitation":"(Beck, 2016)","previouslyFormattedCitation":"(Beck, 2016)"},"properties":{"noteIndex":0},"schema":"https://github.com/citation-style-language/schema/raw/master/csl-citation.json"}</w:instrText>
      </w:r>
      <w:r w:rsidR="00192336" w:rsidRPr="00D7669A">
        <w:rPr>
          <w:rStyle w:val="FootnoteReference"/>
          <w:lang w:val="en-US"/>
        </w:rPr>
        <w:fldChar w:fldCharType="separate"/>
      </w:r>
      <w:r w:rsidR="00192336" w:rsidRPr="00D7669A">
        <w:rPr>
          <w:noProof/>
          <w:lang w:val="en-US"/>
        </w:rPr>
        <w:t>(Beck, 2016)</w:t>
      </w:r>
      <w:r w:rsidR="00192336" w:rsidRPr="00D7669A">
        <w:rPr>
          <w:rStyle w:val="FootnoteReference"/>
          <w:lang w:val="en-US"/>
        </w:rPr>
        <w:fldChar w:fldCharType="end"/>
      </w:r>
      <w:r w:rsidR="0049621C" w:rsidRPr="00D7669A">
        <w:rPr>
          <w:lang w:val="en-US"/>
        </w:rPr>
        <w:t xml:space="preserve">. </w:t>
      </w:r>
      <w:r w:rsidR="00056F20" w:rsidRPr="00D7669A">
        <w:rPr>
          <w:lang w:val="en-US"/>
        </w:rPr>
        <w:t>Social sciences and especially international relations theory need to help us understand this metamorphosis</w:t>
      </w:r>
      <w:r w:rsidR="00711EF8" w:rsidRPr="00D7669A">
        <w:rPr>
          <w:lang w:val="en-US"/>
        </w:rPr>
        <w:t>, including its causal role in the increasing</w:t>
      </w:r>
      <w:r w:rsidR="00056F20" w:rsidRPr="00D7669A">
        <w:rPr>
          <w:lang w:val="en-US"/>
        </w:rPr>
        <w:t xml:space="preserve"> incongruence between the borderless reality of the globalized world in terms of technology and the persisting territorial social and political structures. In this context</w:t>
      </w:r>
      <w:r w:rsidR="00114D3E" w:rsidRPr="00D7669A">
        <w:rPr>
          <w:lang w:val="en-US"/>
        </w:rPr>
        <w:t>,</w:t>
      </w:r>
      <w:r w:rsidR="00056F20" w:rsidRPr="00D7669A">
        <w:rPr>
          <w:lang w:val="en-US"/>
        </w:rPr>
        <w:t xml:space="preserve"> </w:t>
      </w:r>
      <w:r w:rsidR="00F23571" w:rsidRPr="00D7669A">
        <w:rPr>
          <w:lang w:val="en-US"/>
        </w:rPr>
        <w:t xml:space="preserve">we </w:t>
      </w:r>
      <w:r w:rsidR="00114D3E" w:rsidRPr="00D7669A">
        <w:rPr>
          <w:lang w:val="en-US"/>
        </w:rPr>
        <w:t xml:space="preserve">have </w:t>
      </w:r>
      <w:r w:rsidR="004E69B2" w:rsidRPr="00D7669A">
        <w:rPr>
          <w:lang w:val="en-US"/>
        </w:rPr>
        <w:t>look</w:t>
      </w:r>
      <w:r w:rsidR="00114D3E" w:rsidRPr="00D7669A">
        <w:rPr>
          <w:lang w:val="en-US"/>
        </w:rPr>
        <w:t>ed</w:t>
      </w:r>
      <w:r w:rsidR="004E69B2" w:rsidRPr="00D7669A">
        <w:rPr>
          <w:lang w:val="en-US"/>
        </w:rPr>
        <w:t xml:space="preserve"> at </w:t>
      </w:r>
      <w:r w:rsidR="00114D3E" w:rsidRPr="00D7669A">
        <w:rPr>
          <w:lang w:val="en-US"/>
        </w:rPr>
        <w:t xml:space="preserve">high-power space lasers as a quintessential example of a </w:t>
      </w:r>
      <w:r w:rsidR="004E69B2" w:rsidRPr="00D7669A">
        <w:rPr>
          <w:lang w:val="en-US"/>
        </w:rPr>
        <w:t xml:space="preserve">large technical system which can shift </w:t>
      </w:r>
      <w:r w:rsidR="00387BF5" w:rsidRPr="00D7669A">
        <w:rPr>
          <w:lang w:val="en-US"/>
        </w:rPr>
        <w:t xml:space="preserve">the bounds of </w:t>
      </w:r>
      <w:r w:rsidR="004E69B2" w:rsidRPr="00D7669A">
        <w:rPr>
          <w:lang w:val="en-US"/>
        </w:rPr>
        <w:t>sociability beyond territorial</w:t>
      </w:r>
      <w:r w:rsidR="00387BF5" w:rsidRPr="00D7669A">
        <w:rPr>
          <w:lang w:val="en-US"/>
        </w:rPr>
        <w:t>ly defined polities</w:t>
      </w:r>
      <w:r w:rsidR="00114D3E" w:rsidRPr="00D7669A">
        <w:rPr>
          <w:lang w:val="en-US"/>
        </w:rPr>
        <w:t xml:space="preserve">. Our </w:t>
      </w:r>
      <w:r w:rsidR="00387BF5" w:rsidRPr="00D7669A">
        <w:rPr>
          <w:lang w:val="en-US"/>
        </w:rPr>
        <w:t>overarching aim has been to</w:t>
      </w:r>
      <w:r w:rsidR="004E69B2" w:rsidRPr="00D7669A">
        <w:rPr>
          <w:lang w:val="en-US"/>
        </w:rPr>
        <w:t xml:space="preserve"> </w:t>
      </w:r>
      <w:r w:rsidR="00AF1258" w:rsidRPr="00D7669A">
        <w:rPr>
          <w:lang w:val="en-US"/>
        </w:rPr>
        <w:t xml:space="preserve">put forward </w:t>
      </w:r>
      <w:r w:rsidR="00387BF5" w:rsidRPr="00D7669A">
        <w:rPr>
          <w:lang w:val="en-US"/>
        </w:rPr>
        <w:t xml:space="preserve">a novel </w:t>
      </w:r>
      <w:r w:rsidR="007151EE" w:rsidRPr="00D7669A">
        <w:rPr>
          <w:lang w:val="en-US"/>
        </w:rPr>
        <w:t>conceptualization</w:t>
      </w:r>
      <w:r w:rsidR="00387BF5" w:rsidRPr="00D7669A">
        <w:rPr>
          <w:lang w:val="en-US"/>
        </w:rPr>
        <w:t xml:space="preserve"> of </w:t>
      </w:r>
      <w:r w:rsidR="00F23571" w:rsidRPr="00D7669A">
        <w:rPr>
          <w:lang w:val="en-US"/>
        </w:rPr>
        <w:t xml:space="preserve">context-based </w:t>
      </w:r>
      <w:r w:rsidR="00235ACC" w:rsidRPr="00D7669A">
        <w:rPr>
          <w:lang w:val="en-US"/>
        </w:rPr>
        <w:t xml:space="preserve">legitimacy trade-offs between </w:t>
      </w:r>
      <w:r w:rsidR="00940068" w:rsidRPr="00D7669A">
        <w:rPr>
          <w:lang w:val="en-US"/>
        </w:rPr>
        <w:t>effectiveness</w:t>
      </w:r>
      <w:r w:rsidR="00235ACC" w:rsidRPr="00D7669A">
        <w:rPr>
          <w:lang w:val="en-US"/>
        </w:rPr>
        <w:t xml:space="preserve"> and inclusivity</w:t>
      </w:r>
      <w:r w:rsidR="00387BF5" w:rsidRPr="00D7669A">
        <w:rPr>
          <w:lang w:val="en-US"/>
        </w:rPr>
        <w:t xml:space="preserve">. </w:t>
      </w:r>
    </w:p>
    <w:p w14:paraId="01710762" w14:textId="6ABAC1AE" w:rsidR="00AD720A" w:rsidRPr="00D7669A" w:rsidRDefault="001807DE" w:rsidP="00876393">
      <w:pPr>
        <w:spacing w:line="276" w:lineRule="auto"/>
        <w:jc w:val="both"/>
        <w:rPr>
          <w:lang w:val="en-US"/>
        </w:rPr>
      </w:pPr>
      <w:r w:rsidRPr="00D7669A">
        <w:rPr>
          <w:lang w:val="en-US"/>
        </w:rPr>
        <w:lastRenderedPageBreak/>
        <w:t>Firstly</w:t>
      </w:r>
      <w:r w:rsidR="004714D6" w:rsidRPr="00D7669A">
        <w:rPr>
          <w:lang w:val="en-US"/>
        </w:rPr>
        <w:t>,</w:t>
      </w:r>
      <w:r w:rsidRPr="00D7669A">
        <w:rPr>
          <w:lang w:val="en-US"/>
        </w:rPr>
        <w:t xml:space="preserve"> we </w:t>
      </w:r>
      <w:r w:rsidR="007620F4" w:rsidRPr="00D7669A">
        <w:rPr>
          <w:lang w:val="en-US"/>
        </w:rPr>
        <w:t xml:space="preserve">have </w:t>
      </w:r>
      <w:r w:rsidRPr="00D7669A">
        <w:rPr>
          <w:lang w:val="en-US"/>
        </w:rPr>
        <w:t>argue</w:t>
      </w:r>
      <w:r w:rsidR="007620F4" w:rsidRPr="00D7669A">
        <w:rPr>
          <w:lang w:val="en-US"/>
        </w:rPr>
        <w:t>d</w:t>
      </w:r>
      <w:r w:rsidRPr="00D7669A">
        <w:rPr>
          <w:lang w:val="en-US"/>
        </w:rPr>
        <w:t xml:space="preserve"> that</w:t>
      </w:r>
      <w:r w:rsidR="00347A44" w:rsidRPr="00D7669A">
        <w:rPr>
          <w:lang w:val="en-US"/>
        </w:rPr>
        <w:t xml:space="preserve"> the</w:t>
      </w:r>
      <w:r w:rsidRPr="00D7669A">
        <w:rPr>
          <w:lang w:val="en-US"/>
        </w:rPr>
        <w:t xml:space="preserve"> </w:t>
      </w:r>
      <w:r w:rsidR="004714D6" w:rsidRPr="00D7669A">
        <w:rPr>
          <w:lang w:val="en-US"/>
        </w:rPr>
        <w:t xml:space="preserve">trade-off ought to be designed </w:t>
      </w:r>
      <w:r w:rsidR="00CB7895" w:rsidRPr="00D7669A">
        <w:rPr>
          <w:lang w:val="en-US"/>
        </w:rPr>
        <w:t>according to</w:t>
      </w:r>
      <w:r w:rsidR="004714D6" w:rsidRPr="00D7669A">
        <w:rPr>
          <w:lang w:val="en-US"/>
        </w:rPr>
        <w:t xml:space="preserve"> the </w:t>
      </w:r>
      <w:r w:rsidR="00347A44" w:rsidRPr="00D7669A">
        <w:rPr>
          <w:lang w:val="en-US"/>
        </w:rPr>
        <w:t>context</w:t>
      </w:r>
      <w:r w:rsidR="004714D6" w:rsidRPr="00D7669A">
        <w:rPr>
          <w:lang w:val="en-US"/>
        </w:rPr>
        <w:t xml:space="preserve"> </w:t>
      </w:r>
      <w:r w:rsidR="00347A44" w:rsidRPr="00D7669A">
        <w:rPr>
          <w:lang w:val="en-US"/>
        </w:rPr>
        <w:t xml:space="preserve">of the governance area. </w:t>
      </w:r>
      <w:r w:rsidR="001D0FBC" w:rsidRPr="00D7669A">
        <w:rPr>
          <w:lang w:val="en-US"/>
        </w:rPr>
        <w:t>Thus</w:t>
      </w:r>
      <w:r w:rsidR="00AF1877" w:rsidRPr="00D7669A">
        <w:rPr>
          <w:lang w:val="en-US"/>
        </w:rPr>
        <w:t>,</w:t>
      </w:r>
      <w:r w:rsidR="001D0FBC" w:rsidRPr="00D7669A">
        <w:rPr>
          <w:lang w:val="en-US"/>
        </w:rPr>
        <w:t xml:space="preserve"> for</w:t>
      </w:r>
      <w:r w:rsidR="00F424FE" w:rsidRPr="00D7669A">
        <w:rPr>
          <w:lang w:val="en-US"/>
        </w:rPr>
        <w:t xml:space="preserve"> </w:t>
      </w:r>
      <w:r w:rsidR="00AF1877" w:rsidRPr="00D7669A">
        <w:rPr>
          <w:lang w:val="en-US"/>
        </w:rPr>
        <w:t xml:space="preserve">the </w:t>
      </w:r>
      <w:r w:rsidR="00F424FE" w:rsidRPr="00D7669A">
        <w:rPr>
          <w:lang w:val="en-US"/>
        </w:rPr>
        <w:t>case of a large technical system</w:t>
      </w:r>
      <w:r w:rsidR="00DF6CB8" w:rsidRPr="00D7669A">
        <w:rPr>
          <w:lang w:val="en-US"/>
        </w:rPr>
        <w:t>,</w:t>
      </w:r>
      <w:r w:rsidR="00F424FE" w:rsidRPr="00D7669A">
        <w:rPr>
          <w:lang w:val="en-US"/>
        </w:rPr>
        <w:t xml:space="preserve"> we employ </w:t>
      </w:r>
      <w:r w:rsidR="001D0FBC" w:rsidRPr="00D7669A">
        <w:rPr>
          <w:lang w:val="en-US"/>
        </w:rPr>
        <w:t>a</w:t>
      </w:r>
      <w:r w:rsidR="00F424FE" w:rsidRPr="00D7669A">
        <w:rPr>
          <w:lang w:val="en-US"/>
        </w:rPr>
        <w:t xml:space="preserve"> context-based legitimacy </w:t>
      </w:r>
      <w:r w:rsidR="0050529B" w:rsidRPr="00D7669A">
        <w:rPr>
          <w:lang w:val="en-US"/>
        </w:rPr>
        <w:t>framework</w:t>
      </w:r>
      <w:r w:rsidR="00F424FE" w:rsidRPr="00D7669A">
        <w:rPr>
          <w:lang w:val="en-US"/>
        </w:rPr>
        <w:t xml:space="preserve"> focused on criticality, institutional timepoint</w:t>
      </w:r>
      <w:r w:rsidR="00DF6CB8" w:rsidRPr="00D7669A">
        <w:rPr>
          <w:lang w:val="en-US"/>
        </w:rPr>
        <w:t>,</w:t>
      </w:r>
      <w:r w:rsidR="00F424FE" w:rsidRPr="00D7669A">
        <w:rPr>
          <w:lang w:val="en-US"/>
        </w:rPr>
        <w:t xml:space="preserve"> and motivational landscape</w:t>
      </w:r>
      <w:r w:rsidR="0050529B" w:rsidRPr="00D7669A">
        <w:rPr>
          <w:lang w:val="en-US"/>
        </w:rPr>
        <w:t xml:space="preserve">. This </w:t>
      </w:r>
      <w:r w:rsidR="00507E94" w:rsidRPr="00D7669A">
        <w:rPr>
          <w:lang w:val="en-US"/>
        </w:rPr>
        <w:t xml:space="preserve">has </w:t>
      </w:r>
      <w:r w:rsidR="0050529B" w:rsidRPr="00D7669A">
        <w:rPr>
          <w:lang w:val="en-US"/>
        </w:rPr>
        <w:t>allow</w:t>
      </w:r>
      <w:r w:rsidR="00AF1877" w:rsidRPr="00D7669A">
        <w:rPr>
          <w:lang w:val="en-US"/>
        </w:rPr>
        <w:t>ed</w:t>
      </w:r>
      <w:r w:rsidR="0050529B" w:rsidRPr="00D7669A">
        <w:rPr>
          <w:lang w:val="en-US"/>
        </w:rPr>
        <w:t xml:space="preserve"> us to </w:t>
      </w:r>
      <w:r w:rsidR="00025717" w:rsidRPr="00D7669A">
        <w:rPr>
          <w:lang w:val="en-US"/>
        </w:rPr>
        <w:t>explore</w:t>
      </w:r>
      <w:r w:rsidR="0050529B" w:rsidRPr="00D7669A">
        <w:rPr>
          <w:lang w:val="en-US"/>
        </w:rPr>
        <w:t xml:space="preserve"> the trade-offs</w:t>
      </w:r>
      <w:r w:rsidR="00A04C1D" w:rsidRPr="00D7669A">
        <w:rPr>
          <w:lang w:val="en-US"/>
        </w:rPr>
        <w:t xml:space="preserve"> between effectivity and inclusivity in the highly technical, security</w:t>
      </w:r>
      <w:r w:rsidR="00DF6CB8" w:rsidRPr="00D7669A">
        <w:rPr>
          <w:lang w:val="en-US"/>
        </w:rPr>
        <w:t>-</w:t>
      </w:r>
      <w:r w:rsidR="00A04C1D" w:rsidRPr="00D7669A">
        <w:rPr>
          <w:lang w:val="en-US"/>
        </w:rPr>
        <w:t xml:space="preserve">sensitive and global </w:t>
      </w:r>
      <w:r w:rsidR="006459C7" w:rsidRPr="00D7669A">
        <w:rPr>
          <w:lang w:val="en-US"/>
        </w:rPr>
        <w:t>governance</w:t>
      </w:r>
      <w:r w:rsidR="00AF1877" w:rsidRPr="00D7669A">
        <w:rPr>
          <w:lang w:val="en-US"/>
        </w:rPr>
        <w:t>-</w:t>
      </w:r>
      <w:r w:rsidR="00494722" w:rsidRPr="00D7669A">
        <w:rPr>
          <w:lang w:val="en-US"/>
        </w:rPr>
        <w:t>heavy</w:t>
      </w:r>
      <w:r w:rsidR="006459C7" w:rsidRPr="00D7669A">
        <w:rPr>
          <w:lang w:val="en-US"/>
        </w:rPr>
        <w:t xml:space="preserve"> area of a large laser system. </w:t>
      </w:r>
      <w:r w:rsidR="00345E43" w:rsidRPr="00D7669A">
        <w:rPr>
          <w:lang w:val="en-US"/>
        </w:rPr>
        <w:t xml:space="preserve">Building upon this, </w:t>
      </w:r>
      <w:r w:rsidR="00025717" w:rsidRPr="00D7669A">
        <w:rPr>
          <w:lang w:val="en-US"/>
        </w:rPr>
        <w:t xml:space="preserve">the </w:t>
      </w:r>
      <w:r w:rsidR="00345E43" w:rsidRPr="00D7669A">
        <w:rPr>
          <w:lang w:val="en-US"/>
        </w:rPr>
        <w:t xml:space="preserve">main contribution </w:t>
      </w:r>
      <w:r w:rsidR="00025717" w:rsidRPr="00D7669A">
        <w:rPr>
          <w:lang w:val="en-US"/>
        </w:rPr>
        <w:t xml:space="preserve">of the paper </w:t>
      </w:r>
      <w:r w:rsidR="00345E43" w:rsidRPr="00D7669A">
        <w:rPr>
          <w:lang w:val="en-US"/>
        </w:rPr>
        <w:t xml:space="preserve">is in </w:t>
      </w:r>
      <w:r w:rsidR="008C4791" w:rsidRPr="00D7669A">
        <w:rPr>
          <w:lang w:val="en-US"/>
        </w:rPr>
        <w:t xml:space="preserve">construing </w:t>
      </w:r>
      <w:r w:rsidR="00345E43" w:rsidRPr="00D7669A">
        <w:rPr>
          <w:lang w:val="en-US"/>
        </w:rPr>
        <w:t>th</w:t>
      </w:r>
      <w:r w:rsidR="00B16FE3" w:rsidRPr="00D7669A">
        <w:rPr>
          <w:lang w:val="en-US"/>
        </w:rPr>
        <w:t>e dilemma not as a trade-off</w:t>
      </w:r>
      <w:r w:rsidR="001D0FBC" w:rsidRPr="00D7669A">
        <w:rPr>
          <w:lang w:val="en-US"/>
        </w:rPr>
        <w:t>,</w:t>
      </w:r>
      <w:r w:rsidR="00B16FE3" w:rsidRPr="00D7669A">
        <w:rPr>
          <w:lang w:val="en-US"/>
        </w:rPr>
        <w:t xml:space="preserve"> in which effectivity and inclusivity </w:t>
      </w:r>
      <w:r w:rsidR="00ED7FEF" w:rsidRPr="00D7669A">
        <w:rPr>
          <w:lang w:val="en-US"/>
        </w:rPr>
        <w:t xml:space="preserve">are mutually exclusive, but as a </w:t>
      </w:r>
      <w:r w:rsidR="00ED7FEF" w:rsidRPr="00D7669A">
        <w:rPr>
          <w:i/>
          <w:iCs/>
          <w:lang w:val="en-US"/>
        </w:rPr>
        <w:t>trade-in</w:t>
      </w:r>
      <w:r w:rsidR="00ED7FEF" w:rsidRPr="00D7669A">
        <w:rPr>
          <w:lang w:val="en-US"/>
        </w:rPr>
        <w:t xml:space="preserve">, in which they both are </w:t>
      </w:r>
      <w:r w:rsidR="00035B93" w:rsidRPr="00D7669A">
        <w:rPr>
          <w:lang w:val="en-US"/>
        </w:rPr>
        <w:t xml:space="preserve">mutually </w:t>
      </w:r>
      <w:r w:rsidR="00ED7FEF" w:rsidRPr="00D7669A">
        <w:rPr>
          <w:lang w:val="en-US"/>
        </w:rPr>
        <w:t xml:space="preserve">essential and need to be </w:t>
      </w:r>
      <w:r w:rsidR="00CC3964" w:rsidRPr="00D7669A">
        <w:rPr>
          <w:lang w:val="en-US"/>
        </w:rPr>
        <w:t>accorded</w:t>
      </w:r>
      <w:r w:rsidR="00ED7FEF" w:rsidRPr="00D7669A">
        <w:rPr>
          <w:lang w:val="en-US"/>
        </w:rPr>
        <w:t xml:space="preserve"> equal importance</w:t>
      </w:r>
      <w:r w:rsidR="001D0FBC" w:rsidRPr="00D7669A">
        <w:rPr>
          <w:lang w:val="en-US"/>
        </w:rPr>
        <w:t xml:space="preserve"> so </w:t>
      </w:r>
      <w:r w:rsidR="00CC3964" w:rsidRPr="00D7669A">
        <w:rPr>
          <w:lang w:val="en-US"/>
        </w:rPr>
        <w:t xml:space="preserve">that </w:t>
      </w:r>
      <w:r w:rsidR="001D0FBC" w:rsidRPr="00D7669A">
        <w:rPr>
          <w:lang w:val="en-US"/>
        </w:rPr>
        <w:t xml:space="preserve">they </w:t>
      </w:r>
      <w:r w:rsidR="001479B9" w:rsidRPr="00D7669A">
        <w:rPr>
          <w:lang w:val="en-US"/>
        </w:rPr>
        <w:t xml:space="preserve">jointly </w:t>
      </w:r>
      <w:r w:rsidR="001D0FBC" w:rsidRPr="00D7669A">
        <w:rPr>
          <w:lang w:val="en-US"/>
        </w:rPr>
        <w:t xml:space="preserve">provide the </w:t>
      </w:r>
      <w:r w:rsidR="000578D9" w:rsidRPr="00D7669A">
        <w:rPr>
          <w:lang w:val="en-US"/>
        </w:rPr>
        <w:t>required</w:t>
      </w:r>
      <w:r w:rsidR="001D0FBC" w:rsidRPr="00D7669A">
        <w:rPr>
          <w:lang w:val="en-US"/>
        </w:rPr>
        <w:t xml:space="preserve"> legitimacy</w:t>
      </w:r>
      <w:r w:rsidR="00ED7FEF" w:rsidRPr="00D7669A">
        <w:rPr>
          <w:lang w:val="en-US"/>
        </w:rPr>
        <w:t xml:space="preserve">. </w:t>
      </w:r>
      <w:r w:rsidR="00876393" w:rsidRPr="00D7669A">
        <w:rPr>
          <w:lang w:val="en-US"/>
        </w:rPr>
        <w:t>Our</w:t>
      </w:r>
      <w:r w:rsidR="002B3332" w:rsidRPr="00D7669A">
        <w:rPr>
          <w:lang w:val="en-US"/>
        </w:rPr>
        <w:t xml:space="preserve"> argument is </w:t>
      </w:r>
      <w:r w:rsidR="004A394A" w:rsidRPr="00D7669A">
        <w:rPr>
          <w:lang w:val="en-US"/>
        </w:rPr>
        <w:t xml:space="preserve">that </w:t>
      </w:r>
      <w:r w:rsidR="00085B71" w:rsidRPr="00D7669A">
        <w:rPr>
          <w:lang w:val="en-US"/>
        </w:rPr>
        <w:t xml:space="preserve">by </w:t>
      </w:r>
      <w:r w:rsidR="004A394A" w:rsidRPr="00D7669A">
        <w:rPr>
          <w:lang w:val="en-US"/>
        </w:rPr>
        <w:t>abandon</w:t>
      </w:r>
      <w:r w:rsidR="00085B71" w:rsidRPr="00D7669A">
        <w:rPr>
          <w:lang w:val="en-US"/>
        </w:rPr>
        <w:t>ing</w:t>
      </w:r>
      <w:r w:rsidR="004A394A" w:rsidRPr="00D7669A">
        <w:rPr>
          <w:lang w:val="en-US"/>
        </w:rPr>
        <w:t xml:space="preserve"> </w:t>
      </w:r>
      <w:r w:rsidR="001C298C" w:rsidRPr="00D7669A">
        <w:rPr>
          <w:lang w:val="en-US"/>
        </w:rPr>
        <w:t xml:space="preserve">inclusivity for effectivity or the other way around, we end up </w:t>
      </w:r>
      <w:r w:rsidR="00EC5D72" w:rsidRPr="00D7669A">
        <w:rPr>
          <w:lang w:val="en-US"/>
        </w:rPr>
        <w:t>diminish</w:t>
      </w:r>
      <w:r w:rsidR="00955F49" w:rsidRPr="00D7669A">
        <w:rPr>
          <w:lang w:val="en-US"/>
        </w:rPr>
        <w:t>ing</w:t>
      </w:r>
      <w:r w:rsidR="00EC5D72" w:rsidRPr="00D7669A">
        <w:rPr>
          <w:lang w:val="en-US"/>
        </w:rPr>
        <w:t xml:space="preserve"> </w:t>
      </w:r>
      <w:r w:rsidR="0026602C" w:rsidRPr="00D7669A">
        <w:rPr>
          <w:lang w:val="en-US"/>
        </w:rPr>
        <w:t>both</w:t>
      </w:r>
      <w:r w:rsidR="00EC5D72" w:rsidRPr="00D7669A">
        <w:rPr>
          <w:lang w:val="en-US"/>
        </w:rPr>
        <w:t xml:space="preserve">. </w:t>
      </w:r>
      <w:r w:rsidR="001C298C" w:rsidRPr="00D7669A">
        <w:rPr>
          <w:lang w:val="en-US"/>
        </w:rPr>
        <w:t xml:space="preserve">We thus </w:t>
      </w:r>
      <w:r w:rsidR="004F7DBC" w:rsidRPr="00D7669A">
        <w:rPr>
          <w:lang w:val="en-US"/>
        </w:rPr>
        <w:t>abandon</w:t>
      </w:r>
      <w:r w:rsidR="001C298C" w:rsidRPr="00D7669A">
        <w:rPr>
          <w:lang w:val="en-US"/>
        </w:rPr>
        <w:t xml:space="preserve"> the logic of a dilemma and move towards mutually constitutive trade-in between effectivity and inclusivity</w:t>
      </w:r>
      <w:r w:rsidR="00955F49" w:rsidRPr="00D7669A">
        <w:rPr>
          <w:lang w:val="en-US"/>
        </w:rPr>
        <w:t>, in which both are possible</w:t>
      </w:r>
      <w:r w:rsidR="001C298C" w:rsidRPr="00D7669A">
        <w:rPr>
          <w:lang w:val="en-US"/>
        </w:rPr>
        <w:t xml:space="preserve">. </w:t>
      </w:r>
      <w:r w:rsidR="00166216" w:rsidRPr="00D7669A">
        <w:rPr>
          <w:lang w:val="en-US"/>
        </w:rPr>
        <w:t xml:space="preserve">Also, </w:t>
      </w:r>
      <w:r w:rsidR="00304624" w:rsidRPr="00D7669A">
        <w:rPr>
          <w:lang w:val="en-US"/>
        </w:rPr>
        <w:t xml:space="preserve">while it </w:t>
      </w:r>
      <w:r w:rsidR="00166216" w:rsidRPr="00D7669A">
        <w:rPr>
          <w:lang w:val="en-US"/>
        </w:rPr>
        <w:t>might be</w:t>
      </w:r>
      <w:r w:rsidR="000C7FB6" w:rsidRPr="00D7669A">
        <w:rPr>
          <w:lang w:val="en-US"/>
        </w:rPr>
        <w:t xml:space="preserve"> </w:t>
      </w:r>
      <w:r w:rsidR="000F644D" w:rsidRPr="00D7669A">
        <w:rPr>
          <w:lang w:val="en-US"/>
        </w:rPr>
        <w:t xml:space="preserve">desirable to increase </w:t>
      </w:r>
      <w:r w:rsidR="00166216" w:rsidRPr="00D7669A">
        <w:rPr>
          <w:lang w:val="en-US"/>
        </w:rPr>
        <w:t xml:space="preserve">the weight of </w:t>
      </w:r>
      <w:r w:rsidR="000F644D" w:rsidRPr="00D7669A">
        <w:rPr>
          <w:lang w:val="en-US"/>
        </w:rPr>
        <w:t xml:space="preserve">one </w:t>
      </w:r>
      <w:r w:rsidR="00166216" w:rsidRPr="00D7669A">
        <w:rPr>
          <w:lang w:val="en-US"/>
        </w:rPr>
        <w:t>at</w:t>
      </w:r>
      <w:r w:rsidR="000F644D" w:rsidRPr="00D7669A">
        <w:rPr>
          <w:lang w:val="en-US"/>
        </w:rPr>
        <w:t xml:space="preserve"> the expense of the other in some parts of the governance process, </w:t>
      </w:r>
      <w:r w:rsidR="005A42E9" w:rsidRPr="00D7669A">
        <w:rPr>
          <w:lang w:val="en-US"/>
        </w:rPr>
        <w:t>it should be compensate</w:t>
      </w:r>
      <w:r w:rsidR="00166216" w:rsidRPr="00D7669A">
        <w:rPr>
          <w:lang w:val="en-US"/>
        </w:rPr>
        <w:t>d</w:t>
      </w:r>
      <w:r w:rsidR="005A42E9" w:rsidRPr="00D7669A">
        <w:rPr>
          <w:lang w:val="en-US"/>
        </w:rPr>
        <w:t xml:space="preserve"> for in other</w:t>
      </w:r>
      <w:r w:rsidR="00B2133D" w:rsidRPr="00D7669A">
        <w:rPr>
          <w:lang w:val="en-US"/>
        </w:rPr>
        <w:t>s</w:t>
      </w:r>
      <w:r w:rsidR="005A42E9" w:rsidRPr="00D7669A">
        <w:rPr>
          <w:lang w:val="en-US"/>
        </w:rPr>
        <w:t xml:space="preserve">. </w:t>
      </w:r>
      <w:r w:rsidR="00094BA9" w:rsidRPr="00D7669A">
        <w:rPr>
          <w:lang w:val="en-US"/>
        </w:rPr>
        <w:t>Accordingly, by analyzing choice-sensitivity, social environment</w:t>
      </w:r>
      <w:r w:rsidR="00557369" w:rsidRPr="00D7669A">
        <w:rPr>
          <w:lang w:val="en-US"/>
        </w:rPr>
        <w:t xml:space="preserve">, </w:t>
      </w:r>
      <w:r w:rsidR="00094BA9" w:rsidRPr="00D7669A">
        <w:rPr>
          <w:lang w:val="en-US"/>
        </w:rPr>
        <w:t>and constituency of each phase</w:t>
      </w:r>
      <w:r w:rsidR="00166216" w:rsidRPr="00D7669A">
        <w:rPr>
          <w:lang w:val="en-US"/>
        </w:rPr>
        <w:t>,</w:t>
      </w:r>
      <w:r w:rsidR="000C7FB6" w:rsidRPr="00D7669A">
        <w:rPr>
          <w:lang w:val="en-US"/>
        </w:rPr>
        <w:t xml:space="preserve"> we </w:t>
      </w:r>
      <w:r w:rsidR="00166216" w:rsidRPr="00D7669A">
        <w:rPr>
          <w:lang w:val="en-US"/>
        </w:rPr>
        <w:t xml:space="preserve">have </w:t>
      </w:r>
      <w:r w:rsidR="0081521C" w:rsidRPr="00D7669A">
        <w:rPr>
          <w:lang w:val="en-US"/>
        </w:rPr>
        <w:t>explain</w:t>
      </w:r>
      <w:r w:rsidR="00166216" w:rsidRPr="00D7669A">
        <w:rPr>
          <w:lang w:val="en-US"/>
        </w:rPr>
        <w:t>ed</w:t>
      </w:r>
      <w:r w:rsidR="0081521C" w:rsidRPr="00D7669A">
        <w:rPr>
          <w:lang w:val="en-US"/>
        </w:rPr>
        <w:t xml:space="preserve"> </w:t>
      </w:r>
      <w:r w:rsidR="001D0FBC" w:rsidRPr="00D7669A">
        <w:rPr>
          <w:lang w:val="en-US"/>
        </w:rPr>
        <w:t xml:space="preserve">how and why </w:t>
      </w:r>
      <w:r w:rsidR="00166216" w:rsidRPr="00D7669A">
        <w:rPr>
          <w:lang w:val="en-US"/>
        </w:rPr>
        <w:t xml:space="preserve">the development stage allows </w:t>
      </w:r>
      <w:r w:rsidR="00980F5F" w:rsidRPr="00D7669A">
        <w:rPr>
          <w:lang w:val="en-US"/>
        </w:rPr>
        <w:t>prioriti</w:t>
      </w:r>
      <w:r w:rsidR="00094BA9" w:rsidRPr="00D7669A">
        <w:rPr>
          <w:lang w:val="en-US"/>
        </w:rPr>
        <w:t>z</w:t>
      </w:r>
      <w:r w:rsidR="00980F5F" w:rsidRPr="00D7669A">
        <w:rPr>
          <w:lang w:val="en-US"/>
        </w:rPr>
        <w:t>ing effectiveness over</w:t>
      </w:r>
      <w:r w:rsidR="000C7FB6" w:rsidRPr="00D7669A">
        <w:rPr>
          <w:lang w:val="en-US"/>
        </w:rPr>
        <w:t xml:space="preserve"> inclusivity </w:t>
      </w:r>
      <w:r w:rsidR="00B84CA8" w:rsidRPr="00D7669A">
        <w:rPr>
          <w:lang w:val="en-US"/>
        </w:rPr>
        <w:t xml:space="preserve">while the </w:t>
      </w:r>
      <w:r w:rsidR="0081521C" w:rsidRPr="00D7669A">
        <w:rPr>
          <w:lang w:val="en-US"/>
        </w:rPr>
        <w:t xml:space="preserve">deployment </w:t>
      </w:r>
      <w:r w:rsidR="00B84CA8" w:rsidRPr="00D7669A">
        <w:rPr>
          <w:lang w:val="en-US"/>
        </w:rPr>
        <w:t xml:space="preserve">phase requires </w:t>
      </w:r>
      <w:r w:rsidR="00557369" w:rsidRPr="00D7669A">
        <w:rPr>
          <w:lang w:val="en-US"/>
        </w:rPr>
        <w:t xml:space="preserve">the </w:t>
      </w:r>
      <w:r w:rsidR="00B84CA8" w:rsidRPr="00D7669A">
        <w:rPr>
          <w:lang w:val="en-US"/>
        </w:rPr>
        <w:t>opposite approach</w:t>
      </w:r>
      <w:r w:rsidR="00876393" w:rsidRPr="00D7669A">
        <w:rPr>
          <w:lang w:val="en-US"/>
        </w:rPr>
        <w:t>.</w:t>
      </w:r>
    </w:p>
    <w:p w14:paraId="3F8BDD02" w14:textId="0CB07079" w:rsidR="00237537" w:rsidRPr="00D7669A" w:rsidRDefault="002A3218" w:rsidP="00237537">
      <w:pPr>
        <w:spacing w:line="276" w:lineRule="auto"/>
        <w:jc w:val="both"/>
        <w:rPr>
          <w:lang w:val="en-US"/>
        </w:rPr>
      </w:pPr>
      <w:r w:rsidRPr="00D7669A">
        <w:rPr>
          <w:lang w:val="en-US"/>
        </w:rPr>
        <w:t>The underlying hope is</w:t>
      </w:r>
      <w:r w:rsidR="00387BF5" w:rsidRPr="00D7669A">
        <w:rPr>
          <w:lang w:val="en-US"/>
        </w:rPr>
        <w:t xml:space="preserve"> that </w:t>
      </w:r>
      <w:r w:rsidR="00DE355A" w:rsidRPr="00D7669A">
        <w:rPr>
          <w:lang w:val="en-US"/>
        </w:rPr>
        <w:t>peaceful use of lasers in space</w:t>
      </w:r>
      <w:r w:rsidR="00387BF5" w:rsidRPr="00D7669A">
        <w:rPr>
          <w:lang w:val="en-US"/>
        </w:rPr>
        <w:t xml:space="preserve"> offer</w:t>
      </w:r>
      <w:r w:rsidR="00711EF8" w:rsidRPr="00D7669A">
        <w:rPr>
          <w:lang w:val="en-US"/>
        </w:rPr>
        <w:t>s</w:t>
      </w:r>
      <w:r w:rsidR="00387BF5" w:rsidRPr="00D7669A">
        <w:rPr>
          <w:lang w:val="en-US"/>
        </w:rPr>
        <w:t xml:space="preserve"> some more general lessons about </w:t>
      </w:r>
      <w:r w:rsidR="00CA1187" w:rsidRPr="00D7669A">
        <w:rPr>
          <w:lang w:val="en-US"/>
        </w:rPr>
        <w:t xml:space="preserve">political decision-making vis-à-vis great challenges brought about by the </w:t>
      </w:r>
      <w:r w:rsidR="007151EE" w:rsidRPr="00D7669A">
        <w:rPr>
          <w:lang w:val="en-US"/>
        </w:rPr>
        <w:t>globalized</w:t>
      </w:r>
      <w:r w:rsidR="00CA1187" w:rsidRPr="00D7669A">
        <w:rPr>
          <w:lang w:val="en-US"/>
        </w:rPr>
        <w:t xml:space="preserve"> world.</w:t>
      </w:r>
      <w:r w:rsidR="00237537" w:rsidRPr="00D7669A">
        <w:rPr>
          <w:lang w:val="en-US"/>
        </w:rPr>
        <w:t xml:space="preserve"> Initiatives as the Peaceful Use of Lasers in Space, which aim to create multi-stakeholder scientific cooperation on the development and deployment of a large laser system, have the potential to nurture a networked social reality </w:t>
      </w:r>
      <w:r w:rsidR="002F34E8" w:rsidRPr="00D7669A">
        <w:rPr>
          <w:lang w:val="en-US"/>
        </w:rPr>
        <w:t>complementing, influencing</w:t>
      </w:r>
      <w:r w:rsidR="00FC0D5D" w:rsidRPr="00D7669A">
        <w:rPr>
          <w:lang w:val="en-US"/>
        </w:rPr>
        <w:t>,</w:t>
      </w:r>
      <w:r w:rsidR="002F34E8" w:rsidRPr="00D7669A">
        <w:rPr>
          <w:lang w:val="en-US"/>
        </w:rPr>
        <w:t xml:space="preserve"> and potentially perhaps </w:t>
      </w:r>
      <w:r w:rsidR="00237537" w:rsidRPr="00D7669A">
        <w:rPr>
          <w:lang w:val="en-US"/>
        </w:rPr>
        <w:t>surpassing the dominant national perspectives. With the rise of new private actors especially in space</w:t>
      </w:r>
      <w:r w:rsidR="00B97065" w:rsidRPr="00D7669A">
        <w:rPr>
          <w:lang w:val="en-US"/>
        </w:rPr>
        <w:t xml:space="preserve"> technology and exploration</w:t>
      </w:r>
      <w:r w:rsidR="00237537" w:rsidRPr="00D7669A">
        <w:rPr>
          <w:lang w:val="en-US"/>
        </w:rPr>
        <w:t xml:space="preserve">, </w:t>
      </w:r>
      <w:r w:rsidR="00B97065" w:rsidRPr="00D7669A">
        <w:rPr>
          <w:lang w:val="en-US"/>
        </w:rPr>
        <w:t xml:space="preserve">the </w:t>
      </w:r>
      <w:r w:rsidR="00237537" w:rsidRPr="00D7669A">
        <w:rPr>
          <w:lang w:val="en-US"/>
        </w:rPr>
        <w:t xml:space="preserve">emergence of private-funded LTSs </w:t>
      </w:r>
      <w:r w:rsidR="00B97065" w:rsidRPr="00D7669A">
        <w:rPr>
          <w:lang w:val="en-US"/>
        </w:rPr>
        <w:t>having</w:t>
      </w:r>
      <w:r w:rsidR="00237537" w:rsidRPr="00D7669A">
        <w:rPr>
          <w:lang w:val="en-US"/>
        </w:rPr>
        <w:t xml:space="preserve"> global impacts is not only likely but </w:t>
      </w:r>
      <w:r w:rsidR="00B97065" w:rsidRPr="00D7669A">
        <w:rPr>
          <w:lang w:val="en-US"/>
        </w:rPr>
        <w:t xml:space="preserve">in fact </w:t>
      </w:r>
      <w:r w:rsidR="00237537" w:rsidRPr="00D7669A">
        <w:rPr>
          <w:lang w:val="en-US"/>
        </w:rPr>
        <w:t>already happening</w:t>
      </w:r>
      <w:r w:rsidR="00B97065" w:rsidRPr="00D7669A">
        <w:rPr>
          <w:lang w:val="en-US"/>
        </w:rPr>
        <w:t>, as the case of the SpaceX company attests</w:t>
      </w:r>
      <w:r w:rsidR="00237537" w:rsidRPr="00D7669A">
        <w:rPr>
          <w:lang w:val="en-US"/>
        </w:rPr>
        <w:t xml:space="preserve">. </w:t>
      </w:r>
      <w:r w:rsidR="00FB6A4C" w:rsidRPr="00D7669A">
        <w:rPr>
          <w:lang w:val="en-US"/>
        </w:rPr>
        <w:t>We are not claiming</w:t>
      </w:r>
      <w:r w:rsidR="00237537" w:rsidRPr="00D7669A">
        <w:rPr>
          <w:lang w:val="en-US"/>
        </w:rPr>
        <w:t xml:space="preserve"> that states will be suddenly willing to cooperate on scientific projects that will bring them automatically closer together. Rather, we </w:t>
      </w:r>
      <w:r w:rsidR="00BB2B6E" w:rsidRPr="00D7669A">
        <w:rPr>
          <w:lang w:val="en-US"/>
        </w:rPr>
        <w:t xml:space="preserve">have highlighted </w:t>
      </w:r>
      <w:r w:rsidR="00237537" w:rsidRPr="00D7669A">
        <w:rPr>
          <w:lang w:val="en-US"/>
        </w:rPr>
        <w:t>the shift of power in terms of finance and technology from the public towards the private and consider</w:t>
      </w:r>
      <w:r w:rsidR="00BB2B6E" w:rsidRPr="00D7669A">
        <w:rPr>
          <w:lang w:val="en-US"/>
        </w:rPr>
        <w:t>ed</w:t>
      </w:r>
      <w:r w:rsidR="00237537" w:rsidRPr="00D7669A">
        <w:rPr>
          <w:lang w:val="en-US"/>
        </w:rPr>
        <w:t xml:space="preserve"> the motivation for states to participate in such </w:t>
      </w:r>
      <w:r w:rsidR="00FC0D5D" w:rsidRPr="00D7669A">
        <w:rPr>
          <w:lang w:val="en-US"/>
        </w:rPr>
        <w:t xml:space="preserve">a </w:t>
      </w:r>
      <w:r w:rsidR="00237537" w:rsidRPr="00D7669A">
        <w:rPr>
          <w:lang w:val="en-US"/>
        </w:rPr>
        <w:t>large technical system</w:t>
      </w:r>
      <w:r w:rsidR="00DC7387" w:rsidRPr="00D7669A">
        <w:rPr>
          <w:lang w:val="en-US"/>
        </w:rPr>
        <w:t>:</w:t>
      </w:r>
      <w:r w:rsidR="00BB2B6E" w:rsidRPr="00D7669A">
        <w:rPr>
          <w:lang w:val="en-US"/>
        </w:rPr>
        <w:t xml:space="preserve"> </w:t>
      </w:r>
      <w:r w:rsidR="00DC7387" w:rsidRPr="00D7669A">
        <w:rPr>
          <w:lang w:val="en-US"/>
        </w:rPr>
        <w:t>c</w:t>
      </w:r>
      <w:r w:rsidR="00BB2B6E" w:rsidRPr="00D7669A">
        <w:rPr>
          <w:lang w:val="en-US"/>
        </w:rPr>
        <w:t xml:space="preserve">ontributing to </w:t>
      </w:r>
      <w:r w:rsidR="00DC7387" w:rsidRPr="00D7669A">
        <w:rPr>
          <w:lang w:val="en-US"/>
        </w:rPr>
        <w:t>the collective effort</w:t>
      </w:r>
      <w:r w:rsidR="00BB2B6E" w:rsidRPr="00D7669A">
        <w:rPr>
          <w:lang w:val="en-US"/>
        </w:rPr>
        <w:t xml:space="preserve"> is </w:t>
      </w:r>
      <w:r w:rsidR="00237537" w:rsidRPr="00D7669A">
        <w:rPr>
          <w:lang w:val="en-US"/>
        </w:rPr>
        <w:t xml:space="preserve">a way to </w:t>
      </w:r>
      <w:r w:rsidR="00DC7387" w:rsidRPr="00D7669A">
        <w:rPr>
          <w:lang w:val="en-US"/>
        </w:rPr>
        <w:t xml:space="preserve">secure </w:t>
      </w:r>
      <w:r w:rsidR="00237537" w:rsidRPr="00D7669A">
        <w:rPr>
          <w:lang w:val="en-US"/>
        </w:rPr>
        <w:t xml:space="preserve">their </w:t>
      </w:r>
      <w:r w:rsidR="00844C62" w:rsidRPr="00D7669A">
        <w:rPr>
          <w:lang w:val="en-US"/>
        </w:rPr>
        <w:t xml:space="preserve">continuing </w:t>
      </w:r>
      <w:r w:rsidR="00237537" w:rsidRPr="00D7669A">
        <w:rPr>
          <w:lang w:val="en-US"/>
        </w:rPr>
        <w:t>relevance and power</w:t>
      </w:r>
      <w:r w:rsidR="00844C62" w:rsidRPr="00D7669A">
        <w:rPr>
          <w:lang w:val="en-US"/>
        </w:rPr>
        <w:t xml:space="preserve"> even in the context of </w:t>
      </w:r>
      <w:r w:rsidR="00237537" w:rsidRPr="00D7669A">
        <w:rPr>
          <w:lang w:val="en-US"/>
        </w:rPr>
        <w:t>growing empowerment of New Space players as the shapers of the social environment in which technology emerges.</w:t>
      </w:r>
    </w:p>
    <w:p w14:paraId="46858F0C" w14:textId="627779F8" w:rsidR="004141FA" w:rsidRPr="007151EE" w:rsidRDefault="004141FA" w:rsidP="009768D3">
      <w:pPr>
        <w:pStyle w:val="Heading1"/>
        <w:rPr>
          <w:lang w:val="en-US"/>
        </w:rPr>
      </w:pPr>
      <w:r w:rsidRPr="009768D3">
        <w:t>References</w:t>
      </w:r>
    </w:p>
    <w:p w14:paraId="65763262" w14:textId="240F0C82" w:rsidR="00600878" w:rsidRPr="00600878" w:rsidRDefault="004141FA" w:rsidP="00600878">
      <w:pPr>
        <w:widowControl w:val="0"/>
        <w:autoSpaceDE w:val="0"/>
        <w:autoSpaceDN w:val="0"/>
        <w:adjustRightInd w:val="0"/>
        <w:spacing w:line="240" w:lineRule="auto"/>
        <w:ind w:left="480" w:hanging="480"/>
        <w:rPr>
          <w:rFonts w:ascii="Calibri" w:hAnsi="Calibri" w:cs="Calibri"/>
          <w:noProof/>
          <w:szCs w:val="24"/>
        </w:rPr>
      </w:pPr>
      <w:r w:rsidRPr="007151EE">
        <w:rPr>
          <w:lang w:val="en-US"/>
        </w:rPr>
        <w:fldChar w:fldCharType="begin" w:fldLock="1"/>
      </w:r>
      <w:r w:rsidRPr="007151EE">
        <w:rPr>
          <w:lang w:val="en-US"/>
        </w:rPr>
        <w:instrText xml:space="preserve">ADDIN Mendeley Bibliography CSL_BIBLIOGRAPHY </w:instrText>
      </w:r>
      <w:r w:rsidRPr="007151EE">
        <w:rPr>
          <w:lang w:val="en-US"/>
        </w:rPr>
        <w:fldChar w:fldCharType="separate"/>
      </w:r>
      <w:r w:rsidR="00600878" w:rsidRPr="00600878">
        <w:rPr>
          <w:rFonts w:ascii="Calibri" w:hAnsi="Calibri" w:cs="Calibri"/>
          <w:noProof/>
          <w:szCs w:val="24"/>
        </w:rPr>
        <w:t xml:space="preserve">Archibugi, D. (2004). Cosmopolitan democracy and its critics: A review. </w:t>
      </w:r>
      <w:r w:rsidR="00600878" w:rsidRPr="00600878">
        <w:rPr>
          <w:rFonts w:ascii="Calibri" w:hAnsi="Calibri" w:cs="Calibri"/>
          <w:i/>
          <w:iCs/>
          <w:noProof/>
          <w:szCs w:val="24"/>
        </w:rPr>
        <w:t>European Journal of International Relations</w:t>
      </w:r>
      <w:r w:rsidR="00600878" w:rsidRPr="00600878">
        <w:rPr>
          <w:rFonts w:ascii="Calibri" w:hAnsi="Calibri" w:cs="Calibri"/>
          <w:noProof/>
          <w:szCs w:val="24"/>
        </w:rPr>
        <w:t xml:space="preserve">, </w:t>
      </w:r>
      <w:r w:rsidR="00600878" w:rsidRPr="00600878">
        <w:rPr>
          <w:rFonts w:ascii="Calibri" w:hAnsi="Calibri" w:cs="Calibri"/>
          <w:i/>
          <w:iCs/>
          <w:noProof/>
          <w:szCs w:val="24"/>
        </w:rPr>
        <w:t>10</w:t>
      </w:r>
      <w:r w:rsidR="00600878" w:rsidRPr="00600878">
        <w:rPr>
          <w:rFonts w:ascii="Calibri" w:hAnsi="Calibri" w:cs="Calibri"/>
          <w:noProof/>
          <w:szCs w:val="24"/>
        </w:rPr>
        <w:t>(3), 437–473. https://doi.org/10.1177/1354066104045543</w:t>
      </w:r>
    </w:p>
    <w:p w14:paraId="0277BE16"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Arts, B. (2006). Non-state Actors in Global Environmental Governance: New Arrangements Beyond the State. In </w:t>
      </w:r>
      <w:r w:rsidRPr="00600878">
        <w:rPr>
          <w:rFonts w:ascii="Calibri" w:hAnsi="Calibri" w:cs="Calibri"/>
          <w:i/>
          <w:iCs/>
          <w:noProof/>
          <w:szCs w:val="24"/>
        </w:rPr>
        <w:t>New Modes of Governance in the Global System</w:t>
      </w:r>
      <w:r w:rsidRPr="00600878">
        <w:rPr>
          <w:rFonts w:ascii="Calibri" w:hAnsi="Calibri" w:cs="Calibri"/>
          <w:noProof/>
          <w:szCs w:val="24"/>
        </w:rPr>
        <w:t xml:space="preserve"> (pp. 177–200). Palgrave Macmillan UK. https://doi.org/10.1057/9780230372887_8</w:t>
      </w:r>
    </w:p>
    <w:p w14:paraId="46C3F55C"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äckstrand, K. (2006). Multi-Stakeholder Partnerships for Sustainable Development : Rethinking and Effectiveness. </w:t>
      </w:r>
      <w:r w:rsidRPr="00600878">
        <w:rPr>
          <w:rFonts w:ascii="Calibri" w:hAnsi="Calibri" w:cs="Calibri"/>
          <w:i/>
          <w:iCs/>
          <w:noProof/>
          <w:szCs w:val="24"/>
        </w:rPr>
        <w:t>European Environment</w:t>
      </w:r>
      <w:r w:rsidRPr="00600878">
        <w:rPr>
          <w:rFonts w:ascii="Calibri" w:hAnsi="Calibri" w:cs="Calibri"/>
          <w:noProof/>
          <w:szCs w:val="24"/>
        </w:rPr>
        <w:t xml:space="preserve">, </w:t>
      </w:r>
      <w:r w:rsidRPr="00600878">
        <w:rPr>
          <w:rFonts w:ascii="Calibri" w:hAnsi="Calibri" w:cs="Calibri"/>
          <w:i/>
          <w:iCs/>
          <w:noProof/>
          <w:szCs w:val="24"/>
        </w:rPr>
        <w:t>16</w:t>
      </w:r>
      <w:r w:rsidRPr="00600878">
        <w:rPr>
          <w:rFonts w:ascii="Calibri" w:hAnsi="Calibri" w:cs="Calibri"/>
          <w:noProof/>
          <w:szCs w:val="24"/>
        </w:rPr>
        <w:t>, 290–306.</w:t>
      </w:r>
    </w:p>
    <w:p w14:paraId="66A89A12"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arnett, M., &amp; Finnemore, M. (2004). </w:t>
      </w:r>
      <w:r w:rsidRPr="00600878">
        <w:rPr>
          <w:rFonts w:ascii="Calibri" w:hAnsi="Calibri" w:cs="Calibri"/>
          <w:i/>
          <w:iCs/>
          <w:noProof/>
          <w:szCs w:val="24"/>
        </w:rPr>
        <w:t>Rules of the World: International Organizations in Global Politics</w:t>
      </w:r>
      <w:r w:rsidRPr="00600878">
        <w:rPr>
          <w:rFonts w:ascii="Calibri" w:hAnsi="Calibri" w:cs="Calibri"/>
          <w:noProof/>
          <w:szCs w:val="24"/>
        </w:rPr>
        <w:t>. Cornell University Press.</w:t>
      </w:r>
    </w:p>
    <w:p w14:paraId="6D2B989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earce, D. H., &amp; Scott, J. J. (2019). </w:t>
      </w:r>
      <w:r w:rsidRPr="00600878">
        <w:rPr>
          <w:rFonts w:ascii="Calibri" w:hAnsi="Calibri" w:cs="Calibri"/>
          <w:i/>
          <w:iCs/>
          <w:noProof/>
          <w:szCs w:val="24"/>
        </w:rPr>
        <w:t xml:space="preserve">Popular non-support for international organizations : How </w:t>
      </w:r>
      <w:r w:rsidRPr="00600878">
        <w:rPr>
          <w:rFonts w:ascii="Calibri" w:hAnsi="Calibri" w:cs="Calibri"/>
          <w:i/>
          <w:iCs/>
          <w:noProof/>
          <w:szCs w:val="24"/>
        </w:rPr>
        <w:lastRenderedPageBreak/>
        <w:t>extensive and what does this represent ?</w:t>
      </w:r>
    </w:p>
    <w:p w14:paraId="3C8A33A6"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eck, U. (2016). </w:t>
      </w:r>
      <w:r w:rsidRPr="00600878">
        <w:rPr>
          <w:rFonts w:ascii="Calibri" w:hAnsi="Calibri" w:cs="Calibri"/>
          <w:i/>
          <w:iCs/>
          <w:noProof/>
          <w:szCs w:val="24"/>
        </w:rPr>
        <w:t>The Metamorphosis of the World</w:t>
      </w:r>
      <w:r w:rsidRPr="00600878">
        <w:rPr>
          <w:rFonts w:ascii="Calibri" w:hAnsi="Calibri" w:cs="Calibri"/>
          <w:noProof/>
          <w:szCs w:val="24"/>
        </w:rPr>
        <w:t xml:space="preserve"> (First). Polity Press.</w:t>
      </w:r>
    </w:p>
    <w:p w14:paraId="1CEC29C5"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ooth, K. (2008). </w:t>
      </w:r>
      <w:r w:rsidRPr="00600878">
        <w:rPr>
          <w:rFonts w:ascii="Calibri" w:hAnsi="Calibri" w:cs="Calibri"/>
          <w:i/>
          <w:iCs/>
          <w:noProof/>
          <w:szCs w:val="24"/>
        </w:rPr>
        <w:t>Theory of World Security</w:t>
      </w:r>
      <w:r w:rsidRPr="00600878">
        <w:rPr>
          <w:rFonts w:ascii="Calibri" w:hAnsi="Calibri" w:cs="Calibri"/>
          <w:noProof/>
          <w:szCs w:val="24"/>
        </w:rPr>
        <w:t>. Cambridge University Press.</w:t>
      </w:r>
    </w:p>
    <w:p w14:paraId="2B0B227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ooth, K., &amp; Wheeler, N. (2007). </w:t>
      </w:r>
      <w:r w:rsidRPr="00600878">
        <w:rPr>
          <w:rFonts w:ascii="Calibri" w:hAnsi="Calibri" w:cs="Calibri"/>
          <w:i/>
          <w:iCs/>
          <w:noProof/>
          <w:szCs w:val="24"/>
        </w:rPr>
        <w:t>The Security Dilemma: Fear, Cooperation and Trust in World Politics</w:t>
      </w:r>
      <w:r w:rsidRPr="00600878">
        <w:rPr>
          <w:rFonts w:ascii="Calibri" w:hAnsi="Calibri" w:cs="Calibri"/>
          <w:noProof/>
          <w:szCs w:val="24"/>
        </w:rPr>
        <w:t>. Palgrave.</w:t>
      </w:r>
    </w:p>
    <w:p w14:paraId="6535F609"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urke, A., Fishel, S., Mitchell, A., Dalby, S., &amp; Levine, D. J. (2016). Planet Politics: A Manifesto from the End of IR. </w:t>
      </w:r>
      <w:r w:rsidRPr="00600878">
        <w:rPr>
          <w:rFonts w:ascii="Calibri" w:hAnsi="Calibri" w:cs="Calibri"/>
          <w:i/>
          <w:iCs/>
          <w:noProof/>
          <w:szCs w:val="24"/>
        </w:rPr>
        <w:t>Millennium: Journal of International Studies</w:t>
      </w:r>
      <w:r w:rsidRPr="00600878">
        <w:rPr>
          <w:rFonts w:ascii="Calibri" w:hAnsi="Calibri" w:cs="Calibri"/>
          <w:noProof/>
          <w:szCs w:val="24"/>
        </w:rPr>
        <w:t xml:space="preserve">, </w:t>
      </w:r>
      <w:r w:rsidRPr="00600878">
        <w:rPr>
          <w:rFonts w:ascii="Calibri" w:hAnsi="Calibri" w:cs="Calibri"/>
          <w:i/>
          <w:iCs/>
          <w:noProof/>
          <w:szCs w:val="24"/>
        </w:rPr>
        <w:t>44</w:t>
      </w:r>
      <w:r w:rsidRPr="00600878">
        <w:rPr>
          <w:rFonts w:ascii="Calibri" w:hAnsi="Calibri" w:cs="Calibri"/>
          <w:noProof/>
          <w:szCs w:val="24"/>
        </w:rPr>
        <w:t>(3), 499–523. https://doi.org/10.1177/0305829816636674</w:t>
      </w:r>
    </w:p>
    <w:p w14:paraId="622CAA0F"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Buzan, B., Wæver, O., de Wilde, J., &amp; Wilde, J. De. (1998). Security: A New Framework for Analysis. In </w:t>
      </w:r>
      <w:r w:rsidRPr="00600878">
        <w:rPr>
          <w:rFonts w:ascii="Calibri" w:hAnsi="Calibri" w:cs="Calibri"/>
          <w:i/>
          <w:iCs/>
          <w:noProof/>
          <w:szCs w:val="24"/>
        </w:rPr>
        <w:t>National Bureau of Economic Research Working Paper Series</w:t>
      </w:r>
      <w:r w:rsidRPr="00600878">
        <w:rPr>
          <w:rFonts w:ascii="Calibri" w:hAnsi="Calibri" w:cs="Calibri"/>
          <w:noProof/>
          <w:szCs w:val="24"/>
        </w:rPr>
        <w:t>. Lynne Rienner Publishers.</w:t>
      </w:r>
    </w:p>
    <w:p w14:paraId="6684E5C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Caramani, D. (2017). Will vs. Reason: The Populist and Technocratic Forms of Political Representation and Their Critique to Party Government. </w:t>
      </w:r>
      <w:r w:rsidRPr="00600878">
        <w:rPr>
          <w:rFonts w:ascii="Calibri" w:hAnsi="Calibri" w:cs="Calibri"/>
          <w:i/>
          <w:iCs/>
          <w:noProof/>
          <w:szCs w:val="24"/>
        </w:rPr>
        <w:t>American Political Science Review</w:t>
      </w:r>
      <w:r w:rsidRPr="00600878">
        <w:rPr>
          <w:rFonts w:ascii="Calibri" w:hAnsi="Calibri" w:cs="Calibri"/>
          <w:noProof/>
          <w:szCs w:val="24"/>
        </w:rPr>
        <w:t xml:space="preserve">, </w:t>
      </w:r>
      <w:r w:rsidRPr="00600878">
        <w:rPr>
          <w:rFonts w:ascii="Calibri" w:hAnsi="Calibri" w:cs="Calibri"/>
          <w:i/>
          <w:iCs/>
          <w:noProof/>
          <w:szCs w:val="24"/>
        </w:rPr>
        <w:t>111</w:t>
      </w:r>
      <w:r w:rsidRPr="00600878">
        <w:rPr>
          <w:rFonts w:ascii="Calibri" w:hAnsi="Calibri" w:cs="Calibri"/>
          <w:noProof/>
          <w:szCs w:val="24"/>
        </w:rPr>
        <w:t>(1), 54–67. https://doi.org/10.1017/S0003055416000538</w:t>
      </w:r>
    </w:p>
    <w:p w14:paraId="136FE57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Choi, S.-J., &amp; Yoh, J.-I. (2012). Characteristics of Laser-Induced Breakdown Spectroscopy (LIBS) at Space Environment for Space Resources Exploration. </w:t>
      </w:r>
      <w:r w:rsidRPr="00600878">
        <w:rPr>
          <w:rFonts w:ascii="Calibri" w:hAnsi="Calibri" w:cs="Calibri"/>
          <w:i/>
          <w:iCs/>
          <w:noProof/>
          <w:szCs w:val="24"/>
        </w:rPr>
        <w:t>Journal of the Korean Society for Aeronautical &amp; Space Sciences</w:t>
      </w:r>
      <w:r w:rsidRPr="00600878">
        <w:rPr>
          <w:rFonts w:ascii="Calibri" w:hAnsi="Calibri" w:cs="Calibri"/>
          <w:noProof/>
          <w:szCs w:val="24"/>
        </w:rPr>
        <w:t xml:space="preserve">, </w:t>
      </w:r>
      <w:r w:rsidRPr="00600878">
        <w:rPr>
          <w:rFonts w:ascii="Calibri" w:hAnsi="Calibri" w:cs="Calibri"/>
          <w:i/>
          <w:iCs/>
          <w:noProof/>
          <w:szCs w:val="24"/>
        </w:rPr>
        <w:t>40</w:t>
      </w:r>
      <w:r w:rsidRPr="00600878">
        <w:rPr>
          <w:rFonts w:ascii="Calibri" w:hAnsi="Calibri" w:cs="Calibri"/>
          <w:noProof/>
          <w:szCs w:val="24"/>
        </w:rPr>
        <w:t>(4), 346–353. https://doi.org/10.5139/JKSAS.2012.40.4.346</w:t>
      </w:r>
    </w:p>
    <w:p w14:paraId="46C244A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ahl, R. A. (1989). </w:t>
      </w:r>
      <w:r w:rsidRPr="00600878">
        <w:rPr>
          <w:rFonts w:ascii="Calibri" w:hAnsi="Calibri" w:cs="Calibri"/>
          <w:i/>
          <w:iCs/>
          <w:noProof/>
          <w:szCs w:val="24"/>
        </w:rPr>
        <w:t>Democracy and its Critics</w:t>
      </w:r>
      <w:r w:rsidRPr="00600878">
        <w:rPr>
          <w:rFonts w:ascii="Calibri" w:hAnsi="Calibri" w:cs="Calibri"/>
          <w:noProof/>
          <w:szCs w:val="24"/>
        </w:rPr>
        <w:t>. Yale University Press.</w:t>
      </w:r>
    </w:p>
    <w:p w14:paraId="25D1306F"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ahl, R. A. (1994). A Democratic Dilemma: System Effectiveness versus Citizen Participation. </w:t>
      </w:r>
      <w:r w:rsidRPr="00600878">
        <w:rPr>
          <w:rFonts w:ascii="Calibri" w:hAnsi="Calibri" w:cs="Calibri"/>
          <w:i/>
          <w:iCs/>
          <w:noProof/>
          <w:szCs w:val="24"/>
        </w:rPr>
        <w:t>Political Science Quarterly</w:t>
      </w:r>
      <w:r w:rsidRPr="00600878">
        <w:rPr>
          <w:rFonts w:ascii="Calibri" w:hAnsi="Calibri" w:cs="Calibri"/>
          <w:noProof/>
          <w:szCs w:val="24"/>
        </w:rPr>
        <w:t xml:space="preserve">, </w:t>
      </w:r>
      <w:r w:rsidRPr="00600878">
        <w:rPr>
          <w:rFonts w:ascii="Calibri" w:hAnsi="Calibri" w:cs="Calibri"/>
          <w:i/>
          <w:iCs/>
          <w:noProof/>
          <w:szCs w:val="24"/>
        </w:rPr>
        <w:t>109</w:t>
      </w:r>
      <w:r w:rsidRPr="00600878">
        <w:rPr>
          <w:rFonts w:ascii="Calibri" w:hAnsi="Calibri" w:cs="Calibri"/>
          <w:noProof/>
          <w:szCs w:val="24"/>
        </w:rPr>
        <w:t>(1), 23. https://doi.org/10.2307/2151659</w:t>
      </w:r>
    </w:p>
    <w:p w14:paraId="653BE3C5"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ahl, R. A. (1999). Can international organizations be democratic? A skeptic’s view. In </w:t>
      </w:r>
      <w:r w:rsidRPr="00600878">
        <w:rPr>
          <w:rFonts w:ascii="Calibri" w:hAnsi="Calibri" w:cs="Calibri"/>
          <w:i/>
          <w:iCs/>
          <w:noProof/>
          <w:szCs w:val="24"/>
        </w:rPr>
        <w:t>Democracy’s Edges</w:t>
      </w:r>
      <w:r w:rsidRPr="00600878">
        <w:rPr>
          <w:rFonts w:ascii="Calibri" w:hAnsi="Calibri" w:cs="Calibri"/>
          <w:noProof/>
          <w:szCs w:val="24"/>
        </w:rPr>
        <w:t xml:space="preserve"> (pp. 19–36). Cambridge University Press. https://doi.org/10.1017/CBO9780511586361.003</w:t>
      </w:r>
    </w:p>
    <w:p w14:paraId="459DE76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e Waal, A. (2013). ‘My Fears, Alas, Were Not Unfounded’: Africa’s Responses to the Libya Conflict. In </w:t>
      </w:r>
      <w:r w:rsidRPr="00600878">
        <w:rPr>
          <w:rFonts w:ascii="Calibri" w:hAnsi="Calibri" w:cs="Calibri"/>
          <w:i/>
          <w:iCs/>
          <w:noProof/>
          <w:szCs w:val="24"/>
        </w:rPr>
        <w:t>Libya, the Responsibility to Protect and the Future of Humanitarian Intervention</w:t>
      </w:r>
      <w:r w:rsidRPr="00600878">
        <w:rPr>
          <w:rFonts w:ascii="Calibri" w:hAnsi="Calibri" w:cs="Calibri"/>
          <w:noProof/>
          <w:szCs w:val="24"/>
        </w:rPr>
        <w:t xml:space="preserve"> (pp. 58–82). Palgrave Macmillan UK. https://doi.org/10.1057/9781137273956_4</w:t>
      </w:r>
    </w:p>
    <w:p w14:paraId="55C3A818"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efense Intelligence Agency. (2019). Challenges To Security in Space. </w:t>
      </w:r>
      <w:r w:rsidRPr="00600878">
        <w:rPr>
          <w:rFonts w:ascii="Calibri" w:hAnsi="Calibri" w:cs="Calibri"/>
          <w:i/>
          <w:iCs/>
          <w:noProof/>
          <w:szCs w:val="24"/>
        </w:rPr>
        <w:t>Military Power Publications</w:t>
      </w:r>
      <w:r w:rsidRPr="00600878">
        <w:rPr>
          <w:rFonts w:ascii="Calibri" w:hAnsi="Calibri" w:cs="Calibri"/>
          <w:noProof/>
          <w:szCs w:val="24"/>
        </w:rPr>
        <w:t xml:space="preserve">, </w:t>
      </w:r>
      <w:r w:rsidRPr="00600878">
        <w:rPr>
          <w:rFonts w:ascii="Calibri" w:hAnsi="Calibri" w:cs="Calibri"/>
          <w:i/>
          <w:iCs/>
          <w:noProof/>
          <w:szCs w:val="24"/>
        </w:rPr>
        <w:t>January</w:t>
      </w:r>
      <w:r w:rsidRPr="00600878">
        <w:rPr>
          <w:rFonts w:ascii="Calibri" w:hAnsi="Calibri" w:cs="Calibri"/>
          <w:noProof/>
          <w:szCs w:val="24"/>
        </w:rPr>
        <w:t>, 46.</w:t>
      </w:r>
    </w:p>
    <w:p w14:paraId="4E1491B6"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ellmuth, Lisa M., Gustafsson, M. T., Bremberg, N., &amp; Mobjörk, M. (2018). Intergovernmental organizations and climate security: advancing the research agenda. </w:t>
      </w:r>
      <w:r w:rsidRPr="00600878">
        <w:rPr>
          <w:rFonts w:ascii="Calibri" w:hAnsi="Calibri" w:cs="Calibri"/>
          <w:i/>
          <w:iCs/>
          <w:noProof/>
          <w:szCs w:val="24"/>
        </w:rPr>
        <w:t>Wiley Interdisciplinary Reviews: Climate Change</w:t>
      </w:r>
      <w:r w:rsidRPr="00600878">
        <w:rPr>
          <w:rFonts w:ascii="Calibri" w:hAnsi="Calibri" w:cs="Calibri"/>
          <w:noProof/>
          <w:szCs w:val="24"/>
        </w:rPr>
        <w:t xml:space="preserve">, </w:t>
      </w:r>
      <w:r w:rsidRPr="00600878">
        <w:rPr>
          <w:rFonts w:ascii="Calibri" w:hAnsi="Calibri" w:cs="Calibri"/>
          <w:i/>
          <w:iCs/>
          <w:noProof/>
          <w:szCs w:val="24"/>
        </w:rPr>
        <w:t>9</w:t>
      </w:r>
      <w:r w:rsidRPr="00600878">
        <w:rPr>
          <w:rFonts w:ascii="Calibri" w:hAnsi="Calibri" w:cs="Calibri"/>
          <w:noProof/>
          <w:szCs w:val="24"/>
        </w:rPr>
        <w:t>(1), 1–13. https://doi.org/10.1002/wcc.496</w:t>
      </w:r>
    </w:p>
    <w:p w14:paraId="0626C9A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ellmuth, Lisa Maria, &amp; Tallberg, J. (2011). The social legitimacy of international organisations: Interest representation, institutional performance, and confidence extrapolation in the United Nations. </w:t>
      </w:r>
      <w:r w:rsidRPr="00600878">
        <w:rPr>
          <w:rFonts w:ascii="Calibri" w:hAnsi="Calibri" w:cs="Calibri"/>
          <w:i/>
          <w:iCs/>
          <w:noProof/>
          <w:szCs w:val="24"/>
        </w:rPr>
        <w:t>European Union Politics</w:t>
      </w:r>
      <w:r w:rsidRPr="00600878">
        <w:rPr>
          <w:rFonts w:ascii="Calibri" w:hAnsi="Calibri" w:cs="Calibri"/>
          <w:noProof/>
          <w:szCs w:val="24"/>
        </w:rPr>
        <w:t xml:space="preserve">, </w:t>
      </w:r>
      <w:r w:rsidRPr="00600878">
        <w:rPr>
          <w:rFonts w:ascii="Calibri" w:hAnsi="Calibri" w:cs="Calibri"/>
          <w:i/>
          <w:iCs/>
          <w:noProof/>
          <w:szCs w:val="24"/>
        </w:rPr>
        <w:t>12</w:t>
      </w:r>
      <w:r w:rsidRPr="00600878">
        <w:rPr>
          <w:rFonts w:ascii="Calibri" w:hAnsi="Calibri" w:cs="Calibri"/>
          <w:noProof/>
          <w:szCs w:val="24"/>
        </w:rPr>
        <w:t>(2), 241–266.</w:t>
      </w:r>
    </w:p>
    <w:p w14:paraId="19132A5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obos, B., &amp; Prazak, J. (2019). To Clear or to Eliminate? Active Debris Removal Systems as Antisatellite Weapons. </w:t>
      </w:r>
      <w:r w:rsidRPr="00600878">
        <w:rPr>
          <w:rFonts w:ascii="Calibri" w:hAnsi="Calibri" w:cs="Calibri"/>
          <w:i/>
          <w:iCs/>
          <w:noProof/>
          <w:szCs w:val="24"/>
        </w:rPr>
        <w:t>Space Policy</w:t>
      </w:r>
      <w:r w:rsidRPr="00600878">
        <w:rPr>
          <w:rFonts w:ascii="Calibri" w:hAnsi="Calibri" w:cs="Calibri"/>
          <w:noProof/>
          <w:szCs w:val="24"/>
        </w:rPr>
        <w:t xml:space="preserve">, </w:t>
      </w:r>
      <w:r w:rsidRPr="00600878">
        <w:rPr>
          <w:rFonts w:ascii="Calibri" w:hAnsi="Calibri" w:cs="Calibri"/>
          <w:i/>
          <w:iCs/>
          <w:noProof/>
          <w:szCs w:val="24"/>
        </w:rPr>
        <w:t>47</w:t>
      </w:r>
      <w:r w:rsidRPr="00600878">
        <w:rPr>
          <w:rFonts w:ascii="Calibri" w:hAnsi="Calibri" w:cs="Calibri"/>
          <w:noProof/>
          <w:szCs w:val="24"/>
        </w:rPr>
        <w:t>(xxxx), 217–223. https://doi.org/10.1016/j.spacepol.2019.01.007</w:t>
      </w:r>
    </w:p>
    <w:p w14:paraId="0F4D270D"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Dryzek, J. S. (2002). </w:t>
      </w:r>
      <w:r w:rsidRPr="00600878">
        <w:rPr>
          <w:rFonts w:ascii="Calibri" w:hAnsi="Calibri" w:cs="Calibri"/>
          <w:i/>
          <w:iCs/>
          <w:noProof/>
          <w:szCs w:val="24"/>
        </w:rPr>
        <w:t>Deliberative Democracy and Beyond</w:t>
      </w:r>
      <w:r w:rsidRPr="00600878">
        <w:rPr>
          <w:rFonts w:ascii="Calibri" w:hAnsi="Calibri" w:cs="Calibri"/>
          <w:noProof/>
          <w:szCs w:val="24"/>
        </w:rPr>
        <w:t>. Oxford University Press. https://doi.org/10.1093/019925043X.001.0001</w:t>
      </w:r>
    </w:p>
    <w:p w14:paraId="1DDFDB7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Ecker-Ehrhardt, M. (2012). Cosmopolitan politicization: How perceptions of interdependence foster citizens’ expectations in international institutions. </w:t>
      </w:r>
      <w:r w:rsidRPr="00600878">
        <w:rPr>
          <w:rFonts w:ascii="Calibri" w:hAnsi="Calibri" w:cs="Calibri"/>
          <w:i/>
          <w:iCs/>
          <w:noProof/>
          <w:szCs w:val="24"/>
        </w:rPr>
        <w:t>European Journal of International Relations</w:t>
      </w:r>
      <w:r w:rsidRPr="00600878">
        <w:rPr>
          <w:rFonts w:ascii="Calibri" w:hAnsi="Calibri" w:cs="Calibri"/>
          <w:noProof/>
          <w:szCs w:val="24"/>
        </w:rPr>
        <w:t xml:space="preserve">, </w:t>
      </w:r>
      <w:r w:rsidRPr="00600878">
        <w:rPr>
          <w:rFonts w:ascii="Calibri" w:hAnsi="Calibri" w:cs="Calibri"/>
          <w:i/>
          <w:iCs/>
          <w:noProof/>
          <w:szCs w:val="24"/>
        </w:rPr>
        <w:t>18</w:t>
      </w:r>
      <w:r w:rsidRPr="00600878">
        <w:rPr>
          <w:rFonts w:ascii="Calibri" w:hAnsi="Calibri" w:cs="Calibri"/>
          <w:noProof/>
          <w:szCs w:val="24"/>
        </w:rPr>
        <w:t>(3), 481–508. https://doi.org/10.1177/1354066110391823</w:t>
      </w:r>
    </w:p>
    <w:p w14:paraId="2FF3317C"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lastRenderedPageBreak/>
        <w:t xml:space="preserve">Esmiller, B., Jacquelard, C., Eckel, H.-A., &amp; Wnuk, E. (2014). Space debris removal by ground-based lasers: main conclusions of the European project CLEANSPACE. </w:t>
      </w:r>
      <w:r w:rsidRPr="00600878">
        <w:rPr>
          <w:rFonts w:ascii="Calibri" w:hAnsi="Calibri" w:cs="Calibri"/>
          <w:i/>
          <w:iCs/>
          <w:noProof/>
          <w:szCs w:val="24"/>
        </w:rPr>
        <w:t>Applied Optics</w:t>
      </w:r>
      <w:r w:rsidRPr="00600878">
        <w:rPr>
          <w:rFonts w:ascii="Calibri" w:hAnsi="Calibri" w:cs="Calibri"/>
          <w:noProof/>
          <w:szCs w:val="24"/>
        </w:rPr>
        <w:t xml:space="preserve">, </w:t>
      </w:r>
      <w:r w:rsidRPr="00600878">
        <w:rPr>
          <w:rFonts w:ascii="Calibri" w:hAnsi="Calibri" w:cs="Calibri"/>
          <w:i/>
          <w:iCs/>
          <w:noProof/>
          <w:szCs w:val="24"/>
        </w:rPr>
        <w:t>53</w:t>
      </w:r>
      <w:r w:rsidRPr="00600878">
        <w:rPr>
          <w:rFonts w:ascii="Calibri" w:hAnsi="Calibri" w:cs="Calibri"/>
          <w:noProof/>
          <w:szCs w:val="24"/>
        </w:rPr>
        <w:t>(31), I45. https://doi.org/10.1364/ao.53.000i45</w:t>
      </w:r>
    </w:p>
    <w:p w14:paraId="1FBE1FF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Euroconsult. (2020). </w:t>
      </w:r>
      <w:r w:rsidRPr="00600878">
        <w:rPr>
          <w:rFonts w:ascii="Calibri" w:hAnsi="Calibri" w:cs="Calibri"/>
          <w:i/>
          <w:iCs/>
          <w:noProof/>
          <w:szCs w:val="24"/>
        </w:rPr>
        <w:t>Commercial Space Surveillance and Tracking</w:t>
      </w:r>
      <w:r w:rsidRPr="00600878">
        <w:rPr>
          <w:rFonts w:ascii="Calibri" w:hAnsi="Calibri" w:cs="Calibri"/>
          <w:noProof/>
          <w:szCs w:val="24"/>
        </w:rPr>
        <w:t>. https://assets.publishing.service.gov.uk/government/uploads/system/uploads/attachment_data/file/917912/Euroconsult_-_Commercial_SST_Market_-_for_publication.pdf</w:t>
      </w:r>
    </w:p>
    <w:p w14:paraId="5BDC1560"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Ferus, M., Křivková, A., Petera, L., Laitl, V., Lenža, L., Koukal, J., Knížek, A., Srba, J., Schmidt, N., Boháček, P., Civiš, S., Krůs, M., Kubát, J., Paloušová, L., Chatzitheodoridis, E., &amp; Kubelík, P. (2019). Simulation of meteors by TC-LIBS: Advantages, limits and challenges. </w:t>
      </w:r>
      <w:r w:rsidRPr="00600878">
        <w:rPr>
          <w:rFonts w:ascii="Calibri" w:hAnsi="Calibri" w:cs="Calibri"/>
          <w:i/>
          <w:iCs/>
          <w:noProof/>
          <w:szCs w:val="24"/>
        </w:rPr>
        <w:t>International Meteor Organization</w:t>
      </w:r>
      <w:r w:rsidRPr="00600878">
        <w:rPr>
          <w:rFonts w:ascii="Calibri" w:hAnsi="Calibri" w:cs="Calibri"/>
          <w:noProof/>
          <w:szCs w:val="24"/>
        </w:rPr>
        <w:t>, 1–8. http://hdl.handle.net/11104/0305236</w:t>
      </w:r>
    </w:p>
    <w:p w14:paraId="252CDFE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Goodin, R. E. (2007). Enfranchising All Affected Interests, and Its Alternatives. </w:t>
      </w:r>
      <w:r w:rsidRPr="00600878">
        <w:rPr>
          <w:rFonts w:ascii="Calibri" w:hAnsi="Calibri" w:cs="Calibri"/>
          <w:i/>
          <w:iCs/>
          <w:noProof/>
          <w:szCs w:val="24"/>
        </w:rPr>
        <w:t>Philosophy &amp; Public Affairs</w:t>
      </w:r>
      <w:r w:rsidRPr="00600878">
        <w:rPr>
          <w:rFonts w:ascii="Calibri" w:hAnsi="Calibri" w:cs="Calibri"/>
          <w:noProof/>
          <w:szCs w:val="24"/>
        </w:rPr>
        <w:t xml:space="preserve">, </w:t>
      </w:r>
      <w:r w:rsidRPr="00600878">
        <w:rPr>
          <w:rFonts w:ascii="Calibri" w:hAnsi="Calibri" w:cs="Calibri"/>
          <w:i/>
          <w:iCs/>
          <w:noProof/>
          <w:szCs w:val="24"/>
        </w:rPr>
        <w:t>35</w:t>
      </w:r>
      <w:r w:rsidRPr="00600878">
        <w:rPr>
          <w:rFonts w:ascii="Calibri" w:hAnsi="Calibri" w:cs="Calibri"/>
          <w:noProof/>
          <w:szCs w:val="24"/>
        </w:rPr>
        <w:t>(1), 40–68. https://doi.org/10.1111/j.1088-4963.2007.00098.x</w:t>
      </w:r>
    </w:p>
    <w:p w14:paraId="4595E36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Grosse, D., Bennet, F., Rigaut, F., D’Orgeville, C., Korkiakoski, V. A., Smith, C. H., Copeland, M., Price, I., Blundell, M., Chan, A., Ellis, M., Galla, A., Gers, L., Hart, J., Lingham, M., Gao, Y., Houston, E., Rees, E. R., Wang, Y., … Webb, J. (2018). Adaptive optics tracking and pushing system for space debris manoeuvre. In D. Schmidt, L. Schreiber, &amp; L. M. Close (Eds.), </w:t>
      </w:r>
      <w:r w:rsidRPr="00600878">
        <w:rPr>
          <w:rFonts w:ascii="Calibri" w:hAnsi="Calibri" w:cs="Calibri"/>
          <w:i/>
          <w:iCs/>
          <w:noProof/>
          <w:szCs w:val="24"/>
        </w:rPr>
        <w:t>Adaptive Optics Systems VI</w:t>
      </w:r>
      <w:r w:rsidRPr="00600878">
        <w:rPr>
          <w:rFonts w:ascii="Calibri" w:hAnsi="Calibri" w:cs="Calibri"/>
          <w:noProof/>
          <w:szCs w:val="24"/>
        </w:rPr>
        <w:t xml:space="preserve"> (p. 24). SPIE. https://doi.org/10.1117/12.2313181</w:t>
      </w:r>
    </w:p>
    <w:p w14:paraId="2241BB6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Haas, P. M. (2004). Addressing the Global Governance Deficit. </w:t>
      </w:r>
      <w:r w:rsidRPr="00600878">
        <w:rPr>
          <w:rFonts w:ascii="Calibri" w:hAnsi="Calibri" w:cs="Calibri"/>
          <w:i/>
          <w:iCs/>
          <w:noProof/>
          <w:szCs w:val="24"/>
        </w:rPr>
        <w:t>Global Environmental Politics</w:t>
      </w:r>
      <w:r w:rsidRPr="00600878">
        <w:rPr>
          <w:rFonts w:ascii="Calibri" w:hAnsi="Calibri" w:cs="Calibri"/>
          <w:noProof/>
          <w:szCs w:val="24"/>
        </w:rPr>
        <w:t xml:space="preserve">, </w:t>
      </w:r>
      <w:r w:rsidRPr="00600878">
        <w:rPr>
          <w:rFonts w:ascii="Calibri" w:hAnsi="Calibri" w:cs="Calibri"/>
          <w:i/>
          <w:iCs/>
          <w:noProof/>
          <w:szCs w:val="24"/>
        </w:rPr>
        <w:t>4</w:t>
      </w:r>
      <w:r w:rsidRPr="00600878">
        <w:rPr>
          <w:rFonts w:ascii="Calibri" w:hAnsi="Calibri" w:cs="Calibri"/>
          <w:noProof/>
          <w:szCs w:val="24"/>
        </w:rPr>
        <w:t>(4), 1–15. https://doi.org/10.1162/glep.2004.4.4.1</w:t>
      </w:r>
    </w:p>
    <w:p w14:paraId="4EBE9E0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Hong, L., &amp; Page, S. E. (2004). Groups of diverse problem solvers can outperform groups of high-ability problem solvers. </w:t>
      </w:r>
      <w:r w:rsidRPr="00600878">
        <w:rPr>
          <w:rFonts w:ascii="Calibri" w:hAnsi="Calibri" w:cs="Calibri"/>
          <w:i/>
          <w:iCs/>
          <w:noProof/>
          <w:szCs w:val="24"/>
        </w:rPr>
        <w:t>Proceedings of the National Academy of Sciences</w:t>
      </w:r>
      <w:r w:rsidRPr="00600878">
        <w:rPr>
          <w:rFonts w:ascii="Calibri" w:hAnsi="Calibri" w:cs="Calibri"/>
          <w:noProof/>
          <w:szCs w:val="24"/>
        </w:rPr>
        <w:t xml:space="preserve">, </w:t>
      </w:r>
      <w:r w:rsidRPr="00600878">
        <w:rPr>
          <w:rFonts w:ascii="Calibri" w:hAnsi="Calibri" w:cs="Calibri"/>
          <w:i/>
          <w:iCs/>
          <w:noProof/>
          <w:szCs w:val="24"/>
        </w:rPr>
        <w:t>101</w:t>
      </w:r>
      <w:r w:rsidRPr="00600878">
        <w:rPr>
          <w:rFonts w:ascii="Calibri" w:hAnsi="Calibri" w:cs="Calibri"/>
          <w:noProof/>
          <w:szCs w:val="24"/>
        </w:rPr>
        <w:t>(46), 16385–16389. https://doi.org/10.1073/pnas.0403723101</w:t>
      </w:r>
    </w:p>
    <w:p w14:paraId="01C257C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Hooghe, L. (2017). </w:t>
      </w:r>
      <w:r w:rsidRPr="00600878">
        <w:rPr>
          <w:rFonts w:ascii="Calibri" w:hAnsi="Calibri" w:cs="Calibri"/>
          <w:i/>
          <w:iCs/>
          <w:noProof/>
          <w:szCs w:val="24"/>
        </w:rPr>
        <w:t>Measuring International Authority</w:t>
      </w:r>
      <w:r w:rsidRPr="00600878">
        <w:rPr>
          <w:rFonts w:ascii="Calibri" w:hAnsi="Calibri" w:cs="Calibri"/>
          <w:noProof/>
          <w:szCs w:val="24"/>
        </w:rPr>
        <w:t>. Oxford University Press.</w:t>
      </w:r>
    </w:p>
    <w:p w14:paraId="17AF2FB6"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Hurd, I. (1999). Legitimacy and Authority in International Politics. </w:t>
      </w:r>
      <w:r w:rsidRPr="00600878">
        <w:rPr>
          <w:rFonts w:ascii="Calibri" w:hAnsi="Calibri" w:cs="Calibri"/>
          <w:i/>
          <w:iCs/>
          <w:noProof/>
          <w:szCs w:val="24"/>
        </w:rPr>
        <w:t>International Organization</w:t>
      </w:r>
      <w:r w:rsidRPr="00600878">
        <w:rPr>
          <w:rFonts w:ascii="Calibri" w:hAnsi="Calibri" w:cs="Calibri"/>
          <w:noProof/>
          <w:szCs w:val="24"/>
        </w:rPr>
        <w:t xml:space="preserve">, </w:t>
      </w:r>
      <w:r w:rsidRPr="00600878">
        <w:rPr>
          <w:rFonts w:ascii="Calibri" w:hAnsi="Calibri" w:cs="Calibri"/>
          <w:i/>
          <w:iCs/>
          <w:noProof/>
          <w:szCs w:val="24"/>
        </w:rPr>
        <w:t>53</w:t>
      </w:r>
      <w:r w:rsidRPr="00600878">
        <w:rPr>
          <w:rFonts w:ascii="Calibri" w:hAnsi="Calibri" w:cs="Calibri"/>
          <w:noProof/>
          <w:szCs w:val="24"/>
        </w:rPr>
        <w:t>(2), 379–408. https://doi.org/10.1162/002081899550913</w:t>
      </w:r>
    </w:p>
    <w:p w14:paraId="36C62399"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Inglehart, R., &amp; Welzel, C. (2005). </w:t>
      </w:r>
      <w:r w:rsidRPr="00600878">
        <w:rPr>
          <w:rFonts w:ascii="Calibri" w:hAnsi="Calibri" w:cs="Calibri"/>
          <w:i/>
          <w:iCs/>
          <w:noProof/>
          <w:szCs w:val="24"/>
        </w:rPr>
        <w:t>Modernization, Cultural Change and Democracy:The human development sequence</w:t>
      </w:r>
      <w:r w:rsidRPr="00600878">
        <w:rPr>
          <w:rFonts w:ascii="Calibri" w:hAnsi="Calibri" w:cs="Calibri"/>
          <w:noProof/>
          <w:szCs w:val="24"/>
        </w:rPr>
        <w:t>. Cambridge University Press.</w:t>
      </w:r>
    </w:p>
    <w:p w14:paraId="6A508430"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Innerarity, D. (2013). </w:t>
      </w:r>
      <w:r w:rsidRPr="00600878">
        <w:rPr>
          <w:rFonts w:ascii="Calibri" w:hAnsi="Calibri" w:cs="Calibri"/>
          <w:i/>
          <w:iCs/>
          <w:noProof/>
          <w:szCs w:val="24"/>
        </w:rPr>
        <w:t>The Democracy of Knowledge</w:t>
      </w:r>
      <w:r w:rsidRPr="00600878">
        <w:rPr>
          <w:rFonts w:ascii="Calibri" w:hAnsi="Calibri" w:cs="Calibri"/>
          <w:noProof/>
          <w:szCs w:val="24"/>
        </w:rPr>
        <w:t>. Bloombsbury.</w:t>
      </w:r>
    </w:p>
    <w:p w14:paraId="2DEC1CF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Institute of Physics of the Czech Academy of Sciences. (2019). </w:t>
      </w:r>
      <w:r w:rsidRPr="00600878">
        <w:rPr>
          <w:rFonts w:ascii="Calibri" w:hAnsi="Calibri" w:cs="Calibri"/>
          <w:i/>
          <w:iCs/>
          <w:noProof/>
          <w:szCs w:val="24"/>
        </w:rPr>
        <w:t>Prague Laser Spaceapps Workshop 2019</w:t>
      </w:r>
      <w:r w:rsidRPr="00600878">
        <w:rPr>
          <w:rFonts w:ascii="Calibri" w:hAnsi="Calibri" w:cs="Calibri"/>
          <w:noProof/>
          <w:szCs w:val="24"/>
        </w:rPr>
        <w:t>. https://www.fzu.cz/en/novinky/prague-laser-spaceapps-workshop-2019</w:t>
      </w:r>
    </w:p>
    <w:p w14:paraId="561F6540"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Jasanoff, S. (1990). </w:t>
      </w:r>
      <w:r w:rsidRPr="00600878">
        <w:rPr>
          <w:rFonts w:ascii="Calibri" w:hAnsi="Calibri" w:cs="Calibri"/>
          <w:i/>
          <w:iCs/>
          <w:noProof/>
          <w:szCs w:val="24"/>
        </w:rPr>
        <w:t>The Fifth Branch: Science Advisers as Policy-makers</w:t>
      </w:r>
      <w:r w:rsidRPr="00600878">
        <w:rPr>
          <w:rFonts w:ascii="Calibri" w:hAnsi="Calibri" w:cs="Calibri"/>
          <w:noProof/>
          <w:szCs w:val="24"/>
        </w:rPr>
        <w:t>. Harvard University Press.</w:t>
      </w:r>
    </w:p>
    <w:p w14:paraId="0D7C335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Knight, A., Scherbarth, N., Cremers, D., &amp; Ferris, M. (2000). Characterization of Laser-Induced Breakdown Spectroscopy (LIBS) for Application to Space Exploration. </w:t>
      </w:r>
      <w:r w:rsidRPr="00600878">
        <w:rPr>
          <w:rFonts w:ascii="Calibri" w:hAnsi="Calibri" w:cs="Calibri"/>
          <w:i/>
          <w:iCs/>
          <w:noProof/>
          <w:szCs w:val="24"/>
        </w:rPr>
        <w:t>Applied Spectroscopy</w:t>
      </w:r>
      <w:r w:rsidRPr="00600878">
        <w:rPr>
          <w:rFonts w:ascii="Calibri" w:hAnsi="Calibri" w:cs="Calibri"/>
          <w:noProof/>
          <w:szCs w:val="24"/>
        </w:rPr>
        <w:t xml:space="preserve">, </w:t>
      </w:r>
      <w:r w:rsidRPr="00600878">
        <w:rPr>
          <w:rFonts w:ascii="Calibri" w:hAnsi="Calibri" w:cs="Calibri"/>
          <w:i/>
          <w:iCs/>
          <w:noProof/>
          <w:szCs w:val="24"/>
        </w:rPr>
        <w:t>54</w:t>
      </w:r>
      <w:r w:rsidRPr="00600878">
        <w:rPr>
          <w:rFonts w:ascii="Calibri" w:hAnsi="Calibri" w:cs="Calibri"/>
          <w:noProof/>
          <w:szCs w:val="24"/>
        </w:rPr>
        <w:t>(3), 331–340.</w:t>
      </w:r>
    </w:p>
    <w:p w14:paraId="70C9C048"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Kooiman, J. (2003). Governing as governance. In </w:t>
      </w:r>
      <w:r w:rsidRPr="00600878">
        <w:rPr>
          <w:rFonts w:ascii="Calibri" w:hAnsi="Calibri" w:cs="Calibri"/>
          <w:i/>
          <w:iCs/>
          <w:noProof/>
          <w:szCs w:val="24"/>
        </w:rPr>
        <w:t>Governing as Governance</w:t>
      </w:r>
      <w:r w:rsidRPr="00600878">
        <w:rPr>
          <w:rFonts w:ascii="Calibri" w:hAnsi="Calibri" w:cs="Calibri"/>
          <w:noProof/>
          <w:szCs w:val="24"/>
        </w:rPr>
        <w:t>. SAGE Publications. https://doi.org/10.4135/9781446215012</w:t>
      </w:r>
    </w:p>
    <w:p w14:paraId="06E26EC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Kosař, D., Baroš, J., &amp; Dufek, P. (2019). The Twin Challenges to Separation of Powers in Central Europe: Technocratic Governance and Populism. </w:t>
      </w:r>
      <w:r w:rsidRPr="00600878">
        <w:rPr>
          <w:rFonts w:ascii="Calibri" w:hAnsi="Calibri" w:cs="Calibri"/>
          <w:i/>
          <w:iCs/>
          <w:noProof/>
          <w:szCs w:val="24"/>
        </w:rPr>
        <w:t>European Constitutional Law Review</w:t>
      </w:r>
      <w:r w:rsidRPr="00600878">
        <w:rPr>
          <w:rFonts w:ascii="Calibri" w:hAnsi="Calibri" w:cs="Calibri"/>
          <w:noProof/>
          <w:szCs w:val="24"/>
        </w:rPr>
        <w:t xml:space="preserve">, </w:t>
      </w:r>
      <w:r w:rsidRPr="00600878">
        <w:rPr>
          <w:rFonts w:ascii="Calibri" w:hAnsi="Calibri" w:cs="Calibri"/>
          <w:i/>
          <w:iCs/>
          <w:noProof/>
          <w:szCs w:val="24"/>
        </w:rPr>
        <w:t>15</w:t>
      </w:r>
      <w:r w:rsidRPr="00600878">
        <w:rPr>
          <w:rFonts w:ascii="Calibri" w:hAnsi="Calibri" w:cs="Calibri"/>
          <w:noProof/>
          <w:szCs w:val="24"/>
        </w:rPr>
        <w:t>(3), 427–461. https://doi.org/10.1017/S1574019619000336</w:t>
      </w:r>
    </w:p>
    <w:p w14:paraId="37C0ECC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Kratochwil, F. (1984). The force of prescriptions. </w:t>
      </w:r>
      <w:r w:rsidRPr="00600878">
        <w:rPr>
          <w:rFonts w:ascii="Calibri" w:hAnsi="Calibri" w:cs="Calibri"/>
          <w:i/>
          <w:iCs/>
          <w:noProof/>
          <w:szCs w:val="24"/>
        </w:rPr>
        <w:t>International Organization</w:t>
      </w:r>
      <w:r w:rsidRPr="00600878">
        <w:rPr>
          <w:rFonts w:ascii="Calibri" w:hAnsi="Calibri" w:cs="Calibri"/>
          <w:noProof/>
          <w:szCs w:val="24"/>
        </w:rPr>
        <w:t xml:space="preserve">, </w:t>
      </w:r>
      <w:r w:rsidRPr="00600878">
        <w:rPr>
          <w:rFonts w:ascii="Calibri" w:hAnsi="Calibri" w:cs="Calibri"/>
          <w:i/>
          <w:iCs/>
          <w:noProof/>
          <w:szCs w:val="24"/>
        </w:rPr>
        <w:t>38</w:t>
      </w:r>
      <w:r w:rsidRPr="00600878">
        <w:rPr>
          <w:rFonts w:ascii="Calibri" w:hAnsi="Calibri" w:cs="Calibri"/>
          <w:noProof/>
          <w:szCs w:val="24"/>
        </w:rPr>
        <w:t>(4), 685–708. https://doi.org/10.1017/S0020818300026916</w:t>
      </w:r>
    </w:p>
    <w:p w14:paraId="7F47C336"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lastRenderedPageBreak/>
        <w:t xml:space="preserve">Kulkarni, N., Lubin, P., &amp; Zhang, Q. (2018). Relativistic Spacecraft Propelled by Directed Energy. </w:t>
      </w:r>
      <w:r w:rsidRPr="00600878">
        <w:rPr>
          <w:rFonts w:ascii="Calibri" w:hAnsi="Calibri" w:cs="Calibri"/>
          <w:i/>
          <w:iCs/>
          <w:noProof/>
          <w:szCs w:val="24"/>
        </w:rPr>
        <w:t>The Astronomical Journal</w:t>
      </w:r>
      <w:r w:rsidRPr="00600878">
        <w:rPr>
          <w:rFonts w:ascii="Calibri" w:hAnsi="Calibri" w:cs="Calibri"/>
          <w:noProof/>
          <w:szCs w:val="24"/>
        </w:rPr>
        <w:t xml:space="preserve">, </w:t>
      </w:r>
      <w:r w:rsidRPr="00600878">
        <w:rPr>
          <w:rFonts w:ascii="Calibri" w:hAnsi="Calibri" w:cs="Calibri"/>
          <w:i/>
          <w:iCs/>
          <w:noProof/>
          <w:szCs w:val="24"/>
        </w:rPr>
        <w:t>155</w:t>
      </w:r>
      <w:r w:rsidRPr="00600878">
        <w:rPr>
          <w:rFonts w:ascii="Calibri" w:hAnsi="Calibri" w:cs="Calibri"/>
          <w:noProof/>
          <w:szCs w:val="24"/>
        </w:rPr>
        <w:t>(4), 155. https://doi.org/10.3847/1538-3881/aaafd2</w:t>
      </w:r>
    </w:p>
    <w:p w14:paraId="7F18EEA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Landemore, H., &amp; Page, S. E. (2015). Deliberation and disagreement. </w:t>
      </w:r>
      <w:r w:rsidRPr="00600878">
        <w:rPr>
          <w:rFonts w:ascii="Calibri" w:hAnsi="Calibri" w:cs="Calibri"/>
          <w:i/>
          <w:iCs/>
          <w:noProof/>
          <w:szCs w:val="24"/>
        </w:rPr>
        <w:t>Politics, Philosophy &amp; Economics</w:t>
      </w:r>
      <w:r w:rsidRPr="00600878">
        <w:rPr>
          <w:rFonts w:ascii="Calibri" w:hAnsi="Calibri" w:cs="Calibri"/>
          <w:noProof/>
          <w:szCs w:val="24"/>
        </w:rPr>
        <w:t xml:space="preserve">, </w:t>
      </w:r>
      <w:r w:rsidRPr="00600878">
        <w:rPr>
          <w:rFonts w:ascii="Calibri" w:hAnsi="Calibri" w:cs="Calibri"/>
          <w:i/>
          <w:iCs/>
          <w:noProof/>
          <w:szCs w:val="24"/>
        </w:rPr>
        <w:t>14</w:t>
      </w:r>
      <w:r w:rsidRPr="00600878">
        <w:rPr>
          <w:rFonts w:ascii="Calibri" w:hAnsi="Calibri" w:cs="Calibri"/>
          <w:noProof/>
          <w:szCs w:val="24"/>
        </w:rPr>
        <w:t>(3), 229–254. https://doi.org/10.1177/1470594X14544284</w:t>
      </w:r>
    </w:p>
    <w:p w14:paraId="7A89004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Li, T. M. (2007). </w:t>
      </w:r>
      <w:r w:rsidRPr="00600878">
        <w:rPr>
          <w:rFonts w:ascii="Calibri" w:hAnsi="Calibri" w:cs="Calibri"/>
          <w:i/>
          <w:iCs/>
          <w:noProof/>
          <w:szCs w:val="24"/>
        </w:rPr>
        <w:t>Practices of assemblage and community forest management</w:t>
      </w:r>
      <w:r w:rsidRPr="00600878">
        <w:rPr>
          <w:rFonts w:ascii="Calibri" w:hAnsi="Calibri" w:cs="Calibri"/>
          <w:noProof/>
          <w:szCs w:val="24"/>
        </w:rPr>
        <w:t xml:space="preserve">. </w:t>
      </w:r>
      <w:r w:rsidRPr="00600878">
        <w:rPr>
          <w:rFonts w:ascii="Calibri" w:hAnsi="Calibri" w:cs="Calibri"/>
          <w:i/>
          <w:iCs/>
          <w:noProof/>
          <w:szCs w:val="24"/>
        </w:rPr>
        <w:t>October 2014</w:t>
      </w:r>
      <w:r w:rsidRPr="00600878">
        <w:rPr>
          <w:rFonts w:ascii="Calibri" w:hAnsi="Calibri" w:cs="Calibri"/>
          <w:noProof/>
          <w:szCs w:val="24"/>
        </w:rPr>
        <w:t>, 37–41. https://doi.org/10.1080/03085140701254308</w:t>
      </w:r>
    </w:p>
    <w:p w14:paraId="74DD25E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Lubin, P., Hughes, G. B., Eskenazi, M., Kosmo, K., Johansson, I. E., Griswold, J., Pryor, M., O’Neill, H., Meinhold, P., Suen, J., Riley, J., Zhang, Q., Walsh, K., Melis, C., Kangas, M., Motta, C., &amp; Brashears, T. (2016). Directed energy missions for planetary defense. </w:t>
      </w:r>
      <w:r w:rsidRPr="00600878">
        <w:rPr>
          <w:rFonts w:ascii="Calibri" w:hAnsi="Calibri" w:cs="Calibri"/>
          <w:i/>
          <w:iCs/>
          <w:noProof/>
          <w:szCs w:val="24"/>
        </w:rPr>
        <w:t>Advances in Space Research</w:t>
      </w:r>
      <w:r w:rsidRPr="00600878">
        <w:rPr>
          <w:rFonts w:ascii="Calibri" w:hAnsi="Calibri" w:cs="Calibri"/>
          <w:noProof/>
          <w:szCs w:val="24"/>
        </w:rPr>
        <w:t xml:space="preserve">, </w:t>
      </w:r>
      <w:r w:rsidRPr="00600878">
        <w:rPr>
          <w:rFonts w:ascii="Calibri" w:hAnsi="Calibri" w:cs="Calibri"/>
          <w:i/>
          <w:iCs/>
          <w:noProof/>
          <w:szCs w:val="24"/>
        </w:rPr>
        <w:t>58</w:t>
      </w:r>
      <w:r w:rsidRPr="00600878">
        <w:rPr>
          <w:rFonts w:ascii="Calibri" w:hAnsi="Calibri" w:cs="Calibri"/>
          <w:noProof/>
          <w:szCs w:val="24"/>
        </w:rPr>
        <w:t>(6), 1093–1116. https://doi.org/10.1016/j.asr.2016.05.021</w:t>
      </w:r>
    </w:p>
    <w:p w14:paraId="63049F2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acdonald, T. (2008). </w:t>
      </w:r>
      <w:r w:rsidRPr="00600878">
        <w:rPr>
          <w:rFonts w:ascii="Calibri" w:hAnsi="Calibri" w:cs="Calibri"/>
          <w:i/>
          <w:iCs/>
          <w:noProof/>
          <w:szCs w:val="24"/>
        </w:rPr>
        <w:t>Global Stakeholder Democracy</w:t>
      </w:r>
      <w:r w:rsidRPr="00600878">
        <w:rPr>
          <w:rFonts w:ascii="Calibri" w:hAnsi="Calibri" w:cs="Calibri"/>
          <w:noProof/>
          <w:szCs w:val="24"/>
        </w:rPr>
        <w:t>. Oxford University Press.</w:t>
      </w:r>
    </w:p>
    <w:p w14:paraId="4359B172"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affettone, P., &amp; Ulaş, L. (2019). Legitimacy, metacoordination and context-dependence. </w:t>
      </w:r>
      <w:r w:rsidRPr="00600878">
        <w:rPr>
          <w:rFonts w:ascii="Calibri" w:hAnsi="Calibri" w:cs="Calibri"/>
          <w:i/>
          <w:iCs/>
          <w:noProof/>
          <w:szCs w:val="24"/>
        </w:rPr>
        <w:t>International Theory</w:t>
      </w:r>
      <w:r w:rsidRPr="00600878">
        <w:rPr>
          <w:rFonts w:ascii="Calibri" w:hAnsi="Calibri" w:cs="Calibri"/>
          <w:noProof/>
          <w:szCs w:val="24"/>
        </w:rPr>
        <w:t xml:space="preserve">, </w:t>
      </w:r>
      <w:r w:rsidRPr="00600878">
        <w:rPr>
          <w:rFonts w:ascii="Calibri" w:hAnsi="Calibri" w:cs="Calibri"/>
          <w:i/>
          <w:iCs/>
          <w:noProof/>
          <w:szCs w:val="24"/>
        </w:rPr>
        <w:t>11</w:t>
      </w:r>
      <w:r w:rsidRPr="00600878">
        <w:rPr>
          <w:rFonts w:ascii="Calibri" w:hAnsi="Calibri" w:cs="Calibri"/>
          <w:noProof/>
          <w:szCs w:val="24"/>
        </w:rPr>
        <w:t>(1), 81–109. https://doi.org/10.1017/S1752971918000258</w:t>
      </w:r>
    </w:p>
    <w:p w14:paraId="62F930F0"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ann, G., &amp; Wainwright, J. (2018). </w:t>
      </w:r>
      <w:r w:rsidRPr="00600878">
        <w:rPr>
          <w:rFonts w:ascii="Calibri" w:hAnsi="Calibri" w:cs="Calibri"/>
          <w:i/>
          <w:iCs/>
          <w:noProof/>
          <w:szCs w:val="24"/>
        </w:rPr>
        <w:t>Climate Leviathan: A Political Theory of Our Planetary Future</w:t>
      </w:r>
      <w:r w:rsidRPr="00600878">
        <w:rPr>
          <w:rFonts w:ascii="Calibri" w:hAnsi="Calibri" w:cs="Calibri"/>
          <w:noProof/>
          <w:szCs w:val="24"/>
        </w:rPr>
        <w:t>. Verso Books.</w:t>
      </w:r>
    </w:p>
    <w:p w14:paraId="0CD74ED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archetti, R. (2008). A matter of drawing boundaries: Global democracy and international exclusion. </w:t>
      </w:r>
      <w:r w:rsidRPr="00600878">
        <w:rPr>
          <w:rFonts w:ascii="Calibri" w:hAnsi="Calibri" w:cs="Calibri"/>
          <w:i/>
          <w:iCs/>
          <w:noProof/>
          <w:szCs w:val="24"/>
        </w:rPr>
        <w:t>Review of International Studies</w:t>
      </w:r>
      <w:r w:rsidRPr="00600878">
        <w:rPr>
          <w:rFonts w:ascii="Calibri" w:hAnsi="Calibri" w:cs="Calibri"/>
          <w:noProof/>
          <w:szCs w:val="24"/>
        </w:rPr>
        <w:t xml:space="preserve">, </w:t>
      </w:r>
      <w:r w:rsidRPr="00600878">
        <w:rPr>
          <w:rFonts w:ascii="Calibri" w:hAnsi="Calibri" w:cs="Calibri"/>
          <w:i/>
          <w:iCs/>
          <w:noProof/>
          <w:szCs w:val="24"/>
        </w:rPr>
        <w:t>34</w:t>
      </w:r>
      <w:r w:rsidRPr="00600878">
        <w:rPr>
          <w:rFonts w:ascii="Calibri" w:hAnsi="Calibri" w:cs="Calibri"/>
          <w:noProof/>
          <w:szCs w:val="24"/>
        </w:rPr>
        <w:t>(2), 207–224. https://doi.org/10.1017/S0260210508007997</w:t>
      </w:r>
    </w:p>
    <w:p w14:paraId="3AF7636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ayer, M., &amp; Acuto, M. (2015). The global governance of large technical systems. </w:t>
      </w:r>
      <w:r w:rsidRPr="00600878">
        <w:rPr>
          <w:rFonts w:ascii="Calibri" w:hAnsi="Calibri" w:cs="Calibri"/>
          <w:i/>
          <w:iCs/>
          <w:noProof/>
          <w:szCs w:val="24"/>
        </w:rPr>
        <w:t>Millennium: Journal of International Studies</w:t>
      </w:r>
      <w:r w:rsidRPr="00600878">
        <w:rPr>
          <w:rFonts w:ascii="Calibri" w:hAnsi="Calibri" w:cs="Calibri"/>
          <w:noProof/>
          <w:szCs w:val="24"/>
        </w:rPr>
        <w:t xml:space="preserve">, </w:t>
      </w:r>
      <w:r w:rsidRPr="00600878">
        <w:rPr>
          <w:rFonts w:ascii="Calibri" w:hAnsi="Calibri" w:cs="Calibri"/>
          <w:i/>
          <w:iCs/>
          <w:noProof/>
          <w:szCs w:val="24"/>
        </w:rPr>
        <w:t>43</w:t>
      </w:r>
      <w:r w:rsidRPr="00600878">
        <w:rPr>
          <w:rFonts w:ascii="Calibri" w:hAnsi="Calibri" w:cs="Calibri"/>
          <w:noProof/>
          <w:szCs w:val="24"/>
        </w:rPr>
        <w:t>(2), 660–683. https://doi.org/10.1177/0305829814561540</w:t>
      </w:r>
    </w:p>
    <w:p w14:paraId="3FADE24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cEnchroe, T. (2019). Czech High Frequency Laser Could Help Space Exploration. </w:t>
      </w:r>
      <w:r w:rsidRPr="00600878">
        <w:rPr>
          <w:rFonts w:ascii="Calibri" w:hAnsi="Calibri" w:cs="Calibri"/>
          <w:i/>
          <w:iCs/>
          <w:noProof/>
          <w:szCs w:val="24"/>
        </w:rPr>
        <w:t>Radio Prague International</w:t>
      </w:r>
      <w:r w:rsidRPr="00600878">
        <w:rPr>
          <w:rFonts w:ascii="Calibri" w:hAnsi="Calibri" w:cs="Calibri"/>
          <w:noProof/>
          <w:szCs w:val="24"/>
        </w:rPr>
        <w:t>. https://www.radio.cz/en/section/curraffrs/czech-high-frequency-laser-could-help-space-exploration</w:t>
      </w:r>
    </w:p>
    <w:p w14:paraId="0CCD9E0D"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Moravcsik, A. (2002). In Defence of the “Democratic Deficit”: Reassessing Legitimacy in the European Union. </w:t>
      </w:r>
      <w:r w:rsidRPr="00600878">
        <w:rPr>
          <w:rFonts w:ascii="Calibri" w:hAnsi="Calibri" w:cs="Calibri"/>
          <w:i/>
          <w:iCs/>
          <w:noProof/>
          <w:szCs w:val="24"/>
        </w:rPr>
        <w:t>Journal of Common Market Studies</w:t>
      </w:r>
      <w:r w:rsidRPr="00600878">
        <w:rPr>
          <w:rFonts w:ascii="Calibri" w:hAnsi="Calibri" w:cs="Calibri"/>
          <w:noProof/>
          <w:szCs w:val="24"/>
        </w:rPr>
        <w:t xml:space="preserve">, </w:t>
      </w:r>
      <w:r w:rsidRPr="00600878">
        <w:rPr>
          <w:rFonts w:ascii="Calibri" w:hAnsi="Calibri" w:cs="Calibri"/>
          <w:i/>
          <w:iCs/>
          <w:noProof/>
          <w:szCs w:val="24"/>
        </w:rPr>
        <w:t>40</w:t>
      </w:r>
      <w:r w:rsidRPr="00600878">
        <w:rPr>
          <w:rFonts w:ascii="Calibri" w:hAnsi="Calibri" w:cs="Calibri"/>
          <w:noProof/>
          <w:szCs w:val="24"/>
        </w:rPr>
        <w:t>(4), 603–624. https://doi.org/10.1111/1468-5965.00390</w:t>
      </w:r>
    </w:p>
    <w:p w14:paraId="4735024F"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Näsström, S. (2011). The Challenge of the All-Affected Principle. </w:t>
      </w:r>
      <w:r w:rsidRPr="00600878">
        <w:rPr>
          <w:rFonts w:ascii="Calibri" w:hAnsi="Calibri" w:cs="Calibri"/>
          <w:i/>
          <w:iCs/>
          <w:noProof/>
          <w:szCs w:val="24"/>
        </w:rPr>
        <w:t>Political Studies</w:t>
      </w:r>
      <w:r w:rsidRPr="00600878">
        <w:rPr>
          <w:rFonts w:ascii="Calibri" w:hAnsi="Calibri" w:cs="Calibri"/>
          <w:noProof/>
          <w:szCs w:val="24"/>
        </w:rPr>
        <w:t xml:space="preserve">, </w:t>
      </w:r>
      <w:r w:rsidRPr="00600878">
        <w:rPr>
          <w:rFonts w:ascii="Calibri" w:hAnsi="Calibri" w:cs="Calibri"/>
          <w:i/>
          <w:iCs/>
          <w:noProof/>
          <w:szCs w:val="24"/>
        </w:rPr>
        <w:t>59</w:t>
      </w:r>
      <w:r w:rsidRPr="00600878">
        <w:rPr>
          <w:rFonts w:ascii="Calibri" w:hAnsi="Calibri" w:cs="Calibri"/>
          <w:noProof/>
          <w:szCs w:val="24"/>
        </w:rPr>
        <w:t>(1), 116–134. https://doi.org/10.1111/j.1467-9248.2010.00845.x</w:t>
      </w:r>
    </w:p>
    <w:p w14:paraId="57A66345"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Norris, P. (2000). Global governance and cosmopolitan citizens. In </w:t>
      </w:r>
      <w:r w:rsidRPr="00600878">
        <w:rPr>
          <w:rFonts w:ascii="Calibri" w:hAnsi="Calibri" w:cs="Calibri"/>
          <w:i/>
          <w:iCs/>
          <w:noProof/>
          <w:szCs w:val="24"/>
        </w:rPr>
        <w:t>Governance in a globalizing world</w:t>
      </w:r>
      <w:r w:rsidRPr="00600878">
        <w:rPr>
          <w:rFonts w:ascii="Calibri" w:hAnsi="Calibri" w:cs="Calibri"/>
          <w:noProof/>
          <w:szCs w:val="24"/>
        </w:rPr>
        <w:t xml:space="preserve"> (p. 156). Brookings Institution Press.</w:t>
      </w:r>
    </w:p>
    <w:p w14:paraId="253B2E5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Nozick, J. (1974). </w:t>
      </w:r>
      <w:r w:rsidRPr="00600878">
        <w:rPr>
          <w:rFonts w:ascii="Calibri" w:hAnsi="Calibri" w:cs="Calibri"/>
          <w:i/>
          <w:iCs/>
          <w:noProof/>
          <w:szCs w:val="24"/>
        </w:rPr>
        <w:t>Anarchy, State, and Utopia</w:t>
      </w:r>
      <w:r w:rsidRPr="00600878">
        <w:rPr>
          <w:rFonts w:ascii="Calibri" w:hAnsi="Calibri" w:cs="Calibri"/>
          <w:noProof/>
          <w:szCs w:val="24"/>
        </w:rPr>
        <w:t>. Basic Books.</w:t>
      </w:r>
    </w:p>
    <w:p w14:paraId="6A6DF5D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Owen, J. R. (2016). Social license and the fear of Mineras Interruptus. </w:t>
      </w:r>
      <w:r w:rsidRPr="00600878">
        <w:rPr>
          <w:rFonts w:ascii="Calibri" w:hAnsi="Calibri" w:cs="Calibri"/>
          <w:i/>
          <w:iCs/>
          <w:noProof/>
          <w:szCs w:val="24"/>
        </w:rPr>
        <w:t>Geoforum</w:t>
      </w:r>
      <w:r w:rsidRPr="00600878">
        <w:rPr>
          <w:rFonts w:ascii="Calibri" w:hAnsi="Calibri" w:cs="Calibri"/>
          <w:noProof/>
          <w:szCs w:val="24"/>
        </w:rPr>
        <w:t xml:space="preserve">, </w:t>
      </w:r>
      <w:r w:rsidRPr="00600878">
        <w:rPr>
          <w:rFonts w:ascii="Calibri" w:hAnsi="Calibri" w:cs="Calibri"/>
          <w:i/>
          <w:iCs/>
          <w:noProof/>
          <w:szCs w:val="24"/>
        </w:rPr>
        <w:t>77</w:t>
      </w:r>
      <w:r w:rsidRPr="00600878">
        <w:rPr>
          <w:rFonts w:ascii="Calibri" w:hAnsi="Calibri" w:cs="Calibri"/>
          <w:noProof/>
          <w:szCs w:val="24"/>
        </w:rPr>
        <w:t>, 102–105. https://doi.org/10.1016/j.geoforum.2016.10.014</w:t>
      </w:r>
    </w:p>
    <w:p w14:paraId="177CBCA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Parkin, K. L. G. (2018). The Breakthrough Starshot system model. </w:t>
      </w:r>
      <w:r w:rsidRPr="00600878">
        <w:rPr>
          <w:rFonts w:ascii="Calibri" w:hAnsi="Calibri" w:cs="Calibri"/>
          <w:i/>
          <w:iCs/>
          <w:noProof/>
          <w:szCs w:val="24"/>
        </w:rPr>
        <w:t>Acta Astronautica</w:t>
      </w:r>
      <w:r w:rsidRPr="00600878">
        <w:rPr>
          <w:rFonts w:ascii="Calibri" w:hAnsi="Calibri" w:cs="Calibri"/>
          <w:noProof/>
          <w:szCs w:val="24"/>
        </w:rPr>
        <w:t xml:space="preserve">, </w:t>
      </w:r>
      <w:r w:rsidRPr="00600878">
        <w:rPr>
          <w:rFonts w:ascii="Calibri" w:hAnsi="Calibri" w:cs="Calibri"/>
          <w:i/>
          <w:iCs/>
          <w:noProof/>
          <w:szCs w:val="24"/>
        </w:rPr>
        <w:t>152</w:t>
      </w:r>
      <w:r w:rsidRPr="00600878">
        <w:rPr>
          <w:rFonts w:ascii="Calibri" w:hAnsi="Calibri" w:cs="Calibri"/>
          <w:noProof/>
          <w:szCs w:val="24"/>
        </w:rPr>
        <w:t>, 370–384. https://doi.org/10.1016/j.actaastro.2018.08.035</w:t>
      </w:r>
    </w:p>
    <w:p w14:paraId="275D3492"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Peter, F. (2010). </w:t>
      </w:r>
      <w:r w:rsidRPr="00600878">
        <w:rPr>
          <w:rFonts w:ascii="Calibri" w:hAnsi="Calibri" w:cs="Calibri"/>
          <w:i/>
          <w:iCs/>
          <w:noProof/>
          <w:szCs w:val="24"/>
        </w:rPr>
        <w:t>Political legitimacy</w:t>
      </w:r>
      <w:r w:rsidRPr="00600878">
        <w:rPr>
          <w:rFonts w:ascii="Calibri" w:hAnsi="Calibri" w:cs="Calibri"/>
          <w:noProof/>
          <w:szCs w:val="24"/>
        </w:rPr>
        <w:t>. Stanford Encyclopedia of Philosophy. https://stanford.library.sydney.edu.au/entries/legitimacy/</w:t>
      </w:r>
    </w:p>
    <w:p w14:paraId="3DB694D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Peters, A. (2017). Constitutionalisation. </w:t>
      </w:r>
      <w:r w:rsidRPr="00600878">
        <w:rPr>
          <w:rFonts w:ascii="Calibri" w:hAnsi="Calibri" w:cs="Calibri"/>
          <w:i/>
          <w:iCs/>
          <w:noProof/>
          <w:szCs w:val="24"/>
        </w:rPr>
        <w:t>SSRN Electronic Journal</w:t>
      </w:r>
      <w:r w:rsidRPr="00600878">
        <w:rPr>
          <w:rFonts w:ascii="Calibri" w:hAnsi="Calibri" w:cs="Calibri"/>
          <w:noProof/>
          <w:szCs w:val="24"/>
        </w:rPr>
        <w:t>. https://doi.org/10.2139/ssrn.2941412</w:t>
      </w:r>
    </w:p>
    <w:p w14:paraId="2078C0B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Phipps, C. R., Baker, K. L., Libby, S. B., Liedahl, D. A., Olivier, S. S., Pleasance, L. D., Rubenchik, A., Trebes, J. E., George, E. V., &amp; Marcovici, B. (2012). Removing orbital debris with lasers. </w:t>
      </w:r>
      <w:r w:rsidRPr="00600878">
        <w:rPr>
          <w:rFonts w:ascii="Calibri" w:hAnsi="Calibri" w:cs="Calibri"/>
          <w:i/>
          <w:iCs/>
          <w:noProof/>
          <w:szCs w:val="24"/>
        </w:rPr>
        <w:t>Advances in Space Research</w:t>
      </w:r>
      <w:r w:rsidRPr="00600878">
        <w:rPr>
          <w:rFonts w:ascii="Calibri" w:hAnsi="Calibri" w:cs="Calibri"/>
          <w:noProof/>
          <w:szCs w:val="24"/>
        </w:rPr>
        <w:t xml:space="preserve">, </w:t>
      </w:r>
      <w:r w:rsidRPr="00600878">
        <w:rPr>
          <w:rFonts w:ascii="Calibri" w:hAnsi="Calibri" w:cs="Calibri"/>
          <w:i/>
          <w:iCs/>
          <w:noProof/>
          <w:szCs w:val="24"/>
        </w:rPr>
        <w:t>49</w:t>
      </w:r>
      <w:r w:rsidRPr="00600878">
        <w:rPr>
          <w:rFonts w:ascii="Calibri" w:hAnsi="Calibri" w:cs="Calibri"/>
          <w:noProof/>
          <w:szCs w:val="24"/>
        </w:rPr>
        <w:t>(9), 1283–1300.</w:t>
      </w:r>
    </w:p>
    <w:p w14:paraId="5386FB2F"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lastRenderedPageBreak/>
        <w:t xml:space="preserve">Phipps, C. R., Bonnal, C., Masson, F., Boustie, M., Berthe, L., Schneider, M., Baton, S., Brambrink, E., Chevalier, J. M., Videau, L., &amp; Boyer, S. A. E. (2018). Transfers from Earth to LEO and LEO to interplanetary space using lasers. </w:t>
      </w:r>
      <w:r w:rsidRPr="00600878">
        <w:rPr>
          <w:rFonts w:ascii="Calibri" w:hAnsi="Calibri" w:cs="Calibri"/>
          <w:i/>
          <w:iCs/>
          <w:noProof/>
          <w:szCs w:val="24"/>
        </w:rPr>
        <w:t>Acta Astronautica</w:t>
      </w:r>
      <w:r w:rsidRPr="00600878">
        <w:rPr>
          <w:rFonts w:ascii="Calibri" w:hAnsi="Calibri" w:cs="Calibri"/>
          <w:noProof/>
          <w:szCs w:val="24"/>
        </w:rPr>
        <w:t xml:space="preserve">, </w:t>
      </w:r>
      <w:r w:rsidRPr="00600878">
        <w:rPr>
          <w:rFonts w:ascii="Calibri" w:hAnsi="Calibri" w:cs="Calibri"/>
          <w:i/>
          <w:iCs/>
          <w:noProof/>
          <w:szCs w:val="24"/>
        </w:rPr>
        <w:t>146</w:t>
      </w:r>
      <w:r w:rsidRPr="00600878">
        <w:rPr>
          <w:rFonts w:ascii="Calibri" w:hAnsi="Calibri" w:cs="Calibri"/>
          <w:noProof/>
          <w:szCs w:val="24"/>
        </w:rPr>
        <w:t>, 92–102. https://doi.org/10.1016/j.actaastro.2018.02.018</w:t>
      </w:r>
    </w:p>
    <w:p w14:paraId="7C5F22D2"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Rees, M. (2004). </w:t>
      </w:r>
      <w:r w:rsidRPr="00600878">
        <w:rPr>
          <w:rFonts w:ascii="Calibri" w:hAnsi="Calibri" w:cs="Calibri"/>
          <w:i/>
          <w:iCs/>
          <w:noProof/>
          <w:szCs w:val="24"/>
        </w:rPr>
        <w:t>Our Final Century: The 50/50 Threat to Humanity’s Survival</w:t>
      </w:r>
      <w:r w:rsidRPr="00600878">
        <w:rPr>
          <w:rFonts w:ascii="Calibri" w:hAnsi="Calibri" w:cs="Calibri"/>
          <w:noProof/>
          <w:szCs w:val="24"/>
        </w:rPr>
        <w:t>. Arrow Books Ltd.</w:t>
      </w:r>
    </w:p>
    <w:p w14:paraId="68C7CFF1"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Robinson, M. (2019). The CERN Community; A Mechanism for Effective Global Collaboration? </w:t>
      </w:r>
      <w:r w:rsidRPr="00600878">
        <w:rPr>
          <w:rFonts w:ascii="Calibri" w:hAnsi="Calibri" w:cs="Calibri"/>
          <w:i/>
          <w:iCs/>
          <w:noProof/>
          <w:szCs w:val="24"/>
        </w:rPr>
        <w:t>Global Policy</w:t>
      </w:r>
      <w:r w:rsidRPr="00600878">
        <w:rPr>
          <w:rFonts w:ascii="Calibri" w:hAnsi="Calibri" w:cs="Calibri"/>
          <w:noProof/>
          <w:szCs w:val="24"/>
        </w:rPr>
        <w:t xml:space="preserve">, </w:t>
      </w:r>
      <w:r w:rsidRPr="00600878">
        <w:rPr>
          <w:rFonts w:ascii="Calibri" w:hAnsi="Calibri" w:cs="Calibri"/>
          <w:i/>
          <w:iCs/>
          <w:noProof/>
          <w:szCs w:val="24"/>
        </w:rPr>
        <w:t>10</w:t>
      </w:r>
      <w:r w:rsidRPr="00600878">
        <w:rPr>
          <w:rFonts w:ascii="Calibri" w:hAnsi="Calibri" w:cs="Calibri"/>
          <w:noProof/>
          <w:szCs w:val="24"/>
        </w:rPr>
        <w:t>(1), 41–51. https://doi.org/10.1111/1758-5899.12608</w:t>
      </w:r>
    </w:p>
    <w:p w14:paraId="548141EB"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Rolf, J. N. (2014). The state of nature analogy in International Relations theory. </w:t>
      </w:r>
      <w:r w:rsidRPr="00600878">
        <w:rPr>
          <w:rFonts w:ascii="Calibri" w:hAnsi="Calibri" w:cs="Calibri"/>
          <w:i/>
          <w:iCs/>
          <w:noProof/>
          <w:szCs w:val="24"/>
        </w:rPr>
        <w:t>International Relations</w:t>
      </w:r>
      <w:r w:rsidRPr="00600878">
        <w:rPr>
          <w:rFonts w:ascii="Calibri" w:hAnsi="Calibri" w:cs="Calibri"/>
          <w:noProof/>
          <w:szCs w:val="24"/>
        </w:rPr>
        <w:t xml:space="preserve">, </w:t>
      </w:r>
      <w:r w:rsidRPr="00600878">
        <w:rPr>
          <w:rFonts w:ascii="Calibri" w:hAnsi="Calibri" w:cs="Calibri"/>
          <w:i/>
          <w:iCs/>
          <w:noProof/>
          <w:szCs w:val="24"/>
        </w:rPr>
        <w:t>28</w:t>
      </w:r>
      <w:r w:rsidRPr="00600878">
        <w:rPr>
          <w:rFonts w:ascii="Calibri" w:hAnsi="Calibri" w:cs="Calibri"/>
          <w:noProof/>
          <w:szCs w:val="24"/>
        </w:rPr>
        <w:t>(2), 159–182. https://doi.org/10.1177/0047117813502502</w:t>
      </w:r>
    </w:p>
    <w:p w14:paraId="7DCAA76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Rychnovská, D., Pasgaard, M., &amp; Berling, T. V. (2017). Science and security expertise: Authority, knowledge, subjectivity. </w:t>
      </w:r>
      <w:r w:rsidRPr="00600878">
        <w:rPr>
          <w:rFonts w:ascii="Calibri" w:hAnsi="Calibri" w:cs="Calibri"/>
          <w:i/>
          <w:iCs/>
          <w:noProof/>
          <w:szCs w:val="24"/>
        </w:rPr>
        <w:t>Geoforum</w:t>
      </w:r>
      <w:r w:rsidRPr="00600878">
        <w:rPr>
          <w:rFonts w:ascii="Calibri" w:hAnsi="Calibri" w:cs="Calibri"/>
          <w:noProof/>
          <w:szCs w:val="24"/>
        </w:rPr>
        <w:t xml:space="preserve">, </w:t>
      </w:r>
      <w:r w:rsidRPr="00600878">
        <w:rPr>
          <w:rFonts w:ascii="Calibri" w:hAnsi="Calibri" w:cs="Calibri"/>
          <w:i/>
          <w:iCs/>
          <w:noProof/>
          <w:szCs w:val="24"/>
        </w:rPr>
        <w:t>84</w:t>
      </w:r>
      <w:r w:rsidRPr="00600878">
        <w:rPr>
          <w:rFonts w:ascii="Calibri" w:hAnsi="Calibri" w:cs="Calibri"/>
          <w:noProof/>
          <w:szCs w:val="24"/>
        </w:rPr>
        <w:t>(June), 327–331. https://doi.org/10.1016/j.geoforum.2017.06.010</w:t>
      </w:r>
    </w:p>
    <w:p w14:paraId="62848B0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adurski, W. (2015). Supranational public reason: On legitimacy of supranational norm-producing authorities. </w:t>
      </w:r>
      <w:r w:rsidRPr="00600878">
        <w:rPr>
          <w:rFonts w:ascii="Calibri" w:hAnsi="Calibri" w:cs="Calibri"/>
          <w:i/>
          <w:iCs/>
          <w:noProof/>
          <w:szCs w:val="24"/>
        </w:rPr>
        <w:t>Global Constitutionalism</w:t>
      </w:r>
      <w:r w:rsidRPr="00600878">
        <w:rPr>
          <w:rFonts w:ascii="Calibri" w:hAnsi="Calibri" w:cs="Calibri"/>
          <w:noProof/>
          <w:szCs w:val="24"/>
        </w:rPr>
        <w:t xml:space="preserve">, </w:t>
      </w:r>
      <w:r w:rsidRPr="00600878">
        <w:rPr>
          <w:rFonts w:ascii="Calibri" w:hAnsi="Calibri" w:cs="Calibri"/>
          <w:i/>
          <w:iCs/>
          <w:noProof/>
          <w:szCs w:val="24"/>
        </w:rPr>
        <w:t>4</w:t>
      </w:r>
      <w:r w:rsidRPr="00600878">
        <w:rPr>
          <w:rFonts w:ascii="Calibri" w:hAnsi="Calibri" w:cs="Calibri"/>
          <w:noProof/>
          <w:szCs w:val="24"/>
        </w:rPr>
        <w:t>(3), 396–427. https://doi.org/10.1017/s204538171500012x</w:t>
      </w:r>
    </w:p>
    <w:p w14:paraId="11D78F4D"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charpf, F. W. (1999). </w:t>
      </w:r>
      <w:r w:rsidRPr="00600878">
        <w:rPr>
          <w:rFonts w:ascii="Calibri" w:hAnsi="Calibri" w:cs="Calibri"/>
          <w:i/>
          <w:iCs/>
          <w:noProof/>
          <w:szCs w:val="24"/>
        </w:rPr>
        <w:t>Governing in Europe: Effective and democratic?</w:t>
      </w:r>
      <w:r w:rsidRPr="00600878">
        <w:rPr>
          <w:rFonts w:ascii="Calibri" w:hAnsi="Calibri" w:cs="Calibri"/>
          <w:noProof/>
          <w:szCs w:val="24"/>
        </w:rPr>
        <w:t xml:space="preserve"> Oxford University Press.</w:t>
      </w:r>
    </w:p>
    <w:p w14:paraId="15A1301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charring, S., Wilken, J., &amp; Eckel, H.-A. (2016). Laser-based removal of irregularly shaped space debris. </w:t>
      </w:r>
      <w:r w:rsidRPr="00600878">
        <w:rPr>
          <w:rFonts w:ascii="Calibri" w:hAnsi="Calibri" w:cs="Calibri"/>
          <w:i/>
          <w:iCs/>
          <w:noProof/>
          <w:szCs w:val="24"/>
        </w:rPr>
        <w:t>Optical Engineering</w:t>
      </w:r>
      <w:r w:rsidRPr="00600878">
        <w:rPr>
          <w:rFonts w:ascii="Calibri" w:hAnsi="Calibri" w:cs="Calibri"/>
          <w:noProof/>
          <w:szCs w:val="24"/>
        </w:rPr>
        <w:t xml:space="preserve">, </w:t>
      </w:r>
      <w:r w:rsidRPr="00600878">
        <w:rPr>
          <w:rFonts w:ascii="Calibri" w:hAnsi="Calibri" w:cs="Calibri"/>
          <w:i/>
          <w:iCs/>
          <w:noProof/>
          <w:szCs w:val="24"/>
        </w:rPr>
        <w:t>56</w:t>
      </w:r>
      <w:r w:rsidRPr="00600878">
        <w:rPr>
          <w:rFonts w:ascii="Calibri" w:hAnsi="Calibri" w:cs="Calibri"/>
          <w:noProof/>
          <w:szCs w:val="24"/>
        </w:rPr>
        <w:t>(1), 011007. https://doi.org/10.1117/1.oe.56.1.011007</w:t>
      </w:r>
    </w:p>
    <w:p w14:paraId="63BE1E18"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chmitz, M., Fasoulas, S., &amp; Utzmann, J. (2015). Performance model for space-based laser debris sweepers. </w:t>
      </w:r>
      <w:r w:rsidRPr="00600878">
        <w:rPr>
          <w:rFonts w:ascii="Calibri" w:hAnsi="Calibri" w:cs="Calibri"/>
          <w:i/>
          <w:iCs/>
          <w:noProof/>
          <w:szCs w:val="24"/>
        </w:rPr>
        <w:t>Acta Astronautica</w:t>
      </w:r>
      <w:r w:rsidRPr="00600878">
        <w:rPr>
          <w:rFonts w:ascii="Calibri" w:hAnsi="Calibri" w:cs="Calibri"/>
          <w:noProof/>
          <w:szCs w:val="24"/>
        </w:rPr>
        <w:t xml:space="preserve">, </w:t>
      </w:r>
      <w:r w:rsidRPr="00600878">
        <w:rPr>
          <w:rFonts w:ascii="Calibri" w:hAnsi="Calibri" w:cs="Calibri"/>
          <w:i/>
          <w:iCs/>
          <w:noProof/>
          <w:szCs w:val="24"/>
        </w:rPr>
        <w:t>115</w:t>
      </w:r>
      <w:r w:rsidRPr="00600878">
        <w:rPr>
          <w:rFonts w:ascii="Calibri" w:hAnsi="Calibri" w:cs="Calibri"/>
          <w:noProof/>
          <w:szCs w:val="24"/>
        </w:rPr>
        <w:t>, 376–383. https://doi.org/10.1016/j.actaastro.2015.05.032</w:t>
      </w:r>
    </w:p>
    <w:p w14:paraId="0F956CB7"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cholte, J. A., &amp; Tallberg, J. (2018). Theorizing the institutional sources of global governance legitimacy. In </w:t>
      </w:r>
      <w:r w:rsidRPr="00600878">
        <w:rPr>
          <w:rFonts w:ascii="Calibri" w:hAnsi="Calibri" w:cs="Calibri"/>
          <w:i/>
          <w:iCs/>
          <w:noProof/>
          <w:szCs w:val="24"/>
        </w:rPr>
        <w:t>Legitimacy in global governance: Sources, processes, and consequences</w:t>
      </w:r>
      <w:r w:rsidRPr="00600878">
        <w:rPr>
          <w:rFonts w:ascii="Calibri" w:hAnsi="Calibri" w:cs="Calibri"/>
          <w:noProof/>
          <w:szCs w:val="24"/>
        </w:rPr>
        <w:t xml:space="preserve"> (pp. 56–74).</w:t>
      </w:r>
    </w:p>
    <w:p w14:paraId="727874D4"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oulard, R., Quinn, M. N., Tajima, T., &amp; Mourou, G. (2014). ICAN: A novel laser architecture for space debris removal. </w:t>
      </w:r>
      <w:r w:rsidRPr="00600878">
        <w:rPr>
          <w:rFonts w:ascii="Calibri" w:hAnsi="Calibri" w:cs="Calibri"/>
          <w:i/>
          <w:iCs/>
          <w:noProof/>
          <w:szCs w:val="24"/>
        </w:rPr>
        <w:t>Acta Astronautica</w:t>
      </w:r>
      <w:r w:rsidRPr="00600878">
        <w:rPr>
          <w:rFonts w:ascii="Calibri" w:hAnsi="Calibri" w:cs="Calibri"/>
          <w:noProof/>
          <w:szCs w:val="24"/>
        </w:rPr>
        <w:t xml:space="preserve">, </w:t>
      </w:r>
      <w:r w:rsidRPr="00600878">
        <w:rPr>
          <w:rFonts w:ascii="Calibri" w:hAnsi="Calibri" w:cs="Calibri"/>
          <w:i/>
          <w:iCs/>
          <w:noProof/>
          <w:szCs w:val="24"/>
        </w:rPr>
        <w:t>105</w:t>
      </w:r>
      <w:r w:rsidRPr="00600878">
        <w:rPr>
          <w:rFonts w:ascii="Calibri" w:hAnsi="Calibri" w:cs="Calibri"/>
          <w:noProof/>
          <w:szCs w:val="24"/>
        </w:rPr>
        <w:t>(1), 192–200. https://doi.org/10.1016/j.actaastro.2014.09.004</w:t>
      </w:r>
    </w:p>
    <w:p w14:paraId="1226ECBE"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Stoker, G. (2018). Governance as theory: five propositions. </w:t>
      </w:r>
      <w:r w:rsidRPr="00600878">
        <w:rPr>
          <w:rFonts w:ascii="Calibri" w:hAnsi="Calibri" w:cs="Calibri"/>
          <w:i/>
          <w:iCs/>
          <w:noProof/>
          <w:szCs w:val="24"/>
        </w:rPr>
        <w:t>International Social Science Journal</w:t>
      </w:r>
      <w:r w:rsidRPr="00600878">
        <w:rPr>
          <w:rFonts w:ascii="Calibri" w:hAnsi="Calibri" w:cs="Calibri"/>
          <w:noProof/>
          <w:szCs w:val="24"/>
        </w:rPr>
        <w:t xml:space="preserve">, </w:t>
      </w:r>
      <w:r w:rsidRPr="00600878">
        <w:rPr>
          <w:rFonts w:ascii="Calibri" w:hAnsi="Calibri" w:cs="Calibri"/>
          <w:i/>
          <w:iCs/>
          <w:noProof/>
          <w:szCs w:val="24"/>
        </w:rPr>
        <w:t>68</w:t>
      </w:r>
      <w:r w:rsidRPr="00600878">
        <w:rPr>
          <w:rFonts w:ascii="Calibri" w:hAnsi="Calibri" w:cs="Calibri"/>
          <w:noProof/>
          <w:szCs w:val="24"/>
        </w:rPr>
        <w:t>(227–228), 15–24. https://doi.org/10.1111/issj.12189</w:t>
      </w:r>
    </w:p>
    <w:p w14:paraId="7A54F4EF"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Švec, M., Bohacek, P., &amp; Schmidt, N. (2020). Utilization of Natural Resources in Outer Space : Social License to. </w:t>
      </w:r>
      <w:r w:rsidRPr="00600878">
        <w:rPr>
          <w:rFonts w:ascii="Calibri" w:hAnsi="Calibri" w:cs="Calibri"/>
          <w:i/>
          <w:iCs/>
          <w:noProof/>
          <w:szCs w:val="24"/>
        </w:rPr>
        <w:t>Oil, Gas &amp; Energy Law Journal (OGEL)</w:t>
      </w:r>
      <w:r w:rsidRPr="00600878">
        <w:rPr>
          <w:rFonts w:ascii="Calibri" w:hAnsi="Calibri" w:cs="Calibri"/>
          <w:noProof/>
          <w:szCs w:val="24"/>
        </w:rPr>
        <w:t xml:space="preserve">, </w:t>
      </w:r>
      <w:r w:rsidRPr="00600878">
        <w:rPr>
          <w:rFonts w:ascii="Calibri" w:hAnsi="Calibri" w:cs="Calibri"/>
          <w:i/>
          <w:iCs/>
          <w:noProof/>
          <w:szCs w:val="24"/>
        </w:rPr>
        <w:t>18</w:t>
      </w:r>
      <w:r w:rsidRPr="00600878">
        <w:rPr>
          <w:rFonts w:ascii="Calibri" w:hAnsi="Calibri" w:cs="Calibri"/>
          <w:noProof/>
          <w:szCs w:val="24"/>
        </w:rPr>
        <w:t>(1), 0–19.</w:t>
      </w:r>
    </w:p>
    <w:p w14:paraId="284572B5"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Tourinho, M., Stuenkel, O., &amp; Brockmeier, S. (2016). “Responsibility while Protecting”: Reforming R2P Implementation. </w:t>
      </w:r>
      <w:r w:rsidRPr="00600878">
        <w:rPr>
          <w:rFonts w:ascii="Calibri" w:hAnsi="Calibri" w:cs="Calibri"/>
          <w:i/>
          <w:iCs/>
          <w:noProof/>
          <w:szCs w:val="24"/>
        </w:rPr>
        <w:t>Global Society</w:t>
      </w:r>
      <w:r w:rsidRPr="00600878">
        <w:rPr>
          <w:rFonts w:ascii="Calibri" w:hAnsi="Calibri" w:cs="Calibri"/>
          <w:noProof/>
          <w:szCs w:val="24"/>
        </w:rPr>
        <w:t xml:space="preserve">, </w:t>
      </w:r>
      <w:r w:rsidRPr="00600878">
        <w:rPr>
          <w:rFonts w:ascii="Calibri" w:hAnsi="Calibri" w:cs="Calibri"/>
          <w:i/>
          <w:iCs/>
          <w:noProof/>
          <w:szCs w:val="24"/>
        </w:rPr>
        <w:t>30</w:t>
      </w:r>
      <w:r w:rsidRPr="00600878">
        <w:rPr>
          <w:rFonts w:ascii="Calibri" w:hAnsi="Calibri" w:cs="Calibri"/>
          <w:noProof/>
          <w:szCs w:val="24"/>
        </w:rPr>
        <w:t>(1), 134–150. https://doi.org/10.1080/13600826.2015.1094452</w:t>
      </w:r>
    </w:p>
    <w:p w14:paraId="0B4E433A"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Vetrisano, M., Thiry, N., &amp; Vasile, M. (2015). Detumbling large space debris via laser ablation. </w:t>
      </w:r>
      <w:r w:rsidRPr="00600878">
        <w:rPr>
          <w:rFonts w:ascii="Calibri" w:hAnsi="Calibri" w:cs="Calibri"/>
          <w:i/>
          <w:iCs/>
          <w:noProof/>
          <w:szCs w:val="24"/>
        </w:rPr>
        <w:t>IEEE Aerospace Conference Proceedings</w:t>
      </w:r>
      <w:r w:rsidRPr="00600878">
        <w:rPr>
          <w:rFonts w:ascii="Calibri" w:hAnsi="Calibri" w:cs="Calibri"/>
          <w:noProof/>
          <w:szCs w:val="24"/>
        </w:rPr>
        <w:t xml:space="preserve">, </w:t>
      </w:r>
      <w:r w:rsidRPr="00600878">
        <w:rPr>
          <w:rFonts w:ascii="Calibri" w:hAnsi="Calibri" w:cs="Calibri"/>
          <w:i/>
          <w:iCs/>
          <w:noProof/>
          <w:szCs w:val="24"/>
        </w:rPr>
        <w:t>2015</w:t>
      </w:r>
      <w:r w:rsidRPr="00600878">
        <w:rPr>
          <w:rFonts w:ascii="Calibri" w:hAnsi="Calibri" w:cs="Calibri"/>
          <w:noProof/>
          <w:szCs w:val="24"/>
        </w:rPr>
        <w:t>-</w:t>
      </w:r>
      <w:r w:rsidRPr="00600878">
        <w:rPr>
          <w:rFonts w:ascii="Calibri" w:hAnsi="Calibri" w:cs="Calibri"/>
          <w:i/>
          <w:iCs/>
          <w:noProof/>
          <w:szCs w:val="24"/>
        </w:rPr>
        <w:t>June</w:t>
      </w:r>
      <w:r w:rsidRPr="00600878">
        <w:rPr>
          <w:rFonts w:ascii="Calibri" w:hAnsi="Calibri" w:cs="Calibri"/>
          <w:noProof/>
          <w:szCs w:val="24"/>
        </w:rPr>
        <w:t>. https://doi.org/10.1109/AERO.2015.7119051</w:t>
      </w:r>
    </w:p>
    <w:p w14:paraId="5475C7C2"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Wang, W., Li, S., Qi, H., Ayhan, B., Kwan, C., &amp; Vance, S. (2014). Revisiting the preprocessing procedures for elemental concentration estimation based on chemcam libs on mars rover. </w:t>
      </w:r>
      <w:r w:rsidRPr="00600878">
        <w:rPr>
          <w:rFonts w:ascii="Calibri" w:hAnsi="Calibri" w:cs="Calibri"/>
          <w:i/>
          <w:iCs/>
          <w:noProof/>
          <w:szCs w:val="24"/>
        </w:rPr>
        <w:t>2014 6th Workshop on Hyperspectral Image and Signal Processing: Evolution in Remote Sensing (WHISPERS)</w:t>
      </w:r>
      <w:r w:rsidRPr="00600878">
        <w:rPr>
          <w:rFonts w:ascii="Calibri" w:hAnsi="Calibri" w:cs="Calibri"/>
          <w:noProof/>
          <w:szCs w:val="24"/>
        </w:rPr>
        <w:t>, 1–4. https://doi.org/10.1109/WHISPERS.2014.8077520</w:t>
      </w:r>
    </w:p>
    <w:p w14:paraId="457D467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Weiss, T. G., &amp; Wilkinson, R. (2013). </w:t>
      </w:r>
      <w:r w:rsidRPr="00600878">
        <w:rPr>
          <w:rFonts w:ascii="Calibri" w:hAnsi="Calibri" w:cs="Calibri"/>
          <w:i/>
          <w:iCs/>
          <w:noProof/>
          <w:szCs w:val="24"/>
        </w:rPr>
        <w:t>International Organization and Global Governance</w:t>
      </w:r>
      <w:r w:rsidRPr="00600878">
        <w:rPr>
          <w:rFonts w:ascii="Calibri" w:hAnsi="Calibri" w:cs="Calibri"/>
          <w:noProof/>
          <w:szCs w:val="24"/>
        </w:rPr>
        <w:t>. Routledge.</w:t>
      </w:r>
    </w:p>
    <w:p w14:paraId="720495F9"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Wendt, A. (1999). </w:t>
      </w:r>
      <w:r w:rsidRPr="00600878">
        <w:rPr>
          <w:rFonts w:ascii="Calibri" w:hAnsi="Calibri" w:cs="Calibri"/>
          <w:i/>
          <w:iCs/>
          <w:noProof/>
          <w:szCs w:val="24"/>
        </w:rPr>
        <w:t>Social Theory of International Politics</w:t>
      </w:r>
      <w:r w:rsidRPr="00600878">
        <w:rPr>
          <w:rFonts w:ascii="Calibri" w:hAnsi="Calibri" w:cs="Calibri"/>
          <w:noProof/>
          <w:szCs w:val="24"/>
        </w:rPr>
        <w:t xml:space="preserve">. Cambridge University Press. </w:t>
      </w:r>
      <w:r w:rsidRPr="00600878">
        <w:rPr>
          <w:rFonts w:ascii="Calibri" w:hAnsi="Calibri" w:cs="Calibri"/>
          <w:noProof/>
          <w:szCs w:val="24"/>
        </w:rPr>
        <w:lastRenderedPageBreak/>
        <w:t>https://doi.org/10.1017/CBO9780511612183</w:t>
      </w:r>
    </w:p>
    <w:p w14:paraId="34FA5663"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Zhang, Q., Lubin, P. M., &amp; Hughes, G. B. (2019). Orbital Deflection of Comets by Directed Energy. </w:t>
      </w:r>
      <w:r w:rsidRPr="00600878">
        <w:rPr>
          <w:rFonts w:ascii="Calibri" w:hAnsi="Calibri" w:cs="Calibri"/>
          <w:i/>
          <w:iCs/>
          <w:noProof/>
          <w:szCs w:val="24"/>
        </w:rPr>
        <w:t>The Astronomical Journal</w:t>
      </w:r>
      <w:r w:rsidRPr="00600878">
        <w:rPr>
          <w:rFonts w:ascii="Calibri" w:hAnsi="Calibri" w:cs="Calibri"/>
          <w:noProof/>
          <w:szCs w:val="24"/>
        </w:rPr>
        <w:t xml:space="preserve">, </w:t>
      </w:r>
      <w:r w:rsidRPr="00600878">
        <w:rPr>
          <w:rFonts w:ascii="Calibri" w:hAnsi="Calibri" w:cs="Calibri"/>
          <w:i/>
          <w:iCs/>
          <w:noProof/>
          <w:szCs w:val="24"/>
        </w:rPr>
        <w:t>157</w:t>
      </w:r>
      <w:r w:rsidRPr="00600878">
        <w:rPr>
          <w:rFonts w:ascii="Calibri" w:hAnsi="Calibri" w:cs="Calibri"/>
          <w:noProof/>
          <w:szCs w:val="24"/>
        </w:rPr>
        <w:t>(5), 201. https://doi.org/10.3847/1538-3881/ab13a5</w:t>
      </w:r>
    </w:p>
    <w:p w14:paraId="02D0E138"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szCs w:val="24"/>
        </w:rPr>
      </w:pPr>
      <w:r w:rsidRPr="00600878">
        <w:rPr>
          <w:rFonts w:ascii="Calibri" w:hAnsi="Calibri" w:cs="Calibri"/>
          <w:noProof/>
          <w:szCs w:val="24"/>
        </w:rPr>
        <w:t xml:space="preserve">Zhang, Q., Walsh, K. J., Melis, C., Hughes, G. B., &amp; Lubin, P. M. (2016). Orbital Simulations on Deflecting Near-Earth Objects by Directed Energy. </w:t>
      </w:r>
      <w:r w:rsidRPr="00600878">
        <w:rPr>
          <w:rFonts w:ascii="Calibri" w:hAnsi="Calibri" w:cs="Calibri"/>
          <w:i/>
          <w:iCs/>
          <w:noProof/>
          <w:szCs w:val="24"/>
        </w:rPr>
        <w:t>Publications of the Astronomical Society of the Pacific</w:t>
      </w:r>
      <w:r w:rsidRPr="00600878">
        <w:rPr>
          <w:rFonts w:ascii="Calibri" w:hAnsi="Calibri" w:cs="Calibri"/>
          <w:noProof/>
          <w:szCs w:val="24"/>
        </w:rPr>
        <w:t xml:space="preserve">, </w:t>
      </w:r>
      <w:r w:rsidRPr="00600878">
        <w:rPr>
          <w:rFonts w:ascii="Calibri" w:hAnsi="Calibri" w:cs="Calibri"/>
          <w:i/>
          <w:iCs/>
          <w:noProof/>
          <w:szCs w:val="24"/>
        </w:rPr>
        <w:t>128</w:t>
      </w:r>
      <w:r w:rsidRPr="00600878">
        <w:rPr>
          <w:rFonts w:ascii="Calibri" w:hAnsi="Calibri" w:cs="Calibri"/>
          <w:noProof/>
          <w:szCs w:val="24"/>
        </w:rPr>
        <w:t>(962), 045001. https://doi.org/10.1088/1538-3873/128/962/045001</w:t>
      </w:r>
    </w:p>
    <w:p w14:paraId="225CDF3D" w14:textId="77777777" w:rsidR="00600878" w:rsidRPr="00600878" w:rsidRDefault="00600878" w:rsidP="00600878">
      <w:pPr>
        <w:widowControl w:val="0"/>
        <w:autoSpaceDE w:val="0"/>
        <w:autoSpaceDN w:val="0"/>
        <w:adjustRightInd w:val="0"/>
        <w:spacing w:line="240" w:lineRule="auto"/>
        <w:ind w:left="480" w:hanging="480"/>
        <w:rPr>
          <w:rFonts w:ascii="Calibri" w:hAnsi="Calibri" w:cs="Calibri"/>
          <w:noProof/>
        </w:rPr>
      </w:pPr>
      <w:r w:rsidRPr="00600878">
        <w:rPr>
          <w:rFonts w:ascii="Calibri" w:hAnsi="Calibri" w:cs="Calibri"/>
          <w:noProof/>
          <w:szCs w:val="24"/>
        </w:rPr>
        <w:t xml:space="preserve">Zürn, M. (2000). Democratic Governance Beyond the Nation-State: The EU and Other International Institutons. </w:t>
      </w:r>
      <w:r w:rsidRPr="00600878">
        <w:rPr>
          <w:rFonts w:ascii="Calibri" w:hAnsi="Calibri" w:cs="Calibri"/>
          <w:i/>
          <w:iCs/>
          <w:noProof/>
          <w:szCs w:val="24"/>
        </w:rPr>
        <w:t>European Journal of International Relations</w:t>
      </w:r>
      <w:r w:rsidRPr="00600878">
        <w:rPr>
          <w:rFonts w:ascii="Calibri" w:hAnsi="Calibri" w:cs="Calibri"/>
          <w:noProof/>
          <w:szCs w:val="24"/>
        </w:rPr>
        <w:t xml:space="preserve">, </w:t>
      </w:r>
      <w:r w:rsidRPr="00600878">
        <w:rPr>
          <w:rFonts w:ascii="Calibri" w:hAnsi="Calibri" w:cs="Calibri"/>
          <w:i/>
          <w:iCs/>
          <w:noProof/>
          <w:szCs w:val="24"/>
        </w:rPr>
        <w:t>6</w:t>
      </w:r>
      <w:r w:rsidRPr="00600878">
        <w:rPr>
          <w:rFonts w:ascii="Calibri" w:hAnsi="Calibri" w:cs="Calibri"/>
          <w:noProof/>
          <w:szCs w:val="24"/>
        </w:rPr>
        <w:t>(2), 183–221. https://doi.org/10.1177/1354066100006002002</w:t>
      </w:r>
    </w:p>
    <w:p w14:paraId="7C813EAE" w14:textId="52F94891" w:rsidR="004141FA" w:rsidRPr="007151EE" w:rsidRDefault="004141FA" w:rsidP="00B41753">
      <w:pPr>
        <w:spacing w:line="276" w:lineRule="auto"/>
        <w:rPr>
          <w:lang w:val="en-US"/>
        </w:rPr>
      </w:pPr>
      <w:r w:rsidRPr="007151EE">
        <w:rPr>
          <w:lang w:val="en-US"/>
        </w:rPr>
        <w:fldChar w:fldCharType="end"/>
      </w:r>
    </w:p>
    <w:sectPr w:rsidR="004141FA" w:rsidRPr="007151EE">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78736E" w14:textId="77777777" w:rsidR="00D000F6" w:rsidRDefault="00D000F6" w:rsidP="00B50BA5">
      <w:pPr>
        <w:spacing w:after="0" w:line="240" w:lineRule="auto"/>
      </w:pPr>
      <w:r>
        <w:separator/>
      </w:r>
    </w:p>
  </w:endnote>
  <w:endnote w:type="continuationSeparator" w:id="0">
    <w:p w14:paraId="3E4A3FEB" w14:textId="77777777" w:rsidR="00D000F6" w:rsidRDefault="00D000F6" w:rsidP="00B50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386085"/>
      <w:docPartObj>
        <w:docPartGallery w:val="Page Numbers (Bottom of Page)"/>
        <w:docPartUnique/>
      </w:docPartObj>
    </w:sdtPr>
    <w:sdtEndPr>
      <w:rPr>
        <w:noProof/>
      </w:rPr>
    </w:sdtEndPr>
    <w:sdtContent>
      <w:p w14:paraId="76555202" w14:textId="7BC931B2" w:rsidR="00CF43E4" w:rsidRDefault="00CF43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1D406E" w14:textId="77777777" w:rsidR="00CF43E4" w:rsidRDefault="00CF4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9D8FE3" w14:textId="77777777" w:rsidR="00D000F6" w:rsidRDefault="00D000F6" w:rsidP="00B50BA5">
      <w:pPr>
        <w:spacing w:after="0" w:line="240" w:lineRule="auto"/>
      </w:pPr>
      <w:r>
        <w:separator/>
      </w:r>
    </w:p>
  </w:footnote>
  <w:footnote w:type="continuationSeparator" w:id="0">
    <w:p w14:paraId="451A0B86" w14:textId="77777777" w:rsidR="00D000F6" w:rsidRDefault="00D000F6" w:rsidP="00B50BA5">
      <w:pPr>
        <w:spacing w:after="0" w:line="240" w:lineRule="auto"/>
      </w:pPr>
      <w:r>
        <w:continuationSeparator/>
      </w:r>
    </w:p>
  </w:footnote>
  <w:footnote w:id="1">
    <w:p w14:paraId="51B463E3" w14:textId="0BDE2D60"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For example,</w:t>
      </w:r>
      <w:r>
        <w:t xml:space="preserve"> at least four models of a global political regime (authoritarian-collective, globalist, radical democratic, and anarchic) are put forward by </w:t>
      </w:r>
      <w:r w:rsidRPr="009746B9">
        <w:fldChar w:fldCharType="begin" w:fldLock="1"/>
      </w:r>
      <w:r>
        <w:instrText>ADDIN CSL_CITATION {"citationItems":[{"id":"ITEM-1","itemData":{"author":[{"dropping-particle":"","family":"Mann","given":"Geoff;","non-dropping-particle":"","parse-names":false,"suffix":""},{"dropping-particle":"","family":"Wainwright","given":"Joel","non-dropping-particle":"","parse-names":false,"suffix":""}],"id":"ITEM-1","issued":{"date-parts":[["2018"]]},"publisher":"Verso Books","publisher-place":"London","title":"Climate Leviathan: A Political Theory of Our Planetary Future","type":"book"},"uris":["http://www.mendeley.com/documents/?uuid=807e9f7e-586b-4835-9656-40bc6493b32c"]}],"mendeley":{"formattedCitation":"(Mann &amp; Wainwright, 2018)","manualFormatting":"Mann &amp; Wainwright, 2018","plainTextFormattedCitation":"(Mann &amp; Wainwright, 2018)","previouslyFormattedCitation":"(Mann &amp; Wainwright, 2018)"},"properties":{"noteIndex":0},"schema":"https://github.com/citation-style-language/schema/raw/master/csl-citation.json"}</w:instrText>
      </w:r>
      <w:r w:rsidRPr="009746B9">
        <w:fldChar w:fldCharType="separate"/>
      </w:r>
      <w:r w:rsidRPr="005577BA">
        <w:rPr>
          <w:noProof/>
        </w:rPr>
        <w:t xml:space="preserve">Mann </w:t>
      </w:r>
      <w:r>
        <w:rPr>
          <w:noProof/>
        </w:rPr>
        <w:t>&amp;</w:t>
      </w:r>
      <w:r w:rsidRPr="005577BA">
        <w:rPr>
          <w:noProof/>
        </w:rPr>
        <w:t xml:space="preserve"> Wainwright</w:t>
      </w:r>
      <w:r>
        <w:rPr>
          <w:noProof/>
        </w:rPr>
        <w:t xml:space="preserve">, </w:t>
      </w:r>
      <w:r w:rsidRPr="005577BA">
        <w:rPr>
          <w:noProof/>
        </w:rPr>
        <w:t>2018</w:t>
      </w:r>
      <w:r w:rsidRPr="009746B9">
        <w:fldChar w:fldCharType="end"/>
      </w:r>
      <w:r>
        <w:t xml:space="preserve"> as possible results of the</w:t>
      </w:r>
      <w:r w:rsidRPr="000C4716">
        <w:t xml:space="preserve"> existential need to deal with climate change</w:t>
      </w:r>
      <w:r>
        <w:t>.</w:t>
      </w:r>
    </w:p>
  </w:footnote>
  <w:footnote w:id="2">
    <w:p w14:paraId="6DD754E0" w14:textId="3200B77E" w:rsidR="00CF43E4" w:rsidRPr="00622A0A" w:rsidRDefault="00CF43E4" w:rsidP="00C51259">
      <w:pPr>
        <w:pStyle w:val="FootnoteText"/>
        <w:spacing w:line="276" w:lineRule="auto"/>
        <w:jc w:val="both"/>
      </w:pPr>
      <w:r w:rsidRPr="00622A0A">
        <w:rPr>
          <w:rStyle w:val="FootnoteReference"/>
        </w:rPr>
        <w:footnoteRef/>
      </w:r>
      <w:r w:rsidRPr="00622A0A">
        <w:t xml:space="preserve"> </w:t>
      </w:r>
      <w:r w:rsidRPr="000C4716">
        <w:t>Examples include multi-stakeholder governance models of the internet (ICANN), telecommunication (ITU), or space (ISS).</w:t>
      </w:r>
    </w:p>
  </w:footnote>
  <w:footnote w:id="3">
    <w:p w14:paraId="1DC35544" w14:textId="77777777"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Data according to European Space Agency Space Debris Office. Available at </w:t>
      </w:r>
      <w:hyperlink r:id="rId1" w:history="1">
        <w:r w:rsidRPr="00622A0A">
          <w:rPr>
            <w:rStyle w:val="Hyperlink"/>
          </w:rPr>
          <w:t>https://www.esa.int/Safety_Security/Space_Debris/Space_debris_by_the_numbers</w:t>
        </w:r>
      </w:hyperlink>
      <w:r w:rsidRPr="000C4716">
        <w:t xml:space="preserve">. </w:t>
      </w:r>
    </w:p>
  </w:footnote>
  <w:footnote w:id="4">
    <w:p w14:paraId="3C777986" w14:textId="04F59F68" w:rsidR="00CF43E4" w:rsidRPr="00D7669A" w:rsidRDefault="00CF43E4" w:rsidP="00C51259">
      <w:pPr>
        <w:pStyle w:val="FootnoteText"/>
        <w:spacing w:line="276" w:lineRule="auto"/>
        <w:rPr>
          <w:lang w:val="en-US"/>
        </w:rPr>
      </w:pPr>
      <w:r w:rsidRPr="00D7669A">
        <w:rPr>
          <w:rStyle w:val="FootnoteReference"/>
        </w:rPr>
        <w:footnoteRef/>
      </w:r>
      <w:r w:rsidRPr="00D7669A">
        <w:t xml:space="preserve"> While private companies are contracted to provide capabilities and data on SST by public entities, the complete </w:t>
      </w:r>
      <w:r w:rsidRPr="00D7669A">
        <w:rPr>
          <w:lang w:val="en-US"/>
        </w:rPr>
        <w:t>catalogs</w:t>
      </w:r>
      <w:r w:rsidRPr="00D7669A">
        <w:t xml:space="preserve"> of objects, related services</w:t>
      </w:r>
      <w:r w:rsidR="00BF6DB1" w:rsidRPr="00D7669A">
        <w:t>,</w:t>
      </w:r>
      <w:r w:rsidRPr="00D7669A">
        <w:t xml:space="preserve"> and overall space situational awareness remain in the hands of governments.</w:t>
      </w:r>
    </w:p>
  </w:footnote>
  <w:footnote w:id="5">
    <w:p w14:paraId="283236D5" w14:textId="77777777"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Data according to European Space Agency Planetary </w:t>
      </w:r>
      <w:proofErr w:type="spellStart"/>
      <w:r w:rsidRPr="000C4716">
        <w:t>Defense</w:t>
      </w:r>
      <w:proofErr w:type="spellEnd"/>
      <w:r w:rsidRPr="000C4716">
        <w:t xml:space="preserve"> Office</w:t>
      </w:r>
      <w:r w:rsidRPr="00622A0A">
        <w:t xml:space="preserve"> </w:t>
      </w:r>
      <w:r w:rsidRPr="000C4716">
        <w:t xml:space="preserve">NEO Coordination Centre. Available at </w:t>
      </w:r>
      <w:hyperlink r:id="rId2" w:history="1">
        <w:r w:rsidRPr="00622A0A">
          <w:rPr>
            <w:rStyle w:val="Hyperlink"/>
          </w:rPr>
          <w:t>http://neo.ssa.esa.int/</w:t>
        </w:r>
      </w:hyperlink>
    </w:p>
  </w:footnote>
  <w:footnote w:id="6">
    <w:p w14:paraId="30AAAA92" w14:textId="77777777" w:rsidR="00CF43E4" w:rsidRPr="00BC7B6A" w:rsidRDefault="00CF43E4" w:rsidP="00C51259">
      <w:pPr>
        <w:pStyle w:val="FootnoteText"/>
        <w:spacing w:line="276" w:lineRule="auto"/>
        <w:jc w:val="both"/>
      </w:pPr>
      <w:r w:rsidRPr="00622A0A">
        <w:rPr>
          <w:rStyle w:val="FootnoteReference"/>
        </w:rPr>
        <w:footnoteRef/>
      </w:r>
      <w:r w:rsidRPr="00622A0A">
        <w:t xml:space="preserve"> </w:t>
      </w:r>
      <w:r w:rsidRPr="00BC7B6A">
        <w:t xml:space="preserve">The SMPAG recommended development of technologies for compositional analysis as well as push deflection methods of asteroids in September 2019 and January 2020, respectively. </w:t>
      </w:r>
    </w:p>
  </w:footnote>
  <w:footnote w:id="7">
    <w:p w14:paraId="296E4F4A" w14:textId="1E062C01" w:rsidR="00CF43E4" w:rsidRPr="000C4716" w:rsidRDefault="00CF43E4" w:rsidP="00C51259">
      <w:pPr>
        <w:pStyle w:val="FootnoteText"/>
        <w:spacing w:line="276" w:lineRule="auto"/>
        <w:jc w:val="both"/>
      </w:pPr>
      <w:r w:rsidRPr="00622A0A">
        <w:rPr>
          <w:rStyle w:val="FootnoteReference"/>
        </w:rPr>
        <w:footnoteRef/>
      </w:r>
      <w:r w:rsidRPr="00622A0A">
        <w:t xml:space="preserve"> </w:t>
      </w:r>
      <w:r>
        <w:t xml:space="preserve">As quoted in the </w:t>
      </w:r>
      <w:r w:rsidRPr="000C4716">
        <w:rPr>
          <w:i/>
          <w:iCs/>
        </w:rPr>
        <w:t xml:space="preserve">Terms of Reference </w:t>
      </w:r>
      <w:r w:rsidRPr="00622A0A">
        <w:t xml:space="preserve">of the Space Mission Planning Advisory Group, available at </w:t>
      </w:r>
      <w:hyperlink r:id="rId3" w:history="1">
        <w:r w:rsidRPr="00622A0A">
          <w:rPr>
            <w:rStyle w:val="Hyperlink"/>
          </w:rPr>
          <w:t>https://www.cosmos.esa.int/web/smpag/terms-of-reference-v0</w:t>
        </w:r>
      </w:hyperlink>
    </w:p>
  </w:footnote>
  <w:footnote w:id="8">
    <w:p w14:paraId="5DF21F10" w14:textId="610ABBE8" w:rsidR="00CF43E4" w:rsidRPr="00F01AB0" w:rsidRDefault="00CF43E4" w:rsidP="00C51259">
      <w:pPr>
        <w:pStyle w:val="FootnoteText"/>
        <w:spacing w:line="276" w:lineRule="auto"/>
        <w:jc w:val="both"/>
      </w:pPr>
      <w:r w:rsidRPr="00622A0A">
        <w:rPr>
          <w:rStyle w:val="FootnoteReference"/>
        </w:rPr>
        <w:footnoteRef/>
      </w:r>
      <w:r w:rsidRPr="00622A0A">
        <w:t xml:space="preserve"> </w:t>
      </w:r>
      <w:r w:rsidRPr="00F01AB0">
        <w:t xml:space="preserve">The </w:t>
      </w:r>
      <w:r w:rsidRPr="000C4716">
        <w:rPr>
          <w:i/>
          <w:iCs/>
        </w:rPr>
        <w:t>SMPAG Legal Report</w:t>
      </w:r>
      <w:r w:rsidRPr="00F01AB0">
        <w:t xml:space="preserve"> points out </w:t>
      </w:r>
      <w:r>
        <w:t>further</w:t>
      </w:r>
      <w:r w:rsidRPr="00F01AB0">
        <w:t xml:space="preserve"> legal issues for the planetary defence such as illegality of the use of nuclear explosive devices for deflection.</w:t>
      </w:r>
    </w:p>
  </w:footnote>
  <w:footnote w:id="9">
    <w:p w14:paraId="44BA3BE6" w14:textId="6DDD8C66" w:rsidR="00CF43E4" w:rsidRPr="005577BA" w:rsidRDefault="00CF43E4" w:rsidP="00C51259">
      <w:pPr>
        <w:pStyle w:val="FootnoteText"/>
        <w:spacing w:line="276" w:lineRule="auto"/>
        <w:jc w:val="both"/>
        <w:rPr>
          <w:lang w:val="en-US"/>
        </w:rPr>
      </w:pPr>
      <w:r>
        <w:rPr>
          <w:rStyle w:val="FootnoteReference"/>
        </w:rPr>
        <w:footnoteRef/>
      </w:r>
      <w:r>
        <w:t xml:space="preserve"> </w:t>
      </w:r>
      <w:r w:rsidRPr="00875457">
        <w:t xml:space="preserve">For example, within the United Nations General Assembly 5% of the global population </w:t>
      </w:r>
      <w:r>
        <w:t xml:space="preserve">possesses </w:t>
      </w:r>
      <w:proofErr w:type="gramStart"/>
      <w:r w:rsidRPr="00875457">
        <w:t>the majority</w:t>
      </w:r>
      <w:r>
        <w:t xml:space="preserve"> of</w:t>
      </w:r>
      <w:proofErr w:type="gramEnd"/>
      <w:r>
        <w:t xml:space="preserve"> votes</w:t>
      </w:r>
      <w:r w:rsidRPr="00875457">
        <w:t>.</w:t>
      </w:r>
      <w:r>
        <w:t xml:space="preserve"> See </w:t>
      </w:r>
      <w:r>
        <w:fldChar w:fldCharType="begin" w:fldLock="1"/>
      </w:r>
      <w:r>
        <w:instrText>ADDIN CSL_CITATION {"citationItems":[{"id":"ITEM-1","itemData":{"DOI":"10.1177/1354066104045543","ISBN":"0104-8015","ISSN":"13540661","PMID":"61618544","abstract":"The victory of Western liberal states ending the Cold War inspired the hope that international relations could be guided by the ideals of democracy and the rule of law. In the early 1990s, a group of thinkers developed the political project of cosmopolitan democracy with the aim of providing intellectual arguments in favour of an expansion of democracy, both within states and at the global level. While some significant successes have been achieved in terms of democratization within states, much less has been attained in democratizing the global system. The aim of this review article is twofold — on the one hand, to reassert the basic concepts of cosmopolitan democracy; on the other, to address the criticisms coming from Realist, Marxist, Communitarian and Multicultural perspectives.","author":[{"dropping-particle":"","family":"Archibugi","given":"Daniele","non-dropping-particle":"","parse-names":false,"suffix":""}],"container-title":"European Journal of International Relations","id":"ITEM-1","issue":"3","issued":{"date-parts":[["2004"]]},"note":"The issue of majority on the global scale:\n-countries that represent only 5% of the population have a majority in the UN GA. \n-If state's vote was proportional to population China, India, US, Brazil, Russia would have permanent majority. \n\nCritique Realism\n-Tensions between interests should most democratic countries refrain from integrationbe well-spirited, not antagonistic. But the pure fact that interests might be in confclit, is not a proof of their philosophy or theory, it is their political choice.\n-Tyranny is misplaced since world coercive power is never proposed by Cosmopolitanists. \n-Realist criticism of global democracy, if applied on state-democracies, should prove democracy impossible.\n\ncritique Marxism\n-capital flows, international trade not democratic\n-cosmoolitan democracydoesnt aim to defeat the class conflict, it aims to creat a system that will channel it, offering representatin\n-communist spirit shouldnt be defeated, its political program needs a change\n-class conflict prooved false\n\nAbsence of vernacular state and global democracy.\n\nrule of law and democracy - Habermas","page":"437-473","title":"Cosmopolitan democracy and its critics: A review","type":"article-journal","volume":"10"},"locator":"448-449","uris":["http://www.mendeley.com/documents/?uuid=3ff102be-23e5-4c8a-98f0-e92195899953"]}],"mendeley":{"formattedCitation":"(Archibugi, 2004, pp. 448–449)","manualFormatting":"Archibugi 2004, 448–49.","plainTextFormattedCitation":"(Archibugi, 2004, pp. 448–449)","previouslyFormattedCitation":"(Archibugi, 2004, pp. 448–449)"},"properties":{"noteIndex":0},"schema":"https://github.com/citation-style-language/schema/raw/master/csl-citation.json"}</w:instrText>
      </w:r>
      <w:r>
        <w:fldChar w:fldCharType="separate"/>
      </w:r>
      <w:r w:rsidRPr="0056576C">
        <w:rPr>
          <w:noProof/>
        </w:rPr>
        <w:t>Archibugi 2004, 448–49</w:t>
      </w:r>
      <w:r>
        <w:rPr>
          <w:noProof/>
        </w:rPr>
        <w:t>.</w:t>
      </w:r>
      <w:r>
        <w:fldChar w:fldCharType="end"/>
      </w:r>
      <w:r>
        <w:t xml:space="preserve"> </w:t>
      </w:r>
    </w:p>
  </w:footnote>
  <w:footnote w:id="10">
    <w:p w14:paraId="58FDA92C" w14:textId="6337802C" w:rsidR="00CF43E4" w:rsidRPr="000C4716" w:rsidRDefault="00CF43E4" w:rsidP="00C51259">
      <w:pPr>
        <w:pStyle w:val="FootnoteText"/>
        <w:spacing w:line="276" w:lineRule="auto"/>
        <w:jc w:val="both"/>
      </w:pPr>
      <w:r w:rsidRPr="00622A0A">
        <w:rPr>
          <w:rStyle w:val="FootnoteReference"/>
        </w:rPr>
        <w:footnoteRef/>
      </w:r>
      <w:r w:rsidRPr="00622A0A">
        <w:t xml:space="preserve"> Art. 1 of the OST. </w:t>
      </w:r>
      <w:r w:rsidRPr="000C4716">
        <w:t xml:space="preserve">For succinct review of the issue see </w:t>
      </w:r>
      <w:r w:rsidRPr="000C4716">
        <w:fldChar w:fldCharType="begin" w:fldLock="1"/>
      </w:r>
      <w:r>
        <w:instrText>ADDIN CSL_CITATION {"citationItems":[{"id":"ITEM-1","itemData":{"author":[{"dropping-particle":"","family":"Švec","given":"Martin","non-dropping-particle":"","parse-names":false,"suffix":""},{"dropping-particle":"","family":"Bohacek","given":"Petr","non-dropping-particle":"","parse-names":false,"suffix":""},{"dropping-particle":"","family":"Schmidt","given":"Nikola","non-dropping-particle":"","parse-names":false,"suffix":""}],"container-title":"Oil, Gas &amp; Energy Law Journal (OGEL)","id":"ITEM-1","issue":"1","issued":{"date-parts":[["2020"]]},"page":"0-19","title":"Utilization of Natural Resources in Outer Space : Social License to","type":"article-journal","volume":"18"},"uris":["http://www.mendeley.com/documents/?uuid=02114669-7f97-4c54-8ca1-ac95c2d16024"]}],"mendeley":{"formattedCitation":"(Švec et al., 2020)","manualFormatting":"Švec, Bohacek, &amp; Schmidt 2020.","plainTextFormattedCitation":"(Švec et al., 2020)","previouslyFormattedCitation":"(Švec et al., 2020)"},"properties":{"noteIndex":0},"schema":"https://github.com/citation-style-language/schema/raw/master/csl-citation.json"}</w:instrText>
      </w:r>
      <w:r w:rsidRPr="000C4716">
        <w:fldChar w:fldCharType="separate"/>
      </w:r>
      <w:r w:rsidRPr="005577BA">
        <w:rPr>
          <w:noProof/>
        </w:rPr>
        <w:t xml:space="preserve">Švec, Bohacek, </w:t>
      </w:r>
      <w:r>
        <w:rPr>
          <w:noProof/>
        </w:rPr>
        <w:t>&amp;</w:t>
      </w:r>
      <w:r w:rsidRPr="005577BA">
        <w:rPr>
          <w:noProof/>
        </w:rPr>
        <w:t xml:space="preserve"> Schmidt</w:t>
      </w:r>
      <w:r>
        <w:rPr>
          <w:noProof/>
        </w:rPr>
        <w:t xml:space="preserve"> </w:t>
      </w:r>
      <w:r w:rsidRPr="005577BA">
        <w:rPr>
          <w:noProof/>
        </w:rPr>
        <w:t>2020</w:t>
      </w:r>
      <w:r>
        <w:rPr>
          <w:noProof/>
        </w:rPr>
        <w:t>.</w:t>
      </w:r>
      <w:r w:rsidRPr="000C4716">
        <w:fldChar w:fldCharType="end"/>
      </w:r>
    </w:p>
  </w:footnote>
  <w:footnote w:id="11">
    <w:p w14:paraId="7B0115D4" w14:textId="77777777" w:rsidR="00CF43E4" w:rsidRPr="00622A0A" w:rsidRDefault="00CF43E4" w:rsidP="00C51259">
      <w:pPr>
        <w:pStyle w:val="FootnoteText"/>
        <w:spacing w:line="276" w:lineRule="auto"/>
        <w:jc w:val="both"/>
      </w:pPr>
      <w:r w:rsidRPr="00622A0A">
        <w:rPr>
          <w:rStyle w:val="FootnoteReference"/>
        </w:rPr>
        <w:footnoteRef/>
      </w:r>
      <w:r w:rsidRPr="00622A0A">
        <w:t xml:space="preserve"> Among all resources water is seen as the most realistic and valuable for its use, as are oxygen and hydrogen, key fuel elements which can unlock development of cis-lunar economy. Its concentration in scarce permanently shadowed areas of the Moon’s poles invite many analogies with terrestrial conflicts over resources.</w:t>
      </w:r>
    </w:p>
  </w:footnote>
  <w:footnote w:id="12">
    <w:p w14:paraId="0F86D31D" w14:textId="77777777" w:rsidR="00CF43E4" w:rsidRPr="00622A0A" w:rsidRDefault="00CF43E4" w:rsidP="00C51259">
      <w:pPr>
        <w:pStyle w:val="FootnoteText"/>
        <w:spacing w:line="276" w:lineRule="auto"/>
        <w:jc w:val="both"/>
      </w:pPr>
      <w:r w:rsidRPr="00622A0A">
        <w:rPr>
          <w:rStyle w:val="FootnoteReference"/>
        </w:rPr>
        <w:footnoteRef/>
      </w:r>
      <w:r w:rsidRPr="00622A0A">
        <w:t xml:space="preserve"> UN COPUOS Legal Subcommittee, Report of the Legal Subcommittee on its Fifty-Fifth Session, held in</w:t>
      </w:r>
    </w:p>
    <w:p w14:paraId="425DB196" w14:textId="77777777" w:rsidR="00CF43E4" w:rsidRPr="000C4716" w:rsidRDefault="00CF43E4" w:rsidP="00C51259">
      <w:pPr>
        <w:pStyle w:val="FootnoteText"/>
        <w:spacing w:line="276" w:lineRule="auto"/>
        <w:jc w:val="both"/>
      </w:pPr>
      <w:r w:rsidRPr="00622A0A">
        <w:t>Vienna from 4 to 15 April 2016, UN Doc A/AC.105/1113.</w:t>
      </w:r>
    </w:p>
  </w:footnote>
  <w:footnote w:id="13">
    <w:p w14:paraId="3D2A3F00" w14:textId="3C6B8807" w:rsidR="00CF43E4" w:rsidRPr="00157131" w:rsidRDefault="00CF43E4" w:rsidP="00C51259">
      <w:pPr>
        <w:pStyle w:val="FootnoteText"/>
        <w:spacing w:line="276" w:lineRule="auto"/>
        <w:jc w:val="both"/>
      </w:pPr>
      <w:r w:rsidRPr="00622A0A">
        <w:rPr>
          <w:rStyle w:val="FootnoteReference"/>
        </w:rPr>
        <w:footnoteRef/>
      </w:r>
      <w:r w:rsidRPr="00622A0A">
        <w:t xml:space="preserve"> </w:t>
      </w:r>
      <w:r>
        <w:t>Other examples of the</w:t>
      </w:r>
      <w:r w:rsidRPr="00622A0A">
        <w:t xml:space="preserve"> gridlock include </w:t>
      </w:r>
      <w:r w:rsidRPr="00157131">
        <w:t xml:space="preserve">failures </w:t>
      </w:r>
      <w:r>
        <w:t xml:space="preserve">of </w:t>
      </w:r>
      <w:r w:rsidRPr="00157131">
        <w:t xml:space="preserve">the UN COPUOS to </w:t>
      </w:r>
      <w:r>
        <w:t xml:space="preserve">launch </w:t>
      </w:r>
      <w:r w:rsidRPr="00157131">
        <w:t xml:space="preserve">non-formal discussions about forming working groups on space mining, </w:t>
      </w:r>
      <w:r>
        <w:t xml:space="preserve">or the </w:t>
      </w:r>
      <w:r w:rsidRPr="00157131">
        <w:t>non-binding and inconclusive findings of the Hague Working Group.</w:t>
      </w:r>
    </w:p>
  </w:footnote>
  <w:footnote w:id="14">
    <w:p w14:paraId="3AD7A45F" w14:textId="3F87CBB0" w:rsidR="00CF43E4" w:rsidRPr="00622A0A" w:rsidRDefault="00CF43E4" w:rsidP="00C51259">
      <w:pPr>
        <w:pStyle w:val="FootnoteText"/>
        <w:spacing w:line="276" w:lineRule="auto"/>
        <w:jc w:val="both"/>
      </w:pPr>
      <w:r w:rsidRPr="00622A0A">
        <w:rPr>
          <w:rStyle w:val="FootnoteReference"/>
        </w:rPr>
        <w:footnoteRef/>
      </w:r>
      <w:r w:rsidRPr="00622A0A">
        <w:t xml:space="preserve"> Research on factors contributing to the decisions being perceived as legitimate suggests that there are both individual and structural factors at play. The former have to do with socio-economic well-being, identity and personal values, or familiarity with politics (</w:t>
      </w:r>
      <w:r w:rsidRPr="002B2C1A">
        <w:fldChar w:fldCharType="begin" w:fldLock="1"/>
      </w:r>
      <w:r>
        <w:instrText>ADDIN CSL_CITATION {"citationItems":[{"id":"ITEM-1","itemData":{"author":[{"dropping-particle":"","family":"Norris","given":"Pippa","non-dropping-particle":"","parse-names":false,"suffix":""}],"container-title":"Governance in a globalizing world","id":"ITEM-1","issued":{"date-parts":[["2000"]]},"page":"156","publisher":"Brookings Institution Press","title":"Global governance and cosmopolitan citizens","type":"chapter"},"uris":["http://www.mendeley.com/documents/?uuid=92887c59-72ed-4166-991f-e6760d591ffb"]},{"id":"ITEM-2","itemData":{"author":[{"dropping-particle":"","family":"Hooghe","given":"Liesbet","non-dropping-particle":"","parse-names":false,"suffix":""}],"id":"ITEM-2","issued":{"date-parts":[["2017"]]},"publisher":"Oxford University Press","title":"Measuring International Authority","type":"book"},"uris":["http://www.mendeley.com/documents/?uuid=541a6826-7260-4107-adba-9ecdc9c449ba"]},{"id":"ITEM-3","itemData":{"DOI":"10.1002/wcc.496","ISSN":"17577799","abstract":"Climate-related security challenges are transnational in character, leading states to increasingly rely on intergovernmental organizations (IGOs)—such as the European Union and the North-Atlantic Treaty Organization—for policy solu-tions. While climate security issues do not typically fit comfortably within the mandates of existing IGOs, recent decades have seen increasing efforts by IGOs to link climate change and security. This article reviews existing studies on IGOs' responses to climate security challenges. It draws together research from several bodies of literature spanning political science, international relations, and envi-ronmental social science, identifying an emerging field of research revolving around IGOs and climate security. We observe significant advancement in this young field, with scholars extending and enriching our understanding of how and why IGOs address climate security challenges. Yet we still know little about the conditions under which IGOs respond to climate security challenges and when they do so effectively. This article discusses the main gaps in current work and makes some suggestions about how these gaps may be usefully addressed in future research. A better understanding of the conditions under which IGOs respond (effectively) to climate security challenges would contribute to broader debates on climate security, institutional change, and effectiveness in interna-tional relations and environmental social science, and may facilitate crafting effective global solutions to society's most intractable climate security challenges.","author":[{"dropping-particle":"","family":"Dellmuth","given":"Lisa M.","non-dropping-particle":"","parse-names":false,"suffix":""},{"dropping-particle":"","family":"Gustafsson","given":"Maria Therese","non-dropping-particle":"","parse-names":false,"suffix":""},{"dropping-particle":"","family":"Bremberg","given":"Niklas","non-dropping-particle":"","parse-names":false,"suffix":""},{"dropping-particle":"","family":"Mobjörk","given":"Malin","non-dropping-particle":"","parse-names":false,"suffix":""}],"container-title":"Wiley Interdisciplinary Reviews: Climate Change","id":"ITEM-3","issue":"1","issued":{"date-parts":[["2018"]]},"note":"&amp;quot;Recent research on IGOs has fur- ther refined this threefold definition, developing a more nuanced understanding of IGO output,102 which is closely related to IGO performance, that is, the degree of correspondence between output and the problems facing an IGO.&amp;quot;\n\n&amp;quot;Central drivers identified in the literature on behavior change and impact of global environmental regimes include problem structure, compliance, global power constel- lations, the legitimacy and perceived fairness of insti- tutions, and the support of domestic corporate and civil society actors for global rules.&amp;quot;","page":"1-13","title":"Intergovernmental organizations and climate security: advancing the research agenda","type":"article-journal","volume":"9"},"uris":["http://www.mendeley.com/documents/?uuid=5e86d30d-696e-4785-b27d-9b2eac47e4cd"]}],"mendeley":{"formattedCitation":"(Lisa M. Dellmuth et al., 2018; Hooghe, 2017; Norris, 2000)","manualFormatting":"See Norris, 2000; Hooghe, 2017; Lisa M. Dellmuth et al., 2018","plainTextFormattedCitation":"(Lisa M. Dellmuth et al., 2018; Hooghe, 2017; Norris, 2000)","previouslyFormattedCitation":"(Lisa M. Dellmuth et al., 2018; Hooghe, 2017; Norris, 2000)"},"properties":{"noteIndex":0},"schema":"https://github.com/citation-style-language/schema/raw/master/csl-citation.json"}</w:instrText>
      </w:r>
      <w:r w:rsidRPr="002B2C1A">
        <w:fldChar w:fldCharType="separate"/>
      </w:r>
      <w:r>
        <w:rPr>
          <w:noProof/>
        </w:rPr>
        <w:t xml:space="preserve">See </w:t>
      </w:r>
      <w:r w:rsidRPr="0056576C">
        <w:rPr>
          <w:noProof/>
        </w:rPr>
        <w:t>Norris</w:t>
      </w:r>
      <w:r>
        <w:rPr>
          <w:noProof/>
        </w:rPr>
        <w:t>,</w:t>
      </w:r>
      <w:r w:rsidRPr="0056576C">
        <w:rPr>
          <w:noProof/>
        </w:rPr>
        <w:t xml:space="preserve"> 2000; Hooghe</w:t>
      </w:r>
      <w:r>
        <w:rPr>
          <w:noProof/>
        </w:rPr>
        <w:t>,</w:t>
      </w:r>
      <w:r w:rsidRPr="0056576C">
        <w:rPr>
          <w:noProof/>
        </w:rPr>
        <w:t xml:space="preserve"> 2017; Lisa M. Dellmuth et al.</w:t>
      </w:r>
      <w:r>
        <w:rPr>
          <w:noProof/>
        </w:rPr>
        <w:t>,</w:t>
      </w:r>
      <w:r w:rsidRPr="0056576C">
        <w:rPr>
          <w:noProof/>
        </w:rPr>
        <w:t xml:space="preserve"> 2018</w:t>
      </w:r>
      <w:r w:rsidRPr="002B2C1A">
        <w:fldChar w:fldCharType="end"/>
      </w:r>
      <w:r w:rsidRPr="00622A0A">
        <w:t>), the latter include such issues as the level of economic development or specific historical and cultural patterns (</w:t>
      </w:r>
      <w:r w:rsidRPr="002B2C1A">
        <w:fldChar w:fldCharType="begin" w:fldLock="1"/>
      </w:r>
      <w:r>
        <w:instrText>ADDIN CSL_CITATION {"citationItems":[{"id":"ITEM-1","itemData":{"author":[{"dropping-particle":"","family":"Inglehart","given":"Ronald;","non-dropping-particle":"","parse-names":false,"suffix":""},{"dropping-particle":"","family":"Welzel","given":"Christian","non-dropping-particle":"","parse-names":false,"suffix":""}],"id":"ITEM-1","issued":{"date-parts":[["2005"]]},"publisher":"Cambridge University Press","title":"Modernization, Cultural Change and Democracy:The human development sequence","type":"book"},"uris":["http://www.mendeley.com/documents/?uuid=4e31d1bf-b03e-4994-a714-49c4ea5c0d4b"]},{"id":"ITEM-2","itemData":{"author":[{"dropping-particle":"","family":"Scholte","given":"Jan Aart;","non-dropping-particle":"","parse-names":false,"suffix":""},{"dropping-particle":"","family":"Tallberg","given":"Jonas","non-dropping-particle":"","parse-names":false,"suffix":""}],"container-title":"Legitimacy in global governance: Sources, processes, and consequences","id":"ITEM-2","issued":{"date-parts":[["2018"]]},"page":"56-74","title":"Theorizing the institutional sources of global governance legitimacy","type":"chapter"},"uris":["http://www.mendeley.com/documents/?uuid=39152d21-1d8f-4977-8bca-2e9b2611a3df"]}],"mendeley":{"formattedCitation":"(Inglehart &amp; Welzel, 2005; Scholte &amp; Tallberg, 2018)","manualFormatting":"See Inglehart &amp; Welzel, 2005; Scholte &amp; Tallberg, 2018)","plainTextFormattedCitation":"(Inglehart &amp; Welzel, 2005; Scholte &amp; Tallberg, 2018)","previouslyFormattedCitation":"(Inglehart &amp; Welzel, 2005; Scholte &amp; Tallberg, 2018)"},"properties":{"noteIndex":0},"schema":"https://github.com/citation-style-language/schema/raw/master/csl-citation.json"}</w:instrText>
      </w:r>
      <w:r w:rsidRPr="002B2C1A">
        <w:fldChar w:fldCharType="separate"/>
      </w:r>
      <w:r>
        <w:rPr>
          <w:noProof/>
        </w:rPr>
        <w:t xml:space="preserve">See </w:t>
      </w:r>
      <w:r w:rsidRPr="0056576C">
        <w:rPr>
          <w:noProof/>
        </w:rPr>
        <w:t xml:space="preserve">Inglehart </w:t>
      </w:r>
      <w:r>
        <w:rPr>
          <w:noProof/>
        </w:rPr>
        <w:t>&amp;</w:t>
      </w:r>
      <w:r w:rsidRPr="0056576C">
        <w:rPr>
          <w:noProof/>
        </w:rPr>
        <w:t xml:space="preserve"> Welzel</w:t>
      </w:r>
      <w:r>
        <w:rPr>
          <w:noProof/>
        </w:rPr>
        <w:t>,</w:t>
      </w:r>
      <w:r w:rsidRPr="0056576C">
        <w:rPr>
          <w:noProof/>
        </w:rPr>
        <w:t xml:space="preserve"> 2005; Scholte </w:t>
      </w:r>
      <w:r>
        <w:rPr>
          <w:noProof/>
        </w:rPr>
        <w:t>&amp;</w:t>
      </w:r>
      <w:r w:rsidRPr="0056576C">
        <w:rPr>
          <w:noProof/>
        </w:rPr>
        <w:t xml:space="preserve"> Tallberg</w:t>
      </w:r>
      <w:r>
        <w:rPr>
          <w:noProof/>
        </w:rPr>
        <w:t>,</w:t>
      </w:r>
      <w:r w:rsidRPr="0056576C">
        <w:rPr>
          <w:noProof/>
        </w:rPr>
        <w:t xml:space="preserve"> 2018)</w:t>
      </w:r>
      <w:r w:rsidRPr="002B2C1A">
        <w:fldChar w:fldCharType="end"/>
      </w:r>
      <w:r w:rsidRPr="00622A0A">
        <w:t>.</w:t>
      </w:r>
    </w:p>
  </w:footnote>
  <w:footnote w:id="15">
    <w:p w14:paraId="44FD2ECB" w14:textId="4B20653B" w:rsidR="00CF43E4" w:rsidRPr="000C4716" w:rsidRDefault="00CF43E4" w:rsidP="00C51259">
      <w:pPr>
        <w:pStyle w:val="FootnoteText"/>
        <w:spacing w:line="276" w:lineRule="auto"/>
        <w:jc w:val="both"/>
      </w:pPr>
      <w:r w:rsidRPr="00622A0A">
        <w:rPr>
          <w:rStyle w:val="FootnoteReference"/>
        </w:rPr>
        <w:footnoteRef/>
      </w:r>
      <w:r w:rsidRPr="00622A0A">
        <w:t xml:space="preserve"> For a </w:t>
      </w:r>
      <w:r>
        <w:t>comprehensive</w:t>
      </w:r>
      <w:r w:rsidRPr="00622A0A">
        <w:t xml:space="preserve"> overview with a wealth of references see</w:t>
      </w:r>
      <w:r>
        <w:t xml:space="preserve"> </w:t>
      </w:r>
      <w:r>
        <w:fldChar w:fldCharType="begin" w:fldLock="1"/>
      </w:r>
      <w:r>
        <w:instrText>ADDIN CSL_CITATION {"citationItems":[{"id":"ITEM-1","itemData":{"URL":"https://stanford.library.sydney.edu.au/entries/legitimacy/","author":[{"dropping-particle":"","family":"Peter","given":"Fabienne","non-dropping-particle":"","parse-names":false,"suffix":""}],"container-title":"Stanford Encyclopedia of Philosophy","id":"ITEM-1","issued":{"date-parts":[["2010"]]},"title":"Political legitimacy","type":"webpage"},"uris":["http://www.mendeley.com/documents/?uuid=fa925609-a5cf-4e36-912a-45b11e457d9c"]}],"mendeley":{"formattedCitation":"(Peter, 2010)","manualFormatting":"Peters, 2010.","plainTextFormattedCitation":"(Peter, 2010)","previouslyFormattedCitation":"(Peter, 2010)"},"properties":{"noteIndex":0},"schema":"https://github.com/citation-style-language/schema/raw/master/csl-citation.json"}</w:instrText>
      </w:r>
      <w:r>
        <w:fldChar w:fldCharType="separate"/>
      </w:r>
      <w:r w:rsidRPr="0056576C">
        <w:rPr>
          <w:noProof/>
        </w:rPr>
        <w:t>Peter</w:t>
      </w:r>
      <w:r>
        <w:rPr>
          <w:noProof/>
        </w:rPr>
        <w:t>s,</w:t>
      </w:r>
      <w:r w:rsidRPr="0056576C">
        <w:rPr>
          <w:noProof/>
        </w:rPr>
        <w:t xml:space="preserve"> 2010</w:t>
      </w:r>
      <w:r>
        <w:rPr>
          <w:noProof/>
        </w:rPr>
        <w:t>.</w:t>
      </w:r>
      <w:r>
        <w:fldChar w:fldCharType="end"/>
      </w:r>
      <w:r w:rsidRPr="00622A0A">
        <w:t xml:space="preserve"> </w:t>
      </w:r>
    </w:p>
  </w:footnote>
  <w:footnote w:id="16">
    <w:p w14:paraId="60E0E713" w14:textId="6DD43F0D" w:rsidR="00CF43E4" w:rsidRPr="000C4716" w:rsidRDefault="00CF43E4" w:rsidP="00C51259">
      <w:pPr>
        <w:pStyle w:val="FootnoteText"/>
        <w:spacing w:line="276" w:lineRule="auto"/>
        <w:jc w:val="both"/>
      </w:pPr>
      <w:r w:rsidRPr="00622A0A">
        <w:rPr>
          <w:rStyle w:val="FootnoteReference"/>
        </w:rPr>
        <w:footnoteRef/>
      </w:r>
      <w:r w:rsidRPr="00622A0A">
        <w:t xml:space="preserve"> The distinction between input and output legitimacy has been developed by Fritz </w:t>
      </w:r>
      <w:proofErr w:type="spellStart"/>
      <w:r w:rsidRPr="00622A0A">
        <w:t>Scharpf</w:t>
      </w:r>
      <w:proofErr w:type="spellEnd"/>
      <w:r w:rsidRPr="00622A0A">
        <w:t xml:space="preserve"> since 1970s; see </w:t>
      </w:r>
      <w:proofErr w:type="spellStart"/>
      <w:r w:rsidRPr="001308D2">
        <w:t>Scharpf</w:t>
      </w:r>
      <w:proofErr w:type="spellEnd"/>
      <w:r>
        <w:t>,</w:t>
      </w:r>
      <w:r w:rsidRPr="001308D2">
        <w:t xml:space="preserve"> 1999.</w:t>
      </w:r>
    </w:p>
  </w:footnote>
  <w:footnote w:id="17">
    <w:p w14:paraId="7D34D0B8" w14:textId="681277E8" w:rsidR="00CF43E4" w:rsidRPr="00622A0A" w:rsidRDefault="00CF43E4" w:rsidP="00C51259">
      <w:pPr>
        <w:pStyle w:val="FootnoteText"/>
        <w:spacing w:line="276" w:lineRule="auto"/>
        <w:jc w:val="both"/>
      </w:pPr>
      <w:r w:rsidRPr="00622A0A">
        <w:rPr>
          <w:rStyle w:val="FootnoteReference"/>
        </w:rPr>
        <w:footnoteRef/>
      </w:r>
      <w:r w:rsidRPr="00622A0A">
        <w:t xml:space="preserve"> </w:t>
      </w:r>
      <w:r>
        <w:t xml:space="preserve">Among the most apparent examples is the exclusive United Nations Security Council or the United Nations General Assembly in which many </w:t>
      </w:r>
      <w:r w:rsidRPr="00622A0A">
        <w:t>small populations are awarded significantly bigger voice and voting power “per capita” in IOs</w:t>
      </w:r>
      <w:r>
        <w:t xml:space="preserve">. See also </w:t>
      </w:r>
      <w:r>
        <w:fldChar w:fldCharType="begin" w:fldLock="1"/>
      </w:r>
      <w:r>
        <w:instrText>ADDIN CSL_CITATION {"citationItems":[{"id":"ITEM-1","itemData":{"DOI":"10.1177/1354066104045543","ISBN":"0104-8015","ISSN":"13540661","PMID":"61618544","abstract":"The victory of Western liberal states ending the Cold War inspired the hope that international relations could be guided by the ideals of democracy and the rule of law. In the early 1990s, a group of thinkers developed the political project of cosmopolitan democracy with the aim of providing intellectual arguments in favour of an expansion of democracy, both within states and at the global level. While some significant successes have been achieved in terms of democratization within states, much less has been attained in democratizing the global system. The aim of this review article is twofold — on the one hand, to reassert the basic concepts of cosmopolitan democracy; on the other, to address the criticisms coming from Realist, Marxist, Communitarian and Multicultural perspectives.","author":[{"dropping-particle":"","family":"Archibugi","given":"Daniele","non-dropping-particle":"","parse-names":false,"suffix":""}],"container-title":"European Journal of International Relations","id":"ITEM-1","issue":"3","issued":{"date-parts":[["2004"]]},"note":"The issue of majority on the global scale:\n-countries that represent only 5% of the population have a majority in the UN GA. \n-If state's vote was proportional to population China, India, US, Brazil, Russia would have permanent majority. \n\nCritique Realism\n-Tensions between interests should most democratic countries refrain from integrationbe well-spirited, not antagonistic. But the pure fact that interests might be in confclit, is not a proof of their philosophy or theory, it is their political choice.\n-Tyranny is misplaced since world coercive power is never proposed by Cosmopolitanists. \n-Realist criticism of global democracy, if applied on state-democracies, should prove democracy impossible.\n\ncritique Marxism\n-capital flows, international trade not democratic\n-cosmoolitan democracydoesnt aim to defeat the class conflict, it aims to creat a system that will channel it, offering representatin\n-communist spirit shouldnt be defeated, its political program needs a change\n-class conflict prooved false\n\nAbsence of vernacular state and global democracy.\n\nrule of law and democracy - Habermas","page":"437-473","title":"Cosmopolitan democracy and its critics: A review","type":"article-journal","volume":"10"},"uris":["http://www.mendeley.com/documents/?uuid=3ff102be-23e5-4c8a-98f0-e92195899953"]}],"mendeley":{"formattedCitation":"(Archibugi, 2004)","manualFormatting":"Archibugi, 2004","plainTextFormattedCitation":"(Archibugi, 2004)","previouslyFormattedCitation":"(Archibugi, 2004)"},"properties":{"noteIndex":0},"schema":"https://github.com/citation-style-language/schema/raw/master/csl-citation.json"}</w:instrText>
      </w:r>
      <w:r>
        <w:fldChar w:fldCharType="separate"/>
      </w:r>
      <w:r w:rsidRPr="0056576C">
        <w:rPr>
          <w:noProof/>
        </w:rPr>
        <w:t>Archibugi</w:t>
      </w:r>
      <w:r>
        <w:rPr>
          <w:noProof/>
        </w:rPr>
        <w:t>,</w:t>
      </w:r>
      <w:r w:rsidRPr="0056576C">
        <w:rPr>
          <w:noProof/>
        </w:rPr>
        <w:t xml:space="preserve"> 2004</w:t>
      </w:r>
      <w:r>
        <w:fldChar w:fldCharType="end"/>
      </w:r>
      <w:r>
        <w:t>.</w:t>
      </w:r>
    </w:p>
  </w:footnote>
  <w:footnote w:id="18">
    <w:p w14:paraId="0E3D2B5A" w14:textId="45819AB3" w:rsidR="00CF43E4" w:rsidRPr="00622A0A" w:rsidRDefault="00CF43E4" w:rsidP="00C51259">
      <w:pPr>
        <w:pStyle w:val="FootnoteText"/>
        <w:spacing w:line="276" w:lineRule="auto"/>
        <w:jc w:val="both"/>
      </w:pPr>
      <w:r w:rsidRPr="00622A0A">
        <w:rPr>
          <w:rStyle w:val="FootnoteReference"/>
        </w:rPr>
        <w:footnoteRef/>
      </w:r>
      <w:r w:rsidRPr="00622A0A">
        <w:t xml:space="preserve"> The main issues identified by Dahl include diversity as an obstacle for consensus, lack of global political culture enabling prevention of conflicts, and the inability to secure informed consent on global topics.</w:t>
      </w:r>
      <w:r>
        <w:t xml:space="preserve"> See </w:t>
      </w:r>
      <w:r>
        <w:fldChar w:fldCharType="begin" w:fldLock="1"/>
      </w:r>
      <w:r>
        <w:instrText>ADDIN CSL_CITATION {"citationItems":[{"id":"ITEM-1","itemData":{"DOI":"10.1017/CBO9780511586361.003","author":[{"dropping-particle":"","family":"Dahl","given":"Robert A.","non-dropping-particle":"","parse-names":false,"suffix":""}],"container-title":"Democracy's Edges","id":"ITEM-1","issued":{"date-parts":[["1999","8","19"]]},"page":"19-36","publisher":"Cambridge University Press","title":"Can international organizations be democratic? A skeptic's view","type":"chapter"},"uris":["http://www.mendeley.com/documents/?uuid=214bf0d8-20d4-47bc-9c7f-ed744fa041d6"]},{"id":"ITEM-2","itemData":{"DOI":"10.2307/2151659","ISBN":"0032-3195","ISSN":"00323195","abstract":"The unexpected rise in opposition to the Maastricht Treaty in 1992 reflected in part an abrupt heightening of awareness about possible trade-offs that the designers and supporters of the treaty had largely ignored. The treaty was intended to create in due time a common currency among the twelve members of the European Union (EU), common policies on defense and foreign affais, and greater authority for the EU over many of the policies -social, economic, and environmental-of the member states. (Before Maastricht the EU had been called the European Community.) Increasing references to the democratic deficit in the political arrangements of the EU revealed a concern that whatever other benefits might result from the treaty, they could come at the cost of submerging a national democratic gov- ernment into a larger and less democratic transnational system.","author":[{"dropping-particle":"","family":"Dahl","given":"Robert A.","non-dropping-particle":"","parse-names":false,"suffix":""}],"container-title":"Political Science Quarterly","id":"ITEM-2","issue":"1","issued":{"date-parts":[["1994"]]},"note":"Because the problem of trade- offs in democratic values resulting from changes in scale has been largely ignored, the opponents of drastic increases in the size of a democratic unit have little to fall back on except sentiment, attach- ments, loyalties. Over the long span of history, they have won some rear-guard skirmishes and lost the deciding battles- a fate that may well await them in the coming century. The","page":"23","title":"A Democratic Dilemma: System Effectiveness versus Citizen Participation","type":"article-journal","volume":"109"},"uris":["http://www.mendeley.com/documents/?uuid=4bc75055-f8fc-47b6-b587-9b2c4cfb2a0f"]}],"mendeley":{"formattedCitation":"(Dahl, 1994, 1999)","manualFormatting":"Dahl, 1999, 1994.","plainTextFormattedCitation":"(Dahl, 1994, 1999)","previouslyFormattedCitation":"(Dahl, 1994, 1999)"},"properties":{"noteIndex":0},"schema":"https://github.com/citation-style-language/schema/raw/master/csl-citation.json"}</w:instrText>
      </w:r>
      <w:r>
        <w:fldChar w:fldCharType="separate"/>
      </w:r>
      <w:r w:rsidRPr="0056576C">
        <w:rPr>
          <w:noProof/>
        </w:rPr>
        <w:t>Dahl</w:t>
      </w:r>
      <w:r>
        <w:rPr>
          <w:noProof/>
        </w:rPr>
        <w:t>,</w:t>
      </w:r>
      <w:r w:rsidRPr="0056576C">
        <w:rPr>
          <w:noProof/>
        </w:rPr>
        <w:t xml:space="preserve"> 1999</w:t>
      </w:r>
      <w:r>
        <w:rPr>
          <w:noProof/>
        </w:rPr>
        <w:t>,</w:t>
      </w:r>
      <w:r w:rsidRPr="0056576C">
        <w:rPr>
          <w:noProof/>
        </w:rPr>
        <w:t xml:space="preserve"> 1994</w:t>
      </w:r>
      <w:r>
        <w:rPr>
          <w:noProof/>
        </w:rPr>
        <w:t>.</w:t>
      </w:r>
      <w:r>
        <w:fldChar w:fldCharType="end"/>
      </w:r>
    </w:p>
  </w:footnote>
  <w:footnote w:id="19">
    <w:p w14:paraId="7F92DE80" w14:textId="583DE4B3" w:rsidR="00CF43E4" w:rsidRPr="00622A0A" w:rsidRDefault="00CF43E4" w:rsidP="00C51259">
      <w:pPr>
        <w:pStyle w:val="FootnoteText"/>
        <w:spacing w:line="276" w:lineRule="auto"/>
        <w:jc w:val="both"/>
      </w:pPr>
      <w:r w:rsidRPr="00622A0A">
        <w:rPr>
          <w:rStyle w:val="FootnoteReference"/>
        </w:rPr>
        <w:footnoteRef/>
      </w:r>
      <w:r w:rsidRPr="00622A0A">
        <w:t xml:space="preserve"> See </w:t>
      </w:r>
      <w:r w:rsidRPr="009746B9">
        <w:fldChar w:fldCharType="begin" w:fldLock="1"/>
      </w:r>
      <w:r>
        <w:instrText>ADDIN CSL_CITATION {"citationItems":[{"id":"ITEM-1","itemData":{"URL":"https://www.fzu.cz/en/novinky/prague-laser-spaceapps-workshop-2019","author":[{"dropping-particle":"","family":"Institute of Physics of the Czech Academy of Sciences","given":"","non-dropping-particle":"","parse-names":false,"suffix":""}],"id":"ITEM-1","issued":{"date-parts":[["2019"]]},"title":"Prague Laser Spaceapps Workshop 2019","type":"webpage"},"uris":["http://www.mendeley.com/documents/?uuid=d4a279ac-9c1d-4843-a459-17ee4fc8a9a5"]}],"mendeley":{"formattedCitation":"(Institute of Physics of the Czech Academy of Sciences, 2019)","manualFormatting":"Institute of Physics of the Czech Academy of Sciences, 2019","plainTextFormattedCitation":"(Institute of Physics of the Czech Academy of Sciences, 2019)","previouslyFormattedCitation":"(Institute of Physics of the Czech Academy of Sciences, 2019)"},"properties":{"noteIndex":0},"schema":"https://github.com/citation-style-language/schema/raw/master/csl-citation.json"}</w:instrText>
      </w:r>
      <w:r w:rsidRPr="009746B9">
        <w:fldChar w:fldCharType="separate"/>
      </w:r>
      <w:r w:rsidRPr="0056576C">
        <w:rPr>
          <w:noProof/>
        </w:rPr>
        <w:t>Institute of Physics of the Czech Academy of Sciences</w:t>
      </w:r>
      <w:r>
        <w:rPr>
          <w:noProof/>
        </w:rPr>
        <w:t>,</w:t>
      </w:r>
      <w:r w:rsidRPr="0056576C">
        <w:rPr>
          <w:noProof/>
        </w:rPr>
        <w:t xml:space="preserve"> 2019</w:t>
      </w:r>
      <w:r w:rsidRPr="009746B9">
        <w:fldChar w:fldCharType="end"/>
      </w:r>
      <w:r w:rsidRPr="00622A0A">
        <w:t xml:space="preserve"> or </w:t>
      </w:r>
      <w:r w:rsidRPr="009746B9">
        <w:fldChar w:fldCharType="begin" w:fldLock="1"/>
      </w:r>
      <w:r>
        <w:instrText>ADDIN CSL_CITATION {"citationItems":[{"id":"ITEM-1","itemData":{"author":[{"dropping-particle":"","family":"McEnchroe","given":"Tim","non-dropping-particle":"","parse-names":false,"suffix":""}],"container-title":"Radio Prague International","id":"ITEM-1","issued":{"date-parts":[["2019"]]},"title":"Czech High Frequency Laser Could Help Space Exploration","type":"article-newspaper"},"uris":["http://www.mendeley.com/documents/?uuid=1f2a8b89-e58f-492e-b49e-812dff830a22"]}],"mendeley":{"formattedCitation":"(McEnchroe, 2019)","manualFormatting":"McEnchroe, 2019.","plainTextFormattedCitation":"(McEnchroe, 2019)","previouslyFormattedCitation":"(McEnchroe, 2019)"},"properties":{"noteIndex":0},"schema":"https://github.com/citation-style-language/schema/raw/master/csl-citation.json"}</w:instrText>
      </w:r>
      <w:r w:rsidRPr="009746B9">
        <w:fldChar w:fldCharType="separate"/>
      </w:r>
      <w:r w:rsidRPr="0056576C">
        <w:rPr>
          <w:noProof/>
        </w:rPr>
        <w:t>McEnchroe</w:t>
      </w:r>
      <w:r>
        <w:rPr>
          <w:noProof/>
        </w:rPr>
        <w:t>,</w:t>
      </w:r>
      <w:r w:rsidRPr="0056576C">
        <w:rPr>
          <w:noProof/>
        </w:rPr>
        <w:t xml:space="preserve"> 2019</w:t>
      </w:r>
      <w:r>
        <w:rPr>
          <w:noProof/>
        </w:rPr>
        <w:t>.</w:t>
      </w:r>
      <w:r w:rsidRPr="009746B9">
        <w:fldChar w:fldCharType="end"/>
      </w:r>
    </w:p>
  </w:footnote>
  <w:footnote w:id="20">
    <w:p w14:paraId="406ECBDC" w14:textId="77777777" w:rsidR="00CF43E4" w:rsidRPr="00622A0A" w:rsidRDefault="00CF43E4" w:rsidP="00C51259">
      <w:pPr>
        <w:pStyle w:val="FootnoteText"/>
        <w:spacing w:line="276" w:lineRule="auto"/>
        <w:jc w:val="both"/>
      </w:pPr>
      <w:r w:rsidRPr="00622A0A">
        <w:rPr>
          <w:rStyle w:val="FootnoteReference"/>
        </w:rPr>
        <w:footnoteRef/>
      </w:r>
      <w:r w:rsidRPr="00622A0A">
        <w:t xml:space="preserve"> UNCOPUOS STSC statement by the Czech Republic from February 6</w:t>
      </w:r>
      <w:r w:rsidRPr="00622A0A">
        <w:rPr>
          <w:vertAlign w:val="superscript"/>
        </w:rPr>
        <w:t>th</w:t>
      </w:r>
      <w:proofErr w:type="gramStart"/>
      <w:r w:rsidRPr="00622A0A">
        <w:t xml:space="preserve"> 2020</w:t>
      </w:r>
      <w:proofErr w:type="gramEnd"/>
      <w:r w:rsidRPr="00622A0A">
        <w:t xml:space="preserve"> available at </w:t>
      </w:r>
      <w:hyperlink r:id="rId4" w:history="1">
        <w:r w:rsidRPr="00622A0A">
          <w:rPr>
            <w:rStyle w:val="Hyperlink"/>
          </w:rPr>
          <w:t>https://www.unoosa.org/documents/pdf/copuos/stsc/2020/statements/2020-02-06-PM-Item04-05-CzechiaE.pdf</w:t>
        </w:r>
      </w:hyperlink>
    </w:p>
  </w:footnote>
  <w:footnote w:id="21">
    <w:p w14:paraId="78120FBB" w14:textId="40E94EA5" w:rsidR="00CF43E4" w:rsidRPr="00622A0A" w:rsidRDefault="00CF43E4" w:rsidP="00C51259">
      <w:pPr>
        <w:pStyle w:val="FootnoteText"/>
        <w:spacing w:line="276" w:lineRule="auto"/>
        <w:jc w:val="both"/>
      </w:pPr>
      <w:r w:rsidRPr="00622A0A">
        <w:rPr>
          <w:rStyle w:val="FootnoteReference"/>
        </w:rPr>
        <w:footnoteRef/>
      </w:r>
      <w:r w:rsidRPr="00622A0A">
        <w:t xml:space="preserve"> While this is certainly not an exhaustive list, it reflects the main governance challenges identified in the final report of the </w:t>
      </w:r>
      <w:r w:rsidRPr="000C4716">
        <w:rPr>
          <w:i/>
          <w:iCs/>
        </w:rPr>
        <w:t xml:space="preserve">Prague Laser </w:t>
      </w:r>
      <w:proofErr w:type="spellStart"/>
      <w:r w:rsidRPr="000C4716">
        <w:rPr>
          <w:i/>
          <w:iCs/>
        </w:rPr>
        <w:t>SpaceApps</w:t>
      </w:r>
      <w:proofErr w:type="spellEnd"/>
      <w:r w:rsidRPr="000C4716">
        <w:rPr>
          <w:i/>
          <w:iCs/>
        </w:rPr>
        <w:t xml:space="preserve"> Workshop</w:t>
      </w:r>
      <w:r w:rsidRPr="00622A0A">
        <w:t>.</w:t>
      </w:r>
    </w:p>
  </w:footnote>
  <w:footnote w:id="22">
    <w:p w14:paraId="403CEC36" w14:textId="74265863" w:rsidR="00CF43E4" w:rsidRPr="000C4716" w:rsidRDefault="00CF43E4" w:rsidP="00C51259">
      <w:pPr>
        <w:pStyle w:val="FootnoteText"/>
        <w:spacing w:line="276" w:lineRule="auto"/>
        <w:jc w:val="both"/>
      </w:pPr>
      <w:r w:rsidRPr="00622A0A">
        <w:rPr>
          <w:rStyle w:val="FootnoteReference"/>
        </w:rPr>
        <w:footnoteRef/>
      </w:r>
      <w:r w:rsidRPr="00622A0A">
        <w:t xml:space="preserve"> The judicial branch is another such example. The importance of democratic deficits in certain areas is well argued in </w:t>
      </w:r>
      <w:r w:rsidRPr="009746B9">
        <w:fldChar w:fldCharType="begin" w:fldLock="1"/>
      </w:r>
      <w:r>
        <w:instrText>ADDIN CSL_CITATION {"citationItems":[{"id":"ITEM-1","itemData":{"DOI":"10.1111/1468-5965.00390","ISBN":"1468-5965","ISSN":"1468-5965","abstract":"Concern about the EU’s ‘democratic deficit’ is misplaced. Judged against existing advanced industrial democracies, rather than an ideal plebiscitary or parliamentary democracy, the EU is legitimate. Its institutions are tightly constrained by constitu- tional checks and balances: narrow mandates, fiscal limits, super-majoritarian and concurrent voting requirements and separation of powers. The EU's appearance of exceptional insulation reflects the subset of functions it performs – central banking, constitutional adjudication, civil prosecution, economic diplomacy and technical administration. These are matters of low electoral salience commonly delegated in national systems, for normatively justifiable reasons. On balance, the EU redresses rather than creates biases in political representation, deliberation and output.","author":[{"dropping-particle":"","family":"Moravcsik","given":"Andrew","non-dropping-particle":"","parse-names":false,"suffix":""}],"container-title":"Journal of Common Market Studies","id":"ITEM-1","issue":"4","issued":{"date-parts":[["2002"]]},"note":"We might, of course, choose to criticize the broader trend toward professional administration, judicial enforcement of rights and strong executive leadership, but it is unrealistic to expect the EU to bear the brunt of such a critique.\n\nNational democracies already possess autonomy from direct political contenstation in areas that are mostly subjected to the EU governance - central banking, constitutional adjudication, criminal and civil proesuction, technical administration and economic diplomacy. \n\nNeed for impartial decision-making in critical areas:\n-Scientific and expert decision-making requried\n-Minority group protection from tyranny\n-Capture by interest groups\n\nFurther,EU legislative and regulatory activity is inversely correlated with the salience of issues in the minds of European voters, so any effort to expand participation is unlikely to overcome apathy. \n\nLack of salience, not lack of opportunity, may impose the binding constraint on Euro- pean political participation.\n\nNegative integration (market liberalization) vs. positive integration (social protection). EU's constitutional set up that prioritizes negative integration is the source of democratic deficit.","page":"603-624","title":"In Defence of the 'Democratic Deficit': Reassessing Legitimacy in the European Union","type":"article-journal","volume":"40"},"uris":["http://www.mendeley.com/documents/?uuid=0a40d1de-741b-4f9b-aab1-51549ffc4165"]}],"mendeley":{"formattedCitation":"(Moravcsik, 2002)","manualFormatting":"Moravcsik, 2002.","plainTextFormattedCitation":"(Moravcsik, 2002)","previouslyFormattedCitation":"(Moravcsik, 2002)"},"properties":{"noteIndex":0},"schema":"https://github.com/citation-style-language/schema/raw/master/csl-citation.json"}</w:instrText>
      </w:r>
      <w:r w:rsidRPr="009746B9">
        <w:fldChar w:fldCharType="separate"/>
      </w:r>
      <w:r w:rsidRPr="0056576C">
        <w:rPr>
          <w:noProof/>
        </w:rPr>
        <w:t>Moravcsik</w:t>
      </w:r>
      <w:r>
        <w:rPr>
          <w:noProof/>
        </w:rPr>
        <w:t>,</w:t>
      </w:r>
      <w:r w:rsidRPr="0056576C">
        <w:rPr>
          <w:noProof/>
        </w:rPr>
        <w:t xml:space="preserve"> 2002</w:t>
      </w:r>
      <w:r>
        <w:rPr>
          <w:noProof/>
        </w:rPr>
        <w:t>.</w:t>
      </w:r>
      <w:r w:rsidRPr="009746B9">
        <w:fldChar w:fldCharType="end"/>
      </w:r>
      <w:r w:rsidRPr="00622A0A">
        <w:t xml:space="preserve"> </w:t>
      </w:r>
    </w:p>
  </w:footnote>
  <w:footnote w:id="23">
    <w:p w14:paraId="127CD477" w14:textId="2D98C429"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For an inquiry into this dynamic in the Central and Eastern Europe see </w:t>
      </w:r>
      <w:r w:rsidRPr="000C4716">
        <w:fldChar w:fldCharType="begin" w:fldLock="1"/>
      </w:r>
      <w:r>
        <w:instrText>ADDIN CSL_CITATION {"citationItems":[{"id":"ITEM-1","itemData":{"DOI":"10.1017/S1574019619000336","ISSN":"1574-0196","abstract":"Separation of institutions, functions and personnel – Checks and balances – Hungary, Poland, Czechia, Slovakia – Short tradition of separation of powers in Central Europe – Fragile interwar systems of separation of powers – Communist principle of centralisation of power – Technocratic challenge to separation of powers during the EU accession – One-sided checks on the elected branches and empowering technocratic elitist institutions – Populist challenge to separation of powers in the 2010s – Re-politicising of the public sphere, removing most checks on the elected branches, and curtailing and packing the unelected institutions – Technocratic and populist challenges to separation of powers interrelated more than we thought","author":[{"dropping-particle":"","family":"Kosař","given":"David","non-dropping-particle":"","parse-names":false,"suffix":""},{"dropping-particle":"","family":"Baroš","given":"Jiří","non-dropping-particle":"","parse-names":false,"suffix":""},{"dropping-particle":"","family":"Dufek","given":"Pavel","non-dropping-particle":"","parse-names":false,"suffix":""}],"container-title":"European Constitutional Law Review","id":"ITEM-1","issue":"3","issued":{"date-parts":[["2019","9","23"]]},"page":"427-461","title":"The Twin Challenges to Separation of Powers in Central Europe: Technocratic Governance and Populism","type":"article-journal","volume":"15"},"uris":["http://www.mendeley.com/documents/?uuid=42cc3b05-12cd-4697-be00-c0e8fd50c1f1"]}],"mendeley":{"formattedCitation":"(Kosař et al., 2019)","manualFormatting":"Kosař, Baroš, &amp; Dufek, 2019","plainTextFormattedCitation":"(Kosař et al., 2019)","previouslyFormattedCitation":"(Kosař et al., 2019)"},"properties":{"noteIndex":0},"schema":"https://github.com/citation-style-language/schema/raw/master/csl-citation.json"}</w:instrText>
      </w:r>
      <w:r w:rsidRPr="000C4716">
        <w:fldChar w:fldCharType="separate"/>
      </w:r>
      <w:r w:rsidRPr="0056576C">
        <w:rPr>
          <w:noProof/>
        </w:rPr>
        <w:t xml:space="preserve">Kosař, Baroš, </w:t>
      </w:r>
      <w:r>
        <w:rPr>
          <w:noProof/>
        </w:rPr>
        <w:t>&amp;</w:t>
      </w:r>
      <w:r w:rsidRPr="0056576C">
        <w:rPr>
          <w:noProof/>
        </w:rPr>
        <w:t xml:space="preserve"> Dufek</w:t>
      </w:r>
      <w:r>
        <w:rPr>
          <w:noProof/>
        </w:rPr>
        <w:t>,</w:t>
      </w:r>
      <w:r w:rsidRPr="0056576C">
        <w:rPr>
          <w:noProof/>
        </w:rPr>
        <w:t xml:space="preserve"> 2019</w:t>
      </w:r>
      <w:r w:rsidRPr="000C4716">
        <w:fldChar w:fldCharType="end"/>
      </w:r>
      <w:r>
        <w:t>;</w:t>
      </w:r>
      <w:r w:rsidRPr="000C4716">
        <w:t xml:space="preserve"> also </w:t>
      </w:r>
      <w:r>
        <w:fldChar w:fldCharType="begin" w:fldLock="1"/>
      </w:r>
      <w:r>
        <w:instrText>ADDIN CSL_CITATION {"citationItems":[{"id":"ITEM-1","itemData":{"DOI":"10.1017/S0003055416000538","ISSN":"0003-0554","abstract":"The article compares analytically populism and technocracy as alternative forms of political representation to party government. It argues that populist and technocratic principles of representation challenge fundamental features of party democracy. The two alternative forms of representation are addressed theoretically from the perspective of political representation. First, the article identifies the commonalities between the two forms of representation: both populism and technocracy are based on a unitary, nonpluralist, unmediated, and unaccountable vision of society's general interest. Second, it highlights their differences. Technocracy stresses responsibility and requires voters to entrust authority to experts who identify the general interest from rational speculation. Populism stresses responsiveness and requires voters to delegate authority to leaders who equate the general interest with a putative will of the people. While the populist form of representation has received considerable attention, the technocratic one has been neglected. The article presents a more complete picture of the analytical relationship between them.","author":[{"dropping-particle":"","family":"Caramani","given":"Daniele","non-dropping-particle":"","parse-names":false,"suffix":""}],"container-title":"American Political Science Review","id":"ITEM-1","issue":"1","issued":{"date-parts":[["2017","2","24"]]},"page":"54-67","title":"Will vs. Reason: The Populist and Technocratic Forms of Political Representation and Their Critique to Party Government","type":"article-journal","volume":"111"},"uris":["http://www.mendeley.com/documents/?uuid=bd6ee784-c461-48db-a083-3cc693e370cf"]}],"mendeley":{"formattedCitation":"(Caramani, 2017)","manualFormatting":"Caramani 2017.","plainTextFormattedCitation":"(Caramani, 2017)","previouslyFormattedCitation":"(Caramani, 2017)"},"properties":{"noteIndex":0},"schema":"https://github.com/citation-style-language/schema/raw/master/csl-citation.json"}</w:instrText>
      </w:r>
      <w:r>
        <w:fldChar w:fldCharType="separate"/>
      </w:r>
      <w:r w:rsidRPr="0056576C">
        <w:rPr>
          <w:noProof/>
        </w:rPr>
        <w:t>C</w:t>
      </w:r>
      <w:r>
        <w:rPr>
          <w:noProof/>
        </w:rPr>
        <w:t>aramani</w:t>
      </w:r>
      <w:r w:rsidRPr="0056576C">
        <w:rPr>
          <w:noProof/>
        </w:rPr>
        <w:t xml:space="preserve"> 2017</w:t>
      </w:r>
      <w:r>
        <w:rPr>
          <w:noProof/>
        </w:rPr>
        <w:t>.</w:t>
      </w:r>
      <w:r>
        <w:fldChar w:fldCharType="end"/>
      </w:r>
    </w:p>
  </w:footnote>
  <w:footnote w:id="24">
    <w:p w14:paraId="7712B5C2" w14:textId="4814ADD4"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See </w:t>
      </w:r>
      <w:r>
        <w:fldChar w:fldCharType="begin" w:fldLock="1"/>
      </w:r>
      <w:r>
        <w:instrText>ADDIN CSL_CITATION {"citationItems":[{"id":"ITEM-1","itemData":{"DOI":"10.1073/pnas.0403723101","ISSN":"0027-8424","author":[{"dropping-particle":"","family":"Hong","given":"L.","non-dropping-particle":"","parse-names":false,"suffix":""},{"dropping-particle":"","family":"Page","given":"S. E.","non-dropping-particle":"","parse-names":false,"suffix":""}],"container-title":"Proceedings of the National Academy of Sciences","id":"ITEM-1","issue":"46","issued":{"date-parts":[["2004","11","16"]]},"page":"16385-16389","title":"Groups of diverse problem solvers can outperform groups of high-ability problem solvers","type":"article-journal","volume":"101"},"uris":["http://www.mendeley.com/documents/?uuid=31c1a005-2366-463d-af75-5d48270fba4f"]},{"id":"ITEM-2","itemData":{"DOI":"10.1177/1470594X14544284","ISSN":"1470-594X","author":[{"dropping-particle":"","family":"Landemore","given":"Hélène","non-dropping-particle":"","parse-names":false,"suffix":""},{"dropping-particle":"","family":"Page","given":"Scott E.","non-dropping-particle":"","parse-names":false,"suffix":""}],"container-title":"Politics, Philosophy &amp; Economics","id":"ITEM-2","issue":"3","issued":{"date-parts":[["2015","8","20"]]},"page":"229-254","title":"Deliberation and disagreement","type":"article-journal","volume":"14"},"uris":["http://www.mendeley.com/documents/?uuid=8f40e836-16bc-45f6-81d3-2ab41c8898d4"]}],"mendeley":{"formattedCitation":"(Hong &amp; Page, 2004; Landemore &amp; Page, 2015)","manualFormatting":"Hong &amp; Page, 2004; Landemore &amp; Page, 2015.","plainTextFormattedCitation":"(Hong &amp; Page, 2004; Landemore &amp; Page, 2015)","previouslyFormattedCitation":"(Hong &amp; Page, 2004; Landemore &amp; Page, 2015)"},"properties":{"noteIndex":0},"schema":"https://github.com/citation-style-language/schema/raw/master/csl-citation.json"}</w:instrText>
      </w:r>
      <w:r>
        <w:fldChar w:fldCharType="separate"/>
      </w:r>
      <w:r w:rsidRPr="00486640">
        <w:rPr>
          <w:noProof/>
        </w:rPr>
        <w:t>Hong &amp; Page, 2004; Landemore &amp; Page, 2015</w:t>
      </w:r>
      <w:r>
        <w:rPr>
          <w:noProof/>
        </w:rPr>
        <w:t>.</w:t>
      </w:r>
      <w:r>
        <w:fldChar w:fldCharType="end"/>
      </w:r>
    </w:p>
  </w:footnote>
  <w:footnote w:id="25">
    <w:p w14:paraId="50BAA319" w14:textId="040E1BBC"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Two authoritative sources are the Bloomberg-Patel’s “Report to the American Physical Society of the Study Group on Science and Technology of Directed Energy Weapons” and </w:t>
      </w:r>
      <w:r w:rsidRPr="008B1EB4">
        <w:t xml:space="preserve">the Strategic </w:t>
      </w:r>
      <w:proofErr w:type="spellStart"/>
      <w:r w:rsidRPr="008B1EB4">
        <w:t>Defense</w:t>
      </w:r>
      <w:proofErr w:type="spellEnd"/>
      <w:r w:rsidRPr="008B1EB4">
        <w:t xml:space="preserve"> Initiative Organization</w:t>
      </w:r>
      <w:r>
        <w:t>’s</w:t>
      </w:r>
      <w:r w:rsidRPr="000C4716">
        <w:t xml:space="preserve"> “Space-Based Chemical Laser in Strategic </w:t>
      </w:r>
      <w:proofErr w:type="spellStart"/>
      <w:r w:rsidRPr="000C4716">
        <w:t>Defense</w:t>
      </w:r>
      <w:proofErr w:type="spellEnd"/>
      <w:r w:rsidRPr="000C4716">
        <w:t>”</w:t>
      </w:r>
      <w:r>
        <w:t>.</w:t>
      </w:r>
    </w:p>
  </w:footnote>
  <w:footnote w:id="26">
    <w:p w14:paraId="1CFEA70B" w14:textId="4141E8B5" w:rsidR="00CF43E4" w:rsidRPr="000C4716" w:rsidRDefault="00CF43E4" w:rsidP="00C51259">
      <w:pPr>
        <w:pStyle w:val="FootnoteText"/>
        <w:spacing w:line="276" w:lineRule="auto"/>
      </w:pPr>
      <w:r w:rsidRPr="00622A0A">
        <w:rPr>
          <w:rStyle w:val="FootnoteReference"/>
        </w:rPr>
        <w:footnoteRef/>
      </w:r>
      <w:r w:rsidRPr="00622A0A">
        <w:t xml:space="preserve"> This is a huge topic to which we cannot do justice here. The claim that even scientific truths are subject to social realities they emerge in as well as to interests that shape the way these scientific observations are interpreted has been developed along many paths in Science and Technology Studies, </w:t>
      </w:r>
      <w:r>
        <w:t xml:space="preserve">and more generally </w:t>
      </w:r>
      <w:r w:rsidRPr="00622A0A">
        <w:t xml:space="preserve">in the sociology of science. Nonetheless, all converge on the observation that a full evaluation of security cannot be done without a throughout analysis of the process, context and consequences of reaching the state of security. See </w:t>
      </w:r>
      <w:r w:rsidRPr="002B2C1A">
        <w:fldChar w:fldCharType="begin" w:fldLock="1"/>
      </w:r>
      <w:r>
        <w:instrText>ADDIN CSL_CITATION {"citationItems":[{"id":"ITEM-1","itemData":{"DOI":"10.1016/j.geoforum.2017.06.010","ISSN":"00167185","abstract":"What role does science play in shaping the political? This themed issue brings together scholars from political science, human geography, natural science and related fields with the common aim of exploring links between science/expertise and politics with a specific focus on security implications. The increasing attention to threats and risks related to issues such as climate change, migration, energy security, or emerging technologies creates a demand for new types of experts and expertise relevant for security politics. By looking at the actors who operate at the boundary between science, bureaucracy and security politics, this themed issue seeks to destabilize the notion of an apolitical sphere of science and expertise, while at the same time demonstrating how the politics of expertise shapes the authority and subjectivity of scientists and reconfigures the meanings and roles of scientific knowledge. In this editorial, we connect relevant literatures and introduce the individual articles that compose the themed issue.","author":[{"dropping-particle":"","family":"Rychnovská","given":"Dagmar","non-dropping-particle":"","parse-names":false,"suffix":""},{"dropping-particle":"","family":"Pasgaard","given":"Maya","non-dropping-particle":"","parse-names":false,"suffix":""},{"dropping-particle":"","family":"Berling","given":"Trine Villumsen","non-dropping-particle":"","parse-names":false,"suffix":""}],"container-title":"Geoforum","id":"ITEM-1","issue":"June","issued":{"date-parts":[["2017"]]},"page":"327-331","publisher":"Elsevier","title":"Science and security expertise: Authority, knowledge, subjectivity","type":"article-journal","volume":"84"},"uris":["http://www.mendeley.com/documents/?uuid=662829fb-05f6-4ac7-981f-c60c867c6601"]},{"id":"ITEM-2","itemData":{"DOI":"10.1080/03085140701254308","author":[{"dropping-particle":"","family":"Li","given":"Tania Murray","non-dropping-particle":"","parse-names":false,"suffix":""}],"id":"ITEM-2","issue":"October 2014","issued":{"date-parts":[["2007"]]},"page":"37-41","title":"Practices of assemblage and community forest management","type":"article-journal"},"uris":["http://www.mendeley.com/documents/?uuid=7d6bfc8f-7fab-490e-9e9e-f6b947bb8780"]},{"id":"ITEM-3","itemData":{"author":[{"dropping-particle":"","family":"Jasanoff","given":"Sheila","non-dropping-particle":"","parse-names":false,"suffix":""}],"id":"ITEM-3","issued":{"date-parts":[["1990"]]},"publisher":"Harvard University Press","publisher-place":"Cambridge","title":"The Fifth Branch: Science Advisers as Policy-makers","type":"book"},"uris":["http://www.mendeley.com/documents/?uuid=4e09a20e-3a4b-4b4e-9e3a-18eeb282601d"]}],"mendeley":{"formattedCitation":"(Jasanoff, 1990; Li, 2007; Rychnovská et al., 2017)","manualFormatting":"Rychnovská, Pasgaard, &amp; Berling, 2017; Li, 2007; Jasanoff, 1990.","plainTextFormattedCitation":"(Jasanoff, 1990; Li, 2007; Rychnovská et al., 2017)","previouslyFormattedCitation":"(Jasanoff, 1990; Li, 2007; Rychnovská et al., 2017)"},"properties":{"noteIndex":0},"schema":"https://github.com/citation-style-language/schema/raw/master/csl-citation.json"}</w:instrText>
      </w:r>
      <w:r w:rsidRPr="002B2C1A">
        <w:fldChar w:fldCharType="separate"/>
      </w:r>
      <w:r w:rsidRPr="0056576C">
        <w:rPr>
          <w:noProof/>
        </w:rPr>
        <w:t xml:space="preserve">Rychnovská, Pasgaard, </w:t>
      </w:r>
      <w:r>
        <w:rPr>
          <w:noProof/>
        </w:rPr>
        <w:t>&amp;</w:t>
      </w:r>
      <w:r w:rsidRPr="0056576C">
        <w:rPr>
          <w:noProof/>
        </w:rPr>
        <w:t xml:space="preserve"> Berling</w:t>
      </w:r>
      <w:r>
        <w:rPr>
          <w:noProof/>
        </w:rPr>
        <w:t>,</w:t>
      </w:r>
      <w:r w:rsidRPr="0056576C">
        <w:rPr>
          <w:noProof/>
        </w:rPr>
        <w:t xml:space="preserve"> 2017; Li</w:t>
      </w:r>
      <w:r>
        <w:rPr>
          <w:noProof/>
        </w:rPr>
        <w:t>,</w:t>
      </w:r>
      <w:r w:rsidRPr="0056576C">
        <w:rPr>
          <w:noProof/>
        </w:rPr>
        <w:t xml:space="preserve"> 2007; Jasanoff</w:t>
      </w:r>
      <w:r>
        <w:rPr>
          <w:noProof/>
        </w:rPr>
        <w:t>,</w:t>
      </w:r>
      <w:r w:rsidRPr="0056576C">
        <w:rPr>
          <w:noProof/>
        </w:rPr>
        <w:t xml:space="preserve"> 1990</w:t>
      </w:r>
      <w:r>
        <w:rPr>
          <w:noProof/>
        </w:rPr>
        <w:t>.</w:t>
      </w:r>
      <w:r w:rsidRPr="002B2C1A">
        <w:fldChar w:fldCharType="end"/>
      </w:r>
      <w:r w:rsidRPr="00622A0A">
        <w:t xml:space="preserve"> Although Meyer and </w:t>
      </w:r>
      <w:proofErr w:type="spellStart"/>
      <w:r w:rsidRPr="00622A0A">
        <w:t>Acuto</w:t>
      </w:r>
      <w:proofErr w:type="spellEnd"/>
      <w:r w:rsidRPr="00622A0A">
        <w:t xml:space="preserve"> do expand on this topic in their paper on LTS governance, we have different aims here.</w:t>
      </w:r>
    </w:p>
  </w:footnote>
  <w:footnote w:id="27">
    <w:p w14:paraId="5757FFFB" w14:textId="6479AF76" w:rsidR="00CF43E4" w:rsidRPr="00622A0A" w:rsidRDefault="00CF43E4" w:rsidP="00C51259">
      <w:pPr>
        <w:pStyle w:val="FootnoteText"/>
        <w:spacing w:line="276" w:lineRule="auto"/>
      </w:pPr>
      <w:r w:rsidRPr="00600FF3">
        <w:rPr>
          <w:rStyle w:val="FootnoteReference"/>
        </w:rPr>
        <w:footnoteRef/>
      </w:r>
      <w:r w:rsidRPr="00600FF3">
        <w:t xml:space="preserve"> This</w:t>
      </w:r>
      <w:r>
        <w:t xml:space="preserve"> is likely a reference to Dahl’s discussion of guardianship-type of rule in </w:t>
      </w:r>
      <w:r>
        <w:fldChar w:fldCharType="begin" w:fldLock="1"/>
      </w:r>
      <w:r>
        <w:instrText>ADDIN CSL_CITATION {"citationItems":[{"id":"ITEM-1","itemData":{"author":[{"dropping-particle":"","family":"Dahl","given":"Robert A.","non-dropping-particle":"","parse-names":false,"suffix":""}],"id":"ITEM-1","issued":{"date-parts":[["1989"]]},"publisher":"Yale University Press","title":"Democracy and its Critics","type":"book"},"label":"chapter","locator":"4","uris":["http://www.mendeley.com/documents/?uuid=a53570eb-8c65-4f74-a15e-04e63981bdc8"]}],"mendeley":{"formattedCitation":"(Dahl, 1989, Chapter 4)","manualFormatting":"Dahl 1989, chap. 4.","plainTextFormattedCitation":"(Dahl, 1989, Chapter 4)","previouslyFormattedCitation":"(Dahl, 1989, Chapter 4)"},"properties":{"noteIndex":0},"schema":"https://github.com/citation-style-language/schema/raw/master/csl-citation.json"}</w:instrText>
      </w:r>
      <w:r>
        <w:fldChar w:fldCharType="separate"/>
      </w:r>
      <w:r w:rsidRPr="0056576C">
        <w:rPr>
          <w:noProof/>
        </w:rPr>
        <w:t>Dahl 1989, chap. 4</w:t>
      </w:r>
      <w:r>
        <w:rPr>
          <w:noProof/>
        </w:rPr>
        <w:t>.</w:t>
      </w:r>
      <w:r>
        <w:fldChar w:fldCharType="end"/>
      </w:r>
    </w:p>
  </w:footnote>
  <w:footnote w:id="28">
    <w:p w14:paraId="6DFEFBB6" w14:textId="73B38269" w:rsidR="00CF43E4" w:rsidRPr="000C4716" w:rsidRDefault="00CF43E4" w:rsidP="00C51259">
      <w:pPr>
        <w:pStyle w:val="FootnoteText"/>
        <w:spacing w:line="276" w:lineRule="auto"/>
      </w:pPr>
      <w:r w:rsidRPr="000C4716">
        <w:rPr>
          <w:rStyle w:val="FootnoteReference"/>
        </w:rPr>
        <w:footnoteRef/>
      </w:r>
      <w:r w:rsidRPr="000C4716">
        <w:t xml:space="preserve"> Perhaps unless </w:t>
      </w:r>
      <w:r>
        <w:t xml:space="preserve">a “catastrophic moral horror” is imminent, to use Nozick’s memorable phrase. See </w:t>
      </w:r>
      <w:r>
        <w:fldChar w:fldCharType="begin" w:fldLock="1"/>
      </w:r>
      <w:r>
        <w:instrText>ADDIN CSL_CITATION {"citationItems":[{"id":"ITEM-1","itemData":{"ISBN":"978-0-465-09720-3","author":[{"dropping-particle":"","family":"Nozick","given":"James","non-dropping-particle":"","parse-names":false,"suffix":""}],"id":"ITEM-1","issued":{"date-parts":[["1974"]]},"number-of-pages":"334","publisher":"Basic Books","title":"Anarchy, State, and Utopia","type":"book"},"locator":"30","uris":["http://www.mendeley.com/documents/?uuid=f503a658-a839-41a1-b6b5-7218e8d08bc9"]}],"mendeley":{"formattedCitation":"(Nozick, 1974, p. 30)","manualFormatting":"Nozick, 1974, p. 30.","plainTextFormattedCitation":"(Nozick, 1974, p. 30)","previouslyFormattedCitation":"(Nozick, 1974, p. 30)"},"properties":{"noteIndex":0},"schema":"https://github.com/citation-style-language/schema/raw/master/csl-citation.json"}</w:instrText>
      </w:r>
      <w:r>
        <w:fldChar w:fldCharType="separate"/>
      </w:r>
      <w:r w:rsidRPr="0056576C">
        <w:rPr>
          <w:noProof/>
        </w:rPr>
        <w:t>Nozick</w:t>
      </w:r>
      <w:r>
        <w:rPr>
          <w:noProof/>
        </w:rPr>
        <w:t>,</w:t>
      </w:r>
      <w:r w:rsidRPr="0056576C">
        <w:rPr>
          <w:noProof/>
        </w:rPr>
        <w:t xml:space="preserve"> 1974, </w:t>
      </w:r>
      <w:r>
        <w:rPr>
          <w:noProof/>
        </w:rPr>
        <w:t xml:space="preserve">p. </w:t>
      </w:r>
      <w:r w:rsidRPr="0056576C">
        <w:rPr>
          <w:noProof/>
        </w:rPr>
        <w:t>30</w:t>
      </w:r>
      <w:r>
        <w:rPr>
          <w:noProof/>
        </w:rPr>
        <w:t>.</w:t>
      </w:r>
      <w:r>
        <w:fldChar w:fldCharType="end"/>
      </w:r>
    </w:p>
  </w:footnote>
  <w:footnote w:id="29">
    <w:p w14:paraId="3BE20C3C" w14:textId="02CFA9DE" w:rsidR="00CF43E4" w:rsidRPr="00622A0A" w:rsidRDefault="00CF43E4" w:rsidP="00C51259">
      <w:pPr>
        <w:pStyle w:val="FootnoteText"/>
        <w:spacing w:line="276" w:lineRule="auto"/>
      </w:pPr>
      <w:r w:rsidRPr="00622A0A">
        <w:rPr>
          <w:rStyle w:val="FootnoteReference"/>
        </w:rPr>
        <w:footnoteRef/>
      </w:r>
      <w:r w:rsidRPr="00622A0A">
        <w:t xml:space="preserve"> </w:t>
      </w:r>
      <w:r w:rsidRPr="000C4716">
        <w:t>We are not claiming the stance was unanimous</w:t>
      </w:r>
      <w:r w:rsidRPr="00622A0A">
        <w:t>, as the actions of China, the USA, and several other states attest</w:t>
      </w:r>
      <w:r>
        <w:t>.</w:t>
      </w:r>
    </w:p>
  </w:footnote>
  <w:footnote w:id="30">
    <w:p w14:paraId="7A6A5446" w14:textId="6595A8B5" w:rsidR="00CF43E4" w:rsidRPr="00D7669A" w:rsidRDefault="00CF43E4">
      <w:pPr>
        <w:pStyle w:val="FootnoteText"/>
        <w:rPr>
          <w:lang w:val="cs-CZ"/>
        </w:rPr>
      </w:pPr>
      <w:r w:rsidRPr="00D7669A">
        <w:rPr>
          <w:rStyle w:val="FootnoteReference"/>
        </w:rPr>
        <w:footnoteRef/>
      </w:r>
      <w:r w:rsidRPr="00D7669A">
        <w:t xml:space="preserve"> </w:t>
      </w:r>
      <w:r w:rsidRPr="00D7669A">
        <w:rPr>
          <w:lang w:val="cs-CZ"/>
        </w:rPr>
        <w:t xml:space="preserve">We thank </w:t>
      </w:r>
      <w:r w:rsidR="00F31FE0" w:rsidRPr="00D7669A">
        <w:rPr>
          <w:lang w:val="cs-CZ"/>
        </w:rPr>
        <w:t>the</w:t>
      </w:r>
      <w:r w:rsidRPr="00D7669A">
        <w:rPr>
          <w:lang w:val="cs-CZ"/>
        </w:rPr>
        <w:t xml:space="preserve"> reviewer </w:t>
      </w:r>
      <w:r w:rsidR="00F31FE0" w:rsidRPr="00D7669A">
        <w:rPr>
          <w:lang w:val="cs-CZ"/>
        </w:rPr>
        <w:t>of</w:t>
      </w:r>
      <w:r w:rsidRPr="00D7669A">
        <w:rPr>
          <w:lang w:val="cs-CZ"/>
        </w:rPr>
        <w:t xml:space="preserve"> the journal for pressing us on this point.</w:t>
      </w:r>
    </w:p>
  </w:footnote>
  <w:footnote w:id="31">
    <w:p w14:paraId="25D45699" w14:textId="77777777" w:rsidR="000A6415" w:rsidRPr="00D7669A" w:rsidRDefault="000A6415" w:rsidP="000A6415">
      <w:pPr>
        <w:pStyle w:val="FootnoteText"/>
        <w:rPr>
          <w:lang w:val="cs-CZ"/>
        </w:rPr>
      </w:pPr>
      <w:r w:rsidRPr="00D7669A">
        <w:rPr>
          <w:rStyle w:val="FootnoteReference"/>
        </w:rPr>
        <w:footnoteRef/>
      </w:r>
      <w:r w:rsidRPr="00D7669A">
        <w:t xml:space="preserve"> </w:t>
      </w:r>
      <w:r w:rsidRPr="00D7669A">
        <w:rPr>
          <w:lang w:val="cs-CZ"/>
        </w:rPr>
        <w:t xml:space="preserve">We </w:t>
      </w:r>
      <w:r w:rsidRPr="00D7669A">
        <w:rPr>
          <w:lang w:val="cs-CZ"/>
        </w:rPr>
        <w:t>add some specifics below when discussing the development phase itself.</w:t>
      </w:r>
    </w:p>
  </w:footnote>
  <w:footnote w:id="32">
    <w:p w14:paraId="6CC22BFD" w14:textId="77777777" w:rsidR="00CF43E4" w:rsidRPr="000C4716" w:rsidRDefault="00CF43E4" w:rsidP="00C51259">
      <w:pPr>
        <w:pStyle w:val="FootnoteText"/>
        <w:spacing w:line="276" w:lineRule="auto"/>
        <w:jc w:val="both"/>
      </w:pPr>
      <w:r w:rsidRPr="00622A0A">
        <w:rPr>
          <w:rStyle w:val="FootnoteReference"/>
        </w:rPr>
        <w:footnoteRef/>
      </w:r>
      <w:r w:rsidRPr="00622A0A">
        <w:t xml:space="preserve"> </w:t>
      </w:r>
      <w:r w:rsidRPr="000C4716">
        <w:t xml:space="preserve">Technology Readiness Level is a measurement for the maturity of technologies developed by NAS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609E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684D4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C8498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14E5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2148E0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9AE4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802C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6286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B801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260D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7568C2"/>
    <w:multiLevelType w:val="hybridMultilevel"/>
    <w:tmpl w:val="363E51A2"/>
    <w:lvl w:ilvl="0" w:tplc="FC18D04A">
      <w:start w:val="3"/>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14605D5D"/>
    <w:multiLevelType w:val="hybridMultilevel"/>
    <w:tmpl w:val="DDD0094E"/>
    <w:lvl w:ilvl="0" w:tplc="B162AB2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4D17A8"/>
    <w:multiLevelType w:val="hybridMultilevel"/>
    <w:tmpl w:val="54EC6A34"/>
    <w:lvl w:ilvl="0" w:tplc="DCE27FAC">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570533F2"/>
    <w:multiLevelType w:val="hybridMultilevel"/>
    <w:tmpl w:val="12362586"/>
    <w:lvl w:ilvl="0" w:tplc="036A3486">
      <w:start w:val="1"/>
      <w:numFmt w:val="bullet"/>
      <w:lvlText w:val="•"/>
      <w:lvlJc w:val="left"/>
      <w:pPr>
        <w:tabs>
          <w:tab w:val="num" w:pos="720"/>
        </w:tabs>
        <w:ind w:left="720" w:hanging="360"/>
      </w:pPr>
      <w:rPr>
        <w:rFonts w:ascii="Arial" w:hAnsi="Arial" w:hint="default"/>
      </w:rPr>
    </w:lvl>
    <w:lvl w:ilvl="1" w:tplc="667E5C3A" w:tentative="1">
      <w:start w:val="1"/>
      <w:numFmt w:val="bullet"/>
      <w:lvlText w:val="•"/>
      <w:lvlJc w:val="left"/>
      <w:pPr>
        <w:tabs>
          <w:tab w:val="num" w:pos="1440"/>
        </w:tabs>
        <w:ind w:left="1440" w:hanging="360"/>
      </w:pPr>
      <w:rPr>
        <w:rFonts w:ascii="Arial" w:hAnsi="Arial" w:hint="default"/>
      </w:rPr>
    </w:lvl>
    <w:lvl w:ilvl="2" w:tplc="A25E9602" w:tentative="1">
      <w:start w:val="1"/>
      <w:numFmt w:val="bullet"/>
      <w:lvlText w:val="•"/>
      <w:lvlJc w:val="left"/>
      <w:pPr>
        <w:tabs>
          <w:tab w:val="num" w:pos="2160"/>
        </w:tabs>
        <w:ind w:left="2160" w:hanging="360"/>
      </w:pPr>
      <w:rPr>
        <w:rFonts w:ascii="Arial" w:hAnsi="Arial" w:hint="default"/>
      </w:rPr>
    </w:lvl>
    <w:lvl w:ilvl="3" w:tplc="5BAC71B6" w:tentative="1">
      <w:start w:val="1"/>
      <w:numFmt w:val="bullet"/>
      <w:lvlText w:val="•"/>
      <w:lvlJc w:val="left"/>
      <w:pPr>
        <w:tabs>
          <w:tab w:val="num" w:pos="2880"/>
        </w:tabs>
        <w:ind w:left="2880" w:hanging="360"/>
      </w:pPr>
      <w:rPr>
        <w:rFonts w:ascii="Arial" w:hAnsi="Arial" w:hint="default"/>
      </w:rPr>
    </w:lvl>
    <w:lvl w:ilvl="4" w:tplc="BE4CF2CA" w:tentative="1">
      <w:start w:val="1"/>
      <w:numFmt w:val="bullet"/>
      <w:lvlText w:val="•"/>
      <w:lvlJc w:val="left"/>
      <w:pPr>
        <w:tabs>
          <w:tab w:val="num" w:pos="3600"/>
        </w:tabs>
        <w:ind w:left="3600" w:hanging="360"/>
      </w:pPr>
      <w:rPr>
        <w:rFonts w:ascii="Arial" w:hAnsi="Arial" w:hint="default"/>
      </w:rPr>
    </w:lvl>
    <w:lvl w:ilvl="5" w:tplc="CBA40B86" w:tentative="1">
      <w:start w:val="1"/>
      <w:numFmt w:val="bullet"/>
      <w:lvlText w:val="•"/>
      <w:lvlJc w:val="left"/>
      <w:pPr>
        <w:tabs>
          <w:tab w:val="num" w:pos="4320"/>
        </w:tabs>
        <w:ind w:left="4320" w:hanging="360"/>
      </w:pPr>
      <w:rPr>
        <w:rFonts w:ascii="Arial" w:hAnsi="Arial" w:hint="default"/>
      </w:rPr>
    </w:lvl>
    <w:lvl w:ilvl="6" w:tplc="612C73F6" w:tentative="1">
      <w:start w:val="1"/>
      <w:numFmt w:val="bullet"/>
      <w:lvlText w:val="•"/>
      <w:lvlJc w:val="left"/>
      <w:pPr>
        <w:tabs>
          <w:tab w:val="num" w:pos="5040"/>
        </w:tabs>
        <w:ind w:left="5040" w:hanging="360"/>
      </w:pPr>
      <w:rPr>
        <w:rFonts w:ascii="Arial" w:hAnsi="Arial" w:hint="default"/>
      </w:rPr>
    </w:lvl>
    <w:lvl w:ilvl="7" w:tplc="00B814FC" w:tentative="1">
      <w:start w:val="1"/>
      <w:numFmt w:val="bullet"/>
      <w:lvlText w:val="•"/>
      <w:lvlJc w:val="left"/>
      <w:pPr>
        <w:tabs>
          <w:tab w:val="num" w:pos="5760"/>
        </w:tabs>
        <w:ind w:left="5760" w:hanging="360"/>
      </w:pPr>
      <w:rPr>
        <w:rFonts w:ascii="Arial" w:hAnsi="Arial" w:hint="default"/>
      </w:rPr>
    </w:lvl>
    <w:lvl w:ilvl="8" w:tplc="8E8401DA"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2NDSzMLEwNTAztzRT0lEKTi0uzszPAykwtqwFAItl9K8tAAAA"/>
  </w:docVars>
  <w:rsids>
    <w:rsidRoot w:val="0014524B"/>
    <w:rsid w:val="0000055D"/>
    <w:rsid w:val="00000FE6"/>
    <w:rsid w:val="00000FED"/>
    <w:rsid w:val="000014CA"/>
    <w:rsid w:val="00001792"/>
    <w:rsid w:val="00001C04"/>
    <w:rsid w:val="00001CB0"/>
    <w:rsid w:val="00001D92"/>
    <w:rsid w:val="00002EBF"/>
    <w:rsid w:val="00002EDB"/>
    <w:rsid w:val="0000380B"/>
    <w:rsid w:val="00003C2B"/>
    <w:rsid w:val="00004224"/>
    <w:rsid w:val="000043B5"/>
    <w:rsid w:val="0000446D"/>
    <w:rsid w:val="00004B3E"/>
    <w:rsid w:val="00004DB7"/>
    <w:rsid w:val="0000542C"/>
    <w:rsid w:val="00006A5F"/>
    <w:rsid w:val="000075A0"/>
    <w:rsid w:val="00007B18"/>
    <w:rsid w:val="000106B7"/>
    <w:rsid w:val="000106E5"/>
    <w:rsid w:val="00010B4B"/>
    <w:rsid w:val="0001128C"/>
    <w:rsid w:val="0001138B"/>
    <w:rsid w:val="00011C29"/>
    <w:rsid w:val="00011D06"/>
    <w:rsid w:val="00011E39"/>
    <w:rsid w:val="00012023"/>
    <w:rsid w:val="0001212C"/>
    <w:rsid w:val="0001298F"/>
    <w:rsid w:val="000129A5"/>
    <w:rsid w:val="00012A6E"/>
    <w:rsid w:val="00013829"/>
    <w:rsid w:val="00013E32"/>
    <w:rsid w:val="00013E50"/>
    <w:rsid w:val="0001480B"/>
    <w:rsid w:val="00014C7A"/>
    <w:rsid w:val="000150EF"/>
    <w:rsid w:val="0001579E"/>
    <w:rsid w:val="00015BD4"/>
    <w:rsid w:val="00016188"/>
    <w:rsid w:val="00016DEA"/>
    <w:rsid w:val="00017B9C"/>
    <w:rsid w:val="0002002A"/>
    <w:rsid w:val="00020031"/>
    <w:rsid w:val="00020C7A"/>
    <w:rsid w:val="00021093"/>
    <w:rsid w:val="000218A5"/>
    <w:rsid w:val="000218B6"/>
    <w:rsid w:val="0002198C"/>
    <w:rsid w:val="00022033"/>
    <w:rsid w:val="000225A4"/>
    <w:rsid w:val="000225F0"/>
    <w:rsid w:val="00022AD5"/>
    <w:rsid w:val="0002310C"/>
    <w:rsid w:val="0002326E"/>
    <w:rsid w:val="00023841"/>
    <w:rsid w:val="00023DCB"/>
    <w:rsid w:val="00023DFD"/>
    <w:rsid w:val="00023EEE"/>
    <w:rsid w:val="00024696"/>
    <w:rsid w:val="00024BFE"/>
    <w:rsid w:val="00024D91"/>
    <w:rsid w:val="000250EF"/>
    <w:rsid w:val="00025717"/>
    <w:rsid w:val="000257A0"/>
    <w:rsid w:val="0002599E"/>
    <w:rsid w:val="00027217"/>
    <w:rsid w:val="0003036F"/>
    <w:rsid w:val="00030ADE"/>
    <w:rsid w:val="00030E79"/>
    <w:rsid w:val="000313A8"/>
    <w:rsid w:val="000313F8"/>
    <w:rsid w:val="000315B4"/>
    <w:rsid w:val="000318B4"/>
    <w:rsid w:val="00032ADE"/>
    <w:rsid w:val="00032B90"/>
    <w:rsid w:val="00032BA5"/>
    <w:rsid w:val="0003326C"/>
    <w:rsid w:val="00033BCF"/>
    <w:rsid w:val="00033C11"/>
    <w:rsid w:val="0003429E"/>
    <w:rsid w:val="0003436B"/>
    <w:rsid w:val="00034427"/>
    <w:rsid w:val="00034515"/>
    <w:rsid w:val="00034673"/>
    <w:rsid w:val="000346B0"/>
    <w:rsid w:val="00034C58"/>
    <w:rsid w:val="00035495"/>
    <w:rsid w:val="00035B93"/>
    <w:rsid w:val="00035D77"/>
    <w:rsid w:val="000368FC"/>
    <w:rsid w:val="00036E90"/>
    <w:rsid w:val="00037600"/>
    <w:rsid w:val="00037678"/>
    <w:rsid w:val="00040C3F"/>
    <w:rsid w:val="00040FFF"/>
    <w:rsid w:val="00041488"/>
    <w:rsid w:val="000414FA"/>
    <w:rsid w:val="00041FD5"/>
    <w:rsid w:val="0004229B"/>
    <w:rsid w:val="000425CD"/>
    <w:rsid w:val="00042E89"/>
    <w:rsid w:val="0004309A"/>
    <w:rsid w:val="00043A44"/>
    <w:rsid w:val="00044022"/>
    <w:rsid w:val="00044096"/>
    <w:rsid w:val="00044F5F"/>
    <w:rsid w:val="0004507A"/>
    <w:rsid w:val="00045213"/>
    <w:rsid w:val="00046B06"/>
    <w:rsid w:val="000471A8"/>
    <w:rsid w:val="00047207"/>
    <w:rsid w:val="0004732B"/>
    <w:rsid w:val="000479F8"/>
    <w:rsid w:val="00047E27"/>
    <w:rsid w:val="000504EC"/>
    <w:rsid w:val="000507CE"/>
    <w:rsid w:val="00050940"/>
    <w:rsid w:val="00051047"/>
    <w:rsid w:val="00051077"/>
    <w:rsid w:val="00051373"/>
    <w:rsid w:val="00051646"/>
    <w:rsid w:val="000517CB"/>
    <w:rsid w:val="00051D05"/>
    <w:rsid w:val="00051FA4"/>
    <w:rsid w:val="00052B34"/>
    <w:rsid w:val="00052B70"/>
    <w:rsid w:val="00053414"/>
    <w:rsid w:val="00053C42"/>
    <w:rsid w:val="00054189"/>
    <w:rsid w:val="000546A8"/>
    <w:rsid w:val="00054B97"/>
    <w:rsid w:val="00056177"/>
    <w:rsid w:val="0005633D"/>
    <w:rsid w:val="00056646"/>
    <w:rsid w:val="00056F20"/>
    <w:rsid w:val="00056F72"/>
    <w:rsid w:val="0005733E"/>
    <w:rsid w:val="0005752D"/>
    <w:rsid w:val="000578D9"/>
    <w:rsid w:val="0006015D"/>
    <w:rsid w:val="00060643"/>
    <w:rsid w:val="00060984"/>
    <w:rsid w:val="000611CC"/>
    <w:rsid w:val="000612DB"/>
    <w:rsid w:val="000615B1"/>
    <w:rsid w:val="00061C97"/>
    <w:rsid w:val="00061DB8"/>
    <w:rsid w:val="00061DE1"/>
    <w:rsid w:val="000628AB"/>
    <w:rsid w:val="00062AA5"/>
    <w:rsid w:val="00062D30"/>
    <w:rsid w:val="00063135"/>
    <w:rsid w:val="000632DA"/>
    <w:rsid w:val="00064621"/>
    <w:rsid w:val="000647B6"/>
    <w:rsid w:val="00064C13"/>
    <w:rsid w:val="00066123"/>
    <w:rsid w:val="0006685D"/>
    <w:rsid w:val="000668E3"/>
    <w:rsid w:val="00066BF0"/>
    <w:rsid w:val="000672CF"/>
    <w:rsid w:val="00067510"/>
    <w:rsid w:val="00070779"/>
    <w:rsid w:val="0007114F"/>
    <w:rsid w:val="0007134C"/>
    <w:rsid w:val="0007170F"/>
    <w:rsid w:val="0007197B"/>
    <w:rsid w:val="0007198B"/>
    <w:rsid w:val="00072004"/>
    <w:rsid w:val="0007201A"/>
    <w:rsid w:val="00072481"/>
    <w:rsid w:val="00072588"/>
    <w:rsid w:val="000727D3"/>
    <w:rsid w:val="000729A5"/>
    <w:rsid w:val="00072C20"/>
    <w:rsid w:val="000737CB"/>
    <w:rsid w:val="00073B25"/>
    <w:rsid w:val="00073C17"/>
    <w:rsid w:val="000744B6"/>
    <w:rsid w:val="0007455B"/>
    <w:rsid w:val="00074588"/>
    <w:rsid w:val="0007462F"/>
    <w:rsid w:val="00074A4F"/>
    <w:rsid w:val="00074B4F"/>
    <w:rsid w:val="00074E9C"/>
    <w:rsid w:val="00074FF3"/>
    <w:rsid w:val="00075CA7"/>
    <w:rsid w:val="0007602F"/>
    <w:rsid w:val="00076251"/>
    <w:rsid w:val="00076266"/>
    <w:rsid w:val="000763AF"/>
    <w:rsid w:val="000768D6"/>
    <w:rsid w:val="00076A34"/>
    <w:rsid w:val="00077746"/>
    <w:rsid w:val="0008008B"/>
    <w:rsid w:val="00080091"/>
    <w:rsid w:val="00080BBE"/>
    <w:rsid w:val="00080C8D"/>
    <w:rsid w:val="00081518"/>
    <w:rsid w:val="0008177A"/>
    <w:rsid w:val="00082365"/>
    <w:rsid w:val="000828A5"/>
    <w:rsid w:val="00082E54"/>
    <w:rsid w:val="00082EC1"/>
    <w:rsid w:val="00083199"/>
    <w:rsid w:val="000833F7"/>
    <w:rsid w:val="000835AD"/>
    <w:rsid w:val="000836E0"/>
    <w:rsid w:val="0008423A"/>
    <w:rsid w:val="00084623"/>
    <w:rsid w:val="00085661"/>
    <w:rsid w:val="00085B71"/>
    <w:rsid w:val="00085EAF"/>
    <w:rsid w:val="000862B7"/>
    <w:rsid w:val="00086882"/>
    <w:rsid w:val="00086986"/>
    <w:rsid w:val="00086EB6"/>
    <w:rsid w:val="00087640"/>
    <w:rsid w:val="000876F3"/>
    <w:rsid w:val="000879F5"/>
    <w:rsid w:val="0009024D"/>
    <w:rsid w:val="00090B8F"/>
    <w:rsid w:val="00090EC1"/>
    <w:rsid w:val="0009104F"/>
    <w:rsid w:val="000914F4"/>
    <w:rsid w:val="00091530"/>
    <w:rsid w:val="00091724"/>
    <w:rsid w:val="00092300"/>
    <w:rsid w:val="000923B5"/>
    <w:rsid w:val="00092753"/>
    <w:rsid w:val="000927CE"/>
    <w:rsid w:val="000927E8"/>
    <w:rsid w:val="0009371F"/>
    <w:rsid w:val="00093747"/>
    <w:rsid w:val="00093B76"/>
    <w:rsid w:val="00094AFF"/>
    <w:rsid w:val="00094BA9"/>
    <w:rsid w:val="000952F6"/>
    <w:rsid w:val="00095A83"/>
    <w:rsid w:val="00095CA0"/>
    <w:rsid w:val="00095D32"/>
    <w:rsid w:val="00097152"/>
    <w:rsid w:val="00097269"/>
    <w:rsid w:val="00097E8E"/>
    <w:rsid w:val="00097F1F"/>
    <w:rsid w:val="000A0D58"/>
    <w:rsid w:val="000A126D"/>
    <w:rsid w:val="000A1D80"/>
    <w:rsid w:val="000A1DAB"/>
    <w:rsid w:val="000A2271"/>
    <w:rsid w:val="000A2759"/>
    <w:rsid w:val="000A3902"/>
    <w:rsid w:val="000A43CE"/>
    <w:rsid w:val="000A4E34"/>
    <w:rsid w:val="000A4EDB"/>
    <w:rsid w:val="000A5B51"/>
    <w:rsid w:val="000A5D40"/>
    <w:rsid w:val="000A5EBB"/>
    <w:rsid w:val="000A6415"/>
    <w:rsid w:val="000A6E81"/>
    <w:rsid w:val="000A753C"/>
    <w:rsid w:val="000A78A2"/>
    <w:rsid w:val="000B03F6"/>
    <w:rsid w:val="000B0C41"/>
    <w:rsid w:val="000B0D48"/>
    <w:rsid w:val="000B163F"/>
    <w:rsid w:val="000B1A49"/>
    <w:rsid w:val="000B2E5F"/>
    <w:rsid w:val="000B373D"/>
    <w:rsid w:val="000B3C12"/>
    <w:rsid w:val="000B3E79"/>
    <w:rsid w:val="000B4239"/>
    <w:rsid w:val="000B43AF"/>
    <w:rsid w:val="000B44C4"/>
    <w:rsid w:val="000B52F2"/>
    <w:rsid w:val="000B546C"/>
    <w:rsid w:val="000B5CA1"/>
    <w:rsid w:val="000B64A2"/>
    <w:rsid w:val="000B730D"/>
    <w:rsid w:val="000B77A4"/>
    <w:rsid w:val="000B7A49"/>
    <w:rsid w:val="000B7CEC"/>
    <w:rsid w:val="000C003B"/>
    <w:rsid w:val="000C0689"/>
    <w:rsid w:val="000C0710"/>
    <w:rsid w:val="000C1328"/>
    <w:rsid w:val="000C1888"/>
    <w:rsid w:val="000C198D"/>
    <w:rsid w:val="000C35B1"/>
    <w:rsid w:val="000C38D8"/>
    <w:rsid w:val="000C3AC8"/>
    <w:rsid w:val="000C40D3"/>
    <w:rsid w:val="000C4410"/>
    <w:rsid w:val="000C45A9"/>
    <w:rsid w:val="000C4716"/>
    <w:rsid w:val="000C5171"/>
    <w:rsid w:val="000C519E"/>
    <w:rsid w:val="000C53D8"/>
    <w:rsid w:val="000C7217"/>
    <w:rsid w:val="000C7248"/>
    <w:rsid w:val="000C758D"/>
    <w:rsid w:val="000C7FB6"/>
    <w:rsid w:val="000D0260"/>
    <w:rsid w:val="000D031F"/>
    <w:rsid w:val="000D065A"/>
    <w:rsid w:val="000D08D8"/>
    <w:rsid w:val="000D0D9C"/>
    <w:rsid w:val="000D24FA"/>
    <w:rsid w:val="000D266E"/>
    <w:rsid w:val="000D2972"/>
    <w:rsid w:val="000D363E"/>
    <w:rsid w:val="000D47D3"/>
    <w:rsid w:val="000D49F7"/>
    <w:rsid w:val="000D4B48"/>
    <w:rsid w:val="000D50B1"/>
    <w:rsid w:val="000D5732"/>
    <w:rsid w:val="000D5777"/>
    <w:rsid w:val="000D5EB4"/>
    <w:rsid w:val="000D6B51"/>
    <w:rsid w:val="000D6BE0"/>
    <w:rsid w:val="000D6FC7"/>
    <w:rsid w:val="000D7E44"/>
    <w:rsid w:val="000E0843"/>
    <w:rsid w:val="000E0EEC"/>
    <w:rsid w:val="000E110B"/>
    <w:rsid w:val="000E1FC9"/>
    <w:rsid w:val="000E21CA"/>
    <w:rsid w:val="000E2429"/>
    <w:rsid w:val="000E26E6"/>
    <w:rsid w:val="000E326B"/>
    <w:rsid w:val="000E335A"/>
    <w:rsid w:val="000E33B5"/>
    <w:rsid w:val="000E3F6B"/>
    <w:rsid w:val="000E4B5D"/>
    <w:rsid w:val="000E4DE8"/>
    <w:rsid w:val="000E4E09"/>
    <w:rsid w:val="000E4FC7"/>
    <w:rsid w:val="000E51B2"/>
    <w:rsid w:val="000E55E6"/>
    <w:rsid w:val="000E5766"/>
    <w:rsid w:val="000E6186"/>
    <w:rsid w:val="000E7F7E"/>
    <w:rsid w:val="000F004E"/>
    <w:rsid w:val="000F08ED"/>
    <w:rsid w:val="000F118B"/>
    <w:rsid w:val="000F1744"/>
    <w:rsid w:val="000F263D"/>
    <w:rsid w:val="000F2D66"/>
    <w:rsid w:val="000F3096"/>
    <w:rsid w:val="000F348E"/>
    <w:rsid w:val="000F3E5C"/>
    <w:rsid w:val="000F449A"/>
    <w:rsid w:val="000F44AB"/>
    <w:rsid w:val="000F4686"/>
    <w:rsid w:val="000F488B"/>
    <w:rsid w:val="000F4FAD"/>
    <w:rsid w:val="000F55A7"/>
    <w:rsid w:val="000F56F8"/>
    <w:rsid w:val="000F58DB"/>
    <w:rsid w:val="000F5A67"/>
    <w:rsid w:val="000F5EF5"/>
    <w:rsid w:val="000F6312"/>
    <w:rsid w:val="000F644D"/>
    <w:rsid w:val="00100165"/>
    <w:rsid w:val="00100202"/>
    <w:rsid w:val="00100E93"/>
    <w:rsid w:val="00101384"/>
    <w:rsid w:val="001017C0"/>
    <w:rsid w:val="0010295F"/>
    <w:rsid w:val="00103EFC"/>
    <w:rsid w:val="0010463A"/>
    <w:rsid w:val="00104CC9"/>
    <w:rsid w:val="00104D2E"/>
    <w:rsid w:val="00104FF8"/>
    <w:rsid w:val="001052B8"/>
    <w:rsid w:val="00105708"/>
    <w:rsid w:val="001057B6"/>
    <w:rsid w:val="0010661F"/>
    <w:rsid w:val="00106B1A"/>
    <w:rsid w:val="00106D1F"/>
    <w:rsid w:val="0010746D"/>
    <w:rsid w:val="00107789"/>
    <w:rsid w:val="00107C86"/>
    <w:rsid w:val="001106F6"/>
    <w:rsid w:val="0011072E"/>
    <w:rsid w:val="00110DE1"/>
    <w:rsid w:val="00110F0A"/>
    <w:rsid w:val="0011114B"/>
    <w:rsid w:val="001116A6"/>
    <w:rsid w:val="001119F5"/>
    <w:rsid w:val="00111E91"/>
    <w:rsid w:val="001122DE"/>
    <w:rsid w:val="001123AA"/>
    <w:rsid w:val="0011249A"/>
    <w:rsid w:val="00112653"/>
    <w:rsid w:val="00113A9E"/>
    <w:rsid w:val="00113E4E"/>
    <w:rsid w:val="00114157"/>
    <w:rsid w:val="00114240"/>
    <w:rsid w:val="0011479B"/>
    <w:rsid w:val="00114D3E"/>
    <w:rsid w:val="001158EC"/>
    <w:rsid w:val="00115A2C"/>
    <w:rsid w:val="00115B42"/>
    <w:rsid w:val="00115E4D"/>
    <w:rsid w:val="00116452"/>
    <w:rsid w:val="00116EC9"/>
    <w:rsid w:val="00116FFC"/>
    <w:rsid w:val="0011738E"/>
    <w:rsid w:val="00120357"/>
    <w:rsid w:val="00121173"/>
    <w:rsid w:val="0012183D"/>
    <w:rsid w:val="0012232A"/>
    <w:rsid w:val="0012267A"/>
    <w:rsid w:val="00122C3E"/>
    <w:rsid w:val="00123137"/>
    <w:rsid w:val="00123723"/>
    <w:rsid w:val="00123886"/>
    <w:rsid w:val="00123AC5"/>
    <w:rsid w:val="00123B4F"/>
    <w:rsid w:val="00123BEE"/>
    <w:rsid w:val="00123DB4"/>
    <w:rsid w:val="00124409"/>
    <w:rsid w:val="00125196"/>
    <w:rsid w:val="001253B8"/>
    <w:rsid w:val="0012547F"/>
    <w:rsid w:val="00125808"/>
    <w:rsid w:val="00125A4E"/>
    <w:rsid w:val="0012616C"/>
    <w:rsid w:val="00126375"/>
    <w:rsid w:val="0012664D"/>
    <w:rsid w:val="00126A32"/>
    <w:rsid w:val="00127086"/>
    <w:rsid w:val="001276DC"/>
    <w:rsid w:val="00130206"/>
    <w:rsid w:val="001308D2"/>
    <w:rsid w:val="00130922"/>
    <w:rsid w:val="00130DBE"/>
    <w:rsid w:val="00130FF8"/>
    <w:rsid w:val="0013180D"/>
    <w:rsid w:val="00132346"/>
    <w:rsid w:val="00132753"/>
    <w:rsid w:val="00132C90"/>
    <w:rsid w:val="00132E43"/>
    <w:rsid w:val="001330E5"/>
    <w:rsid w:val="001331BF"/>
    <w:rsid w:val="00133504"/>
    <w:rsid w:val="00133671"/>
    <w:rsid w:val="0013485F"/>
    <w:rsid w:val="001354B7"/>
    <w:rsid w:val="00135640"/>
    <w:rsid w:val="00135C27"/>
    <w:rsid w:val="00135E51"/>
    <w:rsid w:val="00136388"/>
    <w:rsid w:val="001364EF"/>
    <w:rsid w:val="00136838"/>
    <w:rsid w:val="00137571"/>
    <w:rsid w:val="001378FE"/>
    <w:rsid w:val="00140065"/>
    <w:rsid w:val="00140D79"/>
    <w:rsid w:val="001411B3"/>
    <w:rsid w:val="00141AAB"/>
    <w:rsid w:val="00141AE1"/>
    <w:rsid w:val="00141B9E"/>
    <w:rsid w:val="00142117"/>
    <w:rsid w:val="001422B1"/>
    <w:rsid w:val="001427BE"/>
    <w:rsid w:val="00142862"/>
    <w:rsid w:val="00142D3A"/>
    <w:rsid w:val="00142EBB"/>
    <w:rsid w:val="00143BD3"/>
    <w:rsid w:val="00143EEB"/>
    <w:rsid w:val="001440DB"/>
    <w:rsid w:val="001440EE"/>
    <w:rsid w:val="00144463"/>
    <w:rsid w:val="00144969"/>
    <w:rsid w:val="0014524B"/>
    <w:rsid w:val="00145306"/>
    <w:rsid w:val="001454A8"/>
    <w:rsid w:val="00145CF9"/>
    <w:rsid w:val="00145FFE"/>
    <w:rsid w:val="00146A40"/>
    <w:rsid w:val="00146B3B"/>
    <w:rsid w:val="00146DDA"/>
    <w:rsid w:val="00147252"/>
    <w:rsid w:val="001479B9"/>
    <w:rsid w:val="00147C97"/>
    <w:rsid w:val="00150128"/>
    <w:rsid w:val="00150717"/>
    <w:rsid w:val="00150877"/>
    <w:rsid w:val="001508DB"/>
    <w:rsid w:val="00150ED0"/>
    <w:rsid w:val="001510EF"/>
    <w:rsid w:val="001512AE"/>
    <w:rsid w:val="001515E4"/>
    <w:rsid w:val="001516D3"/>
    <w:rsid w:val="00151B3C"/>
    <w:rsid w:val="00152008"/>
    <w:rsid w:val="001526D1"/>
    <w:rsid w:val="00152B10"/>
    <w:rsid w:val="00152DF3"/>
    <w:rsid w:val="00153008"/>
    <w:rsid w:val="00153085"/>
    <w:rsid w:val="0015312B"/>
    <w:rsid w:val="001531D1"/>
    <w:rsid w:val="001534D8"/>
    <w:rsid w:val="001536F8"/>
    <w:rsid w:val="00153999"/>
    <w:rsid w:val="001544A9"/>
    <w:rsid w:val="00154B20"/>
    <w:rsid w:val="00155A31"/>
    <w:rsid w:val="00155ED1"/>
    <w:rsid w:val="0015656A"/>
    <w:rsid w:val="00156C28"/>
    <w:rsid w:val="00156CE6"/>
    <w:rsid w:val="00156E7A"/>
    <w:rsid w:val="0015720E"/>
    <w:rsid w:val="0015747C"/>
    <w:rsid w:val="00157866"/>
    <w:rsid w:val="001578FE"/>
    <w:rsid w:val="00157F8A"/>
    <w:rsid w:val="001607D4"/>
    <w:rsid w:val="001609E4"/>
    <w:rsid w:val="001613F5"/>
    <w:rsid w:val="001617D7"/>
    <w:rsid w:val="0016187D"/>
    <w:rsid w:val="00161B6B"/>
    <w:rsid w:val="001620F6"/>
    <w:rsid w:val="001624A7"/>
    <w:rsid w:val="00162A7F"/>
    <w:rsid w:val="001630B7"/>
    <w:rsid w:val="00163503"/>
    <w:rsid w:val="001637E3"/>
    <w:rsid w:val="00163CD2"/>
    <w:rsid w:val="00163F03"/>
    <w:rsid w:val="001642AB"/>
    <w:rsid w:val="00164DFC"/>
    <w:rsid w:val="00165956"/>
    <w:rsid w:val="00165B70"/>
    <w:rsid w:val="00165F0F"/>
    <w:rsid w:val="00166082"/>
    <w:rsid w:val="00166216"/>
    <w:rsid w:val="001662DD"/>
    <w:rsid w:val="00166CD6"/>
    <w:rsid w:val="00167416"/>
    <w:rsid w:val="0016796A"/>
    <w:rsid w:val="00170738"/>
    <w:rsid w:val="001711CB"/>
    <w:rsid w:val="001712E5"/>
    <w:rsid w:val="00171471"/>
    <w:rsid w:val="001721DB"/>
    <w:rsid w:val="00172446"/>
    <w:rsid w:val="0017286B"/>
    <w:rsid w:val="00172C46"/>
    <w:rsid w:val="00172DA9"/>
    <w:rsid w:val="00172FC6"/>
    <w:rsid w:val="001732A2"/>
    <w:rsid w:val="00173580"/>
    <w:rsid w:val="00173695"/>
    <w:rsid w:val="00173904"/>
    <w:rsid w:val="0017481C"/>
    <w:rsid w:val="00174C33"/>
    <w:rsid w:val="00174FDD"/>
    <w:rsid w:val="00175500"/>
    <w:rsid w:val="00175A36"/>
    <w:rsid w:val="00175B41"/>
    <w:rsid w:val="00175C55"/>
    <w:rsid w:val="0017602F"/>
    <w:rsid w:val="001763AE"/>
    <w:rsid w:val="001763DA"/>
    <w:rsid w:val="001768DE"/>
    <w:rsid w:val="001768E5"/>
    <w:rsid w:val="00176AD3"/>
    <w:rsid w:val="00177134"/>
    <w:rsid w:val="00177863"/>
    <w:rsid w:val="00177AC0"/>
    <w:rsid w:val="001807DE"/>
    <w:rsid w:val="00180FA5"/>
    <w:rsid w:val="00181748"/>
    <w:rsid w:val="001819FE"/>
    <w:rsid w:val="00182032"/>
    <w:rsid w:val="001823DA"/>
    <w:rsid w:val="00182716"/>
    <w:rsid w:val="00182892"/>
    <w:rsid w:val="001829BB"/>
    <w:rsid w:val="00182B48"/>
    <w:rsid w:val="00183185"/>
    <w:rsid w:val="0018393B"/>
    <w:rsid w:val="00183B39"/>
    <w:rsid w:val="0018414A"/>
    <w:rsid w:val="00184692"/>
    <w:rsid w:val="001847A3"/>
    <w:rsid w:val="00184CF8"/>
    <w:rsid w:val="0018626C"/>
    <w:rsid w:val="00186414"/>
    <w:rsid w:val="00187CD5"/>
    <w:rsid w:val="00190221"/>
    <w:rsid w:val="00190902"/>
    <w:rsid w:val="0019145D"/>
    <w:rsid w:val="00191762"/>
    <w:rsid w:val="001918D7"/>
    <w:rsid w:val="00191A51"/>
    <w:rsid w:val="00192336"/>
    <w:rsid w:val="001925F2"/>
    <w:rsid w:val="00192EDA"/>
    <w:rsid w:val="00192F83"/>
    <w:rsid w:val="00193981"/>
    <w:rsid w:val="001939F6"/>
    <w:rsid w:val="001940DE"/>
    <w:rsid w:val="001942BB"/>
    <w:rsid w:val="00195602"/>
    <w:rsid w:val="00195E69"/>
    <w:rsid w:val="00195EA3"/>
    <w:rsid w:val="001960BA"/>
    <w:rsid w:val="00196331"/>
    <w:rsid w:val="00196338"/>
    <w:rsid w:val="00196ADD"/>
    <w:rsid w:val="00196B70"/>
    <w:rsid w:val="00196DE8"/>
    <w:rsid w:val="0019768A"/>
    <w:rsid w:val="001979E2"/>
    <w:rsid w:val="001A061D"/>
    <w:rsid w:val="001A129D"/>
    <w:rsid w:val="001A16F9"/>
    <w:rsid w:val="001A2117"/>
    <w:rsid w:val="001A26B0"/>
    <w:rsid w:val="001A368D"/>
    <w:rsid w:val="001A40D4"/>
    <w:rsid w:val="001A42F5"/>
    <w:rsid w:val="001A48E4"/>
    <w:rsid w:val="001A50F5"/>
    <w:rsid w:val="001A50FA"/>
    <w:rsid w:val="001A657D"/>
    <w:rsid w:val="001A665D"/>
    <w:rsid w:val="001A68C5"/>
    <w:rsid w:val="001A6CDD"/>
    <w:rsid w:val="001A7E70"/>
    <w:rsid w:val="001B0170"/>
    <w:rsid w:val="001B0819"/>
    <w:rsid w:val="001B0D48"/>
    <w:rsid w:val="001B1071"/>
    <w:rsid w:val="001B175B"/>
    <w:rsid w:val="001B21EF"/>
    <w:rsid w:val="001B2561"/>
    <w:rsid w:val="001B2629"/>
    <w:rsid w:val="001B2B6C"/>
    <w:rsid w:val="001B2F4D"/>
    <w:rsid w:val="001B2F8D"/>
    <w:rsid w:val="001B3F41"/>
    <w:rsid w:val="001B40A7"/>
    <w:rsid w:val="001B5451"/>
    <w:rsid w:val="001B5C65"/>
    <w:rsid w:val="001B641A"/>
    <w:rsid w:val="001B70E7"/>
    <w:rsid w:val="001B714A"/>
    <w:rsid w:val="001B739A"/>
    <w:rsid w:val="001B77E2"/>
    <w:rsid w:val="001B7DDF"/>
    <w:rsid w:val="001C0057"/>
    <w:rsid w:val="001C011F"/>
    <w:rsid w:val="001C0CC7"/>
    <w:rsid w:val="001C0E69"/>
    <w:rsid w:val="001C0F09"/>
    <w:rsid w:val="001C13E3"/>
    <w:rsid w:val="001C182C"/>
    <w:rsid w:val="001C259E"/>
    <w:rsid w:val="001C298C"/>
    <w:rsid w:val="001C3097"/>
    <w:rsid w:val="001C3F36"/>
    <w:rsid w:val="001C3F72"/>
    <w:rsid w:val="001C4790"/>
    <w:rsid w:val="001C5D61"/>
    <w:rsid w:val="001C61EE"/>
    <w:rsid w:val="001C62F6"/>
    <w:rsid w:val="001C64CE"/>
    <w:rsid w:val="001C6F4E"/>
    <w:rsid w:val="001C707A"/>
    <w:rsid w:val="001D0038"/>
    <w:rsid w:val="001D0170"/>
    <w:rsid w:val="001D091A"/>
    <w:rsid w:val="001D09AF"/>
    <w:rsid w:val="001D09E0"/>
    <w:rsid w:val="001D0FBC"/>
    <w:rsid w:val="001D2A98"/>
    <w:rsid w:val="001D2FD1"/>
    <w:rsid w:val="001D3F1F"/>
    <w:rsid w:val="001D4905"/>
    <w:rsid w:val="001D49A1"/>
    <w:rsid w:val="001D5864"/>
    <w:rsid w:val="001D59D7"/>
    <w:rsid w:val="001D5D2C"/>
    <w:rsid w:val="001D6004"/>
    <w:rsid w:val="001D63A8"/>
    <w:rsid w:val="001D6BCE"/>
    <w:rsid w:val="001D7039"/>
    <w:rsid w:val="001D766C"/>
    <w:rsid w:val="001D77A5"/>
    <w:rsid w:val="001D7AE0"/>
    <w:rsid w:val="001D7ECE"/>
    <w:rsid w:val="001E06BE"/>
    <w:rsid w:val="001E115D"/>
    <w:rsid w:val="001E19F8"/>
    <w:rsid w:val="001E1E62"/>
    <w:rsid w:val="001E1F9C"/>
    <w:rsid w:val="001E267E"/>
    <w:rsid w:val="001E297F"/>
    <w:rsid w:val="001E3018"/>
    <w:rsid w:val="001E3623"/>
    <w:rsid w:val="001E3CAA"/>
    <w:rsid w:val="001E493A"/>
    <w:rsid w:val="001E4AA6"/>
    <w:rsid w:val="001E4AE0"/>
    <w:rsid w:val="001E4E1B"/>
    <w:rsid w:val="001E4EE8"/>
    <w:rsid w:val="001E5825"/>
    <w:rsid w:val="001E5884"/>
    <w:rsid w:val="001E680E"/>
    <w:rsid w:val="001E6FF1"/>
    <w:rsid w:val="001E7C22"/>
    <w:rsid w:val="001E7FC6"/>
    <w:rsid w:val="001E7FD1"/>
    <w:rsid w:val="001F01AE"/>
    <w:rsid w:val="001F02B9"/>
    <w:rsid w:val="001F0D41"/>
    <w:rsid w:val="001F135F"/>
    <w:rsid w:val="001F1397"/>
    <w:rsid w:val="001F147A"/>
    <w:rsid w:val="001F182C"/>
    <w:rsid w:val="001F1E3D"/>
    <w:rsid w:val="001F211C"/>
    <w:rsid w:val="001F2184"/>
    <w:rsid w:val="001F21B5"/>
    <w:rsid w:val="001F21D6"/>
    <w:rsid w:val="001F262D"/>
    <w:rsid w:val="001F274F"/>
    <w:rsid w:val="001F422E"/>
    <w:rsid w:val="001F47F8"/>
    <w:rsid w:val="001F4A1A"/>
    <w:rsid w:val="001F4E05"/>
    <w:rsid w:val="001F5096"/>
    <w:rsid w:val="001F5229"/>
    <w:rsid w:val="001F54E9"/>
    <w:rsid w:val="001F5937"/>
    <w:rsid w:val="001F6E78"/>
    <w:rsid w:val="001F7198"/>
    <w:rsid w:val="001F7CAF"/>
    <w:rsid w:val="001F7F46"/>
    <w:rsid w:val="00200415"/>
    <w:rsid w:val="00200FE4"/>
    <w:rsid w:val="002013EC"/>
    <w:rsid w:val="00201E28"/>
    <w:rsid w:val="00201F77"/>
    <w:rsid w:val="00202963"/>
    <w:rsid w:val="00202B36"/>
    <w:rsid w:val="00202DC2"/>
    <w:rsid w:val="00203BEB"/>
    <w:rsid w:val="0020460C"/>
    <w:rsid w:val="00204AD5"/>
    <w:rsid w:val="00205192"/>
    <w:rsid w:val="00205452"/>
    <w:rsid w:val="00205892"/>
    <w:rsid w:val="00205974"/>
    <w:rsid w:val="0020617D"/>
    <w:rsid w:val="00206610"/>
    <w:rsid w:val="0020663F"/>
    <w:rsid w:val="002067EB"/>
    <w:rsid w:val="00206839"/>
    <w:rsid w:val="0020689E"/>
    <w:rsid w:val="0020743E"/>
    <w:rsid w:val="00207B58"/>
    <w:rsid w:val="00207BD1"/>
    <w:rsid w:val="00207DA1"/>
    <w:rsid w:val="00207EE9"/>
    <w:rsid w:val="00210352"/>
    <w:rsid w:val="0021042E"/>
    <w:rsid w:val="0021085F"/>
    <w:rsid w:val="00210AE4"/>
    <w:rsid w:val="00211C51"/>
    <w:rsid w:val="002123A9"/>
    <w:rsid w:val="00212688"/>
    <w:rsid w:val="00212F59"/>
    <w:rsid w:val="00212F66"/>
    <w:rsid w:val="002130CA"/>
    <w:rsid w:val="002132B5"/>
    <w:rsid w:val="00213D00"/>
    <w:rsid w:val="00214642"/>
    <w:rsid w:val="0021494D"/>
    <w:rsid w:val="00214D6B"/>
    <w:rsid w:val="00214EFD"/>
    <w:rsid w:val="0021538C"/>
    <w:rsid w:val="00215675"/>
    <w:rsid w:val="00215AEC"/>
    <w:rsid w:val="00215FE3"/>
    <w:rsid w:val="002160FC"/>
    <w:rsid w:val="0021612B"/>
    <w:rsid w:val="002163F4"/>
    <w:rsid w:val="00217548"/>
    <w:rsid w:val="0021799F"/>
    <w:rsid w:val="00220113"/>
    <w:rsid w:val="00220232"/>
    <w:rsid w:val="002203DF"/>
    <w:rsid w:val="00220BE2"/>
    <w:rsid w:val="00221FD9"/>
    <w:rsid w:val="00222034"/>
    <w:rsid w:val="0022221C"/>
    <w:rsid w:val="0022262B"/>
    <w:rsid w:val="002226A2"/>
    <w:rsid w:val="00222804"/>
    <w:rsid w:val="00222C54"/>
    <w:rsid w:val="00223B6D"/>
    <w:rsid w:val="0022462B"/>
    <w:rsid w:val="00224A3D"/>
    <w:rsid w:val="00224C75"/>
    <w:rsid w:val="00224FBE"/>
    <w:rsid w:val="00225947"/>
    <w:rsid w:val="00226302"/>
    <w:rsid w:val="00226AB9"/>
    <w:rsid w:val="002274AB"/>
    <w:rsid w:val="002274CC"/>
    <w:rsid w:val="0022777E"/>
    <w:rsid w:val="00230163"/>
    <w:rsid w:val="002304A6"/>
    <w:rsid w:val="00230A89"/>
    <w:rsid w:val="00230ECD"/>
    <w:rsid w:val="00230EEA"/>
    <w:rsid w:val="00231210"/>
    <w:rsid w:val="002316C6"/>
    <w:rsid w:val="00231F49"/>
    <w:rsid w:val="00232E6D"/>
    <w:rsid w:val="002332B5"/>
    <w:rsid w:val="0023362B"/>
    <w:rsid w:val="0023386F"/>
    <w:rsid w:val="00233930"/>
    <w:rsid w:val="00234A18"/>
    <w:rsid w:val="00234C9E"/>
    <w:rsid w:val="00234CC8"/>
    <w:rsid w:val="00234E35"/>
    <w:rsid w:val="00235308"/>
    <w:rsid w:val="00235ACC"/>
    <w:rsid w:val="00235E8F"/>
    <w:rsid w:val="002369CA"/>
    <w:rsid w:val="00236AED"/>
    <w:rsid w:val="0023727C"/>
    <w:rsid w:val="00237537"/>
    <w:rsid w:val="0023788A"/>
    <w:rsid w:val="0023795B"/>
    <w:rsid w:val="002405D8"/>
    <w:rsid w:val="00240699"/>
    <w:rsid w:val="00240A35"/>
    <w:rsid w:val="002411A1"/>
    <w:rsid w:val="00241C4C"/>
    <w:rsid w:val="00241E5E"/>
    <w:rsid w:val="00242402"/>
    <w:rsid w:val="00242EB8"/>
    <w:rsid w:val="00242FF3"/>
    <w:rsid w:val="002430AE"/>
    <w:rsid w:val="0024318C"/>
    <w:rsid w:val="002444A2"/>
    <w:rsid w:val="00244787"/>
    <w:rsid w:val="0024603B"/>
    <w:rsid w:val="0024651B"/>
    <w:rsid w:val="0024695C"/>
    <w:rsid w:val="00246BA9"/>
    <w:rsid w:val="00246C47"/>
    <w:rsid w:val="002471A1"/>
    <w:rsid w:val="0024757B"/>
    <w:rsid w:val="002501B4"/>
    <w:rsid w:val="00250662"/>
    <w:rsid w:val="00250B96"/>
    <w:rsid w:val="00250D53"/>
    <w:rsid w:val="00251549"/>
    <w:rsid w:val="002519BE"/>
    <w:rsid w:val="002521B7"/>
    <w:rsid w:val="002522C7"/>
    <w:rsid w:val="0025268B"/>
    <w:rsid w:val="0025278B"/>
    <w:rsid w:val="00252AAF"/>
    <w:rsid w:val="00252C29"/>
    <w:rsid w:val="00252F66"/>
    <w:rsid w:val="0025319D"/>
    <w:rsid w:val="0025365A"/>
    <w:rsid w:val="0025387B"/>
    <w:rsid w:val="002539E7"/>
    <w:rsid w:val="002542F2"/>
    <w:rsid w:val="002545C5"/>
    <w:rsid w:val="00254933"/>
    <w:rsid w:val="00254FAC"/>
    <w:rsid w:val="00255CC0"/>
    <w:rsid w:val="002562B6"/>
    <w:rsid w:val="00256CD3"/>
    <w:rsid w:val="002575BE"/>
    <w:rsid w:val="00257769"/>
    <w:rsid w:val="0025780C"/>
    <w:rsid w:val="002578D3"/>
    <w:rsid w:val="002578DF"/>
    <w:rsid w:val="002579E5"/>
    <w:rsid w:val="00257E2C"/>
    <w:rsid w:val="00260686"/>
    <w:rsid w:val="002606E0"/>
    <w:rsid w:val="00260800"/>
    <w:rsid w:val="00261117"/>
    <w:rsid w:val="002617D4"/>
    <w:rsid w:val="00261D95"/>
    <w:rsid w:val="00262096"/>
    <w:rsid w:val="002622AD"/>
    <w:rsid w:val="00262BF8"/>
    <w:rsid w:val="002649CA"/>
    <w:rsid w:val="00264BC5"/>
    <w:rsid w:val="00264F09"/>
    <w:rsid w:val="00265C7E"/>
    <w:rsid w:val="00265F88"/>
    <w:rsid w:val="0026602C"/>
    <w:rsid w:val="0026656E"/>
    <w:rsid w:val="00267A8C"/>
    <w:rsid w:val="00267DE1"/>
    <w:rsid w:val="002707FA"/>
    <w:rsid w:val="00270A04"/>
    <w:rsid w:val="00271078"/>
    <w:rsid w:val="002714A0"/>
    <w:rsid w:val="002714D7"/>
    <w:rsid w:val="00271582"/>
    <w:rsid w:val="002720A6"/>
    <w:rsid w:val="0027258D"/>
    <w:rsid w:val="00272DAA"/>
    <w:rsid w:val="00273266"/>
    <w:rsid w:val="002735D8"/>
    <w:rsid w:val="00273DCE"/>
    <w:rsid w:val="00274627"/>
    <w:rsid w:val="00274699"/>
    <w:rsid w:val="002746D8"/>
    <w:rsid w:val="00274710"/>
    <w:rsid w:val="0027483D"/>
    <w:rsid w:val="0027522D"/>
    <w:rsid w:val="002752A2"/>
    <w:rsid w:val="0027571B"/>
    <w:rsid w:val="002757C4"/>
    <w:rsid w:val="002759FE"/>
    <w:rsid w:val="00275B8C"/>
    <w:rsid w:val="00275C36"/>
    <w:rsid w:val="0027616B"/>
    <w:rsid w:val="002762CC"/>
    <w:rsid w:val="00276946"/>
    <w:rsid w:val="00277C2F"/>
    <w:rsid w:val="00280071"/>
    <w:rsid w:val="00280905"/>
    <w:rsid w:val="00281D55"/>
    <w:rsid w:val="00282C48"/>
    <w:rsid w:val="00283063"/>
    <w:rsid w:val="002830CF"/>
    <w:rsid w:val="002837DF"/>
    <w:rsid w:val="00283D8D"/>
    <w:rsid w:val="00283F17"/>
    <w:rsid w:val="0028431A"/>
    <w:rsid w:val="00284E8F"/>
    <w:rsid w:val="0028528D"/>
    <w:rsid w:val="00285845"/>
    <w:rsid w:val="00285DB2"/>
    <w:rsid w:val="0028685A"/>
    <w:rsid w:val="00286B68"/>
    <w:rsid w:val="002871E4"/>
    <w:rsid w:val="002873A7"/>
    <w:rsid w:val="00287972"/>
    <w:rsid w:val="0029065C"/>
    <w:rsid w:val="002913A9"/>
    <w:rsid w:val="0029191D"/>
    <w:rsid w:val="00291C54"/>
    <w:rsid w:val="00291D1E"/>
    <w:rsid w:val="002921F9"/>
    <w:rsid w:val="002925D6"/>
    <w:rsid w:val="00292C08"/>
    <w:rsid w:val="00292D95"/>
    <w:rsid w:val="002932EE"/>
    <w:rsid w:val="002933A9"/>
    <w:rsid w:val="0029364C"/>
    <w:rsid w:val="002938F9"/>
    <w:rsid w:val="00293A24"/>
    <w:rsid w:val="00294405"/>
    <w:rsid w:val="002948A3"/>
    <w:rsid w:val="002950CC"/>
    <w:rsid w:val="0029546E"/>
    <w:rsid w:val="002957A0"/>
    <w:rsid w:val="002962CE"/>
    <w:rsid w:val="00296568"/>
    <w:rsid w:val="0029663D"/>
    <w:rsid w:val="002968E7"/>
    <w:rsid w:val="00296B7C"/>
    <w:rsid w:val="0029726A"/>
    <w:rsid w:val="00297296"/>
    <w:rsid w:val="0029777C"/>
    <w:rsid w:val="00297A4A"/>
    <w:rsid w:val="00297A9A"/>
    <w:rsid w:val="002A0400"/>
    <w:rsid w:val="002A0DB8"/>
    <w:rsid w:val="002A10BD"/>
    <w:rsid w:val="002A1982"/>
    <w:rsid w:val="002A215B"/>
    <w:rsid w:val="002A2CC2"/>
    <w:rsid w:val="002A316A"/>
    <w:rsid w:val="002A3218"/>
    <w:rsid w:val="002A399B"/>
    <w:rsid w:val="002A3F7F"/>
    <w:rsid w:val="002A40C0"/>
    <w:rsid w:val="002A4278"/>
    <w:rsid w:val="002A49D7"/>
    <w:rsid w:val="002A4ACE"/>
    <w:rsid w:val="002A510D"/>
    <w:rsid w:val="002A5152"/>
    <w:rsid w:val="002A5B4C"/>
    <w:rsid w:val="002A645B"/>
    <w:rsid w:val="002A6FBD"/>
    <w:rsid w:val="002A70FF"/>
    <w:rsid w:val="002A720B"/>
    <w:rsid w:val="002A7CD6"/>
    <w:rsid w:val="002B00E7"/>
    <w:rsid w:val="002B1595"/>
    <w:rsid w:val="002B1B69"/>
    <w:rsid w:val="002B1FD9"/>
    <w:rsid w:val="002B284A"/>
    <w:rsid w:val="002B2C1A"/>
    <w:rsid w:val="002B2C6C"/>
    <w:rsid w:val="002B3332"/>
    <w:rsid w:val="002B39C5"/>
    <w:rsid w:val="002B499E"/>
    <w:rsid w:val="002B4AEB"/>
    <w:rsid w:val="002B4C47"/>
    <w:rsid w:val="002B4CF1"/>
    <w:rsid w:val="002B53BB"/>
    <w:rsid w:val="002B54CE"/>
    <w:rsid w:val="002B5AD0"/>
    <w:rsid w:val="002B6413"/>
    <w:rsid w:val="002B6DE0"/>
    <w:rsid w:val="002B740D"/>
    <w:rsid w:val="002B7846"/>
    <w:rsid w:val="002B7FB7"/>
    <w:rsid w:val="002C0D41"/>
    <w:rsid w:val="002C0DCF"/>
    <w:rsid w:val="002C0FA9"/>
    <w:rsid w:val="002C1140"/>
    <w:rsid w:val="002C1CC9"/>
    <w:rsid w:val="002C2921"/>
    <w:rsid w:val="002C2F9F"/>
    <w:rsid w:val="002C3039"/>
    <w:rsid w:val="002C3909"/>
    <w:rsid w:val="002C3BD6"/>
    <w:rsid w:val="002C4370"/>
    <w:rsid w:val="002C4823"/>
    <w:rsid w:val="002C4ADD"/>
    <w:rsid w:val="002C4CC1"/>
    <w:rsid w:val="002C53A8"/>
    <w:rsid w:val="002C57B2"/>
    <w:rsid w:val="002C58C3"/>
    <w:rsid w:val="002C5C64"/>
    <w:rsid w:val="002C5FA7"/>
    <w:rsid w:val="002C6567"/>
    <w:rsid w:val="002C6785"/>
    <w:rsid w:val="002C67C5"/>
    <w:rsid w:val="002C67D4"/>
    <w:rsid w:val="002C6B50"/>
    <w:rsid w:val="002C6FF3"/>
    <w:rsid w:val="002C7060"/>
    <w:rsid w:val="002C7B6D"/>
    <w:rsid w:val="002C7BC3"/>
    <w:rsid w:val="002D067B"/>
    <w:rsid w:val="002D0D79"/>
    <w:rsid w:val="002D0D80"/>
    <w:rsid w:val="002D123C"/>
    <w:rsid w:val="002D15BE"/>
    <w:rsid w:val="002D1737"/>
    <w:rsid w:val="002D1DCC"/>
    <w:rsid w:val="002D2A75"/>
    <w:rsid w:val="002D2AE5"/>
    <w:rsid w:val="002D2D85"/>
    <w:rsid w:val="002D2DDD"/>
    <w:rsid w:val="002D2F76"/>
    <w:rsid w:val="002D3C8E"/>
    <w:rsid w:val="002D3CCF"/>
    <w:rsid w:val="002D4766"/>
    <w:rsid w:val="002D4CFF"/>
    <w:rsid w:val="002D50B7"/>
    <w:rsid w:val="002D5220"/>
    <w:rsid w:val="002D567A"/>
    <w:rsid w:val="002D60E2"/>
    <w:rsid w:val="002D63F7"/>
    <w:rsid w:val="002D672C"/>
    <w:rsid w:val="002D6C2D"/>
    <w:rsid w:val="002D6CBC"/>
    <w:rsid w:val="002D76FD"/>
    <w:rsid w:val="002D7B33"/>
    <w:rsid w:val="002D7BA7"/>
    <w:rsid w:val="002D7E70"/>
    <w:rsid w:val="002E086A"/>
    <w:rsid w:val="002E093E"/>
    <w:rsid w:val="002E1924"/>
    <w:rsid w:val="002E1EE3"/>
    <w:rsid w:val="002E22C8"/>
    <w:rsid w:val="002E260E"/>
    <w:rsid w:val="002E2831"/>
    <w:rsid w:val="002E2E34"/>
    <w:rsid w:val="002E2F0F"/>
    <w:rsid w:val="002E38DD"/>
    <w:rsid w:val="002E3AE8"/>
    <w:rsid w:val="002E3F5C"/>
    <w:rsid w:val="002E421D"/>
    <w:rsid w:val="002E477E"/>
    <w:rsid w:val="002E47F4"/>
    <w:rsid w:val="002E4874"/>
    <w:rsid w:val="002E498A"/>
    <w:rsid w:val="002E498D"/>
    <w:rsid w:val="002E50D2"/>
    <w:rsid w:val="002E51E7"/>
    <w:rsid w:val="002E5317"/>
    <w:rsid w:val="002E5485"/>
    <w:rsid w:val="002E6920"/>
    <w:rsid w:val="002E6E28"/>
    <w:rsid w:val="002E727F"/>
    <w:rsid w:val="002E750A"/>
    <w:rsid w:val="002E78C7"/>
    <w:rsid w:val="002E7920"/>
    <w:rsid w:val="002E7B24"/>
    <w:rsid w:val="002E7D61"/>
    <w:rsid w:val="002E7E63"/>
    <w:rsid w:val="002F0125"/>
    <w:rsid w:val="002F055E"/>
    <w:rsid w:val="002F05D5"/>
    <w:rsid w:val="002F091B"/>
    <w:rsid w:val="002F0FEB"/>
    <w:rsid w:val="002F1293"/>
    <w:rsid w:val="002F1E3C"/>
    <w:rsid w:val="002F1FE0"/>
    <w:rsid w:val="002F3031"/>
    <w:rsid w:val="002F34E8"/>
    <w:rsid w:val="002F418F"/>
    <w:rsid w:val="002F446C"/>
    <w:rsid w:val="002F4CE3"/>
    <w:rsid w:val="002F5B4A"/>
    <w:rsid w:val="002F5CC1"/>
    <w:rsid w:val="002F6B5B"/>
    <w:rsid w:val="002F6C8B"/>
    <w:rsid w:val="002F70BD"/>
    <w:rsid w:val="002F72C6"/>
    <w:rsid w:val="00300B6B"/>
    <w:rsid w:val="003011FC"/>
    <w:rsid w:val="003012C9"/>
    <w:rsid w:val="00301737"/>
    <w:rsid w:val="00301A8B"/>
    <w:rsid w:val="00303479"/>
    <w:rsid w:val="003039EB"/>
    <w:rsid w:val="003042A1"/>
    <w:rsid w:val="00304371"/>
    <w:rsid w:val="00304624"/>
    <w:rsid w:val="00305ABE"/>
    <w:rsid w:val="00305C7E"/>
    <w:rsid w:val="003065CE"/>
    <w:rsid w:val="00306A62"/>
    <w:rsid w:val="00306B8C"/>
    <w:rsid w:val="00306BD6"/>
    <w:rsid w:val="00306E7F"/>
    <w:rsid w:val="00306F4A"/>
    <w:rsid w:val="0030717D"/>
    <w:rsid w:val="00307353"/>
    <w:rsid w:val="0030745B"/>
    <w:rsid w:val="00307FA3"/>
    <w:rsid w:val="003112A6"/>
    <w:rsid w:val="0031148A"/>
    <w:rsid w:val="00311BD7"/>
    <w:rsid w:val="00311CA0"/>
    <w:rsid w:val="00311FF3"/>
    <w:rsid w:val="0031206C"/>
    <w:rsid w:val="003121F0"/>
    <w:rsid w:val="00312A56"/>
    <w:rsid w:val="00312DE3"/>
    <w:rsid w:val="00312FF2"/>
    <w:rsid w:val="0031331F"/>
    <w:rsid w:val="0031377F"/>
    <w:rsid w:val="00313B13"/>
    <w:rsid w:val="00315027"/>
    <w:rsid w:val="00315384"/>
    <w:rsid w:val="0031612A"/>
    <w:rsid w:val="003162F3"/>
    <w:rsid w:val="00316339"/>
    <w:rsid w:val="00316408"/>
    <w:rsid w:val="00316553"/>
    <w:rsid w:val="00316FE5"/>
    <w:rsid w:val="003172AD"/>
    <w:rsid w:val="00317596"/>
    <w:rsid w:val="00317CE1"/>
    <w:rsid w:val="00317D45"/>
    <w:rsid w:val="00317DE7"/>
    <w:rsid w:val="003204F4"/>
    <w:rsid w:val="0032061D"/>
    <w:rsid w:val="00320734"/>
    <w:rsid w:val="00321462"/>
    <w:rsid w:val="00321626"/>
    <w:rsid w:val="00321889"/>
    <w:rsid w:val="0032205F"/>
    <w:rsid w:val="00322219"/>
    <w:rsid w:val="00322835"/>
    <w:rsid w:val="00322955"/>
    <w:rsid w:val="00322B60"/>
    <w:rsid w:val="00322E9F"/>
    <w:rsid w:val="00323871"/>
    <w:rsid w:val="00323A19"/>
    <w:rsid w:val="00323D9F"/>
    <w:rsid w:val="00323E61"/>
    <w:rsid w:val="00323EED"/>
    <w:rsid w:val="00324BF0"/>
    <w:rsid w:val="00324E8A"/>
    <w:rsid w:val="00324F1C"/>
    <w:rsid w:val="003251E5"/>
    <w:rsid w:val="003255B5"/>
    <w:rsid w:val="00325664"/>
    <w:rsid w:val="003261F0"/>
    <w:rsid w:val="00326D0F"/>
    <w:rsid w:val="0032704C"/>
    <w:rsid w:val="003274D1"/>
    <w:rsid w:val="00330DE8"/>
    <w:rsid w:val="00330F47"/>
    <w:rsid w:val="00330FBD"/>
    <w:rsid w:val="00331837"/>
    <w:rsid w:val="00332B91"/>
    <w:rsid w:val="0033318D"/>
    <w:rsid w:val="0033346E"/>
    <w:rsid w:val="00333809"/>
    <w:rsid w:val="00333854"/>
    <w:rsid w:val="00333CC8"/>
    <w:rsid w:val="00333F87"/>
    <w:rsid w:val="0033446E"/>
    <w:rsid w:val="003356E9"/>
    <w:rsid w:val="00335A50"/>
    <w:rsid w:val="00336318"/>
    <w:rsid w:val="00336490"/>
    <w:rsid w:val="0033669B"/>
    <w:rsid w:val="00336ACA"/>
    <w:rsid w:val="00336D30"/>
    <w:rsid w:val="0033727E"/>
    <w:rsid w:val="00337A5C"/>
    <w:rsid w:val="00337D96"/>
    <w:rsid w:val="00337DF4"/>
    <w:rsid w:val="00337E48"/>
    <w:rsid w:val="00340934"/>
    <w:rsid w:val="00340E78"/>
    <w:rsid w:val="003416FE"/>
    <w:rsid w:val="00341729"/>
    <w:rsid w:val="003419E6"/>
    <w:rsid w:val="00341C92"/>
    <w:rsid w:val="00341FFA"/>
    <w:rsid w:val="0034221E"/>
    <w:rsid w:val="00342AA7"/>
    <w:rsid w:val="003430BF"/>
    <w:rsid w:val="003430E1"/>
    <w:rsid w:val="00343305"/>
    <w:rsid w:val="0034349D"/>
    <w:rsid w:val="00343A07"/>
    <w:rsid w:val="00343D37"/>
    <w:rsid w:val="00344864"/>
    <w:rsid w:val="00344DA7"/>
    <w:rsid w:val="00344EC3"/>
    <w:rsid w:val="003450D9"/>
    <w:rsid w:val="003452A8"/>
    <w:rsid w:val="00345706"/>
    <w:rsid w:val="00345BA1"/>
    <w:rsid w:val="00345E43"/>
    <w:rsid w:val="0034649B"/>
    <w:rsid w:val="00346D27"/>
    <w:rsid w:val="00346FFC"/>
    <w:rsid w:val="00347460"/>
    <w:rsid w:val="0034750C"/>
    <w:rsid w:val="00347A44"/>
    <w:rsid w:val="00350F0A"/>
    <w:rsid w:val="00351751"/>
    <w:rsid w:val="00351C45"/>
    <w:rsid w:val="0035282E"/>
    <w:rsid w:val="00352C0E"/>
    <w:rsid w:val="00353D19"/>
    <w:rsid w:val="003540FD"/>
    <w:rsid w:val="003543CD"/>
    <w:rsid w:val="003546A6"/>
    <w:rsid w:val="00354875"/>
    <w:rsid w:val="00354EFE"/>
    <w:rsid w:val="00355519"/>
    <w:rsid w:val="003555F8"/>
    <w:rsid w:val="00355632"/>
    <w:rsid w:val="0035595E"/>
    <w:rsid w:val="00355CFB"/>
    <w:rsid w:val="003562DB"/>
    <w:rsid w:val="003568DC"/>
    <w:rsid w:val="00356B2B"/>
    <w:rsid w:val="0035705A"/>
    <w:rsid w:val="00357574"/>
    <w:rsid w:val="003577C3"/>
    <w:rsid w:val="00357D98"/>
    <w:rsid w:val="00360057"/>
    <w:rsid w:val="003600CC"/>
    <w:rsid w:val="00360350"/>
    <w:rsid w:val="00360C4C"/>
    <w:rsid w:val="003612DB"/>
    <w:rsid w:val="00361DA4"/>
    <w:rsid w:val="00362823"/>
    <w:rsid w:val="00362BB0"/>
    <w:rsid w:val="00362BEE"/>
    <w:rsid w:val="00362CE3"/>
    <w:rsid w:val="00362F9E"/>
    <w:rsid w:val="0036326D"/>
    <w:rsid w:val="00363FF2"/>
    <w:rsid w:val="0036402E"/>
    <w:rsid w:val="00364549"/>
    <w:rsid w:val="00364816"/>
    <w:rsid w:val="00365F38"/>
    <w:rsid w:val="00366E72"/>
    <w:rsid w:val="00366F82"/>
    <w:rsid w:val="00367301"/>
    <w:rsid w:val="00367412"/>
    <w:rsid w:val="00370098"/>
    <w:rsid w:val="003703DF"/>
    <w:rsid w:val="00370793"/>
    <w:rsid w:val="00370B70"/>
    <w:rsid w:val="00371DE1"/>
    <w:rsid w:val="00372218"/>
    <w:rsid w:val="00372693"/>
    <w:rsid w:val="003726DF"/>
    <w:rsid w:val="00372BBA"/>
    <w:rsid w:val="00372D0E"/>
    <w:rsid w:val="0037319F"/>
    <w:rsid w:val="003734CC"/>
    <w:rsid w:val="00373F6B"/>
    <w:rsid w:val="003741FA"/>
    <w:rsid w:val="003744F8"/>
    <w:rsid w:val="00374580"/>
    <w:rsid w:val="003747FE"/>
    <w:rsid w:val="003748BD"/>
    <w:rsid w:val="00374B58"/>
    <w:rsid w:val="00374FD5"/>
    <w:rsid w:val="0037504E"/>
    <w:rsid w:val="00375238"/>
    <w:rsid w:val="003754F0"/>
    <w:rsid w:val="00375A18"/>
    <w:rsid w:val="00375BF3"/>
    <w:rsid w:val="003762AE"/>
    <w:rsid w:val="00376958"/>
    <w:rsid w:val="00376EDF"/>
    <w:rsid w:val="00377254"/>
    <w:rsid w:val="00377880"/>
    <w:rsid w:val="00377E88"/>
    <w:rsid w:val="0038040A"/>
    <w:rsid w:val="003808B8"/>
    <w:rsid w:val="00380E9E"/>
    <w:rsid w:val="00380F12"/>
    <w:rsid w:val="00381213"/>
    <w:rsid w:val="003822FC"/>
    <w:rsid w:val="00382447"/>
    <w:rsid w:val="00382E76"/>
    <w:rsid w:val="00383243"/>
    <w:rsid w:val="0038389B"/>
    <w:rsid w:val="003838F5"/>
    <w:rsid w:val="0038395C"/>
    <w:rsid w:val="00384714"/>
    <w:rsid w:val="00384857"/>
    <w:rsid w:val="003850C2"/>
    <w:rsid w:val="00385182"/>
    <w:rsid w:val="00385D42"/>
    <w:rsid w:val="00385F47"/>
    <w:rsid w:val="00386424"/>
    <w:rsid w:val="003867B3"/>
    <w:rsid w:val="00386C6A"/>
    <w:rsid w:val="003875B9"/>
    <w:rsid w:val="00387BF5"/>
    <w:rsid w:val="00387BFA"/>
    <w:rsid w:val="0039007C"/>
    <w:rsid w:val="00390455"/>
    <w:rsid w:val="003912AF"/>
    <w:rsid w:val="00392042"/>
    <w:rsid w:val="00392159"/>
    <w:rsid w:val="00392F91"/>
    <w:rsid w:val="00393884"/>
    <w:rsid w:val="0039402E"/>
    <w:rsid w:val="003940F8"/>
    <w:rsid w:val="00394154"/>
    <w:rsid w:val="00395004"/>
    <w:rsid w:val="003950EC"/>
    <w:rsid w:val="003956E3"/>
    <w:rsid w:val="00395E26"/>
    <w:rsid w:val="003963E8"/>
    <w:rsid w:val="00396541"/>
    <w:rsid w:val="003966D4"/>
    <w:rsid w:val="00396C0B"/>
    <w:rsid w:val="00396D29"/>
    <w:rsid w:val="00396DC4"/>
    <w:rsid w:val="00396E01"/>
    <w:rsid w:val="00396E1C"/>
    <w:rsid w:val="00397785"/>
    <w:rsid w:val="00397966"/>
    <w:rsid w:val="00397BBB"/>
    <w:rsid w:val="00397D73"/>
    <w:rsid w:val="003A003B"/>
    <w:rsid w:val="003A042A"/>
    <w:rsid w:val="003A080E"/>
    <w:rsid w:val="003A0A59"/>
    <w:rsid w:val="003A0B0A"/>
    <w:rsid w:val="003A0F41"/>
    <w:rsid w:val="003A16FA"/>
    <w:rsid w:val="003A2418"/>
    <w:rsid w:val="003A28A0"/>
    <w:rsid w:val="003A2DB5"/>
    <w:rsid w:val="003A2F11"/>
    <w:rsid w:val="003A2FA8"/>
    <w:rsid w:val="003A39AA"/>
    <w:rsid w:val="003A3AE7"/>
    <w:rsid w:val="003A5034"/>
    <w:rsid w:val="003A5151"/>
    <w:rsid w:val="003A5233"/>
    <w:rsid w:val="003A546B"/>
    <w:rsid w:val="003A5D8C"/>
    <w:rsid w:val="003A5EF8"/>
    <w:rsid w:val="003A60F7"/>
    <w:rsid w:val="003A6AD3"/>
    <w:rsid w:val="003A724B"/>
    <w:rsid w:val="003B004F"/>
    <w:rsid w:val="003B073A"/>
    <w:rsid w:val="003B10B0"/>
    <w:rsid w:val="003B132D"/>
    <w:rsid w:val="003B1D01"/>
    <w:rsid w:val="003B1D75"/>
    <w:rsid w:val="003B2BC1"/>
    <w:rsid w:val="003B30FA"/>
    <w:rsid w:val="003B3BEF"/>
    <w:rsid w:val="003B4144"/>
    <w:rsid w:val="003B42E0"/>
    <w:rsid w:val="003B466B"/>
    <w:rsid w:val="003B526A"/>
    <w:rsid w:val="003B5276"/>
    <w:rsid w:val="003B53FF"/>
    <w:rsid w:val="003B57EB"/>
    <w:rsid w:val="003B5837"/>
    <w:rsid w:val="003B5F88"/>
    <w:rsid w:val="003B5F9B"/>
    <w:rsid w:val="003B6309"/>
    <w:rsid w:val="003B6894"/>
    <w:rsid w:val="003B6E56"/>
    <w:rsid w:val="003B7160"/>
    <w:rsid w:val="003B7419"/>
    <w:rsid w:val="003C03F3"/>
    <w:rsid w:val="003C05E0"/>
    <w:rsid w:val="003C0EB7"/>
    <w:rsid w:val="003C1336"/>
    <w:rsid w:val="003C1AD0"/>
    <w:rsid w:val="003C223E"/>
    <w:rsid w:val="003C2BF7"/>
    <w:rsid w:val="003C2C95"/>
    <w:rsid w:val="003C309F"/>
    <w:rsid w:val="003C3519"/>
    <w:rsid w:val="003C3D10"/>
    <w:rsid w:val="003C41EB"/>
    <w:rsid w:val="003C4320"/>
    <w:rsid w:val="003C4428"/>
    <w:rsid w:val="003C4594"/>
    <w:rsid w:val="003C4A45"/>
    <w:rsid w:val="003C4FE4"/>
    <w:rsid w:val="003C52A1"/>
    <w:rsid w:val="003C5A8F"/>
    <w:rsid w:val="003C5D03"/>
    <w:rsid w:val="003C647E"/>
    <w:rsid w:val="003C65CE"/>
    <w:rsid w:val="003C69BA"/>
    <w:rsid w:val="003C6D33"/>
    <w:rsid w:val="003C6EAC"/>
    <w:rsid w:val="003C77BF"/>
    <w:rsid w:val="003D0474"/>
    <w:rsid w:val="003D1229"/>
    <w:rsid w:val="003D1412"/>
    <w:rsid w:val="003D141D"/>
    <w:rsid w:val="003D15FA"/>
    <w:rsid w:val="003D1689"/>
    <w:rsid w:val="003D18E4"/>
    <w:rsid w:val="003D1918"/>
    <w:rsid w:val="003D1C6B"/>
    <w:rsid w:val="003D1CEA"/>
    <w:rsid w:val="003D25EC"/>
    <w:rsid w:val="003D3983"/>
    <w:rsid w:val="003D3A46"/>
    <w:rsid w:val="003D3CB4"/>
    <w:rsid w:val="003D43C6"/>
    <w:rsid w:val="003D4DC3"/>
    <w:rsid w:val="003D4F3D"/>
    <w:rsid w:val="003D578B"/>
    <w:rsid w:val="003D5F94"/>
    <w:rsid w:val="003D666D"/>
    <w:rsid w:val="003D6D3B"/>
    <w:rsid w:val="003D763F"/>
    <w:rsid w:val="003D7895"/>
    <w:rsid w:val="003E0626"/>
    <w:rsid w:val="003E1247"/>
    <w:rsid w:val="003E15E4"/>
    <w:rsid w:val="003E19DE"/>
    <w:rsid w:val="003E1ECE"/>
    <w:rsid w:val="003E1F8D"/>
    <w:rsid w:val="003E2DA4"/>
    <w:rsid w:val="003E361E"/>
    <w:rsid w:val="003E3755"/>
    <w:rsid w:val="003E39F2"/>
    <w:rsid w:val="003E4508"/>
    <w:rsid w:val="003E4583"/>
    <w:rsid w:val="003E4BBC"/>
    <w:rsid w:val="003E53F0"/>
    <w:rsid w:val="003E5621"/>
    <w:rsid w:val="003E5B61"/>
    <w:rsid w:val="003E5ED6"/>
    <w:rsid w:val="003E5F8D"/>
    <w:rsid w:val="003E5F93"/>
    <w:rsid w:val="003E630B"/>
    <w:rsid w:val="003E6440"/>
    <w:rsid w:val="003E7354"/>
    <w:rsid w:val="003E74BF"/>
    <w:rsid w:val="003E788B"/>
    <w:rsid w:val="003E7A26"/>
    <w:rsid w:val="003F08AC"/>
    <w:rsid w:val="003F0D77"/>
    <w:rsid w:val="003F1181"/>
    <w:rsid w:val="003F1703"/>
    <w:rsid w:val="003F1BC8"/>
    <w:rsid w:val="003F1C93"/>
    <w:rsid w:val="003F1FEE"/>
    <w:rsid w:val="003F240E"/>
    <w:rsid w:val="003F2BE4"/>
    <w:rsid w:val="003F3099"/>
    <w:rsid w:val="003F3439"/>
    <w:rsid w:val="003F35E4"/>
    <w:rsid w:val="003F3AED"/>
    <w:rsid w:val="003F4C4C"/>
    <w:rsid w:val="003F5095"/>
    <w:rsid w:val="003F6D03"/>
    <w:rsid w:val="003F72C1"/>
    <w:rsid w:val="003F73B6"/>
    <w:rsid w:val="003F7C58"/>
    <w:rsid w:val="003F7E79"/>
    <w:rsid w:val="00400590"/>
    <w:rsid w:val="00400648"/>
    <w:rsid w:val="0040101A"/>
    <w:rsid w:val="00401A9B"/>
    <w:rsid w:val="00403A1B"/>
    <w:rsid w:val="00403C0E"/>
    <w:rsid w:val="0040413E"/>
    <w:rsid w:val="00404A93"/>
    <w:rsid w:val="00404ECB"/>
    <w:rsid w:val="00405911"/>
    <w:rsid w:val="00405A32"/>
    <w:rsid w:val="00405A9C"/>
    <w:rsid w:val="0040602E"/>
    <w:rsid w:val="00407C69"/>
    <w:rsid w:val="00410160"/>
    <w:rsid w:val="00410659"/>
    <w:rsid w:val="0041086E"/>
    <w:rsid w:val="00410AC3"/>
    <w:rsid w:val="004115F4"/>
    <w:rsid w:val="00411E77"/>
    <w:rsid w:val="00412058"/>
    <w:rsid w:val="00412347"/>
    <w:rsid w:val="00412385"/>
    <w:rsid w:val="00412BAA"/>
    <w:rsid w:val="00412E53"/>
    <w:rsid w:val="00413444"/>
    <w:rsid w:val="00413647"/>
    <w:rsid w:val="00413BD5"/>
    <w:rsid w:val="004141FA"/>
    <w:rsid w:val="0041484C"/>
    <w:rsid w:val="00414B6A"/>
    <w:rsid w:val="00414EED"/>
    <w:rsid w:val="00414F28"/>
    <w:rsid w:val="0041533C"/>
    <w:rsid w:val="00415670"/>
    <w:rsid w:val="00416038"/>
    <w:rsid w:val="00416717"/>
    <w:rsid w:val="00416FA9"/>
    <w:rsid w:val="0041765A"/>
    <w:rsid w:val="0042035E"/>
    <w:rsid w:val="00420D10"/>
    <w:rsid w:val="00420E5C"/>
    <w:rsid w:val="0042158D"/>
    <w:rsid w:val="00421694"/>
    <w:rsid w:val="00421FB0"/>
    <w:rsid w:val="004220EE"/>
    <w:rsid w:val="00422F5B"/>
    <w:rsid w:val="004231D8"/>
    <w:rsid w:val="004233EB"/>
    <w:rsid w:val="00423CC7"/>
    <w:rsid w:val="00423E81"/>
    <w:rsid w:val="00424049"/>
    <w:rsid w:val="004240CA"/>
    <w:rsid w:val="00424331"/>
    <w:rsid w:val="00424F02"/>
    <w:rsid w:val="00425611"/>
    <w:rsid w:val="00425794"/>
    <w:rsid w:val="00425D59"/>
    <w:rsid w:val="004262D2"/>
    <w:rsid w:val="00427C73"/>
    <w:rsid w:val="00427CB4"/>
    <w:rsid w:val="004301C7"/>
    <w:rsid w:val="004306F9"/>
    <w:rsid w:val="00430879"/>
    <w:rsid w:val="00430D75"/>
    <w:rsid w:val="00431575"/>
    <w:rsid w:val="00431F9C"/>
    <w:rsid w:val="00432243"/>
    <w:rsid w:val="00432655"/>
    <w:rsid w:val="00432ADC"/>
    <w:rsid w:val="004337D2"/>
    <w:rsid w:val="00433AC1"/>
    <w:rsid w:val="00433F0B"/>
    <w:rsid w:val="004343D1"/>
    <w:rsid w:val="00434A70"/>
    <w:rsid w:val="00434E33"/>
    <w:rsid w:val="00435A0B"/>
    <w:rsid w:val="00435B36"/>
    <w:rsid w:val="00435C76"/>
    <w:rsid w:val="004360B0"/>
    <w:rsid w:val="004361B7"/>
    <w:rsid w:val="00436461"/>
    <w:rsid w:val="00436AB4"/>
    <w:rsid w:val="00436B53"/>
    <w:rsid w:val="00436BA2"/>
    <w:rsid w:val="00437CF6"/>
    <w:rsid w:val="0044052B"/>
    <w:rsid w:val="004412FF"/>
    <w:rsid w:val="00441452"/>
    <w:rsid w:val="004420E2"/>
    <w:rsid w:val="00443351"/>
    <w:rsid w:val="004437B5"/>
    <w:rsid w:val="00444C45"/>
    <w:rsid w:val="00444FD5"/>
    <w:rsid w:val="00445889"/>
    <w:rsid w:val="00445BE3"/>
    <w:rsid w:val="00445D64"/>
    <w:rsid w:val="00446C32"/>
    <w:rsid w:val="00447123"/>
    <w:rsid w:val="00447A64"/>
    <w:rsid w:val="004501B4"/>
    <w:rsid w:val="004504D5"/>
    <w:rsid w:val="004507A0"/>
    <w:rsid w:val="004510CC"/>
    <w:rsid w:val="00451365"/>
    <w:rsid w:val="00451AA3"/>
    <w:rsid w:val="00451F0A"/>
    <w:rsid w:val="0045330A"/>
    <w:rsid w:val="0045344B"/>
    <w:rsid w:val="00453908"/>
    <w:rsid w:val="00453966"/>
    <w:rsid w:val="00453D63"/>
    <w:rsid w:val="0045438E"/>
    <w:rsid w:val="00454EFE"/>
    <w:rsid w:val="00455034"/>
    <w:rsid w:val="00455E17"/>
    <w:rsid w:val="004568AA"/>
    <w:rsid w:val="00456D52"/>
    <w:rsid w:val="00456DD4"/>
    <w:rsid w:val="00456F84"/>
    <w:rsid w:val="004570A9"/>
    <w:rsid w:val="00457371"/>
    <w:rsid w:val="00460122"/>
    <w:rsid w:val="00460443"/>
    <w:rsid w:val="0046060C"/>
    <w:rsid w:val="00460E02"/>
    <w:rsid w:val="00461857"/>
    <w:rsid w:val="00461926"/>
    <w:rsid w:val="00461D10"/>
    <w:rsid w:val="00462C73"/>
    <w:rsid w:val="0046375B"/>
    <w:rsid w:val="00463ACF"/>
    <w:rsid w:val="004647BB"/>
    <w:rsid w:val="004648FB"/>
    <w:rsid w:val="004649BA"/>
    <w:rsid w:val="0046511E"/>
    <w:rsid w:val="0046567B"/>
    <w:rsid w:val="00465CD7"/>
    <w:rsid w:val="004660D5"/>
    <w:rsid w:val="00466293"/>
    <w:rsid w:val="004662BA"/>
    <w:rsid w:val="00466E7A"/>
    <w:rsid w:val="00467061"/>
    <w:rsid w:val="00467ABE"/>
    <w:rsid w:val="00470663"/>
    <w:rsid w:val="00471028"/>
    <w:rsid w:val="0047125A"/>
    <w:rsid w:val="004714D6"/>
    <w:rsid w:val="00471637"/>
    <w:rsid w:val="004723FF"/>
    <w:rsid w:val="00472BDD"/>
    <w:rsid w:val="00472E34"/>
    <w:rsid w:val="0047371E"/>
    <w:rsid w:val="00473F20"/>
    <w:rsid w:val="00474515"/>
    <w:rsid w:val="00474544"/>
    <w:rsid w:val="004748F1"/>
    <w:rsid w:val="00474AF4"/>
    <w:rsid w:val="0047562B"/>
    <w:rsid w:val="004761B8"/>
    <w:rsid w:val="0047648B"/>
    <w:rsid w:val="004768B2"/>
    <w:rsid w:val="00477D1D"/>
    <w:rsid w:val="00480017"/>
    <w:rsid w:val="004802E7"/>
    <w:rsid w:val="004807BF"/>
    <w:rsid w:val="004807FF"/>
    <w:rsid w:val="00480DC0"/>
    <w:rsid w:val="0048115C"/>
    <w:rsid w:val="004813D0"/>
    <w:rsid w:val="0048188D"/>
    <w:rsid w:val="00481A36"/>
    <w:rsid w:val="004823AF"/>
    <w:rsid w:val="00482932"/>
    <w:rsid w:val="00482AA3"/>
    <w:rsid w:val="00482B0E"/>
    <w:rsid w:val="00482BC3"/>
    <w:rsid w:val="00483156"/>
    <w:rsid w:val="00483666"/>
    <w:rsid w:val="00483921"/>
    <w:rsid w:val="00483D55"/>
    <w:rsid w:val="00483EBE"/>
    <w:rsid w:val="00483F36"/>
    <w:rsid w:val="00484F1D"/>
    <w:rsid w:val="00485417"/>
    <w:rsid w:val="004856D8"/>
    <w:rsid w:val="00485E84"/>
    <w:rsid w:val="00486640"/>
    <w:rsid w:val="00487A4C"/>
    <w:rsid w:val="00487FB8"/>
    <w:rsid w:val="00487FF2"/>
    <w:rsid w:val="004900B4"/>
    <w:rsid w:val="00490A46"/>
    <w:rsid w:val="00490BC6"/>
    <w:rsid w:val="00490FBD"/>
    <w:rsid w:val="004912DA"/>
    <w:rsid w:val="0049154F"/>
    <w:rsid w:val="00491EC6"/>
    <w:rsid w:val="00491EF6"/>
    <w:rsid w:val="00492087"/>
    <w:rsid w:val="004922F4"/>
    <w:rsid w:val="004923CA"/>
    <w:rsid w:val="004923F0"/>
    <w:rsid w:val="00492971"/>
    <w:rsid w:val="00492BF6"/>
    <w:rsid w:val="004931BA"/>
    <w:rsid w:val="004931D3"/>
    <w:rsid w:val="00493263"/>
    <w:rsid w:val="00493F2C"/>
    <w:rsid w:val="00494722"/>
    <w:rsid w:val="00494B0C"/>
    <w:rsid w:val="00494DF4"/>
    <w:rsid w:val="00494EAB"/>
    <w:rsid w:val="0049621C"/>
    <w:rsid w:val="00496BFE"/>
    <w:rsid w:val="004975F1"/>
    <w:rsid w:val="004A13E9"/>
    <w:rsid w:val="004A2879"/>
    <w:rsid w:val="004A2DBE"/>
    <w:rsid w:val="004A3252"/>
    <w:rsid w:val="004A3379"/>
    <w:rsid w:val="004A3804"/>
    <w:rsid w:val="004A394A"/>
    <w:rsid w:val="004A3EAA"/>
    <w:rsid w:val="004A4FC5"/>
    <w:rsid w:val="004A4FCA"/>
    <w:rsid w:val="004A559E"/>
    <w:rsid w:val="004A5691"/>
    <w:rsid w:val="004A5AE8"/>
    <w:rsid w:val="004A5B41"/>
    <w:rsid w:val="004A5B67"/>
    <w:rsid w:val="004A5DE2"/>
    <w:rsid w:val="004A5E16"/>
    <w:rsid w:val="004A64C2"/>
    <w:rsid w:val="004A656F"/>
    <w:rsid w:val="004A6585"/>
    <w:rsid w:val="004A69B8"/>
    <w:rsid w:val="004A6C14"/>
    <w:rsid w:val="004A6D69"/>
    <w:rsid w:val="004A6F13"/>
    <w:rsid w:val="004A714D"/>
    <w:rsid w:val="004A71EE"/>
    <w:rsid w:val="004A76CE"/>
    <w:rsid w:val="004A7A02"/>
    <w:rsid w:val="004A7F4C"/>
    <w:rsid w:val="004B028D"/>
    <w:rsid w:val="004B0EF7"/>
    <w:rsid w:val="004B0F95"/>
    <w:rsid w:val="004B1025"/>
    <w:rsid w:val="004B1132"/>
    <w:rsid w:val="004B126A"/>
    <w:rsid w:val="004B159C"/>
    <w:rsid w:val="004B15E5"/>
    <w:rsid w:val="004B181E"/>
    <w:rsid w:val="004B25DF"/>
    <w:rsid w:val="004B267A"/>
    <w:rsid w:val="004B2720"/>
    <w:rsid w:val="004B347E"/>
    <w:rsid w:val="004B35CE"/>
    <w:rsid w:val="004B39EA"/>
    <w:rsid w:val="004B3A4F"/>
    <w:rsid w:val="004B4A6B"/>
    <w:rsid w:val="004B4FF0"/>
    <w:rsid w:val="004B514A"/>
    <w:rsid w:val="004B5C5A"/>
    <w:rsid w:val="004B5F93"/>
    <w:rsid w:val="004B5FBA"/>
    <w:rsid w:val="004B708A"/>
    <w:rsid w:val="004B73D9"/>
    <w:rsid w:val="004B75EE"/>
    <w:rsid w:val="004B767A"/>
    <w:rsid w:val="004B7D1D"/>
    <w:rsid w:val="004C0053"/>
    <w:rsid w:val="004C0333"/>
    <w:rsid w:val="004C0843"/>
    <w:rsid w:val="004C153A"/>
    <w:rsid w:val="004C2451"/>
    <w:rsid w:val="004C26EE"/>
    <w:rsid w:val="004C2747"/>
    <w:rsid w:val="004C2B4F"/>
    <w:rsid w:val="004C2B66"/>
    <w:rsid w:val="004C2CD6"/>
    <w:rsid w:val="004C3D92"/>
    <w:rsid w:val="004C3F82"/>
    <w:rsid w:val="004C4198"/>
    <w:rsid w:val="004C4B0B"/>
    <w:rsid w:val="004C4C51"/>
    <w:rsid w:val="004C4F03"/>
    <w:rsid w:val="004C5219"/>
    <w:rsid w:val="004C54D4"/>
    <w:rsid w:val="004C5F14"/>
    <w:rsid w:val="004C6FB5"/>
    <w:rsid w:val="004C7C50"/>
    <w:rsid w:val="004C7C6B"/>
    <w:rsid w:val="004C7F7D"/>
    <w:rsid w:val="004D0352"/>
    <w:rsid w:val="004D0ECD"/>
    <w:rsid w:val="004D1953"/>
    <w:rsid w:val="004D2606"/>
    <w:rsid w:val="004D2AE9"/>
    <w:rsid w:val="004D339A"/>
    <w:rsid w:val="004D33B3"/>
    <w:rsid w:val="004D3BC4"/>
    <w:rsid w:val="004D467E"/>
    <w:rsid w:val="004D49B8"/>
    <w:rsid w:val="004D4B7F"/>
    <w:rsid w:val="004D4D2E"/>
    <w:rsid w:val="004D4D37"/>
    <w:rsid w:val="004D4F6B"/>
    <w:rsid w:val="004D5F8C"/>
    <w:rsid w:val="004D7480"/>
    <w:rsid w:val="004D7487"/>
    <w:rsid w:val="004D78D9"/>
    <w:rsid w:val="004E036C"/>
    <w:rsid w:val="004E0555"/>
    <w:rsid w:val="004E06D6"/>
    <w:rsid w:val="004E124A"/>
    <w:rsid w:val="004E16C1"/>
    <w:rsid w:val="004E1DCB"/>
    <w:rsid w:val="004E1EA2"/>
    <w:rsid w:val="004E201A"/>
    <w:rsid w:val="004E22DB"/>
    <w:rsid w:val="004E24E7"/>
    <w:rsid w:val="004E2A53"/>
    <w:rsid w:val="004E2CE1"/>
    <w:rsid w:val="004E3117"/>
    <w:rsid w:val="004E34B5"/>
    <w:rsid w:val="004E34C1"/>
    <w:rsid w:val="004E36A5"/>
    <w:rsid w:val="004E3CE0"/>
    <w:rsid w:val="004E40B6"/>
    <w:rsid w:val="004E44AE"/>
    <w:rsid w:val="004E4AC9"/>
    <w:rsid w:val="004E5966"/>
    <w:rsid w:val="004E59AE"/>
    <w:rsid w:val="004E6031"/>
    <w:rsid w:val="004E69B2"/>
    <w:rsid w:val="004E6D54"/>
    <w:rsid w:val="004E743A"/>
    <w:rsid w:val="004E7B93"/>
    <w:rsid w:val="004F0B2E"/>
    <w:rsid w:val="004F0BA8"/>
    <w:rsid w:val="004F0BCF"/>
    <w:rsid w:val="004F10AC"/>
    <w:rsid w:val="004F2302"/>
    <w:rsid w:val="004F2427"/>
    <w:rsid w:val="004F2804"/>
    <w:rsid w:val="004F2C38"/>
    <w:rsid w:val="004F2E76"/>
    <w:rsid w:val="004F2EB7"/>
    <w:rsid w:val="004F2ED9"/>
    <w:rsid w:val="004F34F3"/>
    <w:rsid w:val="004F354F"/>
    <w:rsid w:val="004F36EE"/>
    <w:rsid w:val="004F3E1F"/>
    <w:rsid w:val="004F40A5"/>
    <w:rsid w:val="004F4369"/>
    <w:rsid w:val="004F4AC5"/>
    <w:rsid w:val="004F4DF9"/>
    <w:rsid w:val="004F5670"/>
    <w:rsid w:val="004F5682"/>
    <w:rsid w:val="004F57B0"/>
    <w:rsid w:val="004F6475"/>
    <w:rsid w:val="004F6842"/>
    <w:rsid w:val="004F6DF9"/>
    <w:rsid w:val="004F70C4"/>
    <w:rsid w:val="004F79D0"/>
    <w:rsid w:val="004F7DBC"/>
    <w:rsid w:val="0050012E"/>
    <w:rsid w:val="0050073C"/>
    <w:rsid w:val="00500A7D"/>
    <w:rsid w:val="00501A91"/>
    <w:rsid w:val="00502585"/>
    <w:rsid w:val="0050274B"/>
    <w:rsid w:val="00503D7C"/>
    <w:rsid w:val="00504A22"/>
    <w:rsid w:val="00504D4B"/>
    <w:rsid w:val="0050529B"/>
    <w:rsid w:val="0050548A"/>
    <w:rsid w:val="00505CDB"/>
    <w:rsid w:val="0050665B"/>
    <w:rsid w:val="0050684E"/>
    <w:rsid w:val="00507160"/>
    <w:rsid w:val="00507331"/>
    <w:rsid w:val="00507C78"/>
    <w:rsid w:val="00507DBE"/>
    <w:rsid w:val="00507DF3"/>
    <w:rsid w:val="00507E94"/>
    <w:rsid w:val="005100D1"/>
    <w:rsid w:val="00510626"/>
    <w:rsid w:val="00510934"/>
    <w:rsid w:val="00510D62"/>
    <w:rsid w:val="0051119D"/>
    <w:rsid w:val="005117C0"/>
    <w:rsid w:val="00511C32"/>
    <w:rsid w:val="00511E2B"/>
    <w:rsid w:val="0051210F"/>
    <w:rsid w:val="0051215E"/>
    <w:rsid w:val="005128E3"/>
    <w:rsid w:val="005129DB"/>
    <w:rsid w:val="00512B41"/>
    <w:rsid w:val="00512E9A"/>
    <w:rsid w:val="005136E7"/>
    <w:rsid w:val="00513F13"/>
    <w:rsid w:val="005146F0"/>
    <w:rsid w:val="00516928"/>
    <w:rsid w:val="00517581"/>
    <w:rsid w:val="0051794D"/>
    <w:rsid w:val="0052047E"/>
    <w:rsid w:val="005204F2"/>
    <w:rsid w:val="005213AB"/>
    <w:rsid w:val="005218F6"/>
    <w:rsid w:val="005223F0"/>
    <w:rsid w:val="00522513"/>
    <w:rsid w:val="00522ABE"/>
    <w:rsid w:val="0052343E"/>
    <w:rsid w:val="00523926"/>
    <w:rsid w:val="00523E2A"/>
    <w:rsid w:val="00524047"/>
    <w:rsid w:val="00524F1E"/>
    <w:rsid w:val="0052548B"/>
    <w:rsid w:val="0052587E"/>
    <w:rsid w:val="00526227"/>
    <w:rsid w:val="0052659C"/>
    <w:rsid w:val="00527075"/>
    <w:rsid w:val="0052773F"/>
    <w:rsid w:val="00527895"/>
    <w:rsid w:val="0053023C"/>
    <w:rsid w:val="0053035A"/>
    <w:rsid w:val="0053122C"/>
    <w:rsid w:val="00531A88"/>
    <w:rsid w:val="00531EF0"/>
    <w:rsid w:val="00531EF8"/>
    <w:rsid w:val="00532ACC"/>
    <w:rsid w:val="00533178"/>
    <w:rsid w:val="00533330"/>
    <w:rsid w:val="005345D2"/>
    <w:rsid w:val="005346F6"/>
    <w:rsid w:val="005348B3"/>
    <w:rsid w:val="00534E46"/>
    <w:rsid w:val="00535315"/>
    <w:rsid w:val="005355D1"/>
    <w:rsid w:val="0053613C"/>
    <w:rsid w:val="00536268"/>
    <w:rsid w:val="005365B7"/>
    <w:rsid w:val="0053664D"/>
    <w:rsid w:val="005367AE"/>
    <w:rsid w:val="005367B6"/>
    <w:rsid w:val="00536D7A"/>
    <w:rsid w:val="00536FB1"/>
    <w:rsid w:val="00537184"/>
    <w:rsid w:val="005371DB"/>
    <w:rsid w:val="00537200"/>
    <w:rsid w:val="00537992"/>
    <w:rsid w:val="00540151"/>
    <w:rsid w:val="00540899"/>
    <w:rsid w:val="00540D79"/>
    <w:rsid w:val="005410B8"/>
    <w:rsid w:val="00541B0E"/>
    <w:rsid w:val="00541BA3"/>
    <w:rsid w:val="00541CBB"/>
    <w:rsid w:val="00542647"/>
    <w:rsid w:val="005426ED"/>
    <w:rsid w:val="00542AE9"/>
    <w:rsid w:val="00542C06"/>
    <w:rsid w:val="005430DD"/>
    <w:rsid w:val="0054322B"/>
    <w:rsid w:val="00543979"/>
    <w:rsid w:val="0054452B"/>
    <w:rsid w:val="00544656"/>
    <w:rsid w:val="00544D84"/>
    <w:rsid w:val="00544EAB"/>
    <w:rsid w:val="00545DF4"/>
    <w:rsid w:val="005474C7"/>
    <w:rsid w:val="00547B90"/>
    <w:rsid w:val="005502EE"/>
    <w:rsid w:val="00550890"/>
    <w:rsid w:val="00550B89"/>
    <w:rsid w:val="00550FAE"/>
    <w:rsid w:val="00550FFC"/>
    <w:rsid w:val="00551782"/>
    <w:rsid w:val="00551A1B"/>
    <w:rsid w:val="00551B52"/>
    <w:rsid w:val="00551D96"/>
    <w:rsid w:val="005523C8"/>
    <w:rsid w:val="0055241C"/>
    <w:rsid w:val="00553A75"/>
    <w:rsid w:val="00553BAE"/>
    <w:rsid w:val="005546A4"/>
    <w:rsid w:val="00554805"/>
    <w:rsid w:val="005551EE"/>
    <w:rsid w:val="0055590E"/>
    <w:rsid w:val="0055679F"/>
    <w:rsid w:val="00556CF0"/>
    <w:rsid w:val="00556DF4"/>
    <w:rsid w:val="00556F4C"/>
    <w:rsid w:val="00557254"/>
    <w:rsid w:val="00557369"/>
    <w:rsid w:val="005573BF"/>
    <w:rsid w:val="00557595"/>
    <w:rsid w:val="005577BA"/>
    <w:rsid w:val="00557B98"/>
    <w:rsid w:val="00560300"/>
    <w:rsid w:val="00560A3A"/>
    <w:rsid w:val="00560C95"/>
    <w:rsid w:val="005623BF"/>
    <w:rsid w:val="00562CEA"/>
    <w:rsid w:val="00563039"/>
    <w:rsid w:val="0056317D"/>
    <w:rsid w:val="0056331E"/>
    <w:rsid w:val="00563BAC"/>
    <w:rsid w:val="005647C2"/>
    <w:rsid w:val="00565004"/>
    <w:rsid w:val="005654D2"/>
    <w:rsid w:val="00565747"/>
    <w:rsid w:val="0056576C"/>
    <w:rsid w:val="00566BBB"/>
    <w:rsid w:val="0056738C"/>
    <w:rsid w:val="00567456"/>
    <w:rsid w:val="00567D4B"/>
    <w:rsid w:val="00567FC7"/>
    <w:rsid w:val="005701AD"/>
    <w:rsid w:val="0057085E"/>
    <w:rsid w:val="00570C87"/>
    <w:rsid w:val="00570D5C"/>
    <w:rsid w:val="00570EC2"/>
    <w:rsid w:val="00571009"/>
    <w:rsid w:val="0057158B"/>
    <w:rsid w:val="005718C6"/>
    <w:rsid w:val="0057193E"/>
    <w:rsid w:val="00571D69"/>
    <w:rsid w:val="00572155"/>
    <w:rsid w:val="005721FE"/>
    <w:rsid w:val="00572C56"/>
    <w:rsid w:val="005740A7"/>
    <w:rsid w:val="005741DF"/>
    <w:rsid w:val="00574478"/>
    <w:rsid w:val="00574729"/>
    <w:rsid w:val="00574838"/>
    <w:rsid w:val="00574BB2"/>
    <w:rsid w:val="00574E34"/>
    <w:rsid w:val="00574EBF"/>
    <w:rsid w:val="00575086"/>
    <w:rsid w:val="00575F8F"/>
    <w:rsid w:val="00576EE8"/>
    <w:rsid w:val="005779BC"/>
    <w:rsid w:val="00577C4B"/>
    <w:rsid w:val="0058079A"/>
    <w:rsid w:val="005807C6"/>
    <w:rsid w:val="00580DD1"/>
    <w:rsid w:val="00581805"/>
    <w:rsid w:val="00581EB9"/>
    <w:rsid w:val="00582592"/>
    <w:rsid w:val="00582DB7"/>
    <w:rsid w:val="005833E3"/>
    <w:rsid w:val="005835BB"/>
    <w:rsid w:val="0058374A"/>
    <w:rsid w:val="00583ED9"/>
    <w:rsid w:val="00584D72"/>
    <w:rsid w:val="00585124"/>
    <w:rsid w:val="005857D1"/>
    <w:rsid w:val="00585E3E"/>
    <w:rsid w:val="0058601A"/>
    <w:rsid w:val="005860D2"/>
    <w:rsid w:val="00586646"/>
    <w:rsid w:val="00586800"/>
    <w:rsid w:val="00586CA6"/>
    <w:rsid w:val="00586DCD"/>
    <w:rsid w:val="00587270"/>
    <w:rsid w:val="005872E8"/>
    <w:rsid w:val="0058778C"/>
    <w:rsid w:val="0059015E"/>
    <w:rsid w:val="00590209"/>
    <w:rsid w:val="00590D43"/>
    <w:rsid w:val="00591502"/>
    <w:rsid w:val="00591540"/>
    <w:rsid w:val="00591A2B"/>
    <w:rsid w:val="00592296"/>
    <w:rsid w:val="00592691"/>
    <w:rsid w:val="005929A9"/>
    <w:rsid w:val="00592BB3"/>
    <w:rsid w:val="00592D72"/>
    <w:rsid w:val="00592F14"/>
    <w:rsid w:val="00593D9A"/>
    <w:rsid w:val="00594186"/>
    <w:rsid w:val="00594317"/>
    <w:rsid w:val="005944DE"/>
    <w:rsid w:val="0059457A"/>
    <w:rsid w:val="0059491A"/>
    <w:rsid w:val="005952CC"/>
    <w:rsid w:val="00595976"/>
    <w:rsid w:val="00595CC9"/>
    <w:rsid w:val="00595EEA"/>
    <w:rsid w:val="005961FC"/>
    <w:rsid w:val="00597129"/>
    <w:rsid w:val="005971B4"/>
    <w:rsid w:val="005975A4"/>
    <w:rsid w:val="00597C78"/>
    <w:rsid w:val="00597F2E"/>
    <w:rsid w:val="005A0310"/>
    <w:rsid w:val="005A0993"/>
    <w:rsid w:val="005A10E8"/>
    <w:rsid w:val="005A17C8"/>
    <w:rsid w:val="005A1992"/>
    <w:rsid w:val="005A19CE"/>
    <w:rsid w:val="005A1F3C"/>
    <w:rsid w:val="005A1F44"/>
    <w:rsid w:val="005A2005"/>
    <w:rsid w:val="005A201A"/>
    <w:rsid w:val="005A23DA"/>
    <w:rsid w:val="005A3104"/>
    <w:rsid w:val="005A34D5"/>
    <w:rsid w:val="005A37E4"/>
    <w:rsid w:val="005A3AD9"/>
    <w:rsid w:val="005A3CB4"/>
    <w:rsid w:val="005A3CB8"/>
    <w:rsid w:val="005A3D73"/>
    <w:rsid w:val="005A3DC5"/>
    <w:rsid w:val="005A42E9"/>
    <w:rsid w:val="005A4614"/>
    <w:rsid w:val="005A4C1A"/>
    <w:rsid w:val="005A4D95"/>
    <w:rsid w:val="005A51E9"/>
    <w:rsid w:val="005A535A"/>
    <w:rsid w:val="005A536D"/>
    <w:rsid w:val="005A56F4"/>
    <w:rsid w:val="005A57DE"/>
    <w:rsid w:val="005A5884"/>
    <w:rsid w:val="005A5B06"/>
    <w:rsid w:val="005A5B6D"/>
    <w:rsid w:val="005A5D5C"/>
    <w:rsid w:val="005A61E9"/>
    <w:rsid w:val="005A622D"/>
    <w:rsid w:val="005A6FFE"/>
    <w:rsid w:val="005A715A"/>
    <w:rsid w:val="005A7681"/>
    <w:rsid w:val="005B0146"/>
    <w:rsid w:val="005B048E"/>
    <w:rsid w:val="005B0B94"/>
    <w:rsid w:val="005B1120"/>
    <w:rsid w:val="005B12D5"/>
    <w:rsid w:val="005B1461"/>
    <w:rsid w:val="005B1AC8"/>
    <w:rsid w:val="005B2225"/>
    <w:rsid w:val="005B279C"/>
    <w:rsid w:val="005B27C9"/>
    <w:rsid w:val="005B2BF8"/>
    <w:rsid w:val="005B319A"/>
    <w:rsid w:val="005B45CC"/>
    <w:rsid w:val="005B4822"/>
    <w:rsid w:val="005B4A40"/>
    <w:rsid w:val="005B4C83"/>
    <w:rsid w:val="005B4ED6"/>
    <w:rsid w:val="005B5932"/>
    <w:rsid w:val="005B5D54"/>
    <w:rsid w:val="005B6113"/>
    <w:rsid w:val="005B62F9"/>
    <w:rsid w:val="005B65CF"/>
    <w:rsid w:val="005B6B64"/>
    <w:rsid w:val="005B7396"/>
    <w:rsid w:val="005B7661"/>
    <w:rsid w:val="005C033D"/>
    <w:rsid w:val="005C0A44"/>
    <w:rsid w:val="005C120D"/>
    <w:rsid w:val="005C21D2"/>
    <w:rsid w:val="005C241E"/>
    <w:rsid w:val="005C26BB"/>
    <w:rsid w:val="005C2831"/>
    <w:rsid w:val="005C2A9F"/>
    <w:rsid w:val="005C319F"/>
    <w:rsid w:val="005C31B1"/>
    <w:rsid w:val="005C33AD"/>
    <w:rsid w:val="005C3BAE"/>
    <w:rsid w:val="005C474F"/>
    <w:rsid w:val="005C492B"/>
    <w:rsid w:val="005C4E1A"/>
    <w:rsid w:val="005C5208"/>
    <w:rsid w:val="005C576D"/>
    <w:rsid w:val="005C58CA"/>
    <w:rsid w:val="005C5974"/>
    <w:rsid w:val="005C61B7"/>
    <w:rsid w:val="005C61DD"/>
    <w:rsid w:val="005C6437"/>
    <w:rsid w:val="005C654D"/>
    <w:rsid w:val="005C6776"/>
    <w:rsid w:val="005C6CC4"/>
    <w:rsid w:val="005C6D41"/>
    <w:rsid w:val="005C6EDF"/>
    <w:rsid w:val="005C6F7B"/>
    <w:rsid w:val="005C749F"/>
    <w:rsid w:val="005C7823"/>
    <w:rsid w:val="005C7850"/>
    <w:rsid w:val="005C78B8"/>
    <w:rsid w:val="005C7C30"/>
    <w:rsid w:val="005C7F4A"/>
    <w:rsid w:val="005D019B"/>
    <w:rsid w:val="005D0A61"/>
    <w:rsid w:val="005D0BEF"/>
    <w:rsid w:val="005D19DF"/>
    <w:rsid w:val="005D1F87"/>
    <w:rsid w:val="005D2DF2"/>
    <w:rsid w:val="005D2EED"/>
    <w:rsid w:val="005D35F2"/>
    <w:rsid w:val="005D3D54"/>
    <w:rsid w:val="005D3FB3"/>
    <w:rsid w:val="005D3FE7"/>
    <w:rsid w:val="005D40CF"/>
    <w:rsid w:val="005D4201"/>
    <w:rsid w:val="005D43D7"/>
    <w:rsid w:val="005D47A0"/>
    <w:rsid w:val="005D4F43"/>
    <w:rsid w:val="005D5484"/>
    <w:rsid w:val="005D5776"/>
    <w:rsid w:val="005D5BED"/>
    <w:rsid w:val="005D6169"/>
    <w:rsid w:val="005D63E3"/>
    <w:rsid w:val="005D6B5A"/>
    <w:rsid w:val="005D7482"/>
    <w:rsid w:val="005D74E9"/>
    <w:rsid w:val="005D7730"/>
    <w:rsid w:val="005D7A9C"/>
    <w:rsid w:val="005D7AF2"/>
    <w:rsid w:val="005E069A"/>
    <w:rsid w:val="005E0D1A"/>
    <w:rsid w:val="005E0E8B"/>
    <w:rsid w:val="005E0EB7"/>
    <w:rsid w:val="005E11EA"/>
    <w:rsid w:val="005E145E"/>
    <w:rsid w:val="005E16B4"/>
    <w:rsid w:val="005E1E08"/>
    <w:rsid w:val="005E20FD"/>
    <w:rsid w:val="005E24A2"/>
    <w:rsid w:val="005E4197"/>
    <w:rsid w:val="005E4698"/>
    <w:rsid w:val="005E488E"/>
    <w:rsid w:val="005E4F23"/>
    <w:rsid w:val="005E5E58"/>
    <w:rsid w:val="005E6095"/>
    <w:rsid w:val="005E6410"/>
    <w:rsid w:val="005E6D4B"/>
    <w:rsid w:val="005E715E"/>
    <w:rsid w:val="005E773C"/>
    <w:rsid w:val="005E7AA2"/>
    <w:rsid w:val="005E7E96"/>
    <w:rsid w:val="005F033F"/>
    <w:rsid w:val="005F07C2"/>
    <w:rsid w:val="005F0B2D"/>
    <w:rsid w:val="005F0E4B"/>
    <w:rsid w:val="005F11D1"/>
    <w:rsid w:val="005F1637"/>
    <w:rsid w:val="005F18C9"/>
    <w:rsid w:val="005F1D20"/>
    <w:rsid w:val="005F2175"/>
    <w:rsid w:val="005F22F1"/>
    <w:rsid w:val="005F233C"/>
    <w:rsid w:val="005F2F24"/>
    <w:rsid w:val="005F3093"/>
    <w:rsid w:val="005F311B"/>
    <w:rsid w:val="005F3676"/>
    <w:rsid w:val="005F36D9"/>
    <w:rsid w:val="005F3C6C"/>
    <w:rsid w:val="005F415F"/>
    <w:rsid w:val="005F5155"/>
    <w:rsid w:val="005F519E"/>
    <w:rsid w:val="005F51E0"/>
    <w:rsid w:val="005F5AA0"/>
    <w:rsid w:val="005F5E1E"/>
    <w:rsid w:val="005F6115"/>
    <w:rsid w:val="005F61EE"/>
    <w:rsid w:val="005F74FA"/>
    <w:rsid w:val="005F77DE"/>
    <w:rsid w:val="005F7905"/>
    <w:rsid w:val="005F7D91"/>
    <w:rsid w:val="00600125"/>
    <w:rsid w:val="00600207"/>
    <w:rsid w:val="006004DC"/>
    <w:rsid w:val="00600762"/>
    <w:rsid w:val="006007FE"/>
    <w:rsid w:val="00600878"/>
    <w:rsid w:val="006008CC"/>
    <w:rsid w:val="0060098D"/>
    <w:rsid w:val="00600FCD"/>
    <w:rsid w:val="00600FF3"/>
    <w:rsid w:val="006019AD"/>
    <w:rsid w:val="00601FB9"/>
    <w:rsid w:val="0060296C"/>
    <w:rsid w:val="00602A6F"/>
    <w:rsid w:val="0060355B"/>
    <w:rsid w:val="00603747"/>
    <w:rsid w:val="00603A8D"/>
    <w:rsid w:val="00604232"/>
    <w:rsid w:val="00604864"/>
    <w:rsid w:val="00604966"/>
    <w:rsid w:val="00604970"/>
    <w:rsid w:val="006050EC"/>
    <w:rsid w:val="00605237"/>
    <w:rsid w:val="0060598D"/>
    <w:rsid w:val="00605C8E"/>
    <w:rsid w:val="00606232"/>
    <w:rsid w:val="006062B9"/>
    <w:rsid w:val="006065FC"/>
    <w:rsid w:val="00606E01"/>
    <w:rsid w:val="006070E0"/>
    <w:rsid w:val="006071B6"/>
    <w:rsid w:val="006071F5"/>
    <w:rsid w:val="00607FD0"/>
    <w:rsid w:val="00610D4C"/>
    <w:rsid w:val="0061196D"/>
    <w:rsid w:val="00611AFD"/>
    <w:rsid w:val="00611B36"/>
    <w:rsid w:val="00611D64"/>
    <w:rsid w:val="00611FD5"/>
    <w:rsid w:val="00611FE2"/>
    <w:rsid w:val="006126E8"/>
    <w:rsid w:val="00612D63"/>
    <w:rsid w:val="00612F27"/>
    <w:rsid w:val="00613A7B"/>
    <w:rsid w:val="00614151"/>
    <w:rsid w:val="00615664"/>
    <w:rsid w:val="00616254"/>
    <w:rsid w:val="006163E6"/>
    <w:rsid w:val="006164F5"/>
    <w:rsid w:val="006173E0"/>
    <w:rsid w:val="00617628"/>
    <w:rsid w:val="00617A55"/>
    <w:rsid w:val="006201A6"/>
    <w:rsid w:val="00621433"/>
    <w:rsid w:val="00621541"/>
    <w:rsid w:val="00621779"/>
    <w:rsid w:val="006217AB"/>
    <w:rsid w:val="006217B6"/>
    <w:rsid w:val="006217C9"/>
    <w:rsid w:val="00622594"/>
    <w:rsid w:val="00622A0A"/>
    <w:rsid w:val="00622AE0"/>
    <w:rsid w:val="006232C6"/>
    <w:rsid w:val="00623497"/>
    <w:rsid w:val="006238B2"/>
    <w:rsid w:val="006239EB"/>
    <w:rsid w:val="00623F94"/>
    <w:rsid w:val="00624174"/>
    <w:rsid w:val="006245F6"/>
    <w:rsid w:val="0062484E"/>
    <w:rsid w:val="00624BE9"/>
    <w:rsid w:val="0062526A"/>
    <w:rsid w:val="00625461"/>
    <w:rsid w:val="006255D5"/>
    <w:rsid w:val="006257E4"/>
    <w:rsid w:val="0062618A"/>
    <w:rsid w:val="00626239"/>
    <w:rsid w:val="0062693F"/>
    <w:rsid w:val="00626BB7"/>
    <w:rsid w:val="00626F5D"/>
    <w:rsid w:val="00627034"/>
    <w:rsid w:val="00627157"/>
    <w:rsid w:val="0062737E"/>
    <w:rsid w:val="00627C62"/>
    <w:rsid w:val="00630251"/>
    <w:rsid w:val="006306EE"/>
    <w:rsid w:val="00631424"/>
    <w:rsid w:val="00631544"/>
    <w:rsid w:val="006322A1"/>
    <w:rsid w:val="00632774"/>
    <w:rsid w:val="00632983"/>
    <w:rsid w:val="00632CB9"/>
    <w:rsid w:val="00633075"/>
    <w:rsid w:val="0063328C"/>
    <w:rsid w:val="006336B9"/>
    <w:rsid w:val="00633CD9"/>
    <w:rsid w:val="00633D74"/>
    <w:rsid w:val="00633DC5"/>
    <w:rsid w:val="00633E7E"/>
    <w:rsid w:val="0063410C"/>
    <w:rsid w:val="00634ADE"/>
    <w:rsid w:val="00634D00"/>
    <w:rsid w:val="0063539B"/>
    <w:rsid w:val="0063564B"/>
    <w:rsid w:val="00635C47"/>
    <w:rsid w:val="00635FC4"/>
    <w:rsid w:val="00636647"/>
    <w:rsid w:val="00636F09"/>
    <w:rsid w:val="00640495"/>
    <w:rsid w:val="0064080D"/>
    <w:rsid w:val="0064190F"/>
    <w:rsid w:val="00642217"/>
    <w:rsid w:val="006429CE"/>
    <w:rsid w:val="00642B93"/>
    <w:rsid w:val="00643776"/>
    <w:rsid w:val="00643963"/>
    <w:rsid w:val="00643AE8"/>
    <w:rsid w:val="00643C99"/>
    <w:rsid w:val="0064406E"/>
    <w:rsid w:val="0064436F"/>
    <w:rsid w:val="00644D3C"/>
    <w:rsid w:val="00644F12"/>
    <w:rsid w:val="00644FFF"/>
    <w:rsid w:val="00645884"/>
    <w:rsid w:val="006459A8"/>
    <w:rsid w:val="006459C7"/>
    <w:rsid w:val="00645C06"/>
    <w:rsid w:val="0064683A"/>
    <w:rsid w:val="0064689A"/>
    <w:rsid w:val="006469FC"/>
    <w:rsid w:val="00646F85"/>
    <w:rsid w:val="00646FA5"/>
    <w:rsid w:val="0064744C"/>
    <w:rsid w:val="00647B26"/>
    <w:rsid w:val="00647F1E"/>
    <w:rsid w:val="00650118"/>
    <w:rsid w:val="006509AA"/>
    <w:rsid w:val="00650BBE"/>
    <w:rsid w:val="00650DD0"/>
    <w:rsid w:val="006511DC"/>
    <w:rsid w:val="00651444"/>
    <w:rsid w:val="00651663"/>
    <w:rsid w:val="006520CD"/>
    <w:rsid w:val="006521FB"/>
    <w:rsid w:val="006522E8"/>
    <w:rsid w:val="00652403"/>
    <w:rsid w:val="0065333B"/>
    <w:rsid w:val="00653384"/>
    <w:rsid w:val="006538CF"/>
    <w:rsid w:val="00653975"/>
    <w:rsid w:val="00653D27"/>
    <w:rsid w:val="00654C7E"/>
    <w:rsid w:val="00655268"/>
    <w:rsid w:val="0065535C"/>
    <w:rsid w:val="00655578"/>
    <w:rsid w:val="0065652A"/>
    <w:rsid w:val="00656DFA"/>
    <w:rsid w:val="006572E5"/>
    <w:rsid w:val="00657320"/>
    <w:rsid w:val="006602C3"/>
    <w:rsid w:val="00660715"/>
    <w:rsid w:val="00660AEA"/>
    <w:rsid w:val="00660CCB"/>
    <w:rsid w:val="00661C1F"/>
    <w:rsid w:val="00662EB7"/>
    <w:rsid w:val="00663CEE"/>
    <w:rsid w:val="0066457E"/>
    <w:rsid w:val="006648E7"/>
    <w:rsid w:val="006661A3"/>
    <w:rsid w:val="00667081"/>
    <w:rsid w:val="0066712C"/>
    <w:rsid w:val="006675EB"/>
    <w:rsid w:val="00667BC8"/>
    <w:rsid w:val="00667CB9"/>
    <w:rsid w:val="00670275"/>
    <w:rsid w:val="00670CAF"/>
    <w:rsid w:val="00670E3D"/>
    <w:rsid w:val="00671573"/>
    <w:rsid w:val="006717A6"/>
    <w:rsid w:val="00671D15"/>
    <w:rsid w:val="00671DA1"/>
    <w:rsid w:val="0067209D"/>
    <w:rsid w:val="0067238F"/>
    <w:rsid w:val="00672A2E"/>
    <w:rsid w:val="00672A53"/>
    <w:rsid w:val="00673056"/>
    <w:rsid w:val="006734C2"/>
    <w:rsid w:val="006739E9"/>
    <w:rsid w:val="00673BF9"/>
    <w:rsid w:val="00673FE5"/>
    <w:rsid w:val="00674C1D"/>
    <w:rsid w:val="00674CCF"/>
    <w:rsid w:val="006756C1"/>
    <w:rsid w:val="00675900"/>
    <w:rsid w:val="00676035"/>
    <w:rsid w:val="0067632F"/>
    <w:rsid w:val="00676C10"/>
    <w:rsid w:val="00676D32"/>
    <w:rsid w:val="006771F6"/>
    <w:rsid w:val="006773AD"/>
    <w:rsid w:val="00677941"/>
    <w:rsid w:val="00677F68"/>
    <w:rsid w:val="0068014D"/>
    <w:rsid w:val="006811B6"/>
    <w:rsid w:val="006817E4"/>
    <w:rsid w:val="00681813"/>
    <w:rsid w:val="006818F2"/>
    <w:rsid w:val="00681B10"/>
    <w:rsid w:val="0068231D"/>
    <w:rsid w:val="00682894"/>
    <w:rsid w:val="006829E5"/>
    <w:rsid w:val="00682BD6"/>
    <w:rsid w:val="0068326C"/>
    <w:rsid w:val="0068344B"/>
    <w:rsid w:val="00683ECA"/>
    <w:rsid w:val="006840B0"/>
    <w:rsid w:val="0068447B"/>
    <w:rsid w:val="0068488A"/>
    <w:rsid w:val="006853B3"/>
    <w:rsid w:val="006856C0"/>
    <w:rsid w:val="0068577D"/>
    <w:rsid w:val="006857C9"/>
    <w:rsid w:val="006858D7"/>
    <w:rsid w:val="0068599D"/>
    <w:rsid w:val="00685F82"/>
    <w:rsid w:val="006862C4"/>
    <w:rsid w:val="00686B63"/>
    <w:rsid w:val="00687293"/>
    <w:rsid w:val="00687699"/>
    <w:rsid w:val="00687AEC"/>
    <w:rsid w:val="006905D0"/>
    <w:rsid w:val="00690DE2"/>
    <w:rsid w:val="00690E85"/>
    <w:rsid w:val="0069111C"/>
    <w:rsid w:val="006918F0"/>
    <w:rsid w:val="00692826"/>
    <w:rsid w:val="00692D55"/>
    <w:rsid w:val="00693E74"/>
    <w:rsid w:val="00694FAD"/>
    <w:rsid w:val="006951B7"/>
    <w:rsid w:val="0069522B"/>
    <w:rsid w:val="006957CC"/>
    <w:rsid w:val="00695826"/>
    <w:rsid w:val="006961E8"/>
    <w:rsid w:val="0069658A"/>
    <w:rsid w:val="0069668C"/>
    <w:rsid w:val="006971E1"/>
    <w:rsid w:val="006974EF"/>
    <w:rsid w:val="006977FB"/>
    <w:rsid w:val="00697DFC"/>
    <w:rsid w:val="006A000F"/>
    <w:rsid w:val="006A0DE8"/>
    <w:rsid w:val="006A1030"/>
    <w:rsid w:val="006A136D"/>
    <w:rsid w:val="006A1617"/>
    <w:rsid w:val="006A176F"/>
    <w:rsid w:val="006A2070"/>
    <w:rsid w:val="006A2934"/>
    <w:rsid w:val="006A2A00"/>
    <w:rsid w:val="006A37DA"/>
    <w:rsid w:val="006A3DC6"/>
    <w:rsid w:val="006A4698"/>
    <w:rsid w:val="006A4DEF"/>
    <w:rsid w:val="006A4F39"/>
    <w:rsid w:val="006A5053"/>
    <w:rsid w:val="006A5BCC"/>
    <w:rsid w:val="006A5C63"/>
    <w:rsid w:val="006A63D6"/>
    <w:rsid w:val="006A676B"/>
    <w:rsid w:val="006A67FC"/>
    <w:rsid w:val="006A69BF"/>
    <w:rsid w:val="006A702D"/>
    <w:rsid w:val="006A7436"/>
    <w:rsid w:val="006A7687"/>
    <w:rsid w:val="006B050B"/>
    <w:rsid w:val="006B097B"/>
    <w:rsid w:val="006B0F22"/>
    <w:rsid w:val="006B186F"/>
    <w:rsid w:val="006B1DEA"/>
    <w:rsid w:val="006B2110"/>
    <w:rsid w:val="006B22FA"/>
    <w:rsid w:val="006B24A4"/>
    <w:rsid w:val="006B2639"/>
    <w:rsid w:val="006B2714"/>
    <w:rsid w:val="006B280E"/>
    <w:rsid w:val="006B2B73"/>
    <w:rsid w:val="006B2C5C"/>
    <w:rsid w:val="006B2F6A"/>
    <w:rsid w:val="006B332E"/>
    <w:rsid w:val="006B3611"/>
    <w:rsid w:val="006B3EA1"/>
    <w:rsid w:val="006B3FAC"/>
    <w:rsid w:val="006B47A4"/>
    <w:rsid w:val="006B4850"/>
    <w:rsid w:val="006B5024"/>
    <w:rsid w:val="006B540F"/>
    <w:rsid w:val="006B55AF"/>
    <w:rsid w:val="006B5C40"/>
    <w:rsid w:val="006B5C8A"/>
    <w:rsid w:val="006B624B"/>
    <w:rsid w:val="006B635E"/>
    <w:rsid w:val="006B65E8"/>
    <w:rsid w:val="006B6C95"/>
    <w:rsid w:val="006B6DE7"/>
    <w:rsid w:val="006B740A"/>
    <w:rsid w:val="006B78D3"/>
    <w:rsid w:val="006B7BB0"/>
    <w:rsid w:val="006B7D28"/>
    <w:rsid w:val="006B7EA7"/>
    <w:rsid w:val="006C0585"/>
    <w:rsid w:val="006C069B"/>
    <w:rsid w:val="006C077D"/>
    <w:rsid w:val="006C08F4"/>
    <w:rsid w:val="006C1996"/>
    <w:rsid w:val="006C1C96"/>
    <w:rsid w:val="006C1C98"/>
    <w:rsid w:val="006C20E3"/>
    <w:rsid w:val="006C2228"/>
    <w:rsid w:val="006C22FA"/>
    <w:rsid w:val="006C2985"/>
    <w:rsid w:val="006C3259"/>
    <w:rsid w:val="006C3559"/>
    <w:rsid w:val="006C37DF"/>
    <w:rsid w:val="006C382D"/>
    <w:rsid w:val="006C39C5"/>
    <w:rsid w:val="006C39D0"/>
    <w:rsid w:val="006C3DF7"/>
    <w:rsid w:val="006C4085"/>
    <w:rsid w:val="006C4C09"/>
    <w:rsid w:val="006C4CE0"/>
    <w:rsid w:val="006C4EB7"/>
    <w:rsid w:val="006C4F63"/>
    <w:rsid w:val="006C4F96"/>
    <w:rsid w:val="006C528C"/>
    <w:rsid w:val="006C5430"/>
    <w:rsid w:val="006C56BB"/>
    <w:rsid w:val="006C5EC0"/>
    <w:rsid w:val="006C66CD"/>
    <w:rsid w:val="006C68D8"/>
    <w:rsid w:val="006C6F15"/>
    <w:rsid w:val="006C7789"/>
    <w:rsid w:val="006D0021"/>
    <w:rsid w:val="006D080D"/>
    <w:rsid w:val="006D0CE4"/>
    <w:rsid w:val="006D0E2C"/>
    <w:rsid w:val="006D106D"/>
    <w:rsid w:val="006D16CA"/>
    <w:rsid w:val="006D1E99"/>
    <w:rsid w:val="006D20D4"/>
    <w:rsid w:val="006D2BA9"/>
    <w:rsid w:val="006D32FA"/>
    <w:rsid w:val="006D3665"/>
    <w:rsid w:val="006D3707"/>
    <w:rsid w:val="006D4008"/>
    <w:rsid w:val="006D44FA"/>
    <w:rsid w:val="006D4E91"/>
    <w:rsid w:val="006D5579"/>
    <w:rsid w:val="006D5A52"/>
    <w:rsid w:val="006D610E"/>
    <w:rsid w:val="006D7113"/>
    <w:rsid w:val="006D79B1"/>
    <w:rsid w:val="006E0647"/>
    <w:rsid w:val="006E097D"/>
    <w:rsid w:val="006E0BFE"/>
    <w:rsid w:val="006E19EF"/>
    <w:rsid w:val="006E2F23"/>
    <w:rsid w:val="006E3193"/>
    <w:rsid w:val="006E37E8"/>
    <w:rsid w:val="006E3A69"/>
    <w:rsid w:val="006E3ED2"/>
    <w:rsid w:val="006E439C"/>
    <w:rsid w:val="006E43EB"/>
    <w:rsid w:val="006E480D"/>
    <w:rsid w:val="006E505D"/>
    <w:rsid w:val="006E55EA"/>
    <w:rsid w:val="006E59BE"/>
    <w:rsid w:val="006E5B53"/>
    <w:rsid w:val="006E60B6"/>
    <w:rsid w:val="006E63C4"/>
    <w:rsid w:val="006E66DD"/>
    <w:rsid w:val="006E6A51"/>
    <w:rsid w:val="006E6DE6"/>
    <w:rsid w:val="006E6FC6"/>
    <w:rsid w:val="006E7134"/>
    <w:rsid w:val="006E7649"/>
    <w:rsid w:val="006E7687"/>
    <w:rsid w:val="006E775E"/>
    <w:rsid w:val="006E7811"/>
    <w:rsid w:val="006E78EF"/>
    <w:rsid w:val="006F0AAA"/>
    <w:rsid w:val="006F11D9"/>
    <w:rsid w:val="006F1907"/>
    <w:rsid w:val="006F198A"/>
    <w:rsid w:val="006F27E8"/>
    <w:rsid w:val="006F2C62"/>
    <w:rsid w:val="006F3061"/>
    <w:rsid w:val="006F33CB"/>
    <w:rsid w:val="006F46FA"/>
    <w:rsid w:val="006F4C2B"/>
    <w:rsid w:val="006F602E"/>
    <w:rsid w:val="006F6508"/>
    <w:rsid w:val="006F6AD7"/>
    <w:rsid w:val="006F6D63"/>
    <w:rsid w:val="006F7016"/>
    <w:rsid w:val="006F7242"/>
    <w:rsid w:val="006F7CC8"/>
    <w:rsid w:val="00700485"/>
    <w:rsid w:val="00700DBD"/>
    <w:rsid w:val="00701184"/>
    <w:rsid w:val="0070163D"/>
    <w:rsid w:val="0070269D"/>
    <w:rsid w:val="00702BB0"/>
    <w:rsid w:val="00702F0D"/>
    <w:rsid w:val="00703CA2"/>
    <w:rsid w:val="00703DE5"/>
    <w:rsid w:val="00703E54"/>
    <w:rsid w:val="00704712"/>
    <w:rsid w:val="00704885"/>
    <w:rsid w:val="00704C1F"/>
    <w:rsid w:val="00704DBE"/>
    <w:rsid w:val="007050CF"/>
    <w:rsid w:val="00705D7F"/>
    <w:rsid w:val="00706568"/>
    <w:rsid w:val="00706B10"/>
    <w:rsid w:val="00706EC7"/>
    <w:rsid w:val="00706ECC"/>
    <w:rsid w:val="00706FAC"/>
    <w:rsid w:val="007071FF"/>
    <w:rsid w:val="0070733D"/>
    <w:rsid w:val="007075AB"/>
    <w:rsid w:val="00707A36"/>
    <w:rsid w:val="00707BFB"/>
    <w:rsid w:val="007109AC"/>
    <w:rsid w:val="00710BF0"/>
    <w:rsid w:val="00710D6F"/>
    <w:rsid w:val="0071100B"/>
    <w:rsid w:val="00711288"/>
    <w:rsid w:val="00711618"/>
    <w:rsid w:val="00711EF8"/>
    <w:rsid w:val="00713AB2"/>
    <w:rsid w:val="00713AC6"/>
    <w:rsid w:val="007142AB"/>
    <w:rsid w:val="00714C51"/>
    <w:rsid w:val="00714D9C"/>
    <w:rsid w:val="00715126"/>
    <w:rsid w:val="007151EE"/>
    <w:rsid w:val="007156FC"/>
    <w:rsid w:val="0071593B"/>
    <w:rsid w:val="00716015"/>
    <w:rsid w:val="007160D8"/>
    <w:rsid w:val="007164DD"/>
    <w:rsid w:val="00716866"/>
    <w:rsid w:val="00716F3B"/>
    <w:rsid w:val="007176E5"/>
    <w:rsid w:val="00717DB9"/>
    <w:rsid w:val="007206B8"/>
    <w:rsid w:val="00720BB4"/>
    <w:rsid w:val="00720C70"/>
    <w:rsid w:val="00721160"/>
    <w:rsid w:val="007212AC"/>
    <w:rsid w:val="00721E2D"/>
    <w:rsid w:val="007232DC"/>
    <w:rsid w:val="00723369"/>
    <w:rsid w:val="0072340B"/>
    <w:rsid w:val="00723673"/>
    <w:rsid w:val="00723821"/>
    <w:rsid w:val="0072406D"/>
    <w:rsid w:val="00724070"/>
    <w:rsid w:val="00724788"/>
    <w:rsid w:val="007248A2"/>
    <w:rsid w:val="00725144"/>
    <w:rsid w:val="00725241"/>
    <w:rsid w:val="0072536C"/>
    <w:rsid w:val="0072544B"/>
    <w:rsid w:val="00725767"/>
    <w:rsid w:val="00725A81"/>
    <w:rsid w:val="00726372"/>
    <w:rsid w:val="007272E4"/>
    <w:rsid w:val="0072749B"/>
    <w:rsid w:val="00727E46"/>
    <w:rsid w:val="007301C1"/>
    <w:rsid w:val="00730C65"/>
    <w:rsid w:val="00730FF3"/>
    <w:rsid w:val="0073190C"/>
    <w:rsid w:val="00732364"/>
    <w:rsid w:val="00732FAF"/>
    <w:rsid w:val="0073319C"/>
    <w:rsid w:val="0073323A"/>
    <w:rsid w:val="007340AC"/>
    <w:rsid w:val="00734373"/>
    <w:rsid w:val="0073448D"/>
    <w:rsid w:val="007347A0"/>
    <w:rsid w:val="00734B79"/>
    <w:rsid w:val="00734C26"/>
    <w:rsid w:val="0073584B"/>
    <w:rsid w:val="00735867"/>
    <w:rsid w:val="00735961"/>
    <w:rsid w:val="007359AA"/>
    <w:rsid w:val="00735AA6"/>
    <w:rsid w:val="00735ACC"/>
    <w:rsid w:val="00736007"/>
    <w:rsid w:val="00736177"/>
    <w:rsid w:val="007363AE"/>
    <w:rsid w:val="00736474"/>
    <w:rsid w:val="00736584"/>
    <w:rsid w:val="007365E6"/>
    <w:rsid w:val="00736685"/>
    <w:rsid w:val="007369D0"/>
    <w:rsid w:val="00736C16"/>
    <w:rsid w:val="00736F46"/>
    <w:rsid w:val="0073749B"/>
    <w:rsid w:val="00737D2D"/>
    <w:rsid w:val="00737FE0"/>
    <w:rsid w:val="00740274"/>
    <w:rsid w:val="00740965"/>
    <w:rsid w:val="00740D19"/>
    <w:rsid w:val="007416AA"/>
    <w:rsid w:val="00741FC2"/>
    <w:rsid w:val="0074202B"/>
    <w:rsid w:val="00742398"/>
    <w:rsid w:val="007425C3"/>
    <w:rsid w:val="00742FC7"/>
    <w:rsid w:val="0074359E"/>
    <w:rsid w:val="00743938"/>
    <w:rsid w:val="00743978"/>
    <w:rsid w:val="00743B88"/>
    <w:rsid w:val="0074427D"/>
    <w:rsid w:val="00744B73"/>
    <w:rsid w:val="00744D2B"/>
    <w:rsid w:val="00745602"/>
    <w:rsid w:val="00745733"/>
    <w:rsid w:val="007459AF"/>
    <w:rsid w:val="007461C5"/>
    <w:rsid w:val="00746549"/>
    <w:rsid w:val="0074680D"/>
    <w:rsid w:val="00746A3D"/>
    <w:rsid w:val="00747A72"/>
    <w:rsid w:val="00747AB8"/>
    <w:rsid w:val="00750242"/>
    <w:rsid w:val="00750626"/>
    <w:rsid w:val="00750648"/>
    <w:rsid w:val="00751628"/>
    <w:rsid w:val="00751A34"/>
    <w:rsid w:val="00751C56"/>
    <w:rsid w:val="00751F24"/>
    <w:rsid w:val="007523B4"/>
    <w:rsid w:val="00752889"/>
    <w:rsid w:val="00752FC9"/>
    <w:rsid w:val="007531F5"/>
    <w:rsid w:val="007533BF"/>
    <w:rsid w:val="00753408"/>
    <w:rsid w:val="00754596"/>
    <w:rsid w:val="00754635"/>
    <w:rsid w:val="007551C2"/>
    <w:rsid w:val="0075532A"/>
    <w:rsid w:val="00755B14"/>
    <w:rsid w:val="00755D9B"/>
    <w:rsid w:val="00756071"/>
    <w:rsid w:val="00756E64"/>
    <w:rsid w:val="007570E5"/>
    <w:rsid w:val="00757AEB"/>
    <w:rsid w:val="00757FB2"/>
    <w:rsid w:val="00760136"/>
    <w:rsid w:val="0076013D"/>
    <w:rsid w:val="007607EF"/>
    <w:rsid w:val="0076097D"/>
    <w:rsid w:val="00760A3F"/>
    <w:rsid w:val="00761A02"/>
    <w:rsid w:val="00761ED4"/>
    <w:rsid w:val="007620F4"/>
    <w:rsid w:val="00762177"/>
    <w:rsid w:val="00762666"/>
    <w:rsid w:val="00762896"/>
    <w:rsid w:val="0076302A"/>
    <w:rsid w:val="007631A6"/>
    <w:rsid w:val="0076333C"/>
    <w:rsid w:val="0076346A"/>
    <w:rsid w:val="00763795"/>
    <w:rsid w:val="007645BF"/>
    <w:rsid w:val="0076470A"/>
    <w:rsid w:val="00765460"/>
    <w:rsid w:val="007655F6"/>
    <w:rsid w:val="007658B7"/>
    <w:rsid w:val="00765D68"/>
    <w:rsid w:val="00765EDD"/>
    <w:rsid w:val="007666DC"/>
    <w:rsid w:val="007671B6"/>
    <w:rsid w:val="007675D2"/>
    <w:rsid w:val="007676BA"/>
    <w:rsid w:val="00767F8F"/>
    <w:rsid w:val="0077045A"/>
    <w:rsid w:val="00770E66"/>
    <w:rsid w:val="007711D4"/>
    <w:rsid w:val="007716F2"/>
    <w:rsid w:val="00771979"/>
    <w:rsid w:val="00771A67"/>
    <w:rsid w:val="00771F46"/>
    <w:rsid w:val="00771FDA"/>
    <w:rsid w:val="007727F2"/>
    <w:rsid w:val="00772A42"/>
    <w:rsid w:val="00772B0C"/>
    <w:rsid w:val="00772F4A"/>
    <w:rsid w:val="00773212"/>
    <w:rsid w:val="007733D1"/>
    <w:rsid w:val="00773539"/>
    <w:rsid w:val="007738F9"/>
    <w:rsid w:val="00773E00"/>
    <w:rsid w:val="0077406C"/>
    <w:rsid w:val="00774768"/>
    <w:rsid w:val="00774F49"/>
    <w:rsid w:val="00776777"/>
    <w:rsid w:val="0077699D"/>
    <w:rsid w:val="00776AEC"/>
    <w:rsid w:val="00776C36"/>
    <w:rsid w:val="00776D3B"/>
    <w:rsid w:val="0078005C"/>
    <w:rsid w:val="00780762"/>
    <w:rsid w:val="00780CFD"/>
    <w:rsid w:val="00780F2A"/>
    <w:rsid w:val="007810BD"/>
    <w:rsid w:val="00781271"/>
    <w:rsid w:val="00781298"/>
    <w:rsid w:val="007815BA"/>
    <w:rsid w:val="00783624"/>
    <w:rsid w:val="007836EE"/>
    <w:rsid w:val="007837E0"/>
    <w:rsid w:val="007847F5"/>
    <w:rsid w:val="007852D0"/>
    <w:rsid w:val="00785678"/>
    <w:rsid w:val="00785EF3"/>
    <w:rsid w:val="00785F9F"/>
    <w:rsid w:val="0078650A"/>
    <w:rsid w:val="0078695B"/>
    <w:rsid w:val="00787DD2"/>
    <w:rsid w:val="00790462"/>
    <w:rsid w:val="00790C21"/>
    <w:rsid w:val="00790C8F"/>
    <w:rsid w:val="007916BC"/>
    <w:rsid w:val="0079191C"/>
    <w:rsid w:val="00791A35"/>
    <w:rsid w:val="00791EA6"/>
    <w:rsid w:val="00792458"/>
    <w:rsid w:val="00792529"/>
    <w:rsid w:val="00792C79"/>
    <w:rsid w:val="007936C1"/>
    <w:rsid w:val="00793739"/>
    <w:rsid w:val="00795F38"/>
    <w:rsid w:val="00795FF4"/>
    <w:rsid w:val="0079610E"/>
    <w:rsid w:val="00796169"/>
    <w:rsid w:val="00796480"/>
    <w:rsid w:val="007969F7"/>
    <w:rsid w:val="00797009"/>
    <w:rsid w:val="00797701"/>
    <w:rsid w:val="00797834"/>
    <w:rsid w:val="00797DAC"/>
    <w:rsid w:val="007A013E"/>
    <w:rsid w:val="007A038D"/>
    <w:rsid w:val="007A0413"/>
    <w:rsid w:val="007A08C7"/>
    <w:rsid w:val="007A0ED9"/>
    <w:rsid w:val="007A1410"/>
    <w:rsid w:val="007A1A41"/>
    <w:rsid w:val="007A1F16"/>
    <w:rsid w:val="007A2136"/>
    <w:rsid w:val="007A2FC5"/>
    <w:rsid w:val="007A31E4"/>
    <w:rsid w:val="007A352E"/>
    <w:rsid w:val="007A368D"/>
    <w:rsid w:val="007A3AF0"/>
    <w:rsid w:val="007A3F9D"/>
    <w:rsid w:val="007A40CC"/>
    <w:rsid w:val="007A43B4"/>
    <w:rsid w:val="007A45A6"/>
    <w:rsid w:val="007A4EA4"/>
    <w:rsid w:val="007A51A7"/>
    <w:rsid w:val="007A5D14"/>
    <w:rsid w:val="007A5DFC"/>
    <w:rsid w:val="007A5E53"/>
    <w:rsid w:val="007A699C"/>
    <w:rsid w:val="007A6E98"/>
    <w:rsid w:val="007A719A"/>
    <w:rsid w:val="007A7247"/>
    <w:rsid w:val="007A744C"/>
    <w:rsid w:val="007A77ED"/>
    <w:rsid w:val="007A7DD2"/>
    <w:rsid w:val="007B0A58"/>
    <w:rsid w:val="007B0C2C"/>
    <w:rsid w:val="007B0EB4"/>
    <w:rsid w:val="007B0F97"/>
    <w:rsid w:val="007B12FB"/>
    <w:rsid w:val="007B1A83"/>
    <w:rsid w:val="007B1B0A"/>
    <w:rsid w:val="007B21F3"/>
    <w:rsid w:val="007B2B4F"/>
    <w:rsid w:val="007B2B68"/>
    <w:rsid w:val="007B2B9E"/>
    <w:rsid w:val="007B2EEB"/>
    <w:rsid w:val="007B3085"/>
    <w:rsid w:val="007B37EB"/>
    <w:rsid w:val="007B399A"/>
    <w:rsid w:val="007B3F78"/>
    <w:rsid w:val="007B4603"/>
    <w:rsid w:val="007B4648"/>
    <w:rsid w:val="007B4694"/>
    <w:rsid w:val="007B52CD"/>
    <w:rsid w:val="007B559E"/>
    <w:rsid w:val="007B5611"/>
    <w:rsid w:val="007B57F2"/>
    <w:rsid w:val="007B5C0E"/>
    <w:rsid w:val="007B5ECE"/>
    <w:rsid w:val="007B6800"/>
    <w:rsid w:val="007B6803"/>
    <w:rsid w:val="007B776E"/>
    <w:rsid w:val="007C0096"/>
    <w:rsid w:val="007C00B7"/>
    <w:rsid w:val="007C05F1"/>
    <w:rsid w:val="007C06CA"/>
    <w:rsid w:val="007C0D64"/>
    <w:rsid w:val="007C2626"/>
    <w:rsid w:val="007C26AA"/>
    <w:rsid w:val="007C2AE7"/>
    <w:rsid w:val="007C2B37"/>
    <w:rsid w:val="007C3306"/>
    <w:rsid w:val="007C37AE"/>
    <w:rsid w:val="007C4075"/>
    <w:rsid w:val="007C43B5"/>
    <w:rsid w:val="007C453C"/>
    <w:rsid w:val="007C4C2A"/>
    <w:rsid w:val="007C4EC0"/>
    <w:rsid w:val="007C542A"/>
    <w:rsid w:val="007C5EDF"/>
    <w:rsid w:val="007C617C"/>
    <w:rsid w:val="007C65A5"/>
    <w:rsid w:val="007C6C15"/>
    <w:rsid w:val="007C75F9"/>
    <w:rsid w:val="007C7681"/>
    <w:rsid w:val="007C772F"/>
    <w:rsid w:val="007C7A6D"/>
    <w:rsid w:val="007C7EC5"/>
    <w:rsid w:val="007D01F2"/>
    <w:rsid w:val="007D0706"/>
    <w:rsid w:val="007D081B"/>
    <w:rsid w:val="007D1AC3"/>
    <w:rsid w:val="007D2453"/>
    <w:rsid w:val="007D25F3"/>
    <w:rsid w:val="007D2A15"/>
    <w:rsid w:val="007D2ABB"/>
    <w:rsid w:val="007D2DEB"/>
    <w:rsid w:val="007D2EE7"/>
    <w:rsid w:val="007D3135"/>
    <w:rsid w:val="007D3B5C"/>
    <w:rsid w:val="007D41C6"/>
    <w:rsid w:val="007D4843"/>
    <w:rsid w:val="007D5A0F"/>
    <w:rsid w:val="007D60B7"/>
    <w:rsid w:val="007D6513"/>
    <w:rsid w:val="007D68C2"/>
    <w:rsid w:val="007D6E1C"/>
    <w:rsid w:val="007D70BB"/>
    <w:rsid w:val="007D7281"/>
    <w:rsid w:val="007D78C8"/>
    <w:rsid w:val="007D791F"/>
    <w:rsid w:val="007D7990"/>
    <w:rsid w:val="007D7FD9"/>
    <w:rsid w:val="007E108E"/>
    <w:rsid w:val="007E13C3"/>
    <w:rsid w:val="007E1DFB"/>
    <w:rsid w:val="007E2F1E"/>
    <w:rsid w:val="007E32FC"/>
    <w:rsid w:val="007E3860"/>
    <w:rsid w:val="007E3ABB"/>
    <w:rsid w:val="007E3F81"/>
    <w:rsid w:val="007E3F84"/>
    <w:rsid w:val="007E478E"/>
    <w:rsid w:val="007E4971"/>
    <w:rsid w:val="007E4F8C"/>
    <w:rsid w:val="007E5138"/>
    <w:rsid w:val="007E53E1"/>
    <w:rsid w:val="007E565F"/>
    <w:rsid w:val="007E5772"/>
    <w:rsid w:val="007E5820"/>
    <w:rsid w:val="007E61A4"/>
    <w:rsid w:val="007E6317"/>
    <w:rsid w:val="007E653E"/>
    <w:rsid w:val="007E6BFE"/>
    <w:rsid w:val="007E7162"/>
    <w:rsid w:val="007E71E4"/>
    <w:rsid w:val="007E764D"/>
    <w:rsid w:val="007E76FD"/>
    <w:rsid w:val="007E78E4"/>
    <w:rsid w:val="007E7D8A"/>
    <w:rsid w:val="007F0354"/>
    <w:rsid w:val="007F0871"/>
    <w:rsid w:val="007F08C9"/>
    <w:rsid w:val="007F0F44"/>
    <w:rsid w:val="007F15E1"/>
    <w:rsid w:val="007F1D9F"/>
    <w:rsid w:val="007F2019"/>
    <w:rsid w:val="007F2073"/>
    <w:rsid w:val="007F2088"/>
    <w:rsid w:val="007F246C"/>
    <w:rsid w:val="007F2770"/>
    <w:rsid w:val="007F2926"/>
    <w:rsid w:val="007F2DE7"/>
    <w:rsid w:val="007F31F6"/>
    <w:rsid w:val="007F39E7"/>
    <w:rsid w:val="007F3C8F"/>
    <w:rsid w:val="007F41C3"/>
    <w:rsid w:val="007F4374"/>
    <w:rsid w:val="007F43A3"/>
    <w:rsid w:val="007F4821"/>
    <w:rsid w:val="007F4DE5"/>
    <w:rsid w:val="007F4DED"/>
    <w:rsid w:val="007F4E78"/>
    <w:rsid w:val="007F5131"/>
    <w:rsid w:val="007F5278"/>
    <w:rsid w:val="007F52C5"/>
    <w:rsid w:val="007F52F4"/>
    <w:rsid w:val="007F54F6"/>
    <w:rsid w:val="007F562B"/>
    <w:rsid w:val="007F5B63"/>
    <w:rsid w:val="007F647A"/>
    <w:rsid w:val="007F6627"/>
    <w:rsid w:val="007F6AF3"/>
    <w:rsid w:val="007F6BB9"/>
    <w:rsid w:val="00800078"/>
    <w:rsid w:val="008010C6"/>
    <w:rsid w:val="008010E8"/>
    <w:rsid w:val="00801259"/>
    <w:rsid w:val="00801827"/>
    <w:rsid w:val="008018A1"/>
    <w:rsid w:val="00801B9A"/>
    <w:rsid w:val="00802830"/>
    <w:rsid w:val="0080331E"/>
    <w:rsid w:val="00803587"/>
    <w:rsid w:val="00803593"/>
    <w:rsid w:val="0080361C"/>
    <w:rsid w:val="0080382A"/>
    <w:rsid w:val="0080453D"/>
    <w:rsid w:val="008049A9"/>
    <w:rsid w:val="00804CFA"/>
    <w:rsid w:val="00804FCE"/>
    <w:rsid w:val="0080521D"/>
    <w:rsid w:val="0080550C"/>
    <w:rsid w:val="00805551"/>
    <w:rsid w:val="00805AB0"/>
    <w:rsid w:val="00806346"/>
    <w:rsid w:val="008063AA"/>
    <w:rsid w:val="00806F34"/>
    <w:rsid w:val="0080725E"/>
    <w:rsid w:val="008074AC"/>
    <w:rsid w:val="00807555"/>
    <w:rsid w:val="008076BB"/>
    <w:rsid w:val="00807818"/>
    <w:rsid w:val="00807C7A"/>
    <w:rsid w:val="00810195"/>
    <w:rsid w:val="008101A0"/>
    <w:rsid w:val="00810AB5"/>
    <w:rsid w:val="00810E5F"/>
    <w:rsid w:val="0081181F"/>
    <w:rsid w:val="00811F8B"/>
    <w:rsid w:val="00812155"/>
    <w:rsid w:val="00812C3D"/>
    <w:rsid w:val="0081382B"/>
    <w:rsid w:val="0081388A"/>
    <w:rsid w:val="008144FA"/>
    <w:rsid w:val="008147AC"/>
    <w:rsid w:val="008149E7"/>
    <w:rsid w:val="00815203"/>
    <w:rsid w:val="0081521C"/>
    <w:rsid w:val="00816291"/>
    <w:rsid w:val="0081652E"/>
    <w:rsid w:val="00816E88"/>
    <w:rsid w:val="008204DC"/>
    <w:rsid w:val="008208FE"/>
    <w:rsid w:val="00820FFA"/>
    <w:rsid w:val="0082122D"/>
    <w:rsid w:val="00821A03"/>
    <w:rsid w:val="00821DE1"/>
    <w:rsid w:val="00822471"/>
    <w:rsid w:val="00822F16"/>
    <w:rsid w:val="008235D3"/>
    <w:rsid w:val="00823D60"/>
    <w:rsid w:val="00824F8F"/>
    <w:rsid w:val="0082576D"/>
    <w:rsid w:val="008257C9"/>
    <w:rsid w:val="008262C7"/>
    <w:rsid w:val="008266AB"/>
    <w:rsid w:val="008268D5"/>
    <w:rsid w:val="0082694C"/>
    <w:rsid w:val="00826A4C"/>
    <w:rsid w:val="00826F9E"/>
    <w:rsid w:val="008271EA"/>
    <w:rsid w:val="00827207"/>
    <w:rsid w:val="0082755C"/>
    <w:rsid w:val="00827970"/>
    <w:rsid w:val="00830190"/>
    <w:rsid w:val="008305AB"/>
    <w:rsid w:val="00830D26"/>
    <w:rsid w:val="008312DB"/>
    <w:rsid w:val="00831728"/>
    <w:rsid w:val="00831D07"/>
    <w:rsid w:val="008323FC"/>
    <w:rsid w:val="008324CB"/>
    <w:rsid w:val="00832635"/>
    <w:rsid w:val="008326FC"/>
    <w:rsid w:val="00832F99"/>
    <w:rsid w:val="00833850"/>
    <w:rsid w:val="00833977"/>
    <w:rsid w:val="008341DE"/>
    <w:rsid w:val="008345BE"/>
    <w:rsid w:val="00834C23"/>
    <w:rsid w:val="00835138"/>
    <w:rsid w:val="00835DB6"/>
    <w:rsid w:val="008361F0"/>
    <w:rsid w:val="00836393"/>
    <w:rsid w:val="00836A71"/>
    <w:rsid w:val="0083786B"/>
    <w:rsid w:val="00840421"/>
    <w:rsid w:val="0084077E"/>
    <w:rsid w:val="00840BA4"/>
    <w:rsid w:val="0084149B"/>
    <w:rsid w:val="0084158A"/>
    <w:rsid w:val="00842088"/>
    <w:rsid w:val="008432D5"/>
    <w:rsid w:val="008433C8"/>
    <w:rsid w:val="00843654"/>
    <w:rsid w:val="00843688"/>
    <w:rsid w:val="00843973"/>
    <w:rsid w:val="00843E30"/>
    <w:rsid w:val="008440C8"/>
    <w:rsid w:val="00844C62"/>
    <w:rsid w:val="00845514"/>
    <w:rsid w:val="00845567"/>
    <w:rsid w:val="008458A3"/>
    <w:rsid w:val="00845A66"/>
    <w:rsid w:val="00845BE0"/>
    <w:rsid w:val="00846402"/>
    <w:rsid w:val="00846453"/>
    <w:rsid w:val="00846706"/>
    <w:rsid w:val="00846DC0"/>
    <w:rsid w:val="00847231"/>
    <w:rsid w:val="00847240"/>
    <w:rsid w:val="008472B5"/>
    <w:rsid w:val="00847998"/>
    <w:rsid w:val="00847CC2"/>
    <w:rsid w:val="00850974"/>
    <w:rsid w:val="00852CE1"/>
    <w:rsid w:val="00853878"/>
    <w:rsid w:val="00854446"/>
    <w:rsid w:val="00854676"/>
    <w:rsid w:val="00854B8E"/>
    <w:rsid w:val="00855CF6"/>
    <w:rsid w:val="00855E37"/>
    <w:rsid w:val="00855FC8"/>
    <w:rsid w:val="0085610B"/>
    <w:rsid w:val="0085619F"/>
    <w:rsid w:val="008568F2"/>
    <w:rsid w:val="0085697A"/>
    <w:rsid w:val="00856DEF"/>
    <w:rsid w:val="0085758D"/>
    <w:rsid w:val="00857674"/>
    <w:rsid w:val="00857753"/>
    <w:rsid w:val="00857A1A"/>
    <w:rsid w:val="00860498"/>
    <w:rsid w:val="008607C8"/>
    <w:rsid w:val="008608DA"/>
    <w:rsid w:val="008609C8"/>
    <w:rsid w:val="00860B10"/>
    <w:rsid w:val="00861ABB"/>
    <w:rsid w:val="008629AF"/>
    <w:rsid w:val="00862FA0"/>
    <w:rsid w:val="008639C7"/>
    <w:rsid w:val="008646B2"/>
    <w:rsid w:val="00865131"/>
    <w:rsid w:val="00865F2D"/>
    <w:rsid w:val="008670EF"/>
    <w:rsid w:val="00870532"/>
    <w:rsid w:val="00870B56"/>
    <w:rsid w:val="00870BC9"/>
    <w:rsid w:val="00870FDB"/>
    <w:rsid w:val="0087238C"/>
    <w:rsid w:val="008728F5"/>
    <w:rsid w:val="00873816"/>
    <w:rsid w:val="00873EE7"/>
    <w:rsid w:val="00874829"/>
    <w:rsid w:val="00874884"/>
    <w:rsid w:val="00874F2F"/>
    <w:rsid w:val="00874F46"/>
    <w:rsid w:val="008753CC"/>
    <w:rsid w:val="008753DF"/>
    <w:rsid w:val="00875457"/>
    <w:rsid w:val="008754D4"/>
    <w:rsid w:val="00875942"/>
    <w:rsid w:val="00875A44"/>
    <w:rsid w:val="00875B27"/>
    <w:rsid w:val="00875B45"/>
    <w:rsid w:val="00875E6B"/>
    <w:rsid w:val="00875EB5"/>
    <w:rsid w:val="00875F1C"/>
    <w:rsid w:val="00875F34"/>
    <w:rsid w:val="008762B4"/>
    <w:rsid w:val="00876393"/>
    <w:rsid w:val="00876786"/>
    <w:rsid w:val="00877537"/>
    <w:rsid w:val="00880012"/>
    <w:rsid w:val="0088099F"/>
    <w:rsid w:val="008816FA"/>
    <w:rsid w:val="00881809"/>
    <w:rsid w:val="00882BCB"/>
    <w:rsid w:val="00882C67"/>
    <w:rsid w:val="00883046"/>
    <w:rsid w:val="00884E38"/>
    <w:rsid w:val="008851EE"/>
    <w:rsid w:val="0088522D"/>
    <w:rsid w:val="00885B7B"/>
    <w:rsid w:val="00885D37"/>
    <w:rsid w:val="00885E5C"/>
    <w:rsid w:val="0088650B"/>
    <w:rsid w:val="00887349"/>
    <w:rsid w:val="008902AA"/>
    <w:rsid w:val="00890337"/>
    <w:rsid w:val="0089085C"/>
    <w:rsid w:val="00890EBC"/>
    <w:rsid w:val="008913C3"/>
    <w:rsid w:val="00891EE5"/>
    <w:rsid w:val="008922B2"/>
    <w:rsid w:val="0089292A"/>
    <w:rsid w:val="00892F4F"/>
    <w:rsid w:val="00893692"/>
    <w:rsid w:val="00893722"/>
    <w:rsid w:val="00893A3F"/>
    <w:rsid w:val="00893FA5"/>
    <w:rsid w:val="0089416A"/>
    <w:rsid w:val="008943CF"/>
    <w:rsid w:val="008946D9"/>
    <w:rsid w:val="00894897"/>
    <w:rsid w:val="00894998"/>
    <w:rsid w:val="00895693"/>
    <w:rsid w:val="008957DD"/>
    <w:rsid w:val="00895830"/>
    <w:rsid w:val="00896E91"/>
    <w:rsid w:val="0089702E"/>
    <w:rsid w:val="0089708A"/>
    <w:rsid w:val="00897A74"/>
    <w:rsid w:val="008A02B5"/>
    <w:rsid w:val="008A141D"/>
    <w:rsid w:val="008A1A4E"/>
    <w:rsid w:val="008A1A72"/>
    <w:rsid w:val="008A21D9"/>
    <w:rsid w:val="008A2394"/>
    <w:rsid w:val="008A31D5"/>
    <w:rsid w:val="008A33D5"/>
    <w:rsid w:val="008A3494"/>
    <w:rsid w:val="008A3E23"/>
    <w:rsid w:val="008A47DB"/>
    <w:rsid w:val="008A5436"/>
    <w:rsid w:val="008A55BB"/>
    <w:rsid w:val="008A58A2"/>
    <w:rsid w:val="008A5903"/>
    <w:rsid w:val="008A5959"/>
    <w:rsid w:val="008A5A30"/>
    <w:rsid w:val="008A5F0B"/>
    <w:rsid w:val="008A60B4"/>
    <w:rsid w:val="008A635D"/>
    <w:rsid w:val="008A699B"/>
    <w:rsid w:val="008A7D15"/>
    <w:rsid w:val="008B03BC"/>
    <w:rsid w:val="008B03E8"/>
    <w:rsid w:val="008B04E1"/>
    <w:rsid w:val="008B0528"/>
    <w:rsid w:val="008B0B63"/>
    <w:rsid w:val="008B0D2C"/>
    <w:rsid w:val="008B0D9B"/>
    <w:rsid w:val="008B0F33"/>
    <w:rsid w:val="008B1458"/>
    <w:rsid w:val="008B1AD4"/>
    <w:rsid w:val="008B1FB3"/>
    <w:rsid w:val="008B21E9"/>
    <w:rsid w:val="008B27B6"/>
    <w:rsid w:val="008B2819"/>
    <w:rsid w:val="008B310B"/>
    <w:rsid w:val="008B3461"/>
    <w:rsid w:val="008B3800"/>
    <w:rsid w:val="008B39CC"/>
    <w:rsid w:val="008B4D70"/>
    <w:rsid w:val="008B51D8"/>
    <w:rsid w:val="008B5C9A"/>
    <w:rsid w:val="008B5DEC"/>
    <w:rsid w:val="008B5E49"/>
    <w:rsid w:val="008B5FB2"/>
    <w:rsid w:val="008B6112"/>
    <w:rsid w:val="008B6254"/>
    <w:rsid w:val="008B6576"/>
    <w:rsid w:val="008B6614"/>
    <w:rsid w:val="008B785C"/>
    <w:rsid w:val="008B7CEB"/>
    <w:rsid w:val="008C0AC8"/>
    <w:rsid w:val="008C0BC1"/>
    <w:rsid w:val="008C0C1F"/>
    <w:rsid w:val="008C1111"/>
    <w:rsid w:val="008C11CE"/>
    <w:rsid w:val="008C12D5"/>
    <w:rsid w:val="008C1456"/>
    <w:rsid w:val="008C1478"/>
    <w:rsid w:val="008C171E"/>
    <w:rsid w:val="008C17C2"/>
    <w:rsid w:val="008C1E9C"/>
    <w:rsid w:val="008C1F7F"/>
    <w:rsid w:val="008C22DD"/>
    <w:rsid w:val="008C2690"/>
    <w:rsid w:val="008C2CA5"/>
    <w:rsid w:val="008C2DBF"/>
    <w:rsid w:val="008C329E"/>
    <w:rsid w:val="008C4210"/>
    <w:rsid w:val="008C43FA"/>
    <w:rsid w:val="008C4429"/>
    <w:rsid w:val="008C4791"/>
    <w:rsid w:val="008C4890"/>
    <w:rsid w:val="008C4D7A"/>
    <w:rsid w:val="008C5A89"/>
    <w:rsid w:val="008C5C26"/>
    <w:rsid w:val="008C5F2D"/>
    <w:rsid w:val="008C6155"/>
    <w:rsid w:val="008C6345"/>
    <w:rsid w:val="008C6AE2"/>
    <w:rsid w:val="008C719D"/>
    <w:rsid w:val="008C725A"/>
    <w:rsid w:val="008C73D0"/>
    <w:rsid w:val="008C74EA"/>
    <w:rsid w:val="008C7597"/>
    <w:rsid w:val="008C7AE8"/>
    <w:rsid w:val="008C7B58"/>
    <w:rsid w:val="008D014C"/>
    <w:rsid w:val="008D021D"/>
    <w:rsid w:val="008D0DBF"/>
    <w:rsid w:val="008D0FB6"/>
    <w:rsid w:val="008D12B9"/>
    <w:rsid w:val="008D1AB5"/>
    <w:rsid w:val="008D1C94"/>
    <w:rsid w:val="008D1DFD"/>
    <w:rsid w:val="008D1FFF"/>
    <w:rsid w:val="008D210A"/>
    <w:rsid w:val="008D2145"/>
    <w:rsid w:val="008D2214"/>
    <w:rsid w:val="008D24B5"/>
    <w:rsid w:val="008D261F"/>
    <w:rsid w:val="008D2A15"/>
    <w:rsid w:val="008D3383"/>
    <w:rsid w:val="008D367E"/>
    <w:rsid w:val="008D39FC"/>
    <w:rsid w:val="008D3A4D"/>
    <w:rsid w:val="008D3D13"/>
    <w:rsid w:val="008D43A2"/>
    <w:rsid w:val="008D49D8"/>
    <w:rsid w:val="008D52DD"/>
    <w:rsid w:val="008D5736"/>
    <w:rsid w:val="008D58DB"/>
    <w:rsid w:val="008D5B35"/>
    <w:rsid w:val="008D6269"/>
    <w:rsid w:val="008D62A8"/>
    <w:rsid w:val="008D7484"/>
    <w:rsid w:val="008D75AD"/>
    <w:rsid w:val="008D7FE5"/>
    <w:rsid w:val="008E0198"/>
    <w:rsid w:val="008E1203"/>
    <w:rsid w:val="008E161E"/>
    <w:rsid w:val="008E1686"/>
    <w:rsid w:val="008E1BC7"/>
    <w:rsid w:val="008E2CAF"/>
    <w:rsid w:val="008E2FA8"/>
    <w:rsid w:val="008E3157"/>
    <w:rsid w:val="008E32C0"/>
    <w:rsid w:val="008E433D"/>
    <w:rsid w:val="008E49BF"/>
    <w:rsid w:val="008E4AD8"/>
    <w:rsid w:val="008E4B27"/>
    <w:rsid w:val="008E4D8E"/>
    <w:rsid w:val="008E5779"/>
    <w:rsid w:val="008E5B41"/>
    <w:rsid w:val="008E6EC3"/>
    <w:rsid w:val="008E7359"/>
    <w:rsid w:val="008E74F8"/>
    <w:rsid w:val="008E7A30"/>
    <w:rsid w:val="008F0CDE"/>
    <w:rsid w:val="008F1228"/>
    <w:rsid w:val="008F1464"/>
    <w:rsid w:val="008F18C7"/>
    <w:rsid w:val="008F218E"/>
    <w:rsid w:val="008F268A"/>
    <w:rsid w:val="008F26EE"/>
    <w:rsid w:val="008F2AA5"/>
    <w:rsid w:val="008F2F03"/>
    <w:rsid w:val="008F325D"/>
    <w:rsid w:val="008F32A4"/>
    <w:rsid w:val="008F3C7E"/>
    <w:rsid w:val="008F4698"/>
    <w:rsid w:val="008F4A54"/>
    <w:rsid w:val="008F4AC9"/>
    <w:rsid w:val="008F4B6C"/>
    <w:rsid w:val="008F5CBB"/>
    <w:rsid w:val="008F6452"/>
    <w:rsid w:val="008F67E4"/>
    <w:rsid w:val="008F6A3C"/>
    <w:rsid w:val="008F6CDA"/>
    <w:rsid w:val="008F7ACF"/>
    <w:rsid w:val="00900040"/>
    <w:rsid w:val="00900241"/>
    <w:rsid w:val="009006A1"/>
    <w:rsid w:val="00900A2A"/>
    <w:rsid w:val="00900B17"/>
    <w:rsid w:val="009010D8"/>
    <w:rsid w:val="00901D42"/>
    <w:rsid w:val="00901D54"/>
    <w:rsid w:val="00902328"/>
    <w:rsid w:val="009023EF"/>
    <w:rsid w:val="00902469"/>
    <w:rsid w:val="00902544"/>
    <w:rsid w:val="00902874"/>
    <w:rsid w:val="00902B18"/>
    <w:rsid w:val="00902CA7"/>
    <w:rsid w:val="009030F3"/>
    <w:rsid w:val="00903328"/>
    <w:rsid w:val="00903663"/>
    <w:rsid w:val="00903E81"/>
    <w:rsid w:val="00904104"/>
    <w:rsid w:val="0090445C"/>
    <w:rsid w:val="0090459F"/>
    <w:rsid w:val="00904713"/>
    <w:rsid w:val="00905C32"/>
    <w:rsid w:val="00905D07"/>
    <w:rsid w:val="00905D3E"/>
    <w:rsid w:val="009070A7"/>
    <w:rsid w:val="00907215"/>
    <w:rsid w:val="00907306"/>
    <w:rsid w:val="00907ADA"/>
    <w:rsid w:val="00907C74"/>
    <w:rsid w:val="00907EF0"/>
    <w:rsid w:val="009100B1"/>
    <w:rsid w:val="0091072D"/>
    <w:rsid w:val="00910B95"/>
    <w:rsid w:val="00911BF8"/>
    <w:rsid w:val="00911E76"/>
    <w:rsid w:val="00913019"/>
    <w:rsid w:val="00913D0A"/>
    <w:rsid w:val="00914B4B"/>
    <w:rsid w:val="00914C13"/>
    <w:rsid w:val="00914EA8"/>
    <w:rsid w:val="009150A6"/>
    <w:rsid w:val="0091570A"/>
    <w:rsid w:val="00915ABE"/>
    <w:rsid w:val="00915AC7"/>
    <w:rsid w:val="00915CA8"/>
    <w:rsid w:val="00915DFC"/>
    <w:rsid w:val="00916009"/>
    <w:rsid w:val="00916047"/>
    <w:rsid w:val="009161D2"/>
    <w:rsid w:val="009168D3"/>
    <w:rsid w:val="00916A24"/>
    <w:rsid w:val="00916B67"/>
    <w:rsid w:val="00916FCB"/>
    <w:rsid w:val="0091752A"/>
    <w:rsid w:val="00917F4E"/>
    <w:rsid w:val="009200BE"/>
    <w:rsid w:val="009207D8"/>
    <w:rsid w:val="00920BDE"/>
    <w:rsid w:val="00920CDE"/>
    <w:rsid w:val="009218B9"/>
    <w:rsid w:val="00921978"/>
    <w:rsid w:val="009228CA"/>
    <w:rsid w:val="00922D75"/>
    <w:rsid w:val="00922E89"/>
    <w:rsid w:val="009234AE"/>
    <w:rsid w:val="009236F4"/>
    <w:rsid w:val="00923AD4"/>
    <w:rsid w:val="00923E53"/>
    <w:rsid w:val="00923FDE"/>
    <w:rsid w:val="00923FDF"/>
    <w:rsid w:val="0092430A"/>
    <w:rsid w:val="00924594"/>
    <w:rsid w:val="00924716"/>
    <w:rsid w:val="00924F9F"/>
    <w:rsid w:val="00924FA3"/>
    <w:rsid w:val="009254A0"/>
    <w:rsid w:val="009255C2"/>
    <w:rsid w:val="00925AE1"/>
    <w:rsid w:val="00925D50"/>
    <w:rsid w:val="00925FBB"/>
    <w:rsid w:val="00927363"/>
    <w:rsid w:val="00927921"/>
    <w:rsid w:val="00930310"/>
    <w:rsid w:val="00930CFC"/>
    <w:rsid w:val="009310A3"/>
    <w:rsid w:val="0093111D"/>
    <w:rsid w:val="009312D5"/>
    <w:rsid w:val="00933862"/>
    <w:rsid w:val="00933C52"/>
    <w:rsid w:val="0093442A"/>
    <w:rsid w:val="009344F0"/>
    <w:rsid w:val="009345F6"/>
    <w:rsid w:val="00934C4A"/>
    <w:rsid w:val="00935462"/>
    <w:rsid w:val="0093576D"/>
    <w:rsid w:val="00935A4F"/>
    <w:rsid w:val="00935DA2"/>
    <w:rsid w:val="00936E7B"/>
    <w:rsid w:val="00937082"/>
    <w:rsid w:val="00937409"/>
    <w:rsid w:val="0093751A"/>
    <w:rsid w:val="00937A77"/>
    <w:rsid w:val="00940068"/>
    <w:rsid w:val="00940123"/>
    <w:rsid w:val="00940B08"/>
    <w:rsid w:val="00940D69"/>
    <w:rsid w:val="00940D6A"/>
    <w:rsid w:val="0094279D"/>
    <w:rsid w:val="00942902"/>
    <w:rsid w:val="00942B1F"/>
    <w:rsid w:val="00942BF5"/>
    <w:rsid w:val="0094352B"/>
    <w:rsid w:val="0094363F"/>
    <w:rsid w:val="00944216"/>
    <w:rsid w:val="009443BB"/>
    <w:rsid w:val="009449B3"/>
    <w:rsid w:val="009451EA"/>
    <w:rsid w:val="00945744"/>
    <w:rsid w:val="0094582C"/>
    <w:rsid w:val="00945920"/>
    <w:rsid w:val="00945C88"/>
    <w:rsid w:val="00946033"/>
    <w:rsid w:val="0094617D"/>
    <w:rsid w:val="009463E8"/>
    <w:rsid w:val="00946507"/>
    <w:rsid w:val="009465CC"/>
    <w:rsid w:val="0094772B"/>
    <w:rsid w:val="0094772E"/>
    <w:rsid w:val="009503BE"/>
    <w:rsid w:val="0095082D"/>
    <w:rsid w:val="00950863"/>
    <w:rsid w:val="00950AF2"/>
    <w:rsid w:val="00950ED5"/>
    <w:rsid w:val="00951EFD"/>
    <w:rsid w:val="0095218B"/>
    <w:rsid w:val="009526E1"/>
    <w:rsid w:val="00952798"/>
    <w:rsid w:val="00952834"/>
    <w:rsid w:val="00952F09"/>
    <w:rsid w:val="00953DE8"/>
    <w:rsid w:val="00953DFF"/>
    <w:rsid w:val="009557A2"/>
    <w:rsid w:val="00955B47"/>
    <w:rsid w:val="00955F49"/>
    <w:rsid w:val="00957077"/>
    <w:rsid w:val="0095737D"/>
    <w:rsid w:val="009574B1"/>
    <w:rsid w:val="00957857"/>
    <w:rsid w:val="00957911"/>
    <w:rsid w:val="00957C41"/>
    <w:rsid w:val="009604A0"/>
    <w:rsid w:val="00960577"/>
    <w:rsid w:val="009606A9"/>
    <w:rsid w:val="009611D7"/>
    <w:rsid w:val="00962126"/>
    <w:rsid w:val="00962767"/>
    <w:rsid w:val="00963BA8"/>
    <w:rsid w:val="00963EE1"/>
    <w:rsid w:val="0096464B"/>
    <w:rsid w:val="00964976"/>
    <w:rsid w:val="00964A9D"/>
    <w:rsid w:val="00964F19"/>
    <w:rsid w:val="00964FE0"/>
    <w:rsid w:val="009652FF"/>
    <w:rsid w:val="00965C92"/>
    <w:rsid w:val="00965E7D"/>
    <w:rsid w:val="0096628A"/>
    <w:rsid w:val="00966639"/>
    <w:rsid w:val="00966D6D"/>
    <w:rsid w:val="00967971"/>
    <w:rsid w:val="0097093E"/>
    <w:rsid w:val="00970E47"/>
    <w:rsid w:val="009711F3"/>
    <w:rsid w:val="009714FF"/>
    <w:rsid w:val="00972C6C"/>
    <w:rsid w:val="00973F70"/>
    <w:rsid w:val="009741B3"/>
    <w:rsid w:val="009741BD"/>
    <w:rsid w:val="00974452"/>
    <w:rsid w:val="009746B9"/>
    <w:rsid w:val="00974D48"/>
    <w:rsid w:val="00975057"/>
    <w:rsid w:val="0097518D"/>
    <w:rsid w:val="009751F6"/>
    <w:rsid w:val="00975404"/>
    <w:rsid w:val="00976535"/>
    <w:rsid w:val="009768D3"/>
    <w:rsid w:val="00976C06"/>
    <w:rsid w:val="00976D42"/>
    <w:rsid w:val="00977445"/>
    <w:rsid w:val="009777A2"/>
    <w:rsid w:val="009800D6"/>
    <w:rsid w:val="0098048E"/>
    <w:rsid w:val="00980ACA"/>
    <w:rsid w:val="00980BD0"/>
    <w:rsid w:val="00980F5F"/>
    <w:rsid w:val="009814E7"/>
    <w:rsid w:val="00981A37"/>
    <w:rsid w:val="009826A7"/>
    <w:rsid w:val="00982A48"/>
    <w:rsid w:val="0098388C"/>
    <w:rsid w:val="009852F5"/>
    <w:rsid w:val="00986527"/>
    <w:rsid w:val="0098660B"/>
    <w:rsid w:val="009869A2"/>
    <w:rsid w:val="00986F7B"/>
    <w:rsid w:val="00987B80"/>
    <w:rsid w:val="00987BD3"/>
    <w:rsid w:val="0099029D"/>
    <w:rsid w:val="0099045A"/>
    <w:rsid w:val="00990915"/>
    <w:rsid w:val="00990BE8"/>
    <w:rsid w:val="00991020"/>
    <w:rsid w:val="0099134E"/>
    <w:rsid w:val="00992F64"/>
    <w:rsid w:val="009934B7"/>
    <w:rsid w:val="00993980"/>
    <w:rsid w:val="009939A1"/>
    <w:rsid w:val="00994A89"/>
    <w:rsid w:val="00994FD0"/>
    <w:rsid w:val="009956DB"/>
    <w:rsid w:val="009967DC"/>
    <w:rsid w:val="009971B2"/>
    <w:rsid w:val="00997DEF"/>
    <w:rsid w:val="009A04C9"/>
    <w:rsid w:val="009A0867"/>
    <w:rsid w:val="009A0DE1"/>
    <w:rsid w:val="009A0E9A"/>
    <w:rsid w:val="009A0F7E"/>
    <w:rsid w:val="009A1582"/>
    <w:rsid w:val="009A24B3"/>
    <w:rsid w:val="009A276C"/>
    <w:rsid w:val="009A2F72"/>
    <w:rsid w:val="009A33DD"/>
    <w:rsid w:val="009A3665"/>
    <w:rsid w:val="009A38EE"/>
    <w:rsid w:val="009A4C78"/>
    <w:rsid w:val="009A4DFD"/>
    <w:rsid w:val="009A4EBD"/>
    <w:rsid w:val="009A58B3"/>
    <w:rsid w:val="009A599C"/>
    <w:rsid w:val="009A6114"/>
    <w:rsid w:val="009A6370"/>
    <w:rsid w:val="009A6810"/>
    <w:rsid w:val="009A69DD"/>
    <w:rsid w:val="009A6BDD"/>
    <w:rsid w:val="009A7315"/>
    <w:rsid w:val="009B0B6C"/>
    <w:rsid w:val="009B0C55"/>
    <w:rsid w:val="009B0F58"/>
    <w:rsid w:val="009B221F"/>
    <w:rsid w:val="009B22FE"/>
    <w:rsid w:val="009B24DE"/>
    <w:rsid w:val="009B24FC"/>
    <w:rsid w:val="009B2906"/>
    <w:rsid w:val="009B2CFA"/>
    <w:rsid w:val="009B337A"/>
    <w:rsid w:val="009B39BE"/>
    <w:rsid w:val="009B4F06"/>
    <w:rsid w:val="009B4F9D"/>
    <w:rsid w:val="009B50C2"/>
    <w:rsid w:val="009B55BE"/>
    <w:rsid w:val="009B5A3E"/>
    <w:rsid w:val="009B5D7A"/>
    <w:rsid w:val="009B5E53"/>
    <w:rsid w:val="009B5E62"/>
    <w:rsid w:val="009B5E8B"/>
    <w:rsid w:val="009B73C3"/>
    <w:rsid w:val="009B7A33"/>
    <w:rsid w:val="009B7E72"/>
    <w:rsid w:val="009C03E4"/>
    <w:rsid w:val="009C05E9"/>
    <w:rsid w:val="009C075C"/>
    <w:rsid w:val="009C0FEE"/>
    <w:rsid w:val="009C118C"/>
    <w:rsid w:val="009C1690"/>
    <w:rsid w:val="009C1955"/>
    <w:rsid w:val="009C1B44"/>
    <w:rsid w:val="009C1B9B"/>
    <w:rsid w:val="009C1E0A"/>
    <w:rsid w:val="009C26C3"/>
    <w:rsid w:val="009C2EFF"/>
    <w:rsid w:val="009C31A5"/>
    <w:rsid w:val="009C32CB"/>
    <w:rsid w:val="009C38F3"/>
    <w:rsid w:val="009C49FB"/>
    <w:rsid w:val="009C53E5"/>
    <w:rsid w:val="009C5DC6"/>
    <w:rsid w:val="009C6F95"/>
    <w:rsid w:val="009C7120"/>
    <w:rsid w:val="009C7513"/>
    <w:rsid w:val="009C76A9"/>
    <w:rsid w:val="009C7B8C"/>
    <w:rsid w:val="009D0108"/>
    <w:rsid w:val="009D016B"/>
    <w:rsid w:val="009D07A7"/>
    <w:rsid w:val="009D0930"/>
    <w:rsid w:val="009D0A16"/>
    <w:rsid w:val="009D0D34"/>
    <w:rsid w:val="009D1DCC"/>
    <w:rsid w:val="009D27C1"/>
    <w:rsid w:val="009D2FF4"/>
    <w:rsid w:val="009D3826"/>
    <w:rsid w:val="009D456E"/>
    <w:rsid w:val="009D4B45"/>
    <w:rsid w:val="009D4BAD"/>
    <w:rsid w:val="009D52F3"/>
    <w:rsid w:val="009D5AF9"/>
    <w:rsid w:val="009D6764"/>
    <w:rsid w:val="009D687C"/>
    <w:rsid w:val="009D6CB1"/>
    <w:rsid w:val="009D6F5E"/>
    <w:rsid w:val="009D6F66"/>
    <w:rsid w:val="009D6F95"/>
    <w:rsid w:val="009D796F"/>
    <w:rsid w:val="009D7F36"/>
    <w:rsid w:val="009E02A1"/>
    <w:rsid w:val="009E0429"/>
    <w:rsid w:val="009E08ED"/>
    <w:rsid w:val="009E1162"/>
    <w:rsid w:val="009E19CA"/>
    <w:rsid w:val="009E205A"/>
    <w:rsid w:val="009E350A"/>
    <w:rsid w:val="009E44BD"/>
    <w:rsid w:val="009E5188"/>
    <w:rsid w:val="009E541A"/>
    <w:rsid w:val="009E5D91"/>
    <w:rsid w:val="009E6437"/>
    <w:rsid w:val="009E682E"/>
    <w:rsid w:val="009E71A6"/>
    <w:rsid w:val="009E74DB"/>
    <w:rsid w:val="009E7A67"/>
    <w:rsid w:val="009E7AE2"/>
    <w:rsid w:val="009F01D6"/>
    <w:rsid w:val="009F05B0"/>
    <w:rsid w:val="009F075D"/>
    <w:rsid w:val="009F11C3"/>
    <w:rsid w:val="009F14F1"/>
    <w:rsid w:val="009F16C5"/>
    <w:rsid w:val="009F1946"/>
    <w:rsid w:val="009F1E88"/>
    <w:rsid w:val="009F2102"/>
    <w:rsid w:val="009F2A15"/>
    <w:rsid w:val="009F2B58"/>
    <w:rsid w:val="009F36C6"/>
    <w:rsid w:val="009F4E7C"/>
    <w:rsid w:val="009F4FD7"/>
    <w:rsid w:val="009F51CC"/>
    <w:rsid w:val="009F57EF"/>
    <w:rsid w:val="009F5E01"/>
    <w:rsid w:val="009F6162"/>
    <w:rsid w:val="009F6240"/>
    <w:rsid w:val="009F627B"/>
    <w:rsid w:val="009F7095"/>
    <w:rsid w:val="009F71DC"/>
    <w:rsid w:val="009F771B"/>
    <w:rsid w:val="009F77FE"/>
    <w:rsid w:val="00A00E3E"/>
    <w:rsid w:val="00A0145C"/>
    <w:rsid w:val="00A0165A"/>
    <w:rsid w:val="00A01B09"/>
    <w:rsid w:val="00A01D7A"/>
    <w:rsid w:val="00A0340D"/>
    <w:rsid w:val="00A035E6"/>
    <w:rsid w:val="00A04868"/>
    <w:rsid w:val="00A04C1D"/>
    <w:rsid w:val="00A05220"/>
    <w:rsid w:val="00A05783"/>
    <w:rsid w:val="00A058A8"/>
    <w:rsid w:val="00A059F5"/>
    <w:rsid w:val="00A05ACA"/>
    <w:rsid w:val="00A05F5C"/>
    <w:rsid w:val="00A0665B"/>
    <w:rsid w:val="00A0668F"/>
    <w:rsid w:val="00A06F6F"/>
    <w:rsid w:val="00A1001B"/>
    <w:rsid w:val="00A10A47"/>
    <w:rsid w:val="00A114F2"/>
    <w:rsid w:val="00A11BA6"/>
    <w:rsid w:val="00A12D2D"/>
    <w:rsid w:val="00A12E77"/>
    <w:rsid w:val="00A139BA"/>
    <w:rsid w:val="00A13DCC"/>
    <w:rsid w:val="00A15827"/>
    <w:rsid w:val="00A15B5F"/>
    <w:rsid w:val="00A15B70"/>
    <w:rsid w:val="00A16761"/>
    <w:rsid w:val="00A1692E"/>
    <w:rsid w:val="00A1697E"/>
    <w:rsid w:val="00A175DA"/>
    <w:rsid w:val="00A20A42"/>
    <w:rsid w:val="00A20A63"/>
    <w:rsid w:val="00A20FDB"/>
    <w:rsid w:val="00A214A5"/>
    <w:rsid w:val="00A21795"/>
    <w:rsid w:val="00A219B4"/>
    <w:rsid w:val="00A21CB8"/>
    <w:rsid w:val="00A21CC8"/>
    <w:rsid w:val="00A226DB"/>
    <w:rsid w:val="00A227EB"/>
    <w:rsid w:val="00A22B16"/>
    <w:rsid w:val="00A22B4D"/>
    <w:rsid w:val="00A232A0"/>
    <w:rsid w:val="00A23956"/>
    <w:rsid w:val="00A23EF2"/>
    <w:rsid w:val="00A23F38"/>
    <w:rsid w:val="00A23FE9"/>
    <w:rsid w:val="00A24E32"/>
    <w:rsid w:val="00A2510A"/>
    <w:rsid w:val="00A2547E"/>
    <w:rsid w:val="00A2566F"/>
    <w:rsid w:val="00A25AAE"/>
    <w:rsid w:val="00A269C8"/>
    <w:rsid w:val="00A2756B"/>
    <w:rsid w:val="00A27A3C"/>
    <w:rsid w:val="00A305D8"/>
    <w:rsid w:val="00A3108A"/>
    <w:rsid w:val="00A311B0"/>
    <w:rsid w:val="00A313B1"/>
    <w:rsid w:val="00A32219"/>
    <w:rsid w:val="00A32C40"/>
    <w:rsid w:val="00A32D9C"/>
    <w:rsid w:val="00A32FF9"/>
    <w:rsid w:val="00A33AE9"/>
    <w:rsid w:val="00A33B7F"/>
    <w:rsid w:val="00A33C8D"/>
    <w:rsid w:val="00A33D43"/>
    <w:rsid w:val="00A34677"/>
    <w:rsid w:val="00A34695"/>
    <w:rsid w:val="00A348EF"/>
    <w:rsid w:val="00A354C5"/>
    <w:rsid w:val="00A35F2D"/>
    <w:rsid w:val="00A3650D"/>
    <w:rsid w:val="00A36BFD"/>
    <w:rsid w:val="00A403CF"/>
    <w:rsid w:val="00A404F1"/>
    <w:rsid w:val="00A407DC"/>
    <w:rsid w:val="00A410AB"/>
    <w:rsid w:val="00A4114D"/>
    <w:rsid w:val="00A41185"/>
    <w:rsid w:val="00A413F4"/>
    <w:rsid w:val="00A415CD"/>
    <w:rsid w:val="00A4183B"/>
    <w:rsid w:val="00A41B83"/>
    <w:rsid w:val="00A42491"/>
    <w:rsid w:val="00A42A07"/>
    <w:rsid w:val="00A42E0E"/>
    <w:rsid w:val="00A4351F"/>
    <w:rsid w:val="00A436C6"/>
    <w:rsid w:val="00A43841"/>
    <w:rsid w:val="00A438D0"/>
    <w:rsid w:val="00A4398F"/>
    <w:rsid w:val="00A44F04"/>
    <w:rsid w:val="00A45BB4"/>
    <w:rsid w:val="00A45D7F"/>
    <w:rsid w:val="00A461C0"/>
    <w:rsid w:val="00A462C8"/>
    <w:rsid w:val="00A46993"/>
    <w:rsid w:val="00A46AED"/>
    <w:rsid w:val="00A46B67"/>
    <w:rsid w:val="00A46E1E"/>
    <w:rsid w:val="00A4708B"/>
    <w:rsid w:val="00A475A9"/>
    <w:rsid w:val="00A479B1"/>
    <w:rsid w:val="00A5112C"/>
    <w:rsid w:val="00A511EB"/>
    <w:rsid w:val="00A514C8"/>
    <w:rsid w:val="00A514FE"/>
    <w:rsid w:val="00A515AF"/>
    <w:rsid w:val="00A51D75"/>
    <w:rsid w:val="00A520C2"/>
    <w:rsid w:val="00A521CA"/>
    <w:rsid w:val="00A52D5C"/>
    <w:rsid w:val="00A53534"/>
    <w:rsid w:val="00A53AAF"/>
    <w:rsid w:val="00A53B1A"/>
    <w:rsid w:val="00A53CFA"/>
    <w:rsid w:val="00A53E8E"/>
    <w:rsid w:val="00A542F8"/>
    <w:rsid w:val="00A55C75"/>
    <w:rsid w:val="00A560A0"/>
    <w:rsid w:val="00A56451"/>
    <w:rsid w:val="00A56AA8"/>
    <w:rsid w:val="00A56E1E"/>
    <w:rsid w:val="00A57F1A"/>
    <w:rsid w:val="00A601E0"/>
    <w:rsid w:val="00A60C01"/>
    <w:rsid w:val="00A61044"/>
    <w:rsid w:val="00A611B4"/>
    <w:rsid w:val="00A61344"/>
    <w:rsid w:val="00A61354"/>
    <w:rsid w:val="00A615A3"/>
    <w:rsid w:val="00A61791"/>
    <w:rsid w:val="00A61979"/>
    <w:rsid w:val="00A61C10"/>
    <w:rsid w:val="00A62311"/>
    <w:rsid w:val="00A62562"/>
    <w:rsid w:val="00A63E6E"/>
    <w:rsid w:val="00A64013"/>
    <w:rsid w:val="00A65148"/>
    <w:rsid w:val="00A65278"/>
    <w:rsid w:val="00A655FB"/>
    <w:rsid w:val="00A656C6"/>
    <w:rsid w:val="00A65F3E"/>
    <w:rsid w:val="00A66429"/>
    <w:rsid w:val="00A668AF"/>
    <w:rsid w:val="00A6699D"/>
    <w:rsid w:val="00A66B84"/>
    <w:rsid w:val="00A671F2"/>
    <w:rsid w:val="00A6725A"/>
    <w:rsid w:val="00A674F6"/>
    <w:rsid w:val="00A70465"/>
    <w:rsid w:val="00A70518"/>
    <w:rsid w:val="00A7059F"/>
    <w:rsid w:val="00A709CA"/>
    <w:rsid w:val="00A71CAE"/>
    <w:rsid w:val="00A71CB8"/>
    <w:rsid w:val="00A7241F"/>
    <w:rsid w:val="00A72430"/>
    <w:rsid w:val="00A728F6"/>
    <w:rsid w:val="00A7291C"/>
    <w:rsid w:val="00A7348C"/>
    <w:rsid w:val="00A7379D"/>
    <w:rsid w:val="00A73B1F"/>
    <w:rsid w:val="00A73B54"/>
    <w:rsid w:val="00A73CAC"/>
    <w:rsid w:val="00A741BA"/>
    <w:rsid w:val="00A74351"/>
    <w:rsid w:val="00A744CB"/>
    <w:rsid w:val="00A74673"/>
    <w:rsid w:val="00A74F79"/>
    <w:rsid w:val="00A7531F"/>
    <w:rsid w:val="00A75A11"/>
    <w:rsid w:val="00A76143"/>
    <w:rsid w:val="00A76179"/>
    <w:rsid w:val="00A77B41"/>
    <w:rsid w:val="00A77BE7"/>
    <w:rsid w:val="00A77D83"/>
    <w:rsid w:val="00A80861"/>
    <w:rsid w:val="00A80E9A"/>
    <w:rsid w:val="00A81520"/>
    <w:rsid w:val="00A8181E"/>
    <w:rsid w:val="00A8216B"/>
    <w:rsid w:val="00A82240"/>
    <w:rsid w:val="00A82D36"/>
    <w:rsid w:val="00A83704"/>
    <w:rsid w:val="00A83BFF"/>
    <w:rsid w:val="00A83DC4"/>
    <w:rsid w:val="00A842D0"/>
    <w:rsid w:val="00A84A38"/>
    <w:rsid w:val="00A855EA"/>
    <w:rsid w:val="00A85F9D"/>
    <w:rsid w:val="00A86262"/>
    <w:rsid w:val="00A86ACB"/>
    <w:rsid w:val="00A86E8E"/>
    <w:rsid w:val="00A87AF5"/>
    <w:rsid w:val="00A87B39"/>
    <w:rsid w:val="00A90699"/>
    <w:rsid w:val="00A911E8"/>
    <w:rsid w:val="00A929BC"/>
    <w:rsid w:val="00A931CF"/>
    <w:rsid w:val="00A93865"/>
    <w:rsid w:val="00A93B65"/>
    <w:rsid w:val="00A942FC"/>
    <w:rsid w:val="00A9471A"/>
    <w:rsid w:val="00A949E4"/>
    <w:rsid w:val="00A94B8B"/>
    <w:rsid w:val="00A9518D"/>
    <w:rsid w:val="00A95893"/>
    <w:rsid w:val="00A96656"/>
    <w:rsid w:val="00A97242"/>
    <w:rsid w:val="00A97455"/>
    <w:rsid w:val="00A97F94"/>
    <w:rsid w:val="00AA1554"/>
    <w:rsid w:val="00AA16F2"/>
    <w:rsid w:val="00AA194B"/>
    <w:rsid w:val="00AA2043"/>
    <w:rsid w:val="00AA23AB"/>
    <w:rsid w:val="00AA2679"/>
    <w:rsid w:val="00AA2741"/>
    <w:rsid w:val="00AA2A64"/>
    <w:rsid w:val="00AA3EA9"/>
    <w:rsid w:val="00AA4A28"/>
    <w:rsid w:val="00AA4B07"/>
    <w:rsid w:val="00AA4D52"/>
    <w:rsid w:val="00AA6055"/>
    <w:rsid w:val="00AA606A"/>
    <w:rsid w:val="00AA60F9"/>
    <w:rsid w:val="00AA636A"/>
    <w:rsid w:val="00AA642E"/>
    <w:rsid w:val="00AA69E0"/>
    <w:rsid w:val="00AA6E25"/>
    <w:rsid w:val="00AA6FE4"/>
    <w:rsid w:val="00AA75ED"/>
    <w:rsid w:val="00AA7C52"/>
    <w:rsid w:val="00AA7CC2"/>
    <w:rsid w:val="00AB080B"/>
    <w:rsid w:val="00AB0A24"/>
    <w:rsid w:val="00AB0DB5"/>
    <w:rsid w:val="00AB0F37"/>
    <w:rsid w:val="00AB12B5"/>
    <w:rsid w:val="00AB12EB"/>
    <w:rsid w:val="00AB1386"/>
    <w:rsid w:val="00AB14C4"/>
    <w:rsid w:val="00AB2948"/>
    <w:rsid w:val="00AB2BDF"/>
    <w:rsid w:val="00AB2C3A"/>
    <w:rsid w:val="00AB30F6"/>
    <w:rsid w:val="00AB366D"/>
    <w:rsid w:val="00AB3B84"/>
    <w:rsid w:val="00AB3F64"/>
    <w:rsid w:val="00AB54E5"/>
    <w:rsid w:val="00AB55B4"/>
    <w:rsid w:val="00AB60B3"/>
    <w:rsid w:val="00AB60F6"/>
    <w:rsid w:val="00AB64F1"/>
    <w:rsid w:val="00AB701B"/>
    <w:rsid w:val="00AB7344"/>
    <w:rsid w:val="00AB74F0"/>
    <w:rsid w:val="00AB7968"/>
    <w:rsid w:val="00AB79E0"/>
    <w:rsid w:val="00AC0109"/>
    <w:rsid w:val="00AC0224"/>
    <w:rsid w:val="00AC0E7E"/>
    <w:rsid w:val="00AC1347"/>
    <w:rsid w:val="00AC13CC"/>
    <w:rsid w:val="00AC1B98"/>
    <w:rsid w:val="00AC2489"/>
    <w:rsid w:val="00AC2779"/>
    <w:rsid w:val="00AC27BB"/>
    <w:rsid w:val="00AC2841"/>
    <w:rsid w:val="00AC2C3B"/>
    <w:rsid w:val="00AC319B"/>
    <w:rsid w:val="00AC3C40"/>
    <w:rsid w:val="00AC4397"/>
    <w:rsid w:val="00AC4723"/>
    <w:rsid w:val="00AC49A0"/>
    <w:rsid w:val="00AC4B62"/>
    <w:rsid w:val="00AC5332"/>
    <w:rsid w:val="00AC5374"/>
    <w:rsid w:val="00AC5516"/>
    <w:rsid w:val="00AC5C61"/>
    <w:rsid w:val="00AC5F79"/>
    <w:rsid w:val="00AC670D"/>
    <w:rsid w:val="00AC6E0B"/>
    <w:rsid w:val="00AC7239"/>
    <w:rsid w:val="00AC7C6E"/>
    <w:rsid w:val="00AC7EDE"/>
    <w:rsid w:val="00AD0A56"/>
    <w:rsid w:val="00AD0D20"/>
    <w:rsid w:val="00AD0FFF"/>
    <w:rsid w:val="00AD14DD"/>
    <w:rsid w:val="00AD1691"/>
    <w:rsid w:val="00AD19C8"/>
    <w:rsid w:val="00AD3128"/>
    <w:rsid w:val="00AD3718"/>
    <w:rsid w:val="00AD37C5"/>
    <w:rsid w:val="00AD3BE1"/>
    <w:rsid w:val="00AD3FC8"/>
    <w:rsid w:val="00AD453A"/>
    <w:rsid w:val="00AD4646"/>
    <w:rsid w:val="00AD5107"/>
    <w:rsid w:val="00AD6413"/>
    <w:rsid w:val="00AD6B6C"/>
    <w:rsid w:val="00AD6DA8"/>
    <w:rsid w:val="00AD720A"/>
    <w:rsid w:val="00AD7420"/>
    <w:rsid w:val="00AD79C3"/>
    <w:rsid w:val="00AE0707"/>
    <w:rsid w:val="00AE0BCC"/>
    <w:rsid w:val="00AE0D07"/>
    <w:rsid w:val="00AE0EA3"/>
    <w:rsid w:val="00AE1D16"/>
    <w:rsid w:val="00AE1DA4"/>
    <w:rsid w:val="00AE1EFF"/>
    <w:rsid w:val="00AE23DF"/>
    <w:rsid w:val="00AE293A"/>
    <w:rsid w:val="00AE2D90"/>
    <w:rsid w:val="00AE2DFD"/>
    <w:rsid w:val="00AE2F47"/>
    <w:rsid w:val="00AE333A"/>
    <w:rsid w:val="00AE362B"/>
    <w:rsid w:val="00AE371A"/>
    <w:rsid w:val="00AE3CD3"/>
    <w:rsid w:val="00AE41D2"/>
    <w:rsid w:val="00AE437B"/>
    <w:rsid w:val="00AE4534"/>
    <w:rsid w:val="00AE47CF"/>
    <w:rsid w:val="00AE4CC6"/>
    <w:rsid w:val="00AE53B9"/>
    <w:rsid w:val="00AE6F62"/>
    <w:rsid w:val="00AE7081"/>
    <w:rsid w:val="00AE71A0"/>
    <w:rsid w:val="00AE72DA"/>
    <w:rsid w:val="00AE751B"/>
    <w:rsid w:val="00AE789E"/>
    <w:rsid w:val="00AE7F62"/>
    <w:rsid w:val="00AF0CC5"/>
    <w:rsid w:val="00AF10BC"/>
    <w:rsid w:val="00AF1258"/>
    <w:rsid w:val="00AF1649"/>
    <w:rsid w:val="00AF1877"/>
    <w:rsid w:val="00AF19A9"/>
    <w:rsid w:val="00AF2203"/>
    <w:rsid w:val="00AF22D4"/>
    <w:rsid w:val="00AF23FE"/>
    <w:rsid w:val="00AF2455"/>
    <w:rsid w:val="00AF322B"/>
    <w:rsid w:val="00AF3DBA"/>
    <w:rsid w:val="00AF4027"/>
    <w:rsid w:val="00AF5D3E"/>
    <w:rsid w:val="00AF60B6"/>
    <w:rsid w:val="00AF636A"/>
    <w:rsid w:val="00AF6750"/>
    <w:rsid w:val="00AF6893"/>
    <w:rsid w:val="00AF6C08"/>
    <w:rsid w:val="00B01AEB"/>
    <w:rsid w:val="00B01BC8"/>
    <w:rsid w:val="00B01D2A"/>
    <w:rsid w:val="00B01D42"/>
    <w:rsid w:val="00B02271"/>
    <w:rsid w:val="00B029D9"/>
    <w:rsid w:val="00B02DE2"/>
    <w:rsid w:val="00B030D1"/>
    <w:rsid w:val="00B03278"/>
    <w:rsid w:val="00B03389"/>
    <w:rsid w:val="00B03C2B"/>
    <w:rsid w:val="00B03CBD"/>
    <w:rsid w:val="00B04533"/>
    <w:rsid w:val="00B04673"/>
    <w:rsid w:val="00B049BE"/>
    <w:rsid w:val="00B05443"/>
    <w:rsid w:val="00B06292"/>
    <w:rsid w:val="00B0650F"/>
    <w:rsid w:val="00B06960"/>
    <w:rsid w:val="00B06CF3"/>
    <w:rsid w:val="00B071D8"/>
    <w:rsid w:val="00B07414"/>
    <w:rsid w:val="00B101F0"/>
    <w:rsid w:val="00B1065B"/>
    <w:rsid w:val="00B10748"/>
    <w:rsid w:val="00B10784"/>
    <w:rsid w:val="00B10F95"/>
    <w:rsid w:val="00B11373"/>
    <w:rsid w:val="00B1172E"/>
    <w:rsid w:val="00B11D44"/>
    <w:rsid w:val="00B12292"/>
    <w:rsid w:val="00B125DD"/>
    <w:rsid w:val="00B12BD5"/>
    <w:rsid w:val="00B12EA8"/>
    <w:rsid w:val="00B13963"/>
    <w:rsid w:val="00B14270"/>
    <w:rsid w:val="00B14C41"/>
    <w:rsid w:val="00B14D51"/>
    <w:rsid w:val="00B1644C"/>
    <w:rsid w:val="00B16FE3"/>
    <w:rsid w:val="00B16FE6"/>
    <w:rsid w:val="00B1771F"/>
    <w:rsid w:val="00B17809"/>
    <w:rsid w:val="00B17B4F"/>
    <w:rsid w:val="00B17B8E"/>
    <w:rsid w:val="00B20056"/>
    <w:rsid w:val="00B203AE"/>
    <w:rsid w:val="00B204D0"/>
    <w:rsid w:val="00B204EC"/>
    <w:rsid w:val="00B204F6"/>
    <w:rsid w:val="00B20EB2"/>
    <w:rsid w:val="00B2133D"/>
    <w:rsid w:val="00B21D23"/>
    <w:rsid w:val="00B22515"/>
    <w:rsid w:val="00B22534"/>
    <w:rsid w:val="00B22621"/>
    <w:rsid w:val="00B22C4F"/>
    <w:rsid w:val="00B2346F"/>
    <w:rsid w:val="00B23975"/>
    <w:rsid w:val="00B23DAF"/>
    <w:rsid w:val="00B23F38"/>
    <w:rsid w:val="00B2417D"/>
    <w:rsid w:val="00B24B85"/>
    <w:rsid w:val="00B24C77"/>
    <w:rsid w:val="00B2562B"/>
    <w:rsid w:val="00B258A0"/>
    <w:rsid w:val="00B258E3"/>
    <w:rsid w:val="00B26CD5"/>
    <w:rsid w:val="00B26D2C"/>
    <w:rsid w:val="00B271BE"/>
    <w:rsid w:val="00B27510"/>
    <w:rsid w:val="00B27994"/>
    <w:rsid w:val="00B27FD1"/>
    <w:rsid w:val="00B30766"/>
    <w:rsid w:val="00B3099C"/>
    <w:rsid w:val="00B30CBF"/>
    <w:rsid w:val="00B30F9D"/>
    <w:rsid w:val="00B31598"/>
    <w:rsid w:val="00B3177A"/>
    <w:rsid w:val="00B318AF"/>
    <w:rsid w:val="00B31AEB"/>
    <w:rsid w:val="00B32BF4"/>
    <w:rsid w:val="00B32C02"/>
    <w:rsid w:val="00B32F4D"/>
    <w:rsid w:val="00B33469"/>
    <w:rsid w:val="00B334D6"/>
    <w:rsid w:val="00B3385E"/>
    <w:rsid w:val="00B33A8F"/>
    <w:rsid w:val="00B34283"/>
    <w:rsid w:val="00B347A7"/>
    <w:rsid w:val="00B34E23"/>
    <w:rsid w:val="00B3538E"/>
    <w:rsid w:val="00B35C01"/>
    <w:rsid w:val="00B36120"/>
    <w:rsid w:val="00B364F7"/>
    <w:rsid w:val="00B3651E"/>
    <w:rsid w:val="00B36D8F"/>
    <w:rsid w:val="00B36E01"/>
    <w:rsid w:val="00B36FF5"/>
    <w:rsid w:val="00B3714A"/>
    <w:rsid w:val="00B371B4"/>
    <w:rsid w:val="00B373B9"/>
    <w:rsid w:val="00B3743D"/>
    <w:rsid w:val="00B40612"/>
    <w:rsid w:val="00B40C77"/>
    <w:rsid w:val="00B40E59"/>
    <w:rsid w:val="00B41753"/>
    <w:rsid w:val="00B41CAE"/>
    <w:rsid w:val="00B422F7"/>
    <w:rsid w:val="00B4383E"/>
    <w:rsid w:val="00B43B5C"/>
    <w:rsid w:val="00B43BE5"/>
    <w:rsid w:val="00B440AF"/>
    <w:rsid w:val="00B440DD"/>
    <w:rsid w:val="00B44690"/>
    <w:rsid w:val="00B44942"/>
    <w:rsid w:val="00B45513"/>
    <w:rsid w:val="00B4570D"/>
    <w:rsid w:val="00B45F59"/>
    <w:rsid w:val="00B47AB4"/>
    <w:rsid w:val="00B47D7E"/>
    <w:rsid w:val="00B502C2"/>
    <w:rsid w:val="00B50382"/>
    <w:rsid w:val="00B5058D"/>
    <w:rsid w:val="00B50766"/>
    <w:rsid w:val="00B508AD"/>
    <w:rsid w:val="00B50AE6"/>
    <w:rsid w:val="00B50BA5"/>
    <w:rsid w:val="00B50D51"/>
    <w:rsid w:val="00B510CA"/>
    <w:rsid w:val="00B515DA"/>
    <w:rsid w:val="00B51803"/>
    <w:rsid w:val="00B51B8E"/>
    <w:rsid w:val="00B51C7F"/>
    <w:rsid w:val="00B52565"/>
    <w:rsid w:val="00B52567"/>
    <w:rsid w:val="00B52A49"/>
    <w:rsid w:val="00B52DFF"/>
    <w:rsid w:val="00B532D3"/>
    <w:rsid w:val="00B533C4"/>
    <w:rsid w:val="00B53702"/>
    <w:rsid w:val="00B53BFB"/>
    <w:rsid w:val="00B5431E"/>
    <w:rsid w:val="00B54B23"/>
    <w:rsid w:val="00B55158"/>
    <w:rsid w:val="00B554F6"/>
    <w:rsid w:val="00B556B9"/>
    <w:rsid w:val="00B56650"/>
    <w:rsid w:val="00B56687"/>
    <w:rsid w:val="00B567A1"/>
    <w:rsid w:val="00B56C64"/>
    <w:rsid w:val="00B572B6"/>
    <w:rsid w:val="00B572C8"/>
    <w:rsid w:val="00B57587"/>
    <w:rsid w:val="00B5777F"/>
    <w:rsid w:val="00B57AE6"/>
    <w:rsid w:val="00B57DAE"/>
    <w:rsid w:val="00B6065A"/>
    <w:rsid w:val="00B60753"/>
    <w:rsid w:val="00B60DE9"/>
    <w:rsid w:val="00B6146A"/>
    <w:rsid w:val="00B61CCE"/>
    <w:rsid w:val="00B62145"/>
    <w:rsid w:val="00B62532"/>
    <w:rsid w:val="00B62694"/>
    <w:rsid w:val="00B62769"/>
    <w:rsid w:val="00B6284E"/>
    <w:rsid w:val="00B62ABA"/>
    <w:rsid w:val="00B62ABB"/>
    <w:rsid w:val="00B62EF1"/>
    <w:rsid w:val="00B62F92"/>
    <w:rsid w:val="00B63462"/>
    <w:rsid w:val="00B635F9"/>
    <w:rsid w:val="00B63F98"/>
    <w:rsid w:val="00B641CE"/>
    <w:rsid w:val="00B64704"/>
    <w:rsid w:val="00B651D7"/>
    <w:rsid w:val="00B66088"/>
    <w:rsid w:val="00B66C1A"/>
    <w:rsid w:val="00B67157"/>
    <w:rsid w:val="00B67656"/>
    <w:rsid w:val="00B67975"/>
    <w:rsid w:val="00B67A55"/>
    <w:rsid w:val="00B67FC7"/>
    <w:rsid w:val="00B70DFE"/>
    <w:rsid w:val="00B70E6D"/>
    <w:rsid w:val="00B712C0"/>
    <w:rsid w:val="00B714EB"/>
    <w:rsid w:val="00B7181A"/>
    <w:rsid w:val="00B71AD8"/>
    <w:rsid w:val="00B72415"/>
    <w:rsid w:val="00B72930"/>
    <w:rsid w:val="00B73818"/>
    <w:rsid w:val="00B73BAB"/>
    <w:rsid w:val="00B74662"/>
    <w:rsid w:val="00B74C78"/>
    <w:rsid w:val="00B74E60"/>
    <w:rsid w:val="00B74ED3"/>
    <w:rsid w:val="00B75992"/>
    <w:rsid w:val="00B75CE0"/>
    <w:rsid w:val="00B7615A"/>
    <w:rsid w:val="00B766A4"/>
    <w:rsid w:val="00B76F1D"/>
    <w:rsid w:val="00B77A17"/>
    <w:rsid w:val="00B77AD9"/>
    <w:rsid w:val="00B77C5F"/>
    <w:rsid w:val="00B80157"/>
    <w:rsid w:val="00B803EB"/>
    <w:rsid w:val="00B8058B"/>
    <w:rsid w:val="00B80B68"/>
    <w:rsid w:val="00B80CCF"/>
    <w:rsid w:val="00B80EAC"/>
    <w:rsid w:val="00B80EB1"/>
    <w:rsid w:val="00B80F81"/>
    <w:rsid w:val="00B8111B"/>
    <w:rsid w:val="00B81818"/>
    <w:rsid w:val="00B81EC4"/>
    <w:rsid w:val="00B82044"/>
    <w:rsid w:val="00B821AE"/>
    <w:rsid w:val="00B821AF"/>
    <w:rsid w:val="00B82656"/>
    <w:rsid w:val="00B82E2F"/>
    <w:rsid w:val="00B82FEC"/>
    <w:rsid w:val="00B8323C"/>
    <w:rsid w:val="00B83C62"/>
    <w:rsid w:val="00B83EE9"/>
    <w:rsid w:val="00B845F6"/>
    <w:rsid w:val="00B84CA8"/>
    <w:rsid w:val="00B85275"/>
    <w:rsid w:val="00B85A57"/>
    <w:rsid w:val="00B86C99"/>
    <w:rsid w:val="00B90019"/>
    <w:rsid w:val="00B908D5"/>
    <w:rsid w:val="00B910FE"/>
    <w:rsid w:val="00B912C0"/>
    <w:rsid w:val="00B91360"/>
    <w:rsid w:val="00B9217B"/>
    <w:rsid w:val="00B9284D"/>
    <w:rsid w:val="00B9293D"/>
    <w:rsid w:val="00B9305F"/>
    <w:rsid w:val="00B93778"/>
    <w:rsid w:val="00B93BD9"/>
    <w:rsid w:val="00B93BFB"/>
    <w:rsid w:val="00B93E74"/>
    <w:rsid w:val="00B94BC9"/>
    <w:rsid w:val="00B94C6D"/>
    <w:rsid w:val="00B9515D"/>
    <w:rsid w:val="00B9557E"/>
    <w:rsid w:val="00B956E8"/>
    <w:rsid w:val="00B95A85"/>
    <w:rsid w:val="00B95C45"/>
    <w:rsid w:val="00B964D2"/>
    <w:rsid w:val="00B9666F"/>
    <w:rsid w:val="00B96BFD"/>
    <w:rsid w:val="00B97065"/>
    <w:rsid w:val="00BA01C5"/>
    <w:rsid w:val="00BA037F"/>
    <w:rsid w:val="00BA085A"/>
    <w:rsid w:val="00BA0BD4"/>
    <w:rsid w:val="00BA0EC3"/>
    <w:rsid w:val="00BA0EC4"/>
    <w:rsid w:val="00BA1041"/>
    <w:rsid w:val="00BA1507"/>
    <w:rsid w:val="00BA250C"/>
    <w:rsid w:val="00BA28CF"/>
    <w:rsid w:val="00BA33BE"/>
    <w:rsid w:val="00BA33C2"/>
    <w:rsid w:val="00BA3724"/>
    <w:rsid w:val="00BA4569"/>
    <w:rsid w:val="00BA4689"/>
    <w:rsid w:val="00BA47AE"/>
    <w:rsid w:val="00BA4901"/>
    <w:rsid w:val="00BA4C2E"/>
    <w:rsid w:val="00BA4C38"/>
    <w:rsid w:val="00BA4CBF"/>
    <w:rsid w:val="00BA4DBD"/>
    <w:rsid w:val="00BA5597"/>
    <w:rsid w:val="00BA648A"/>
    <w:rsid w:val="00BA65E1"/>
    <w:rsid w:val="00BA6D0F"/>
    <w:rsid w:val="00BA7084"/>
    <w:rsid w:val="00BA75FF"/>
    <w:rsid w:val="00BA7940"/>
    <w:rsid w:val="00BB03D3"/>
    <w:rsid w:val="00BB07CD"/>
    <w:rsid w:val="00BB0F08"/>
    <w:rsid w:val="00BB13AA"/>
    <w:rsid w:val="00BB1EFD"/>
    <w:rsid w:val="00BB20E7"/>
    <w:rsid w:val="00BB2B6E"/>
    <w:rsid w:val="00BB2F93"/>
    <w:rsid w:val="00BB3640"/>
    <w:rsid w:val="00BB4427"/>
    <w:rsid w:val="00BB4FB8"/>
    <w:rsid w:val="00BB5B00"/>
    <w:rsid w:val="00BB5BB2"/>
    <w:rsid w:val="00BB5DBA"/>
    <w:rsid w:val="00BB609A"/>
    <w:rsid w:val="00BB66DE"/>
    <w:rsid w:val="00BB6761"/>
    <w:rsid w:val="00BB68C1"/>
    <w:rsid w:val="00BB72E0"/>
    <w:rsid w:val="00BB7E37"/>
    <w:rsid w:val="00BC0245"/>
    <w:rsid w:val="00BC0565"/>
    <w:rsid w:val="00BC1B03"/>
    <w:rsid w:val="00BC1B61"/>
    <w:rsid w:val="00BC1FFF"/>
    <w:rsid w:val="00BC21CA"/>
    <w:rsid w:val="00BC27B7"/>
    <w:rsid w:val="00BC2EDC"/>
    <w:rsid w:val="00BC3169"/>
    <w:rsid w:val="00BC3B84"/>
    <w:rsid w:val="00BC3C64"/>
    <w:rsid w:val="00BC4278"/>
    <w:rsid w:val="00BC44AF"/>
    <w:rsid w:val="00BC492E"/>
    <w:rsid w:val="00BC4CD4"/>
    <w:rsid w:val="00BC5308"/>
    <w:rsid w:val="00BC750A"/>
    <w:rsid w:val="00BC788B"/>
    <w:rsid w:val="00BC7928"/>
    <w:rsid w:val="00BD008B"/>
    <w:rsid w:val="00BD01FA"/>
    <w:rsid w:val="00BD0BA8"/>
    <w:rsid w:val="00BD1179"/>
    <w:rsid w:val="00BD1306"/>
    <w:rsid w:val="00BD1433"/>
    <w:rsid w:val="00BD1444"/>
    <w:rsid w:val="00BD2400"/>
    <w:rsid w:val="00BD2460"/>
    <w:rsid w:val="00BD29A7"/>
    <w:rsid w:val="00BD2D9C"/>
    <w:rsid w:val="00BD3885"/>
    <w:rsid w:val="00BD3976"/>
    <w:rsid w:val="00BD3D2B"/>
    <w:rsid w:val="00BD4150"/>
    <w:rsid w:val="00BD41FC"/>
    <w:rsid w:val="00BD42C4"/>
    <w:rsid w:val="00BD4991"/>
    <w:rsid w:val="00BD5070"/>
    <w:rsid w:val="00BD5449"/>
    <w:rsid w:val="00BD5D6E"/>
    <w:rsid w:val="00BD5DD0"/>
    <w:rsid w:val="00BD625C"/>
    <w:rsid w:val="00BD77CA"/>
    <w:rsid w:val="00BD7AEE"/>
    <w:rsid w:val="00BD7CE5"/>
    <w:rsid w:val="00BD7F58"/>
    <w:rsid w:val="00BE013B"/>
    <w:rsid w:val="00BE0860"/>
    <w:rsid w:val="00BE099A"/>
    <w:rsid w:val="00BE143C"/>
    <w:rsid w:val="00BE1AC1"/>
    <w:rsid w:val="00BE1ADD"/>
    <w:rsid w:val="00BE1D9D"/>
    <w:rsid w:val="00BE1F67"/>
    <w:rsid w:val="00BE26CB"/>
    <w:rsid w:val="00BE271B"/>
    <w:rsid w:val="00BE2A99"/>
    <w:rsid w:val="00BE34C3"/>
    <w:rsid w:val="00BE3B81"/>
    <w:rsid w:val="00BE3D24"/>
    <w:rsid w:val="00BE405F"/>
    <w:rsid w:val="00BE447E"/>
    <w:rsid w:val="00BE4DCE"/>
    <w:rsid w:val="00BE4F17"/>
    <w:rsid w:val="00BE52E0"/>
    <w:rsid w:val="00BE5616"/>
    <w:rsid w:val="00BE610F"/>
    <w:rsid w:val="00BE6867"/>
    <w:rsid w:val="00BE6CF5"/>
    <w:rsid w:val="00BE6D38"/>
    <w:rsid w:val="00BE7006"/>
    <w:rsid w:val="00BE7046"/>
    <w:rsid w:val="00BE70EE"/>
    <w:rsid w:val="00BE7682"/>
    <w:rsid w:val="00BE789B"/>
    <w:rsid w:val="00BE7C20"/>
    <w:rsid w:val="00BE7CA7"/>
    <w:rsid w:val="00BF02B7"/>
    <w:rsid w:val="00BF060C"/>
    <w:rsid w:val="00BF104A"/>
    <w:rsid w:val="00BF1628"/>
    <w:rsid w:val="00BF1FDB"/>
    <w:rsid w:val="00BF205A"/>
    <w:rsid w:val="00BF2905"/>
    <w:rsid w:val="00BF33BD"/>
    <w:rsid w:val="00BF444C"/>
    <w:rsid w:val="00BF460B"/>
    <w:rsid w:val="00BF52BD"/>
    <w:rsid w:val="00BF59D3"/>
    <w:rsid w:val="00BF6952"/>
    <w:rsid w:val="00BF6BDF"/>
    <w:rsid w:val="00BF6C28"/>
    <w:rsid w:val="00BF6DB1"/>
    <w:rsid w:val="00BF7023"/>
    <w:rsid w:val="00BF718D"/>
    <w:rsid w:val="00BF7383"/>
    <w:rsid w:val="00BF7789"/>
    <w:rsid w:val="00C00544"/>
    <w:rsid w:val="00C00715"/>
    <w:rsid w:val="00C00B79"/>
    <w:rsid w:val="00C00C48"/>
    <w:rsid w:val="00C013FF"/>
    <w:rsid w:val="00C01823"/>
    <w:rsid w:val="00C02BE6"/>
    <w:rsid w:val="00C02BFF"/>
    <w:rsid w:val="00C02DB2"/>
    <w:rsid w:val="00C03BBC"/>
    <w:rsid w:val="00C0433E"/>
    <w:rsid w:val="00C061E0"/>
    <w:rsid w:val="00C06F91"/>
    <w:rsid w:val="00C07279"/>
    <w:rsid w:val="00C10B17"/>
    <w:rsid w:val="00C10F7B"/>
    <w:rsid w:val="00C11023"/>
    <w:rsid w:val="00C118BC"/>
    <w:rsid w:val="00C12063"/>
    <w:rsid w:val="00C12326"/>
    <w:rsid w:val="00C12434"/>
    <w:rsid w:val="00C12720"/>
    <w:rsid w:val="00C12B94"/>
    <w:rsid w:val="00C12C41"/>
    <w:rsid w:val="00C13338"/>
    <w:rsid w:val="00C134EF"/>
    <w:rsid w:val="00C135C2"/>
    <w:rsid w:val="00C140F7"/>
    <w:rsid w:val="00C144B6"/>
    <w:rsid w:val="00C14FC2"/>
    <w:rsid w:val="00C150EB"/>
    <w:rsid w:val="00C17334"/>
    <w:rsid w:val="00C17877"/>
    <w:rsid w:val="00C17925"/>
    <w:rsid w:val="00C17DB2"/>
    <w:rsid w:val="00C17EEA"/>
    <w:rsid w:val="00C200CD"/>
    <w:rsid w:val="00C202CD"/>
    <w:rsid w:val="00C21200"/>
    <w:rsid w:val="00C21832"/>
    <w:rsid w:val="00C218DD"/>
    <w:rsid w:val="00C22349"/>
    <w:rsid w:val="00C226F0"/>
    <w:rsid w:val="00C22DDF"/>
    <w:rsid w:val="00C23001"/>
    <w:rsid w:val="00C2340B"/>
    <w:rsid w:val="00C2347C"/>
    <w:rsid w:val="00C23EB4"/>
    <w:rsid w:val="00C2467F"/>
    <w:rsid w:val="00C2495B"/>
    <w:rsid w:val="00C24A7B"/>
    <w:rsid w:val="00C250F5"/>
    <w:rsid w:val="00C25D93"/>
    <w:rsid w:val="00C25F15"/>
    <w:rsid w:val="00C25FE6"/>
    <w:rsid w:val="00C261A9"/>
    <w:rsid w:val="00C26BA4"/>
    <w:rsid w:val="00C271ED"/>
    <w:rsid w:val="00C2782D"/>
    <w:rsid w:val="00C279F5"/>
    <w:rsid w:val="00C27D4C"/>
    <w:rsid w:val="00C30257"/>
    <w:rsid w:val="00C303D0"/>
    <w:rsid w:val="00C30566"/>
    <w:rsid w:val="00C30698"/>
    <w:rsid w:val="00C3092F"/>
    <w:rsid w:val="00C310A7"/>
    <w:rsid w:val="00C31265"/>
    <w:rsid w:val="00C31C88"/>
    <w:rsid w:val="00C31DCC"/>
    <w:rsid w:val="00C320F8"/>
    <w:rsid w:val="00C323DF"/>
    <w:rsid w:val="00C3288C"/>
    <w:rsid w:val="00C32F3C"/>
    <w:rsid w:val="00C3319B"/>
    <w:rsid w:val="00C33364"/>
    <w:rsid w:val="00C33453"/>
    <w:rsid w:val="00C334D1"/>
    <w:rsid w:val="00C33915"/>
    <w:rsid w:val="00C33D3D"/>
    <w:rsid w:val="00C33D9A"/>
    <w:rsid w:val="00C34665"/>
    <w:rsid w:val="00C34E3B"/>
    <w:rsid w:val="00C351FD"/>
    <w:rsid w:val="00C35913"/>
    <w:rsid w:val="00C361A9"/>
    <w:rsid w:val="00C36C39"/>
    <w:rsid w:val="00C37143"/>
    <w:rsid w:val="00C37875"/>
    <w:rsid w:val="00C378A7"/>
    <w:rsid w:val="00C37C44"/>
    <w:rsid w:val="00C37DB5"/>
    <w:rsid w:val="00C37FC0"/>
    <w:rsid w:val="00C4048B"/>
    <w:rsid w:val="00C404DF"/>
    <w:rsid w:val="00C4115C"/>
    <w:rsid w:val="00C4178E"/>
    <w:rsid w:val="00C41BC1"/>
    <w:rsid w:val="00C41CE3"/>
    <w:rsid w:val="00C438D6"/>
    <w:rsid w:val="00C44562"/>
    <w:rsid w:val="00C44783"/>
    <w:rsid w:val="00C448BE"/>
    <w:rsid w:val="00C45102"/>
    <w:rsid w:val="00C45D9D"/>
    <w:rsid w:val="00C4683D"/>
    <w:rsid w:val="00C46841"/>
    <w:rsid w:val="00C4716B"/>
    <w:rsid w:val="00C47F1F"/>
    <w:rsid w:val="00C50B8F"/>
    <w:rsid w:val="00C51259"/>
    <w:rsid w:val="00C51C23"/>
    <w:rsid w:val="00C52B05"/>
    <w:rsid w:val="00C52C73"/>
    <w:rsid w:val="00C52E26"/>
    <w:rsid w:val="00C52F68"/>
    <w:rsid w:val="00C53471"/>
    <w:rsid w:val="00C53BEF"/>
    <w:rsid w:val="00C5456C"/>
    <w:rsid w:val="00C54FE3"/>
    <w:rsid w:val="00C55E63"/>
    <w:rsid w:val="00C56845"/>
    <w:rsid w:val="00C56DD0"/>
    <w:rsid w:val="00C56FA2"/>
    <w:rsid w:val="00C571BD"/>
    <w:rsid w:val="00C57387"/>
    <w:rsid w:val="00C57B06"/>
    <w:rsid w:val="00C600D7"/>
    <w:rsid w:val="00C60B21"/>
    <w:rsid w:val="00C61004"/>
    <w:rsid w:val="00C61082"/>
    <w:rsid w:val="00C61D4A"/>
    <w:rsid w:val="00C623A0"/>
    <w:rsid w:val="00C62410"/>
    <w:rsid w:val="00C62509"/>
    <w:rsid w:val="00C63515"/>
    <w:rsid w:val="00C63709"/>
    <w:rsid w:val="00C63F52"/>
    <w:rsid w:val="00C64474"/>
    <w:rsid w:val="00C64CA5"/>
    <w:rsid w:val="00C65566"/>
    <w:rsid w:val="00C65606"/>
    <w:rsid w:val="00C65763"/>
    <w:rsid w:val="00C65CD1"/>
    <w:rsid w:val="00C65E8B"/>
    <w:rsid w:val="00C65F73"/>
    <w:rsid w:val="00C66175"/>
    <w:rsid w:val="00C66CC2"/>
    <w:rsid w:val="00C6703A"/>
    <w:rsid w:val="00C67CF0"/>
    <w:rsid w:val="00C7005B"/>
    <w:rsid w:val="00C7046B"/>
    <w:rsid w:val="00C708AD"/>
    <w:rsid w:val="00C70A33"/>
    <w:rsid w:val="00C70CC5"/>
    <w:rsid w:val="00C713C2"/>
    <w:rsid w:val="00C719EE"/>
    <w:rsid w:val="00C71C4B"/>
    <w:rsid w:val="00C71FC2"/>
    <w:rsid w:val="00C722E9"/>
    <w:rsid w:val="00C725D0"/>
    <w:rsid w:val="00C73067"/>
    <w:rsid w:val="00C7306B"/>
    <w:rsid w:val="00C73164"/>
    <w:rsid w:val="00C7364E"/>
    <w:rsid w:val="00C736A0"/>
    <w:rsid w:val="00C736F1"/>
    <w:rsid w:val="00C738CF"/>
    <w:rsid w:val="00C73D4F"/>
    <w:rsid w:val="00C7424A"/>
    <w:rsid w:val="00C74882"/>
    <w:rsid w:val="00C75288"/>
    <w:rsid w:val="00C766B4"/>
    <w:rsid w:val="00C76F05"/>
    <w:rsid w:val="00C772B2"/>
    <w:rsid w:val="00C773B2"/>
    <w:rsid w:val="00C7761B"/>
    <w:rsid w:val="00C7778F"/>
    <w:rsid w:val="00C777D3"/>
    <w:rsid w:val="00C8024F"/>
    <w:rsid w:val="00C80501"/>
    <w:rsid w:val="00C80903"/>
    <w:rsid w:val="00C80AF3"/>
    <w:rsid w:val="00C80AFC"/>
    <w:rsid w:val="00C80D2F"/>
    <w:rsid w:val="00C80FDD"/>
    <w:rsid w:val="00C82FB8"/>
    <w:rsid w:val="00C83E8E"/>
    <w:rsid w:val="00C83F61"/>
    <w:rsid w:val="00C8422A"/>
    <w:rsid w:val="00C84289"/>
    <w:rsid w:val="00C84692"/>
    <w:rsid w:val="00C847F9"/>
    <w:rsid w:val="00C84B0A"/>
    <w:rsid w:val="00C8527D"/>
    <w:rsid w:val="00C857B5"/>
    <w:rsid w:val="00C858F9"/>
    <w:rsid w:val="00C85976"/>
    <w:rsid w:val="00C85B52"/>
    <w:rsid w:val="00C85C2C"/>
    <w:rsid w:val="00C86EED"/>
    <w:rsid w:val="00C8760F"/>
    <w:rsid w:val="00C87998"/>
    <w:rsid w:val="00C87A0F"/>
    <w:rsid w:val="00C87AC3"/>
    <w:rsid w:val="00C87E4F"/>
    <w:rsid w:val="00C87EA6"/>
    <w:rsid w:val="00C90485"/>
    <w:rsid w:val="00C90D97"/>
    <w:rsid w:val="00C90FF5"/>
    <w:rsid w:val="00C91B1F"/>
    <w:rsid w:val="00C9229F"/>
    <w:rsid w:val="00C9278C"/>
    <w:rsid w:val="00C927F8"/>
    <w:rsid w:val="00C92942"/>
    <w:rsid w:val="00C92CE5"/>
    <w:rsid w:val="00C93375"/>
    <w:rsid w:val="00C94168"/>
    <w:rsid w:val="00C9480D"/>
    <w:rsid w:val="00C95720"/>
    <w:rsid w:val="00C959E3"/>
    <w:rsid w:val="00C962C2"/>
    <w:rsid w:val="00C96481"/>
    <w:rsid w:val="00C9690F"/>
    <w:rsid w:val="00C96CD3"/>
    <w:rsid w:val="00C971BB"/>
    <w:rsid w:val="00CA0D67"/>
    <w:rsid w:val="00CA1187"/>
    <w:rsid w:val="00CA16AD"/>
    <w:rsid w:val="00CA195D"/>
    <w:rsid w:val="00CA19D9"/>
    <w:rsid w:val="00CA1D46"/>
    <w:rsid w:val="00CA26DE"/>
    <w:rsid w:val="00CA294F"/>
    <w:rsid w:val="00CA3328"/>
    <w:rsid w:val="00CA33E2"/>
    <w:rsid w:val="00CA34E3"/>
    <w:rsid w:val="00CA391C"/>
    <w:rsid w:val="00CA3947"/>
    <w:rsid w:val="00CA3A74"/>
    <w:rsid w:val="00CA3B08"/>
    <w:rsid w:val="00CA41B1"/>
    <w:rsid w:val="00CA4249"/>
    <w:rsid w:val="00CA43C0"/>
    <w:rsid w:val="00CA4E4A"/>
    <w:rsid w:val="00CA528E"/>
    <w:rsid w:val="00CA581B"/>
    <w:rsid w:val="00CA5D27"/>
    <w:rsid w:val="00CA609E"/>
    <w:rsid w:val="00CA6821"/>
    <w:rsid w:val="00CA6B91"/>
    <w:rsid w:val="00CA6E43"/>
    <w:rsid w:val="00CA714E"/>
    <w:rsid w:val="00CA7298"/>
    <w:rsid w:val="00CA741E"/>
    <w:rsid w:val="00CA7B10"/>
    <w:rsid w:val="00CA7ED8"/>
    <w:rsid w:val="00CB0317"/>
    <w:rsid w:val="00CB07D5"/>
    <w:rsid w:val="00CB07ED"/>
    <w:rsid w:val="00CB0BDA"/>
    <w:rsid w:val="00CB0CEE"/>
    <w:rsid w:val="00CB13B1"/>
    <w:rsid w:val="00CB1CC6"/>
    <w:rsid w:val="00CB1E73"/>
    <w:rsid w:val="00CB20FE"/>
    <w:rsid w:val="00CB25DA"/>
    <w:rsid w:val="00CB27AE"/>
    <w:rsid w:val="00CB2834"/>
    <w:rsid w:val="00CB29E8"/>
    <w:rsid w:val="00CB4071"/>
    <w:rsid w:val="00CB510A"/>
    <w:rsid w:val="00CB56F5"/>
    <w:rsid w:val="00CB5B4D"/>
    <w:rsid w:val="00CB637E"/>
    <w:rsid w:val="00CB6457"/>
    <w:rsid w:val="00CB666E"/>
    <w:rsid w:val="00CB685C"/>
    <w:rsid w:val="00CB7895"/>
    <w:rsid w:val="00CB7C1E"/>
    <w:rsid w:val="00CC0853"/>
    <w:rsid w:val="00CC0C91"/>
    <w:rsid w:val="00CC0F14"/>
    <w:rsid w:val="00CC167A"/>
    <w:rsid w:val="00CC2164"/>
    <w:rsid w:val="00CC2368"/>
    <w:rsid w:val="00CC26A5"/>
    <w:rsid w:val="00CC27FA"/>
    <w:rsid w:val="00CC294F"/>
    <w:rsid w:val="00CC2B2C"/>
    <w:rsid w:val="00CC2D68"/>
    <w:rsid w:val="00CC30A4"/>
    <w:rsid w:val="00CC3602"/>
    <w:rsid w:val="00CC3964"/>
    <w:rsid w:val="00CC4393"/>
    <w:rsid w:val="00CC464B"/>
    <w:rsid w:val="00CC48D6"/>
    <w:rsid w:val="00CC4A98"/>
    <w:rsid w:val="00CC4B7E"/>
    <w:rsid w:val="00CC4F9C"/>
    <w:rsid w:val="00CC5529"/>
    <w:rsid w:val="00CC5684"/>
    <w:rsid w:val="00CC5786"/>
    <w:rsid w:val="00CC64B0"/>
    <w:rsid w:val="00CC7545"/>
    <w:rsid w:val="00CC7FCE"/>
    <w:rsid w:val="00CD0B31"/>
    <w:rsid w:val="00CD0DF0"/>
    <w:rsid w:val="00CD0E58"/>
    <w:rsid w:val="00CD1063"/>
    <w:rsid w:val="00CD11DF"/>
    <w:rsid w:val="00CD1BF1"/>
    <w:rsid w:val="00CD1D22"/>
    <w:rsid w:val="00CD1D48"/>
    <w:rsid w:val="00CD2917"/>
    <w:rsid w:val="00CD2953"/>
    <w:rsid w:val="00CD2BB2"/>
    <w:rsid w:val="00CD33B5"/>
    <w:rsid w:val="00CD3655"/>
    <w:rsid w:val="00CD36B6"/>
    <w:rsid w:val="00CD3C33"/>
    <w:rsid w:val="00CD3D6C"/>
    <w:rsid w:val="00CD4F66"/>
    <w:rsid w:val="00CD5043"/>
    <w:rsid w:val="00CD517C"/>
    <w:rsid w:val="00CD57B4"/>
    <w:rsid w:val="00CD5987"/>
    <w:rsid w:val="00CD59B8"/>
    <w:rsid w:val="00CD5AE7"/>
    <w:rsid w:val="00CD5C29"/>
    <w:rsid w:val="00CD5F38"/>
    <w:rsid w:val="00CD60C5"/>
    <w:rsid w:val="00CD6886"/>
    <w:rsid w:val="00CD7843"/>
    <w:rsid w:val="00CD7900"/>
    <w:rsid w:val="00CE04F3"/>
    <w:rsid w:val="00CE10C7"/>
    <w:rsid w:val="00CE1158"/>
    <w:rsid w:val="00CE1831"/>
    <w:rsid w:val="00CE1DBC"/>
    <w:rsid w:val="00CE232F"/>
    <w:rsid w:val="00CE31D6"/>
    <w:rsid w:val="00CE34BE"/>
    <w:rsid w:val="00CE3AA9"/>
    <w:rsid w:val="00CE4A21"/>
    <w:rsid w:val="00CE5379"/>
    <w:rsid w:val="00CE55C7"/>
    <w:rsid w:val="00CE62DB"/>
    <w:rsid w:val="00CE6A24"/>
    <w:rsid w:val="00CE6B8C"/>
    <w:rsid w:val="00CE6DBF"/>
    <w:rsid w:val="00CE7026"/>
    <w:rsid w:val="00CF023A"/>
    <w:rsid w:val="00CF0644"/>
    <w:rsid w:val="00CF123D"/>
    <w:rsid w:val="00CF1658"/>
    <w:rsid w:val="00CF1D9F"/>
    <w:rsid w:val="00CF2097"/>
    <w:rsid w:val="00CF2A24"/>
    <w:rsid w:val="00CF2B28"/>
    <w:rsid w:val="00CF31E7"/>
    <w:rsid w:val="00CF3296"/>
    <w:rsid w:val="00CF3901"/>
    <w:rsid w:val="00CF3D84"/>
    <w:rsid w:val="00CF4024"/>
    <w:rsid w:val="00CF43E4"/>
    <w:rsid w:val="00CF45FA"/>
    <w:rsid w:val="00CF5056"/>
    <w:rsid w:val="00CF5071"/>
    <w:rsid w:val="00CF546C"/>
    <w:rsid w:val="00CF5EF8"/>
    <w:rsid w:val="00CF60AB"/>
    <w:rsid w:val="00CF6520"/>
    <w:rsid w:val="00CF673F"/>
    <w:rsid w:val="00CF6E87"/>
    <w:rsid w:val="00CF6EC5"/>
    <w:rsid w:val="00CF77D4"/>
    <w:rsid w:val="00CF79FD"/>
    <w:rsid w:val="00CF7CC5"/>
    <w:rsid w:val="00D000F6"/>
    <w:rsid w:val="00D002B3"/>
    <w:rsid w:val="00D00BC4"/>
    <w:rsid w:val="00D00FDE"/>
    <w:rsid w:val="00D01B99"/>
    <w:rsid w:val="00D03867"/>
    <w:rsid w:val="00D03CF9"/>
    <w:rsid w:val="00D040BE"/>
    <w:rsid w:val="00D04584"/>
    <w:rsid w:val="00D046A7"/>
    <w:rsid w:val="00D05290"/>
    <w:rsid w:val="00D05D15"/>
    <w:rsid w:val="00D06268"/>
    <w:rsid w:val="00D06A63"/>
    <w:rsid w:val="00D06A89"/>
    <w:rsid w:val="00D06FB3"/>
    <w:rsid w:val="00D07122"/>
    <w:rsid w:val="00D07662"/>
    <w:rsid w:val="00D079A4"/>
    <w:rsid w:val="00D07A44"/>
    <w:rsid w:val="00D07BF2"/>
    <w:rsid w:val="00D07D0D"/>
    <w:rsid w:val="00D07ED3"/>
    <w:rsid w:val="00D10495"/>
    <w:rsid w:val="00D10C73"/>
    <w:rsid w:val="00D1159F"/>
    <w:rsid w:val="00D11906"/>
    <w:rsid w:val="00D11E71"/>
    <w:rsid w:val="00D12891"/>
    <w:rsid w:val="00D1296B"/>
    <w:rsid w:val="00D13562"/>
    <w:rsid w:val="00D13641"/>
    <w:rsid w:val="00D14864"/>
    <w:rsid w:val="00D14D39"/>
    <w:rsid w:val="00D14E48"/>
    <w:rsid w:val="00D157ED"/>
    <w:rsid w:val="00D15CCC"/>
    <w:rsid w:val="00D16504"/>
    <w:rsid w:val="00D16A83"/>
    <w:rsid w:val="00D16B1F"/>
    <w:rsid w:val="00D16D78"/>
    <w:rsid w:val="00D1733C"/>
    <w:rsid w:val="00D204D9"/>
    <w:rsid w:val="00D20766"/>
    <w:rsid w:val="00D20848"/>
    <w:rsid w:val="00D20B10"/>
    <w:rsid w:val="00D20D9C"/>
    <w:rsid w:val="00D210A8"/>
    <w:rsid w:val="00D210B9"/>
    <w:rsid w:val="00D2118C"/>
    <w:rsid w:val="00D21261"/>
    <w:rsid w:val="00D218B9"/>
    <w:rsid w:val="00D21F1F"/>
    <w:rsid w:val="00D221EA"/>
    <w:rsid w:val="00D2221B"/>
    <w:rsid w:val="00D22429"/>
    <w:rsid w:val="00D2254A"/>
    <w:rsid w:val="00D229A0"/>
    <w:rsid w:val="00D234A8"/>
    <w:rsid w:val="00D23B75"/>
    <w:rsid w:val="00D248A9"/>
    <w:rsid w:val="00D25716"/>
    <w:rsid w:val="00D25848"/>
    <w:rsid w:val="00D25B6F"/>
    <w:rsid w:val="00D25CBE"/>
    <w:rsid w:val="00D263FF"/>
    <w:rsid w:val="00D26474"/>
    <w:rsid w:val="00D269B9"/>
    <w:rsid w:val="00D26C0C"/>
    <w:rsid w:val="00D26F5A"/>
    <w:rsid w:val="00D2719F"/>
    <w:rsid w:val="00D27429"/>
    <w:rsid w:val="00D2752C"/>
    <w:rsid w:val="00D27693"/>
    <w:rsid w:val="00D30767"/>
    <w:rsid w:val="00D30B1F"/>
    <w:rsid w:val="00D30D1C"/>
    <w:rsid w:val="00D310AA"/>
    <w:rsid w:val="00D31645"/>
    <w:rsid w:val="00D31723"/>
    <w:rsid w:val="00D31B26"/>
    <w:rsid w:val="00D31D13"/>
    <w:rsid w:val="00D31FD9"/>
    <w:rsid w:val="00D321A3"/>
    <w:rsid w:val="00D32716"/>
    <w:rsid w:val="00D32843"/>
    <w:rsid w:val="00D3377F"/>
    <w:rsid w:val="00D33F95"/>
    <w:rsid w:val="00D341C9"/>
    <w:rsid w:val="00D343B3"/>
    <w:rsid w:val="00D3455F"/>
    <w:rsid w:val="00D34B31"/>
    <w:rsid w:val="00D3511B"/>
    <w:rsid w:val="00D35D0B"/>
    <w:rsid w:val="00D35E6B"/>
    <w:rsid w:val="00D360E4"/>
    <w:rsid w:val="00D36230"/>
    <w:rsid w:val="00D3642F"/>
    <w:rsid w:val="00D36495"/>
    <w:rsid w:val="00D364C5"/>
    <w:rsid w:val="00D36572"/>
    <w:rsid w:val="00D36944"/>
    <w:rsid w:val="00D36D08"/>
    <w:rsid w:val="00D36D7E"/>
    <w:rsid w:val="00D36E33"/>
    <w:rsid w:val="00D37319"/>
    <w:rsid w:val="00D3786D"/>
    <w:rsid w:val="00D403D7"/>
    <w:rsid w:val="00D406F6"/>
    <w:rsid w:val="00D40764"/>
    <w:rsid w:val="00D408A5"/>
    <w:rsid w:val="00D41171"/>
    <w:rsid w:val="00D41732"/>
    <w:rsid w:val="00D4210D"/>
    <w:rsid w:val="00D423F9"/>
    <w:rsid w:val="00D42538"/>
    <w:rsid w:val="00D4350D"/>
    <w:rsid w:val="00D43641"/>
    <w:rsid w:val="00D43F22"/>
    <w:rsid w:val="00D44974"/>
    <w:rsid w:val="00D44BDB"/>
    <w:rsid w:val="00D45833"/>
    <w:rsid w:val="00D458CB"/>
    <w:rsid w:val="00D466D1"/>
    <w:rsid w:val="00D46C1D"/>
    <w:rsid w:val="00D472A3"/>
    <w:rsid w:val="00D4748F"/>
    <w:rsid w:val="00D4785C"/>
    <w:rsid w:val="00D5077E"/>
    <w:rsid w:val="00D5143D"/>
    <w:rsid w:val="00D51B51"/>
    <w:rsid w:val="00D51F64"/>
    <w:rsid w:val="00D520FD"/>
    <w:rsid w:val="00D524CE"/>
    <w:rsid w:val="00D5274C"/>
    <w:rsid w:val="00D52A8C"/>
    <w:rsid w:val="00D52E6A"/>
    <w:rsid w:val="00D52F26"/>
    <w:rsid w:val="00D531AA"/>
    <w:rsid w:val="00D5339E"/>
    <w:rsid w:val="00D53779"/>
    <w:rsid w:val="00D538B3"/>
    <w:rsid w:val="00D53C46"/>
    <w:rsid w:val="00D5456A"/>
    <w:rsid w:val="00D55440"/>
    <w:rsid w:val="00D558F2"/>
    <w:rsid w:val="00D55B37"/>
    <w:rsid w:val="00D55FA8"/>
    <w:rsid w:val="00D56561"/>
    <w:rsid w:val="00D56EE0"/>
    <w:rsid w:val="00D571F6"/>
    <w:rsid w:val="00D5736E"/>
    <w:rsid w:val="00D57476"/>
    <w:rsid w:val="00D57C47"/>
    <w:rsid w:val="00D57E50"/>
    <w:rsid w:val="00D60D13"/>
    <w:rsid w:val="00D60EC9"/>
    <w:rsid w:val="00D61C53"/>
    <w:rsid w:val="00D61CE3"/>
    <w:rsid w:val="00D628BE"/>
    <w:rsid w:val="00D62B50"/>
    <w:rsid w:val="00D62CD1"/>
    <w:rsid w:val="00D63282"/>
    <w:rsid w:val="00D633A7"/>
    <w:rsid w:val="00D63BDC"/>
    <w:rsid w:val="00D63F0D"/>
    <w:rsid w:val="00D63F87"/>
    <w:rsid w:val="00D64111"/>
    <w:rsid w:val="00D6475D"/>
    <w:rsid w:val="00D64B1A"/>
    <w:rsid w:val="00D65A21"/>
    <w:rsid w:val="00D65CD4"/>
    <w:rsid w:val="00D66521"/>
    <w:rsid w:val="00D665FA"/>
    <w:rsid w:val="00D66D7D"/>
    <w:rsid w:val="00D66F83"/>
    <w:rsid w:val="00D6779B"/>
    <w:rsid w:val="00D67EC3"/>
    <w:rsid w:val="00D71061"/>
    <w:rsid w:val="00D7124C"/>
    <w:rsid w:val="00D71757"/>
    <w:rsid w:val="00D71AB8"/>
    <w:rsid w:val="00D71C20"/>
    <w:rsid w:val="00D71C6F"/>
    <w:rsid w:val="00D72394"/>
    <w:rsid w:val="00D72A07"/>
    <w:rsid w:val="00D72BF2"/>
    <w:rsid w:val="00D75400"/>
    <w:rsid w:val="00D7574A"/>
    <w:rsid w:val="00D75AC9"/>
    <w:rsid w:val="00D75E02"/>
    <w:rsid w:val="00D7669A"/>
    <w:rsid w:val="00D76778"/>
    <w:rsid w:val="00D76910"/>
    <w:rsid w:val="00D76B13"/>
    <w:rsid w:val="00D76E10"/>
    <w:rsid w:val="00D76E8C"/>
    <w:rsid w:val="00D77017"/>
    <w:rsid w:val="00D7745A"/>
    <w:rsid w:val="00D7745F"/>
    <w:rsid w:val="00D7759A"/>
    <w:rsid w:val="00D77682"/>
    <w:rsid w:val="00D77B98"/>
    <w:rsid w:val="00D77DC5"/>
    <w:rsid w:val="00D8020F"/>
    <w:rsid w:val="00D804EB"/>
    <w:rsid w:val="00D804FB"/>
    <w:rsid w:val="00D80ACC"/>
    <w:rsid w:val="00D8123D"/>
    <w:rsid w:val="00D81501"/>
    <w:rsid w:val="00D81772"/>
    <w:rsid w:val="00D81957"/>
    <w:rsid w:val="00D823FA"/>
    <w:rsid w:val="00D82B60"/>
    <w:rsid w:val="00D82D93"/>
    <w:rsid w:val="00D84F45"/>
    <w:rsid w:val="00D853AA"/>
    <w:rsid w:val="00D85471"/>
    <w:rsid w:val="00D855EC"/>
    <w:rsid w:val="00D8652D"/>
    <w:rsid w:val="00D8665F"/>
    <w:rsid w:val="00D86E97"/>
    <w:rsid w:val="00D8704A"/>
    <w:rsid w:val="00D87582"/>
    <w:rsid w:val="00D8765F"/>
    <w:rsid w:val="00D876CC"/>
    <w:rsid w:val="00D87F01"/>
    <w:rsid w:val="00D90009"/>
    <w:rsid w:val="00D9023B"/>
    <w:rsid w:val="00D90295"/>
    <w:rsid w:val="00D906B1"/>
    <w:rsid w:val="00D90FA0"/>
    <w:rsid w:val="00D910D5"/>
    <w:rsid w:val="00D9132E"/>
    <w:rsid w:val="00D9190A"/>
    <w:rsid w:val="00D91979"/>
    <w:rsid w:val="00D91E9F"/>
    <w:rsid w:val="00D9204C"/>
    <w:rsid w:val="00D922B7"/>
    <w:rsid w:val="00D9276B"/>
    <w:rsid w:val="00D9434C"/>
    <w:rsid w:val="00D94EB8"/>
    <w:rsid w:val="00D95679"/>
    <w:rsid w:val="00D958A2"/>
    <w:rsid w:val="00D95DB6"/>
    <w:rsid w:val="00D95E2D"/>
    <w:rsid w:val="00D95F63"/>
    <w:rsid w:val="00D964D1"/>
    <w:rsid w:val="00D96508"/>
    <w:rsid w:val="00D97128"/>
    <w:rsid w:val="00D971A7"/>
    <w:rsid w:val="00D978D3"/>
    <w:rsid w:val="00D979AB"/>
    <w:rsid w:val="00DA00E9"/>
    <w:rsid w:val="00DA0916"/>
    <w:rsid w:val="00DA15A3"/>
    <w:rsid w:val="00DA16BC"/>
    <w:rsid w:val="00DA1879"/>
    <w:rsid w:val="00DA1A14"/>
    <w:rsid w:val="00DA2C77"/>
    <w:rsid w:val="00DA3474"/>
    <w:rsid w:val="00DA3789"/>
    <w:rsid w:val="00DA47DA"/>
    <w:rsid w:val="00DA4AC4"/>
    <w:rsid w:val="00DA4C03"/>
    <w:rsid w:val="00DA568C"/>
    <w:rsid w:val="00DA57F0"/>
    <w:rsid w:val="00DA5979"/>
    <w:rsid w:val="00DA5B54"/>
    <w:rsid w:val="00DA5D89"/>
    <w:rsid w:val="00DA5FD8"/>
    <w:rsid w:val="00DA60CE"/>
    <w:rsid w:val="00DA611E"/>
    <w:rsid w:val="00DA646C"/>
    <w:rsid w:val="00DA691A"/>
    <w:rsid w:val="00DA7DE2"/>
    <w:rsid w:val="00DA7DFD"/>
    <w:rsid w:val="00DB0907"/>
    <w:rsid w:val="00DB1733"/>
    <w:rsid w:val="00DB1A31"/>
    <w:rsid w:val="00DB1B49"/>
    <w:rsid w:val="00DB1ECB"/>
    <w:rsid w:val="00DB28FB"/>
    <w:rsid w:val="00DB29A2"/>
    <w:rsid w:val="00DB2A0A"/>
    <w:rsid w:val="00DB2A8E"/>
    <w:rsid w:val="00DB2E4C"/>
    <w:rsid w:val="00DB36AF"/>
    <w:rsid w:val="00DB3B8C"/>
    <w:rsid w:val="00DB41C9"/>
    <w:rsid w:val="00DB4632"/>
    <w:rsid w:val="00DB4845"/>
    <w:rsid w:val="00DB5332"/>
    <w:rsid w:val="00DB5525"/>
    <w:rsid w:val="00DB5579"/>
    <w:rsid w:val="00DB5A2E"/>
    <w:rsid w:val="00DB5C77"/>
    <w:rsid w:val="00DB5C9E"/>
    <w:rsid w:val="00DB6529"/>
    <w:rsid w:val="00DB6A43"/>
    <w:rsid w:val="00DB6E1D"/>
    <w:rsid w:val="00DB6F5A"/>
    <w:rsid w:val="00DB70C8"/>
    <w:rsid w:val="00DB722F"/>
    <w:rsid w:val="00DB768A"/>
    <w:rsid w:val="00DB7769"/>
    <w:rsid w:val="00DB7A85"/>
    <w:rsid w:val="00DB7D2E"/>
    <w:rsid w:val="00DC001A"/>
    <w:rsid w:val="00DC1138"/>
    <w:rsid w:val="00DC1235"/>
    <w:rsid w:val="00DC1E1F"/>
    <w:rsid w:val="00DC254E"/>
    <w:rsid w:val="00DC26DE"/>
    <w:rsid w:val="00DC28F9"/>
    <w:rsid w:val="00DC2ACB"/>
    <w:rsid w:val="00DC2AFE"/>
    <w:rsid w:val="00DC2EDA"/>
    <w:rsid w:val="00DC3355"/>
    <w:rsid w:val="00DC4057"/>
    <w:rsid w:val="00DC44D4"/>
    <w:rsid w:val="00DC49EB"/>
    <w:rsid w:val="00DC56C5"/>
    <w:rsid w:val="00DC5B6A"/>
    <w:rsid w:val="00DC6442"/>
    <w:rsid w:val="00DC651B"/>
    <w:rsid w:val="00DC7387"/>
    <w:rsid w:val="00DC7A37"/>
    <w:rsid w:val="00DC7ACC"/>
    <w:rsid w:val="00DD005B"/>
    <w:rsid w:val="00DD01A3"/>
    <w:rsid w:val="00DD04D5"/>
    <w:rsid w:val="00DD0A37"/>
    <w:rsid w:val="00DD110F"/>
    <w:rsid w:val="00DD136B"/>
    <w:rsid w:val="00DD26A1"/>
    <w:rsid w:val="00DD29AD"/>
    <w:rsid w:val="00DD2D00"/>
    <w:rsid w:val="00DD303E"/>
    <w:rsid w:val="00DD377C"/>
    <w:rsid w:val="00DD3A35"/>
    <w:rsid w:val="00DD3AD1"/>
    <w:rsid w:val="00DD4598"/>
    <w:rsid w:val="00DD4BBE"/>
    <w:rsid w:val="00DD4CED"/>
    <w:rsid w:val="00DD54EC"/>
    <w:rsid w:val="00DD5692"/>
    <w:rsid w:val="00DD634E"/>
    <w:rsid w:val="00DD69BC"/>
    <w:rsid w:val="00DD6F87"/>
    <w:rsid w:val="00DD704D"/>
    <w:rsid w:val="00DE01F8"/>
    <w:rsid w:val="00DE09A1"/>
    <w:rsid w:val="00DE157D"/>
    <w:rsid w:val="00DE17EB"/>
    <w:rsid w:val="00DE18BB"/>
    <w:rsid w:val="00DE1EE4"/>
    <w:rsid w:val="00DE1EE7"/>
    <w:rsid w:val="00DE248F"/>
    <w:rsid w:val="00DE32E5"/>
    <w:rsid w:val="00DE355A"/>
    <w:rsid w:val="00DE3FDB"/>
    <w:rsid w:val="00DE47B4"/>
    <w:rsid w:val="00DE5E67"/>
    <w:rsid w:val="00DE6DD5"/>
    <w:rsid w:val="00DE7186"/>
    <w:rsid w:val="00DE7C75"/>
    <w:rsid w:val="00DF015E"/>
    <w:rsid w:val="00DF0627"/>
    <w:rsid w:val="00DF06C0"/>
    <w:rsid w:val="00DF0BA2"/>
    <w:rsid w:val="00DF0E67"/>
    <w:rsid w:val="00DF195F"/>
    <w:rsid w:val="00DF1BE9"/>
    <w:rsid w:val="00DF2022"/>
    <w:rsid w:val="00DF2380"/>
    <w:rsid w:val="00DF263E"/>
    <w:rsid w:val="00DF2B32"/>
    <w:rsid w:val="00DF2F1B"/>
    <w:rsid w:val="00DF2FCF"/>
    <w:rsid w:val="00DF319C"/>
    <w:rsid w:val="00DF33EC"/>
    <w:rsid w:val="00DF3A34"/>
    <w:rsid w:val="00DF4778"/>
    <w:rsid w:val="00DF4917"/>
    <w:rsid w:val="00DF4DF4"/>
    <w:rsid w:val="00DF54EA"/>
    <w:rsid w:val="00DF5C82"/>
    <w:rsid w:val="00DF5E64"/>
    <w:rsid w:val="00DF6BE6"/>
    <w:rsid w:val="00DF6CB8"/>
    <w:rsid w:val="00DF6D7E"/>
    <w:rsid w:val="00DF71AA"/>
    <w:rsid w:val="00DF7257"/>
    <w:rsid w:val="00DF761A"/>
    <w:rsid w:val="00DF76D8"/>
    <w:rsid w:val="00DF7A51"/>
    <w:rsid w:val="00DF7E0E"/>
    <w:rsid w:val="00E00E42"/>
    <w:rsid w:val="00E0178F"/>
    <w:rsid w:val="00E02631"/>
    <w:rsid w:val="00E027CF"/>
    <w:rsid w:val="00E029DE"/>
    <w:rsid w:val="00E029F0"/>
    <w:rsid w:val="00E02DB1"/>
    <w:rsid w:val="00E02E1B"/>
    <w:rsid w:val="00E03A9B"/>
    <w:rsid w:val="00E0435D"/>
    <w:rsid w:val="00E04532"/>
    <w:rsid w:val="00E05400"/>
    <w:rsid w:val="00E05914"/>
    <w:rsid w:val="00E05F4E"/>
    <w:rsid w:val="00E064EE"/>
    <w:rsid w:val="00E06AF2"/>
    <w:rsid w:val="00E06B21"/>
    <w:rsid w:val="00E06D80"/>
    <w:rsid w:val="00E06EE6"/>
    <w:rsid w:val="00E0763E"/>
    <w:rsid w:val="00E1052C"/>
    <w:rsid w:val="00E10826"/>
    <w:rsid w:val="00E11813"/>
    <w:rsid w:val="00E119DB"/>
    <w:rsid w:val="00E1290D"/>
    <w:rsid w:val="00E129E4"/>
    <w:rsid w:val="00E12AC6"/>
    <w:rsid w:val="00E12B7C"/>
    <w:rsid w:val="00E12E9B"/>
    <w:rsid w:val="00E1312F"/>
    <w:rsid w:val="00E13B9B"/>
    <w:rsid w:val="00E140E1"/>
    <w:rsid w:val="00E15FBA"/>
    <w:rsid w:val="00E1609F"/>
    <w:rsid w:val="00E166E1"/>
    <w:rsid w:val="00E16772"/>
    <w:rsid w:val="00E1764F"/>
    <w:rsid w:val="00E203B5"/>
    <w:rsid w:val="00E208E1"/>
    <w:rsid w:val="00E20950"/>
    <w:rsid w:val="00E20C7B"/>
    <w:rsid w:val="00E20E94"/>
    <w:rsid w:val="00E21953"/>
    <w:rsid w:val="00E21AD4"/>
    <w:rsid w:val="00E21C1B"/>
    <w:rsid w:val="00E21F92"/>
    <w:rsid w:val="00E220B4"/>
    <w:rsid w:val="00E22604"/>
    <w:rsid w:val="00E22989"/>
    <w:rsid w:val="00E22DAB"/>
    <w:rsid w:val="00E231FE"/>
    <w:rsid w:val="00E2321D"/>
    <w:rsid w:val="00E239AA"/>
    <w:rsid w:val="00E240B8"/>
    <w:rsid w:val="00E242EA"/>
    <w:rsid w:val="00E243A9"/>
    <w:rsid w:val="00E245D7"/>
    <w:rsid w:val="00E248EF"/>
    <w:rsid w:val="00E24D44"/>
    <w:rsid w:val="00E24D57"/>
    <w:rsid w:val="00E24FC4"/>
    <w:rsid w:val="00E250EC"/>
    <w:rsid w:val="00E2610F"/>
    <w:rsid w:val="00E270E8"/>
    <w:rsid w:val="00E27632"/>
    <w:rsid w:val="00E27725"/>
    <w:rsid w:val="00E27772"/>
    <w:rsid w:val="00E27CB8"/>
    <w:rsid w:val="00E3105F"/>
    <w:rsid w:val="00E3155B"/>
    <w:rsid w:val="00E31E69"/>
    <w:rsid w:val="00E322A9"/>
    <w:rsid w:val="00E32C19"/>
    <w:rsid w:val="00E3307B"/>
    <w:rsid w:val="00E3314B"/>
    <w:rsid w:val="00E33A5B"/>
    <w:rsid w:val="00E33E1E"/>
    <w:rsid w:val="00E33F17"/>
    <w:rsid w:val="00E341B8"/>
    <w:rsid w:val="00E342FF"/>
    <w:rsid w:val="00E343AB"/>
    <w:rsid w:val="00E34D11"/>
    <w:rsid w:val="00E34F66"/>
    <w:rsid w:val="00E3557D"/>
    <w:rsid w:val="00E3570D"/>
    <w:rsid w:val="00E357B4"/>
    <w:rsid w:val="00E359AA"/>
    <w:rsid w:val="00E35B89"/>
    <w:rsid w:val="00E35DC5"/>
    <w:rsid w:val="00E372AA"/>
    <w:rsid w:val="00E3746D"/>
    <w:rsid w:val="00E40543"/>
    <w:rsid w:val="00E40747"/>
    <w:rsid w:val="00E41191"/>
    <w:rsid w:val="00E41421"/>
    <w:rsid w:val="00E415F2"/>
    <w:rsid w:val="00E41637"/>
    <w:rsid w:val="00E416B1"/>
    <w:rsid w:val="00E416DE"/>
    <w:rsid w:val="00E4195B"/>
    <w:rsid w:val="00E41CFA"/>
    <w:rsid w:val="00E41CFC"/>
    <w:rsid w:val="00E41D11"/>
    <w:rsid w:val="00E425A2"/>
    <w:rsid w:val="00E430E0"/>
    <w:rsid w:val="00E43246"/>
    <w:rsid w:val="00E433D2"/>
    <w:rsid w:val="00E43B2B"/>
    <w:rsid w:val="00E43C1F"/>
    <w:rsid w:val="00E447DD"/>
    <w:rsid w:val="00E44D09"/>
    <w:rsid w:val="00E4508C"/>
    <w:rsid w:val="00E4592D"/>
    <w:rsid w:val="00E45ADD"/>
    <w:rsid w:val="00E4649C"/>
    <w:rsid w:val="00E4650B"/>
    <w:rsid w:val="00E473D8"/>
    <w:rsid w:val="00E47D83"/>
    <w:rsid w:val="00E47EF3"/>
    <w:rsid w:val="00E500A1"/>
    <w:rsid w:val="00E502A9"/>
    <w:rsid w:val="00E50AA3"/>
    <w:rsid w:val="00E50F84"/>
    <w:rsid w:val="00E51B74"/>
    <w:rsid w:val="00E51F89"/>
    <w:rsid w:val="00E524A7"/>
    <w:rsid w:val="00E53197"/>
    <w:rsid w:val="00E53562"/>
    <w:rsid w:val="00E537FB"/>
    <w:rsid w:val="00E539C2"/>
    <w:rsid w:val="00E53D44"/>
    <w:rsid w:val="00E5414B"/>
    <w:rsid w:val="00E54441"/>
    <w:rsid w:val="00E55576"/>
    <w:rsid w:val="00E55733"/>
    <w:rsid w:val="00E5579B"/>
    <w:rsid w:val="00E55A6C"/>
    <w:rsid w:val="00E55BB7"/>
    <w:rsid w:val="00E56178"/>
    <w:rsid w:val="00E56285"/>
    <w:rsid w:val="00E562BB"/>
    <w:rsid w:val="00E56A1A"/>
    <w:rsid w:val="00E56AD2"/>
    <w:rsid w:val="00E60227"/>
    <w:rsid w:val="00E61238"/>
    <w:rsid w:val="00E612BF"/>
    <w:rsid w:val="00E615F3"/>
    <w:rsid w:val="00E6180E"/>
    <w:rsid w:val="00E61F79"/>
    <w:rsid w:val="00E62440"/>
    <w:rsid w:val="00E627B1"/>
    <w:rsid w:val="00E628C2"/>
    <w:rsid w:val="00E62A9A"/>
    <w:rsid w:val="00E62E30"/>
    <w:rsid w:val="00E62F57"/>
    <w:rsid w:val="00E63B99"/>
    <w:rsid w:val="00E63D0A"/>
    <w:rsid w:val="00E6426D"/>
    <w:rsid w:val="00E65589"/>
    <w:rsid w:val="00E658F2"/>
    <w:rsid w:val="00E666FF"/>
    <w:rsid w:val="00E66F8B"/>
    <w:rsid w:val="00E672A5"/>
    <w:rsid w:val="00E71928"/>
    <w:rsid w:val="00E71B64"/>
    <w:rsid w:val="00E72245"/>
    <w:rsid w:val="00E7229F"/>
    <w:rsid w:val="00E72BC2"/>
    <w:rsid w:val="00E73014"/>
    <w:rsid w:val="00E737BB"/>
    <w:rsid w:val="00E73838"/>
    <w:rsid w:val="00E738B4"/>
    <w:rsid w:val="00E73E58"/>
    <w:rsid w:val="00E741E9"/>
    <w:rsid w:val="00E74A44"/>
    <w:rsid w:val="00E74ADF"/>
    <w:rsid w:val="00E74B16"/>
    <w:rsid w:val="00E74D66"/>
    <w:rsid w:val="00E74F9A"/>
    <w:rsid w:val="00E74FEE"/>
    <w:rsid w:val="00E752B9"/>
    <w:rsid w:val="00E75C1F"/>
    <w:rsid w:val="00E75F72"/>
    <w:rsid w:val="00E75FC4"/>
    <w:rsid w:val="00E760CD"/>
    <w:rsid w:val="00E764E0"/>
    <w:rsid w:val="00E76723"/>
    <w:rsid w:val="00E76EBE"/>
    <w:rsid w:val="00E76FDB"/>
    <w:rsid w:val="00E773A4"/>
    <w:rsid w:val="00E77C34"/>
    <w:rsid w:val="00E80165"/>
    <w:rsid w:val="00E805F0"/>
    <w:rsid w:val="00E80F6F"/>
    <w:rsid w:val="00E81722"/>
    <w:rsid w:val="00E81A3A"/>
    <w:rsid w:val="00E8277F"/>
    <w:rsid w:val="00E82B1D"/>
    <w:rsid w:val="00E83DC6"/>
    <w:rsid w:val="00E8404E"/>
    <w:rsid w:val="00E84185"/>
    <w:rsid w:val="00E849B5"/>
    <w:rsid w:val="00E85E96"/>
    <w:rsid w:val="00E85F0A"/>
    <w:rsid w:val="00E86216"/>
    <w:rsid w:val="00E86334"/>
    <w:rsid w:val="00E86529"/>
    <w:rsid w:val="00E86886"/>
    <w:rsid w:val="00E86AC7"/>
    <w:rsid w:val="00E879A1"/>
    <w:rsid w:val="00E87C6A"/>
    <w:rsid w:val="00E87EC8"/>
    <w:rsid w:val="00E90146"/>
    <w:rsid w:val="00E907DF"/>
    <w:rsid w:val="00E9089B"/>
    <w:rsid w:val="00E908AB"/>
    <w:rsid w:val="00E90D8C"/>
    <w:rsid w:val="00E91250"/>
    <w:rsid w:val="00E9137B"/>
    <w:rsid w:val="00E91440"/>
    <w:rsid w:val="00E91A51"/>
    <w:rsid w:val="00E920BB"/>
    <w:rsid w:val="00E92232"/>
    <w:rsid w:val="00E92894"/>
    <w:rsid w:val="00E93007"/>
    <w:rsid w:val="00E93078"/>
    <w:rsid w:val="00E94F6E"/>
    <w:rsid w:val="00E95488"/>
    <w:rsid w:val="00E95A52"/>
    <w:rsid w:val="00E960DF"/>
    <w:rsid w:val="00E9629F"/>
    <w:rsid w:val="00E9666A"/>
    <w:rsid w:val="00E96884"/>
    <w:rsid w:val="00E9708F"/>
    <w:rsid w:val="00E9744F"/>
    <w:rsid w:val="00E97B44"/>
    <w:rsid w:val="00E97C41"/>
    <w:rsid w:val="00EA067A"/>
    <w:rsid w:val="00EA0AB4"/>
    <w:rsid w:val="00EA0DE1"/>
    <w:rsid w:val="00EA20A0"/>
    <w:rsid w:val="00EA2D7A"/>
    <w:rsid w:val="00EA330F"/>
    <w:rsid w:val="00EA54C8"/>
    <w:rsid w:val="00EA58E0"/>
    <w:rsid w:val="00EA5989"/>
    <w:rsid w:val="00EA6678"/>
    <w:rsid w:val="00EA723E"/>
    <w:rsid w:val="00EA73F1"/>
    <w:rsid w:val="00EA7B3E"/>
    <w:rsid w:val="00EA7B62"/>
    <w:rsid w:val="00EA7CD4"/>
    <w:rsid w:val="00EA7E42"/>
    <w:rsid w:val="00EB03AB"/>
    <w:rsid w:val="00EB0513"/>
    <w:rsid w:val="00EB17A1"/>
    <w:rsid w:val="00EB1F7F"/>
    <w:rsid w:val="00EB28CA"/>
    <w:rsid w:val="00EB2CA4"/>
    <w:rsid w:val="00EB3127"/>
    <w:rsid w:val="00EB3F10"/>
    <w:rsid w:val="00EB419C"/>
    <w:rsid w:val="00EB4A54"/>
    <w:rsid w:val="00EB4BDA"/>
    <w:rsid w:val="00EB51B2"/>
    <w:rsid w:val="00EB6083"/>
    <w:rsid w:val="00EB64BB"/>
    <w:rsid w:val="00EB6631"/>
    <w:rsid w:val="00EB69E7"/>
    <w:rsid w:val="00EB7AB0"/>
    <w:rsid w:val="00EB7D03"/>
    <w:rsid w:val="00EC019D"/>
    <w:rsid w:val="00EC0274"/>
    <w:rsid w:val="00EC0CBC"/>
    <w:rsid w:val="00EC0D48"/>
    <w:rsid w:val="00EC17D9"/>
    <w:rsid w:val="00EC1CC6"/>
    <w:rsid w:val="00EC1D7B"/>
    <w:rsid w:val="00EC1E4A"/>
    <w:rsid w:val="00EC1EDC"/>
    <w:rsid w:val="00EC23EE"/>
    <w:rsid w:val="00EC2419"/>
    <w:rsid w:val="00EC2D1F"/>
    <w:rsid w:val="00EC2F2A"/>
    <w:rsid w:val="00EC3509"/>
    <w:rsid w:val="00EC3B3D"/>
    <w:rsid w:val="00EC3DC8"/>
    <w:rsid w:val="00EC5413"/>
    <w:rsid w:val="00EC5D72"/>
    <w:rsid w:val="00EC5F3A"/>
    <w:rsid w:val="00EC6E7A"/>
    <w:rsid w:val="00ED02B3"/>
    <w:rsid w:val="00ED03CB"/>
    <w:rsid w:val="00ED0EBA"/>
    <w:rsid w:val="00ED1353"/>
    <w:rsid w:val="00ED15AA"/>
    <w:rsid w:val="00ED17E1"/>
    <w:rsid w:val="00ED1A29"/>
    <w:rsid w:val="00ED1C72"/>
    <w:rsid w:val="00ED1DA6"/>
    <w:rsid w:val="00ED2136"/>
    <w:rsid w:val="00ED2397"/>
    <w:rsid w:val="00ED28C8"/>
    <w:rsid w:val="00ED2E7F"/>
    <w:rsid w:val="00ED2FF1"/>
    <w:rsid w:val="00ED31EB"/>
    <w:rsid w:val="00ED3888"/>
    <w:rsid w:val="00ED3D38"/>
    <w:rsid w:val="00ED448B"/>
    <w:rsid w:val="00ED450B"/>
    <w:rsid w:val="00ED45FA"/>
    <w:rsid w:val="00ED46C2"/>
    <w:rsid w:val="00ED552B"/>
    <w:rsid w:val="00ED5898"/>
    <w:rsid w:val="00ED62E5"/>
    <w:rsid w:val="00ED6347"/>
    <w:rsid w:val="00ED6BFB"/>
    <w:rsid w:val="00ED7843"/>
    <w:rsid w:val="00ED7FEF"/>
    <w:rsid w:val="00EE0EA6"/>
    <w:rsid w:val="00EE1383"/>
    <w:rsid w:val="00EE14AD"/>
    <w:rsid w:val="00EE1B9E"/>
    <w:rsid w:val="00EE263F"/>
    <w:rsid w:val="00EE264C"/>
    <w:rsid w:val="00EE282F"/>
    <w:rsid w:val="00EE2C35"/>
    <w:rsid w:val="00EE2D89"/>
    <w:rsid w:val="00EE2D93"/>
    <w:rsid w:val="00EE326B"/>
    <w:rsid w:val="00EE3292"/>
    <w:rsid w:val="00EE331B"/>
    <w:rsid w:val="00EE36B2"/>
    <w:rsid w:val="00EE4547"/>
    <w:rsid w:val="00EE4DB1"/>
    <w:rsid w:val="00EE558F"/>
    <w:rsid w:val="00EE5A68"/>
    <w:rsid w:val="00EE5A87"/>
    <w:rsid w:val="00EE5C41"/>
    <w:rsid w:val="00EE5E0F"/>
    <w:rsid w:val="00EE5E9B"/>
    <w:rsid w:val="00EE673C"/>
    <w:rsid w:val="00EE78CE"/>
    <w:rsid w:val="00EE7CB9"/>
    <w:rsid w:val="00EE7DC7"/>
    <w:rsid w:val="00EF068D"/>
    <w:rsid w:val="00EF0774"/>
    <w:rsid w:val="00EF09AC"/>
    <w:rsid w:val="00EF0F3B"/>
    <w:rsid w:val="00EF1DAB"/>
    <w:rsid w:val="00EF238D"/>
    <w:rsid w:val="00EF260A"/>
    <w:rsid w:val="00EF26F4"/>
    <w:rsid w:val="00EF32B0"/>
    <w:rsid w:val="00EF35F5"/>
    <w:rsid w:val="00EF3C4C"/>
    <w:rsid w:val="00EF3F44"/>
    <w:rsid w:val="00EF4891"/>
    <w:rsid w:val="00EF493C"/>
    <w:rsid w:val="00EF4A5F"/>
    <w:rsid w:val="00EF4EDD"/>
    <w:rsid w:val="00EF5340"/>
    <w:rsid w:val="00EF5A04"/>
    <w:rsid w:val="00EF5B70"/>
    <w:rsid w:val="00EF5D38"/>
    <w:rsid w:val="00EF5DAA"/>
    <w:rsid w:val="00EF6219"/>
    <w:rsid w:val="00EF65F6"/>
    <w:rsid w:val="00EF6806"/>
    <w:rsid w:val="00EF6A57"/>
    <w:rsid w:val="00EF6BB9"/>
    <w:rsid w:val="00EF7165"/>
    <w:rsid w:val="00EF736B"/>
    <w:rsid w:val="00F012CE"/>
    <w:rsid w:val="00F015F1"/>
    <w:rsid w:val="00F017CC"/>
    <w:rsid w:val="00F025BC"/>
    <w:rsid w:val="00F02693"/>
    <w:rsid w:val="00F02CDA"/>
    <w:rsid w:val="00F03649"/>
    <w:rsid w:val="00F03C0D"/>
    <w:rsid w:val="00F03F73"/>
    <w:rsid w:val="00F041F5"/>
    <w:rsid w:val="00F04228"/>
    <w:rsid w:val="00F04A9D"/>
    <w:rsid w:val="00F05185"/>
    <w:rsid w:val="00F05379"/>
    <w:rsid w:val="00F05FDA"/>
    <w:rsid w:val="00F064E6"/>
    <w:rsid w:val="00F06A46"/>
    <w:rsid w:val="00F079E8"/>
    <w:rsid w:val="00F07AC3"/>
    <w:rsid w:val="00F10C36"/>
    <w:rsid w:val="00F11228"/>
    <w:rsid w:val="00F11BA7"/>
    <w:rsid w:val="00F11BFF"/>
    <w:rsid w:val="00F12292"/>
    <w:rsid w:val="00F122CB"/>
    <w:rsid w:val="00F1298E"/>
    <w:rsid w:val="00F129D3"/>
    <w:rsid w:val="00F12E3E"/>
    <w:rsid w:val="00F1343E"/>
    <w:rsid w:val="00F136A7"/>
    <w:rsid w:val="00F13905"/>
    <w:rsid w:val="00F147AC"/>
    <w:rsid w:val="00F152FF"/>
    <w:rsid w:val="00F15CB1"/>
    <w:rsid w:val="00F16DF1"/>
    <w:rsid w:val="00F17123"/>
    <w:rsid w:val="00F17540"/>
    <w:rsid w:val="00F2082C"/>
    <w:rsid w:val="00F20BDA"/>
    <w:rsid w:val="00F21249"/>
    <w:rsid w:val="00F212E3"/>
    <w:rsid w:val="00F21AF1"/>
    <w:rsid w:val="00F21BB1"/>
    <w:rsid w:val="00F22662"/>
    <w:rsid w:val="00F22825"/>
    <w:rsid w:val="00F22EF8"/>
    <w:rsid w:val="00F2302F"/>
    <w:rsid w:val="00F23571"/>
    <w:rsid w:val="00F24EA2"/>
    <w:rsid w:val="00F2540A"/>
    <w:rsid w:val="00F256F5"/>
    <w:rsid w:val="00F25A37"/>
    <w:rsid w:val="00F25DDE"/>
    <w:rsid w:val="00F26046"/>
    <w:rsid w:val="00F262B2"/>
    <w:rsid w:val="00F2639B"/>
    <w:rsid w:val="00F266EB"/>
    <w:rsid w:val="00F272DE"/>
    <w:rsid w:val="00F273A9"/>
    <w:rsid w:val="00F27757"/>
    <w:rsid w:val="00F27CF4"/>
    <w:rsid w:val="00F3016E"/>
    <w:rsid w:val="00F30B40"/>
    <w:rsid w:val="00F3104B"/>
    <w:rsid w:val="00F31197"/>
    <w:rsid w:val="00F31E2A"/>
    <w:rsid w:val="00F31E5C"/>
    <w:rsid w:val="00F31E7F"/>
    <w:rsid w:val="00F31FE0"/>
    <w:rsid w:val="00F32930"/>
    <w:rsid w:val="00F32B2F"/>
    <w:rsid w:val="00F32BD6"/>
    <w:rsid w:val="00F32CDE"/>
    <w:rsid w:val="00F32D10"/>
    <w:rsid w:val="00F32EFD"/>
    <w:rsid w:val="00F33233"/>
    <w:rsid w:val="00F34108"/>
    <w:rsid w:val="00F34D51"/>
    <w:rsid w:val="00F34E5A"/>
    <w:rsid w:val="00F35A43"/>
    <w:rsid w:val="00F35C7E"/>
    <w:rsid w:val="00F36138"/>
    <w:rsid w:val="00F3626B"/>
    <w:rsid w:val="00F36321"/>
    <w:rsid w:val="00F367C4"/>
    <w:rsid w:val="00F36D67"/>
    <w:rsid w:val="00F3742D"/>
    <w:rsid w:val="00F37B7F"/>
    <w:rsid w:val="00F37D48"/>
    <w:rsid w:val="00F40083"/>
    <w:rsid w:val="00F40915"/>
    <w:rsid w:val="00F40BB9"/>
    <w:rsid w:val="00F42086"/>
    <w:rsid w:val="00F424FE"/>
    <w:rsid w:val="00F42B3D"/>
    <w:rsid w:val="00F43081"/>
    <w:rsid w:val="00F43C2A"/>
    <w:rsid w:val="00F4417B"/>
    <w:rsid w:val="00F44186"/>
    <w:rsid w:val="00F44992"/>
    <w:rsid w:val="00F44D10"/>
    <w:rsid w:val="00F45485"/>
    <w:rsid w:val="00F457AF"/>
    <w:rsid w:val="00F45AED"/>
    <w:rsid w:val="00F460BD"/>
    <w:rsid w:val="00F464EF"/>
    <w:rsid w:val="00F46992"/>
    <w:rsid w:val="00F46F74"/>
    <w:rsid w:val="00F470E2"/>
    <w:rsid w:val="00F4782A"/>
    <w:rsid w:val="00F47ADB"/>
    <w:rsid w:val="00F47EA9"/>
    <w:rsid w:val="00F50187"/>
    <w:rsid w:val="00F502B0"/>
    <w:rsid w:val="00F5044E"/>
    <w:rsid w:val="00F5088E"/>
    <w:rsid w:val="00F51734"/>
    <w:rsid w:val="00F52F8D"/>
    <w:rsid w:val="00F53061"/>
    <w:rsid w:val="00F5413B"/>
    <w:rsid w:val="00F542E7"/>
    <w:rsid w:val="00F54A2E"/>
    <w:rsid w:val="00F55E0D"/>
    <w:rsid w:val="00F56D9B"/>
    <w:rsid w:val="00F5726D"/>
    <w:rsid w:val="00F5785A"/>
    <w:rsid w:val="00F57B14"/>
    <w:rsid w:val="00F600B3"/>
    <w:rsid w:val="00F60755"/>
    <w:rsid w:val="00F61002"/>
    <w:rsid w:val="00F615FC"/>
    <w:rsid w:val="00F619A5"/>
    <w:rsid w:val="00F61AFC"/>
    <w:rsid w:val="00F61C6C"/>
    <w:rsid w:val="00F62B03"/>
    <w:rsid w:val="00F63463"/>
    <w:rsid w:val="00F63F95"/>
    <w:rsid w:val="00F642CA"/>
    <w:rsid w:val="00F6499D"/>
    <w:rsid w:val="00F64A65"/>
    <w:rsid w:val="00F64C54"/>
    <w:rsid w:val="00F64C62"/>
    <w:rsid w:val="00F65825"/>
    <w:rsid w:val="00F65AA4"/>
    <w:rsid w:val="00F66519"/>
    <w:rsid w:val="00F66B8C"/>
    <w:rsid w:val="00F66F14"/>
    <w:rsid w:val="00F67182"/>
    <w:rsid w:val="00F67280"/>
    <w:rsid w:val="00F6744D"/>
    <w:rsid w:val="00F675E2"/>
    <w:rsid w:val="00F6796F"/>
    <w:rsid w:val="00F67977"/>
    <w:rsid w:val="00F67A5C"/>
    <w:rsid w:val="00F70E0B"/>
    <w:rsid w:val="00F71723"/>
    <w:rsid w:val="00F7178A"/>
    <w:rsid w:val="00F71EDB"/>
    <w:rsid w:val="00F73D60"/>
    <w:rsid w:val="00F742F8"/>
    <w:rsid w:val="00F7433A"/>
    <w:rsid w:val="00F74AC0"/>
    <w:rsid w:val="00F75057"/>
    <w:rsid w:val="00F7538F"/>
    <w:rsid w:val="00F754E4"/>
    <w:rsid w:val="00F75C34"/>
    <w:rsid w:val="00F7658B"/>
    <w:rsid w:val="00F76737"/>
    <w:rsid w:val="00F76E57"/>
    <w:rsid w:val="00F775E7"/>
    <w:rsid w:val="00F77E4C"/>
    <w:rsid w:val="00F77F60"/>
    <w:rsid w:val="00F802FA"/>
    <w:rsid w:val="00F8080F"/>
    <w:rsid w:val="00F81095"/>
    <w:rsid w:val="00F81319"/>
    <w:rsid w:val="00F81568"/>
    <w:rsid w:val="00F815B4"/>
    <w:rsid w:val="00F81B9B"/>
    <w:rsid w:val="00F81DF8"/>
    <w:rsid w:val="00F81EDB"/>
    <w:rsid w:val="00F81F06"/>
    <w:rsid w:val="00F82985"/>
    <w:rsid w:val="00F82A31"/>
    <w:rsid w:val="00F82F7A"/>
    <w:rsid w:val="00F83634"/>
    <w:rsid w:val="00F8365A"/>
    <w:rsid w:val="00F837DA"/>
    <w:rsid w:val="00F83A16"/>
    <w:rsid w:val="00F84227"/>
    <w:rsid w:val="00F845A9"/>
    <w:rsid w:val="00F84749"/>
    <w:rsid w:val="00F84F2B"/>
    <w:rsid w:val="00F8531F"/>
    <w:rsid w:val="00F853C6"/>
    <w:rsid w:val="00F854CA"/>
    <w:rsid w:val="00F85668"/>
    <w:rsid w:val="00F85843"/>
    <w:rsid w:val="00F8698F"/>
    <w:rsid w:val="00F86DAA"/>
    <w:rsid w:val="00F86F2D"/>
    <w:rsid w:val="00F870AD"/>
    <w:rsid w:val="00F9091B"/>
    <w:rsid w:val="00F90ED0"/>
    <w:rsid w:val="00F9147B"/>
    <w:rsid w:val="00F916B5"/>
    <w:rsid w:val="00F91DE1"/>
    <w:rsid w:val="00F920D3"/>
    <w:rsid w:val="00F92628"/>
    <w:rsid w:val="00F92D0D"/>
    <w:rsid w:val="00F937B6"/>
    <w:rsid w:val="00F93BAD"/>
    <w:rsid w:val="00F944DD"/>
    <w:rsid w:val="00F94748"/>
    <w:rsid w:val="00F94D44"/>
    <w:rsid w:val="00F952C4"/>
    <w:rsid w:val="00F95A14"/>
    <w:rsid w:val="00F95C56"/>
    <w:rsid w:val="00F96267"/>
    <w:rsid w:val="00F96690"/>
    <w:rsid w:val="00F9670D"/>
    <w:rsid w:val="00F967DB"/>
    <w:rsid w:val="00F96E00"/>
    <w:rsid w:val="00F96E74"/>
    <w:rsid w:val="00F97100"/>
    <w:rsid w:val="00F974DA"/>
    <w:rsid w:val="00F9797E"/>
    <w:rsid w:val="00F979EE"/>
    <w:rsid w:val="00F97EC4"/>
    <w:rsid w:val="00FA0127"/>
    <w:rsid w:val="00FA0973"/>
    <w:rsid w:val="00FA0ABE"/>
    <w:rsid w:val="00FA0D5E"/>
    <w:rsid w:val="00FA1099"/>
    <w:rsid w:val="00FA1F28"/>
    <w:rsid w:val="00FA2616"/>
    <w:rsid w:val="00FA276B"/>
    <w:rsid w:val="00FA2781"/>
    <w:rsid w:val="00FA312F"/>
    <w:rsid w:val="00FA36E7"/>
    <w:rsid w:val="00FA3993"/>
    <w:rsid w:val="00FA40D5"/>
    <w:rsid w:val="00FA4760"/>
    <w:rsid w:val="00FA4BA7"/>
    <w:rsid w:val="00FA52B5"/>
    <w:rsid w:val="00FA58B2"/>
    <w:rsid w:val="00FA5993"/>
    <w:rsid w:val="00FA5A40"/>
    <w:rsid w:val="00FA603F"/>
    <w:rsid w:val="00FA62D8"/>
    <w:rsid w:val="00FA6E1E"/>
    <w:rsid w:val="00FA7E5D"/>
    <w:rsid w:val="00FB0813"/>
    <w:rsid w:val="00FB1180"/>
    <w:rsid w:val="00FB1BE5"/>
    <w:rsid w:val="00FB1FAF"/>
    <w:rsid w:val="00FB229D"/>
    <w:rsid w:val="00FB245D"/>
    <w:rsid w:val="00FB253D"/>
    <w:rsid w:val="00FB25D2"/>
    <w:rsid w:val="00FB3405"/>
    <w:rsid w:val="00FB3797"/>
    <w:rsid w:val="00FB4259"/>
    <w:rsid w:val="00FB47DF"/>
    <w:rsid w:val="00FB65F2"/>
    <w:rsid w:val="00FB6618"/>
    <w:rsid w:val="00FB6A4C"/>
    <w:rsid w:val="00FB6A8B"/>
    <w:rsid w:val="00FB73D1"/>
    <w:rsid w:val="00FC0756"/>
    <w:rsid w:val="00FC0D5D"/>
    <w:rsid w:val="00FC0D66"/>
    <w:rsid w:val="00FC0DEC"/>
    <w:rsid w:val="00FC10B0"/>
    <w:rsid w:val="00FC1191"/>
    <w:rsid w:val="00FC1346"/>
    <w:rsid w:val="00FC1855"/>
    <w:rsid w:val="00FC207F"/>
    <w:rsid w:val="00FC28F6"/>
    <w:rsid w:val="00FC2B83"/>
    <w:rsid w:val="00FC3311"/>
    <w:rsid w:val="00FC38D2"/>
    <w:rsid w:val="00FC3A3E"/>
    <w:rsid w:val="00FC3DCC"/>
    <w:rsid w:val="00FC3F5E"/>
    <w:rsid w:val="00FC4051"/>
    <w:rsid w:val="00FC46DA"/>
    <w:rsid w:val="00FC4D4E"/>
    <w:rsid w:val="00FC55C5"/>
    <w:rsid w:val="00FC56E7"/>
    <w:rsid w:val="00FC5B29"/>
    <w:rsid w:val="00FC6253"/>
    <w:rsid w:val="00FC67C5"/>
    <w:rsid w:val="00FC7027"/>
    <w:rsid w:val="00FC7272"/>
    <w:rsid w:val="00FD0666"/>
    <w:rsid w:val="00FD1135"/>
    <w:rsid w:val="00FD199D"/>
    <w:rsid w:val="00FD1B65"/>
    <w:rsid w:val="00FD1D47"/>
    <w:rsid w:val="00FD1D72"/>
    <w:rsid w:val="00FD20AA"/>
    <w:rsid w:val="00FD29E6"/>
    <w:rsid w:val="00FD2AAD"/>
    <w:rsid w:val="00FD2E65"/>
    <w:rsid w:val="00FD3E9A"/>
    <w:rsid w:val="00FD436F"/>
    <w:rsid w:val="00FD462D"/>
    <w:rsid w:val="00FD4E6E"/>
    <w:rsid w:val="00FD5164"/>
    <w:rsid w:val="00FD5AF2"/>
    <w:rsid w:val="00FD5CAB"/>
    <w:rsid w:val="00FD5D2B"/>
    <w:rsid w:val="00FD5DBF"/>
    <w:rsid w:val="00FD5FF6"/>
    <w:rsid w:val="00FD6A11"/>
    <w:rsid w:val="00FD6A46"/>
    <w:rsid w:val="00FD6F44"/>
    <w:rsid w:val="00FD71F3"/>
    <w:rsid w:val="00FD7F13"/>
    <w:rsid w:val="00FE07BC"/>
    <w:rsid w:val="00FE1107"/>
    <w:rsid w:val="00FE179C"/>
    <w:rsid w:val="00FE23B8"/>
    <w:rsid w:val="00FE23CA"/>
    <w:rsid w:val="00FE2405"/>
    <w:rsid w:val="00FE2465"/>
    <w:rsid w:val="00FE26A4"/>
    <w:rsid w:val="00FE2B53"/>
    <w:rsid w:val="00FE2ECE"/>
    <w:rsid w:val="00FE3046"/>
    <w:rsid w:val="00FE3784"/>
    <w:rsid w:val="00FE3C12"/>
    <w:rsid w:val="00FE4772"/>
    <w:rsid w:val="00FE4870"/>
    <w:rsid w:val="00FE541C"/>
    <w:rsid w:val="00FE5693"/>
    <w:rsid w:val="00FE570A"/>
    <w:rsid w:val="00FE58E1"/>
    <w:rsid w:val="00FE59E7"/>
    <w:rsid w:val="00FE5AA0"/>
    <w:rsid w:val="00FE5BB6"/>
    <w:rsid w:val="00FE5C00"/>
    <w:rsid w:val="00FE5DED"/>
    <w:rsid w:val="00FE602F"/>
    <w:rsid w:val="00FE651B"/>
    <w:rsid w:val="00FE6922"/>
    <w:rsid w:val="00FE6D7C"/>
    <w:rsid w:val="00FE6F81"/>
    <w:rsid w:val="00FE74E8"/>
    <w:rsid w:val="00FE7891"/>
    <w:rsid w:val="00FE7C11"/>
    <w:rsid w:val="00FF015D"/>
    <w:rsid w:val="00FF0782"/>
    <w:rsid w:val="00FF0A4E"/>
    <w:rsid w:val="00FF0DE8"/>
    <w:rsid w:val="00FF1032"/>
    <w:rsid w:val="00FF1B14"/>
    <w:rsid w:val="00FF23A5"/>
    <w:rsid w:val="00FF23EC"/>
    <w:rsid w:val="00FF3B72"/>
    <w:rsid w:val="00FF3BC3"/>
    <w:rsid w:val="00FF3FED"/>
    <w:rsid w:val="00FF40B3"/>
    <w:rsid w:val="00FF49EB"/>
    <w:rsid w:val="00FF4A69"/>
    <w:rsid w:val="00FF4D29"/>
    <w:rsid w:val="00FF4F50"/>
    <w:rsid w:val="00FF4FC2"/>
    <w:rsid w:val="00FF4FC8"/>
    <w:rsid w:val="00FF55CD"/>
    <w:rsid w:val="00FF561B"/>
    <w:rsid w:val="00FF5B38"/>
    <w:rsid w:val="00FF5E10"/>
    <w:rsid w:val="00FF60A5"/>
    <w:rsid w:val="00FF60D6"/>
    <w:rsid w:val="00FF6B1F"/>
    <w:rsid w:val="00FF6B58"/>
    <w:rsid w:val="00FF754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738C94"/>
  <w15:chartTrackingRefBased/>
  <w15:docId w15:val="{25485749-5B95-431D-B0CD-2BFC25DE1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77A"/>
  </w:style>
  <w:style w:type="paragraph" w:styleId="Heading1">
    <w:name w:val="heading 1"/>
    <w:basedOn w:val="Normal"/>
    <w:next w:val="Normal"/>
    <w:link w:val="Heading1Char"/>
    <w:uiPriority w:val="9"/>
    <w:qFormat/>
    <w:rsid w:val="00E6426D"/>
    <w:pPr>
      <w:keepNext/>
      <w:keepLines/>
      <w:spacing w:before="48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43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A3F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A31E4"/>
    <w:pPr>
      <w:spacing w:after="0" w:line="240" w:lineRule="auto"/>
    </w:pPr>
    <w:rPr>
      <w:sz w:val="20"/>
      <w:szCs w:val="20"/>
    </w:rPr>
  </w:style>
  <w:style w:type="character" w:customStyle="1" w:styleId="FootnoteTextChar">
    <w:name w:val="Footnote Text Char"/>
    <w:basedOn w:val="DefaultParagraphFont"/>
    <w:link w:val="FootnoteText"/>
    <w:uiPriority w:val="99"/>
    <w:rsid w:val="007A31E4"/>
    <w:rPr>
      <w:sz w:val="20"/>
      <w:szCs w:val="20"/>
    </w:rPr>
  </w:style>
  <w:style w:type="character" w:styleId="FootnoteReference">
    <w:name w:val="footnote reference"/>
    <w:basedOn w:val="DefaultParagraphFont"/>
    <w:uiPriority w:val="99"/>
    <w:unhideWhenUsed/>
    <w:rsid w:val="00B50BA5"/>
    <w:rPr>
      <w:vertAlign w:val="superscript"/>
    </w:rPr>
  </w:style>
  <w:style w:type="paragraph" w:styleId="BalloonText">
    <w:name w:val="Balloon Text"/>
    <w:basedOn w:val="Normal"/>
    <w:link w:val="BalloonTextChar"/>
    <w:uiPriority w:val="99"/>
    <w:semiHidden/>
    <w:unhideWhenUsed/>
    <w:rsid w:val="000C7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758D"/>
    <w:rPr>
      <w:rFonts w:ascii="Segoe UI" w:hAnsi="Segoe UI" w:cs="Segoe UI"/>
      <w:sz w:val="18"/>
      <w:szCs w:val="18"/>
    </w:rPr>
  </w:style>
  <w:style w:type="character" w:styleId="CommentReference">
    <w:name w:val="annotation reference"/>
    <w:basedOn w:val="DefaultParagraphFont"/>
    <w:uiPriority w:val="99"/>
    <w:semiHidden/>
    <w:unhideWhenUsed/>
    <w:rsid w:val="006019AD"/>
    <w:rPr>
      <w:sz w:val="16"/>
      <w:szCs w:val="16"/>
    </w:rPr>
  </w:style>
  <w:style w:type="paragraph" w:styleId="CommentText">
    <w:name w:val="annotation text"/>
    <w:basedOn w:val="Normal"/>
    <w:link w:val="CommentTextChar"/>
    <w:uiPriority w:val="99"/>
    <w:unhideWhenUsed/>
    <w:rsid w:val="00B3177A"/>
    <w:pPr>
      <w:spacing w:line="240" w:lineRule="auto"/>
    </w:pPr>
    <w:rPr>
      <w:sz w:val="20"/>
      <w:szCs w:val="20"/>
      <w:lang w:val="cs-CZ"/>
    </w:rPr>
  </w:style>
  <w:style w:type="character" w:customStyle="1" w:styleId="CommentTextChar">
    <w:name w:val="Comment Text Char"/>
    <w:basedOn w:val="DefaultParagraphFont"/>
    <w:link w:val="CommentText"/>
    <w:uiPriority w:val="99"/>
    <w:rsid w:val="00B3177A"/>
    <w:rPr>
      <w:sz w:val="20"/>
      <w:szCs w:val="20"/>
      <w:lang w:val="cs-CZ"/>
    </w:rPr>
  </w:style>
  <w:style w:type="character" w:customStyle="1" w:styleId="Heading1Char">
    <w:name w:val="Heading 1 Char"/>
    <w:basedOn w:val="DefaultParagraphFont"/>
    <w:link w:val="Heading1"/>
    <w:uiPriority w:val="9"/>
    <w:rsid w:val="00E642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A43C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A3F9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24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8626C"/>
    <w:pPr>
      <w:outlineLvl w:val="9"/>
    </w:pPr>
    <w:rPr>
      <w:lang w:val="en-US"/>
    </w:rPr>
  </w:style>
  <w:style w:type="paragraph" w:styleId="TOC1">
    <w:name w:val="toc 1"/>
    <w:basedOn w:val="Normal"/>
    <w:next w:val="Normal"/>
    <w:autoRedefine/>
    <w:uiPriority w:val="39"/>
    <w:unhideWhenUsed/>
    <w:rsid w:val="0018626C"/>
    <w:pPr>
      <w:spacing w:after="100"/>
    </w:pPr>
  </w:style>
  <w:style w:type="paragraph" w:styleId="TOC2">
    <w:name w:val="toc 2"/>
    <w:basedOn w:val="Normal"/>
    <w:next w:val="Normal"/>
    <w:autoRedefine/>
    <w:uiPriority w:val="39"/>
    <w:unhideWhenUsed/>
    <w:rsid w:val="0018626C"/>
    <w:pPr>
      <w:spacing w:after="100"/>
      <w:ind w:left="220"/>
    </w:pPr>
  </w:style>
  <w:style w:type="paragraph" w:styleId="TOC3">
    <w:name w:val="toc 3"/>
    <w:basedOn w:val="Normal"/>
    <w:next w:val="Normal"/>
    <w:autoRedefine/>
    <w:uiPriority w:val="39"/>
    <w:unhideWhenUsed/>
    <w:rsid w:val="00A61344"/>
    <w:pPr>
      <w:tabs>
        <w:tab w:val="right" w:leader="dot" w:pos="9016"/>
      </w:tabs>
      <w:spacing w:after="100"/>
      <w:ind w:left="440"/>
    </w:pPr>
  </w:style>
  <w:style w:type="character" w:styleId="Hyperlink">
    <w:name w:val="Hyperlink"/>
    <w:basedOn w:val="DefaultParagraphFont"/>
    <w:uiPriority w:val="99"/>
    <w:unhideWhenUsed/>
    <w:rsid w:val="0018626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3177A"/>
    <w:rPr>
      <w:b/>
      <w:bCs/>
    </w:rPr>
  </w:style>
  <w:style w:type="character" w:customStyle="1" w:styleId="CommentSubjectChar">
    <w:name w:val="Comment Subject Char"/>
    <w:basedOn w:val="CommentTextChar"/>
    <w:link w:val="CommentSubject"/>
    <w:uiPriority w:val="99"/>
    <w:semiHidden/>
    <w:rsid w:val="00B3177A"/>
    <w:rPr>
      <w:b/>
      <w:bCs/>
      <w:sz w:val="20"/>
      <w:szCs w:val="20"/>
      <w:lang w:val="cs-CZ"/>
    </w:rPr>
  </w:style>
  <w:style w:type="character" w:styleId="UnresolvedMention">
    <w:name w:val="Unresolved Mention"/>
    <w:basedOn w:val="DefaultParagraphFont"/>
    <w:uiPriority w:val="99"/>
    <w:semiHidden/>
    <w:unhideWhenUsed/>
    <w:rsid w:val="00B53702"/>
    <w:rPr>
      <w:color w:val="605E5C"/>
      <w:shd w:val="clear" w:color="auto" w:fill="E1DFDD"/>
    </w:rPr>
  </w:style>
  <w:style w:type="paragraph" w:styleId="Caption">
    <w:name w:val="caption"/>
    <w:basedOn w:val="Normal"/>
    <w:next w:val="Normal"/>
    <w:uiPriority w:val="35"/>
    <w:unhideWhenUsed/>
    <w:qFormat/>
    <w:rsid w:val="003172A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06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A62"/>
  </w:style>
  <w:style w:type="paragraph" w:styleId="Footer">
    <w:name w:val="footer"/>
    <w:basedOn w:val="Normal"/>
    <w:link w:val="FooterChar"/>
    <w:uiPriority w:val="99"/>
    <w:unhideWhenUsed/>
    <w:rsid w:val="00306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A62"/>
  </w:style>
  <w:style w:type="character" w:styleId="EndnoteReference">
    <w:name w:val="endnote reference"/>
    <w:basedOn w:val="DefaultParagraphFont"/>
    <w:uiPriority w:val="99"/>
    <w:semiHidden/>
    <w:unhideWhenUsed/>
    <w:rsid w:val="00171471"/>
    <w:rPr>
      <w:vertAlign w:val="superscript"/>
    </w:rPr>
  </w:style>
  <w:style w:type="paragraph" w:styleId="Revision">
    <w:name w:val="Revision"/>
    <w:hidden/>
    <w:uiPriority w:val="99"/>
    <w:semiHidden/>
    <w:rsid w:val="00544EAB"/>
    <w:pPr>
      <w:spacing w:after="0" w:line="240" w:lineRule="auto"/>
    </w:pPr>
  </w:style>
  <w:style w:type="character" w:customStyle="1" w:styleId="st">
    <w:name w:val="st"/>
    <w:basedOn w:val="DefaultParagraphFont"/>
    <w:rsid w:val="008D75AD"/>
  </w:style>
  <w:style w:type="paragraph" w:styleId="ListParagraph">
    <w:name w:val="List Paragraph"/>
    <w:basedOn w:val="Normal"/>
    <w:uiPriority w:val="34"/>
    <w:qFormat/>
    <w:rsid w:val="00E55733"/>
    <w:pPr>
      <w:ind w:left="720"/>
      <w:contextualSpacing/>
    </w:pPr>
  </w:style>
  <w:style w:type="character" w:customStyle="1" w:styleId="kwd">
    <w:name w:val="kwd"/>
    <w:basedOn w:val="DefaultParagraphFont"/>
    <w:rsid w:val="00362CE3"/>
  </w:style>
  <w:style w:type="character" w:customStyle="1" w:styleId="contribdegrees">
    <w:name w:val="contribdegrees"/>
    <w:basedOn w:val="DefaultParagraphFont"/>
    <w:rsid w:val="00493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301275">
      <w:bodyDiv w:val="1"/>
      <w:marLeft w:val="0"/>
      <w:marRight w:val="0"/>
      <w:marTop w:val="0"/>
      <w:marBottom w:val="0"/>
      <w:divBdr>
        <w:top w:val="none" w:sz="0" w:space="0" w:color="auto"/>
        <w:left w:val="none" w:sz="0" w:space="0" w:color="auto"/>
        <w:bottom w:val="none" w:sz="0" w:space="0" w:color="auto"/>
        <w:right w:val="none" w:sz="0" w:space="0" w:color="auto"/>
      </w:divBdr>
    </w:div>
    <w:div w:id="681277894">
      <w:bodyDiv w:val="1"/>
      <w:marLeft w:val="0"/>
      <w:marRight w:val="0"/>
      <w:marTop w:val="0"/>
      <w:marBottom w:val="0"/>
      <w:divBdr>
        <w:top w:val="none" w:sz="0" w:space="0" w:color="auto"/>
        <w:left w:val="none" w:sz="0" w:space="0" w:color="auto"/>
        <w:bottom w:val="none" w:sz="0" w:space="0" w:color="auto"/>
        <w:right w:val="none" w:sz="0" w:space="0" w:color="auto"/>
      </w:divBdr>
      <w:divsChild>
        <w:div w:id="88821219">
          <w:marLeft w:val="0"/>
          <w:marRight w:val="0"/>
          <w:marTop w:val="0"/>
          <w:marBottom w:val="0"/>
          <w:divBdr>
            <w:top w:val="none" w:sz="0" w:space="0" w:color="auto"/>
            <w:left w:val="none" w:sz="0" w:space="0" w:color="auto"/>
            <w:bottom w:val="none" w:sz="0" w:space="0" w:color="auto"/>
            <w:right w:val="none" w:sz="0" w:space="0" w:color="auto"/>
          </w:divBdr>
          <w:divsChild>
            <w:div w:id="616640969">
              <w:marLeft w:val="0"/>
              <w:marRight w:val="0"/>
              <w:marTop w:val="0"/>
              <w:marBottom w:val="150"/>
              <w:divBdr>
                <w:top w:val="single" w:sz="6" w:space="0" w:color="A6CE39"/>
                <w:left w:val="single" w:sz="6" w:space="0" w:color="A6CE39"/>
                <w:bottom w:val="single" w:sz="6" w:space="0" w:color="A6CE39"/>
                <w:right w:val="single" w:sz="6" w:space="0" w:color="A6CE39"/>
              </w:divBdr>
              <w:divsChild>
                <w:div w:id="105731362">
                  <w:marLeft w:val="0"/>
                  <w:marRight w:val="0"/>
                  <w:marTop w:val="0"/>
                  <w:marBottom w:val="0"/>
                  <w:divBdr>
                    <w:top w:val="none" w:sz="0" w:space="0" w:color="auto"/>
                    <w:left w:val="none" w:sz="0" w:space="0" w:color="auto"/>
                    <w:bottom w:val="none" w:sz="0" w:space="0" w:color="auto"/>
                    <w:right w:val="none" w:sz="0" w:space="0" w:color="auto"/>
                  </w:divBdr>
                  <w:divsChild>
                    <w:div w:id="230048916">
                      <w:marLeft w:val="-75"/>
                      <w:marRight w:val="-75"/>
                      <w:marTop w:val="0"/>
                      <w:marBottom w:val="0"/>
                      <w:divBdr>
                        <w:top w:val="none" w:sz="0" w:space="0" w:color="auto"/>
                        <w:left w:val="none" w:sz="0" w:space="0" w:color="auto"/>
                        <w:bottom w:val="none" w:sz="0" w:space="0" w:color="auto"/>
                        <w:right w:val="none" w:sz="0" w:space="0" w:color="auto"/>
                      </w:divBdr>
                      <w:divsChild>
                        <w:div w:id="62901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8361285">
      <w:bodyDiv w:val="1"/>
      <w:marLeft w:val="0"/>
      <w:marRight w:val="0"/>
      <w:marTop w:val="0"/>
      <w:marBottom w:val="0"/>
      <w:divBdr>
        <w:top w:val="none" w:sz="0" w:space="0" w:color="auto"/>
        <w:left w:val="none" w:sz="0" w:space="0" w:color="auto"/>
        <w:bottom w:val="none" w:sz="0" w:space="0" w:color="auto"/>
        <w:right w:val="none" w:sz="0" w:space="0" w:color="auto"/>
      </w:divBdr>
      <w:divsChild>
        <w:div w:id="1027026687">
          <w:marLeft w:val="360"/>
          <w:marRight w:val="0"/>
          <w:marTop w:val="200"/>
          <w:marBottom w:val="0"/>
          <w:divBdr>
            <w:top w:val="none" w:sz="0" w:space="0" w:color="auto"/>
            <w:left w:val="none" w:sz="0" w:space="0" w:color="auto"/>
            <w:bottom w:val="none" w:sz="0" w:space="0" w:color="auto"/>
            <w:right w:val="none" w:sz="0" w:space="0" w:color="auto"/>
          </w:divBdr>
        </w:div>
        <w:div w:id="175311095">
          <w:marLeft w:val="360"/>
          <w:marRight w:val="0"/>
          <w:marTop w:val="200"/>
          <w:marBottom w:val="0"/>
          <w:divBdr>
            <w:top w:val="none" w:sz="0" w:space="0" w:color="auto"/>
            <w:left w:val="none" w:sz="0" w:space="0" w:color="auto"/>
            <w:bottom w:val="none" w:sz="0" w:space="0" w:color="auto"/>
            <w:right w:val="none" w:sz="0" w:space="0" w:color="auto"/>
          </w:divBdr>
        </w:div>
        <w:div w:id="190340695">
          <w:marLeft w:val="360"/>
          <w:marRight w:val="0"/>
          <w:marTop w:val="200"/>
          <w:marBottom w:val="0"/>
          <w:divBdr>
            <w:top w:val="none" w:sz="0" w:space="0" w:color="auto"/>
            <w:left w:val="none" w:sz="0" w:space="0" w:color="auto"/>
            <w:bottom w:val="none" w:sz="0" w:space="0" w:color="auto"/>
            <w:right w:val="none" w:sz="0" w:space="0" w:color="auto"/>
          </w:divBdr>
        </w:div>
        <w:div w:id="464008993">
          <w:marLeft w:val="360"/>
          <w:marRight w:val="0"/>
          <w:marTop w:val="200"/>
          <w:marBottom w:val="0"/>
          <w:divBdr>
            <w:top w:val="none" w:sz="0" w:space="0" w:color="auto"/>
            <w:left w:val="none" w:sz="0" w:space="0" w:color="auto"/>
            <w:bottom w:val="none" w:sz="0" w:space="0" w:color="auto"/>
            <w:right w:val="none" w:sz="0" w:space="0" w:color="auto"/>
          </w:divBdr>
        </w:div>
        <w:div w:id="1168981168">
          <w:marLeft w:val="360"/>
          <w:marRight w:val="0"/>
          <w:marTop w:val="200"/>
          <w:marBottom w:val="0"/>
          <w:divBdr>
            <w:top w:val="none" w:sz="0" w:space="0" w:color="auto"/>
            <w:left w:val="none" w:sz="0" w:space="0" w:color="auto"/>
            <w:bottom w:val="none" w:sz="0" w:space="0" w:color="auto"/>
            <w:right w:val="none" w:sz="0" w:space="0" w:color="auto"/>
          </w:divBdr>
        </w:div>
      </w:divsChild>
    </w:div>
    <w:div w:id="1650793190">
      <w:bodyDiv w:val="1"/>
      <w:marLeft w:val="0"/>
      <w:marRight w:val="0"/>
      <w:marTop w:val="0"/>
      <w:marBottom w:val="0"/>
      <w:divBdr>
        <w:top w:val="none" w:sz="0" w:space="0" w:color="auto"/>
        <w:left w:val="none" w:sz="0" w:space="0" w:color="auto"/>
        <w:bottom w:val="none" w:sz="0" w:space="0" w:color="auto"/>
        <w:right w:val="none" w:sz="0" w:space="0" w:color="auto"/>
      </w:divBdr>
      <w:divsChild>
        <w:div w:id="1854956013">
          <w:marLeft w:val="0"/>
          <w:marRight w:val="0"/>
          <w:marTop w:val="0"/>
          <w:marBottom w:val="0"/>
          <w:divBdr>
            <w:top w:val="none" w:sz="0" w:space="0" w:color="auto"/>
            <w:left w:val="none" w:sz="0" w:space="0" w:color="auto"/>
            <w:bottom w:val="none" w:sz="0" w:space="0" w:color="auto"/>
            <w:right w:val="none" w:sz="0" w:space="0" w:color="auto"/>
          </w:divBdr>
          <w:divsChild>
            <w:div w:id="71574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215415">
      <w:bodyDiv w:val="1"/>
      <w:marLeft w:val="0"/>
      <w:marRight w:val="0"/>
      <w:marTop w:val="0"/>
      <w:marBottom w:val="0"/>
      <w:divBdr>
        <w:top w:val="none" w:sz="0" w:space="0" w:color="auto"/>
        <w:left w:val="none" w:sz="0" w:space="0" w:color="auto"/>
        <w:bottom w:val="none" w:sz="0" w:space="0" w:color="auto"/>
        <w:right w:val="none" w:sz="0" w:space="0" w:color="auto"/>
      </w:divBdr>
    </w:div>
    <w:div w:id="2117678093">
      <w:bodyDiv w:val="1"/>
      <w:marLeft w:val="0"/>
      <w:marRight w:val="0"/>
      <w:marTop w:val="0"/>
      <w:marBottom w:val="0"/>
      <w:divBdr>
        <w:top w:val="none" w:sz="0" w:space="0" w:color="auto"/>
        <w:left w:val="none" w:sz="0" w:space="0" w:color="auto"/>
        <w:bottom w:val="none" w:sz="0" w:space="0" w:color="auto"/>
        <w:right w:val="none" w:sz="0" w:space="0" w:color="auto"/>
      </w:divBdr>
      <w:divsChild>
        <w:div w:id="490492086">
          <w:marLeft w:val="0"/>
          <w:marRight w:val="0"/>
          <w:marTop w:val="0"/>
          <w:marBottom w:val="0"/>
          <w:divBdr>
            <w:top w:val="none" w:sz="0" w:space="0" w:color="auto"/>
            <w:left w:val="none" w:sz="0" w:space="0" w:color="auto"/>
            <w:bottom w:val="none" w:sz="0" w:space="0" w:color="auto"/>
            <w:right w:val="none" w:sz="0" w:space="0" w:color="auto"/>
          </w:divBdr>
          <w:divsChild>
            <w:div w:id="2083599131">
              <w:marLeft w:val="0"/>
              <w:marRight w:val="0"/>
              <w:marTop w:val="0"/>
              <w:marBottom w:val="0"/>
              <w:divBdr>
                <w:top w:val="none" w:sz="0" w:space="0" w:color="auto"/>
                <w:left w:val="none" w:sz="0" w:space="0" w:color="auto"/>
                <w:bottom w:val="none" w:sz="0" w:space="0" w:color="auto"/>
                <w:right w:val="none" w:sz="0" w:space="0" w:color="auto"/>
              </w:divBdr>
              <w:divsChild>
                <w:div w:id="82558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304375421103962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cosmos.esa.int/web/smpag/terms-of-reference-v0" TargetMode="External"/><Relationship Id="rId2" Type="http://schemas.openxmlformats.org/officeDocument/2006/relationships/hyperlink" Target="http://neo.ssa.esa.int/" TargetMode="External"/><Relationship Id="rId1" Type="http://schemas.openxmlformats.org/officeDocument/2006/relationships/hyperlink" Target="https://www.esa.int/Safety_Security/Space_Debris/Space_debris_by_the_numbers" TargetMode="External"/><Relationship Id="rId4" Type="http://schemas.openxmlformats.org/officeDocument/2006/relationships/hyperlink" Target="https://www.unoosa.org/documents/pdf/copuos/stsc/2020/statements/2020-02-06-PM-Item04-05-Czechia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05E1D-A1DA-4C29-827C-94ABDD82F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28337</Words>
  <Characters>161527</Characters>
  <Application>Microsoft Office Word</Application>
  <DocSecurity>0</DocSecurity>
  <Lines>1346</Lines>
  <Paragraphs>37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Bohacek</dc:creator>
  <cp:keywords/>
  <dc:description/>
  <cp:lastModifiedBy>Pavel Dufek</cp:lastModifiedBy>
  <cp:revision>15</cp:revision>
  <cp:lastPrinted>2020-08-11T21:40:00Z</cp:lastPrinted>
  <dcterms:created xsi:type="dcterms:W3CDTF">2021-10-04T11:58:00Z</dcterms:created>
  <dcterms:modified xsi:type="dcterms:W3CDTF">2021-10-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f7e19c-c3c2-351e-9f69-a7595ae4eb24</vt:lpwstr>
  </property>
  <property fmtid="{D5CDD505-2E9C-101B-9397-08002B2CF9AE}" pid="24" name="Mendeley Citation Style_1">
    <vt:lpwstr>http://www.zotero.org/styles/apa</vt:lpwstr>
  </property>
</Properties>
</file>